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3955C3" w14:textId="77777777" w:rsidR="00211FC1" w:rsidRPr="0099416A" w:rsidRDefault="00211FC1" w:rsidP="00211FC1">
      <w:bookmarkStart w:id="0" w:name="_Hlk493342805"/>
    </w:p>
    <w:p w14:paraId="5E9BD3C2" w14:textId="77777777" w:rsidR="00211FC1" w:rsidRPr="0099416A" w:rsidRDefault="00211FC1" w:rsidP="00211FC1">
      <w:pPr>
        <w:pStyle w:val="Title1"/>
      </w:pPr>
      <w:r w:rsidRPr="0099416A">
        <w:t>JAMES COOK UNIVERSITY</w:t>
      </w:r>
    </w:p>
    <w:p w14:paraId="1B17A2FA" w14:textId="77777777" w:rsidR="00211FC1" w:rsidRPr="0099416A" w:rsidRDefault="00211FC1" w:rsidP="00211FC1">
      <w:pPr>
        <w:pStyle w:val="Title1"/>
      </w:pPr>
    </w:p>
    <w:p w14:paraId="74D42111" w14:textId="77777777" w:rsidR="00211FC1" w:rsidRPr="0099416A" w:rsidRDefault="00211FC1" w:rsidP="00211FC1">
      <w:pPr>
        <w:pStyle w:val="Title2"/>
      </w:pPr>
      <w:r w:rsidRPr="0099416A">
        <w:t>COLLEGE OF SCIENCE &amp; ENGINEERING</w:t>
      </w:r>
    </w:p>
    <w:p w14:paraId="090577A0" w14:textId="77777777" w:rsidR="00211FC1" w:rsidRPr="0099416A" w:rsidRDefault="00211FC1" w:rsidP="00211FC1"/>
    <w:p w14:paraId="31CADEB6" w14:textId="77777777" w:rsidR="00211FC1" w:rsidRPr="0099416A" w:rsidRDefault="00211FC1" w:rsidP="00211FC1"/>
    <w:p w14:paraId="4ECEBEB0" w14:textId="77777777" w:rsidR="00211FC1" w:rsidRPr="0099416A" w:rsidRDefault="00211FC1" w:rsidP="00211FC1">
      <w:pPr>
        <w:pStyle w:val="Title3"/>
        <w:rPr>
          <w:lang w:val="en-AU"/>
        </w:rPr>
      </w:pPr>
      <w:r w:rsidRPr="0099416A">
        <w:rPr>
          <w:lang w:val="en-AU"/>
        </w:rPr>
        <w:t>EG4011/2</w:t>
      </w:r>
    </w:p>
    <w:p w14:paraId="6C764638" w14:textId="77777777" w:rsidR="00211FC1" w:rsidRPr="0099416A" w:rsidRDefault="00211FC1" w:rsidP="00211FC1">
      <w:pPr>
        <w:pStyle w:val="Title3"/>
        <w:rPr>
          <w:lang w:val="en-AU"/>
        </w:rPr>
      </w:pPr>
      <w:r w:rsidRPr="0099416A">
        <w:rPr>
          <w:lang w:val="en-AU"/>
        </w:rPr>
        <w:t>Electrical &amp; Electronic Engineering</w:t>
      </w:r>
    </w:p>
    <w:p w14:paraId="1070BBD9" w14:textId="77777777" w:rsidR="00211FC1" w:rsidRPr="0099416A" w:rsidRDefault="00211FC1" w:rsidP="00211FC1"/>
    <w:p w14:paraId="4FE31DB7" w14:textId="77777777" w:rsidR="00211FC1" w:rsidRPr="0099416A" w:rsidRDefault="00211FC1" w:rsidP="00211FC1"/>
    <w:p w14:paraId="56F7E3EC" w14:textId="77777777" w:rsidR="00211FC1" w:rsidRPr="0099416A" w:rsidRDefault="00211FC1" w:rsidP="00211FC1">
      <w:pPr>
        <w:pStyle w:val="Title4"/>
        <w:rPr>
          <w:lang w:val="en-AU"/>
        </w:rPr>
      </w:pPr>
      <w:r w:rsidRPr="0099416A">
        <w:rPr>
          <w:lang w:val="en-AU"/>
        </w:rPr>
        <w:t xml:space="preserve">SOLAR PHOTOVOLTAIC AND STORAGE FOR DOMESTIC USE  </w:t>
      </w:r>
    </w:p>
    <w:p w14:paraId="7EEFCAE5" w14:textId="77777777" w:rsidR="00211FC1" w:rsidRPr="0099416A" w:rsidRDefault="00211FC1" w:rsidP="00211FC1"/>
    <w:p w14:paraId="50479E30" w14:textId="77777777" w:rsidR="00211FC1" w:rsidRPr="0099416A" w:rsidRDefault="00211FC1" w:rsidP="00211FC1">
      <w:pPr>
        <w:pStyle w:val="Title5"/>
        <w:rPr>
          <w:lang w:val="en-AU"/>
        </w:rPr>
      </w:pPr>
      <w:r w:rsidRPr="0099416A">
        <w:rPr>
          <w:lang w:val="en-AU"/>
        </w:rPr>
        <w:t>Clinton Greg Elliott</w:t>
      </w:r>
    </w:p>
    <w:p w14:paraId="668C7FF6" w14:textId="77777777" w:rsidR="00211FC1" w:rsidRPr="0099416A" w:rsidRDefault="00211FC1" w:rsidP="00211FC1">
      <w:pPr>
        <w:pStyle w:val="Title5"/>
        <w:rPr>
          <w:lang w:val="en-AU"/>
        </w:rPr>
      </w:pPr>
    </w:p>
    <w:p w14:paraId="3715E91E" w14:textId="77777777" w:rsidR="00211FC1" w:rsidRPr="0099416A" w:rsidRDefault="00211FC1" w:rsidP="00211FC1">
      <w:pPr>
        <w:pStyle w:val="Title5"/>
        <w:rPr>
          <w:lang w:val="en-AU"/>
        </w:rPr>
      </w:pPr>
      <w:r w:rsidRPr="0099416A">
        <w:rPr>
          <w:lang w:val="en-AU"/>
        </w:rPr>
        <w:t>12788727</w:t>
      </w:r>
    </w:p>
    <w:p w14:paraId="5E9CFB30" w14:textId="77777777" w:rsidR="00211FC1" w:rsidRPr="0099416A" w:rsidRDefault="00211FC1" w:rsidP="00211FC1"/>
    <w:p w14:paraId="475D51BB" w14:textId="77777777" w:rsidR="00211FC1" w:rsidRPr="0099416A" w:rsidRDefault="00211FC1" w:rsidP="00211FC1">
      <w:pPr>
        <w:pStyle w:val="Title6"/>
        <w:rPr>
          <w:lang w:val="en-AU"/>
        </w:rPr>
      </w:pPr>
      <w:r w:rsidRPr="0099416A">
        <w:rPr>
          <w:lang w:val="en-AU"/>
        </w:rPr>
        <w:t>Thesis submitted to the College of Science &amp; Engineering</w:t>
      </w:r>
    </w:p>
    <w:p w14:paraId="62153EFC" w14:textId="77777777" w:rsidR="00211FC1" w:rsidRPr="0099416A" w:rsidRDefault="00211FC1" w:rsidP="00211FC1">
      <w:pPr>
        <w:pStyle w:val="Title6"/>
        <w:rPr>
          <w:lang w:val="en-AU"/>
        </w:rPr>
      </w:pPr>
      <w:r w:rsidRPr="0099416A">
        <w:rPr>
          <w:lang w:val="en-AU"/>
        </w:rPr>
        <w:t>in partial fulfilment of the requirements for the degree of</w:t>
      </w:r>
    </w:p>
    <w:p w14:paraId="641E3165" w14:textId="77777777" w:rsidR="00211FC1" w:rsidRPr="0099416A" w:rsidRDefault="00211FC1" w:rsidP="00211FC1">
      <w:pPr>
        <w:pStyle w:val="Title6"/>
        <w:rPr>
          <w:lang w:val="en-AU"/>
        </w:rPr>
      </w:pPr>
    </w:p>
    <w:p w14:paraId="7559E673" w14:textId="77777777" w:rsidR="00211FC1" w:rsidRPr="0099416A" w:rsidRDefault="00211FC1" w:rsidP="00211FC1">
      <w:pPr>
        <w:pStyle w:val="Title7"/>
        <w:rPr>
          <w:lang w:val="en-AU"/>
        </w:rPr>
      </w:pPr>
      <w:r w:rsidRPr="0099416A">
        <w:rPr>
          <w:lang w:val="en-AU"/>
        </w:rPr>
        <w:t>Bachelor of Engineering with Honours</w:t>
      </w:r>
    </w:p>
    <w:p w14:paraId="14EAC629" w14:textId="77777777" w:rsidR="00211FC1" w:rsidRPr="0099416A" w:rsidRDefault="00211FC1" w:rsidP="00211FC1">
      <w:pPr>
        <w:pStyle w:val="Title7"/>
        <w:rPr>
          <w:lang w:val="en-AU"/>
        </w:rPr>
      </w:pPr>
      <w:r w:rsidRPr="0099416A">
        <w:rPr>
          <w:lang w:val="en-AU"/>
        </w:rPr>
        <w:t>(Electrical &amp; Electronic)</w:t>
      </w:r>
    </w:p>
    <w:p w14:paraId="0DC0DA74" w14:textId="77777777" w:rsidR="00211FC1" w:rsidRPr="0099416A" w:rsidRDefault="00211FC1" w:rsidP="00211FC1">
      <w:pPr>
        <w:pStyle w:val="Title7"/>
        <w:rPr>
          <w:lang w:val="en-AU"/>
        </w:rPr>
      </w:pPr>
    </w:p>
    <w:p w14:paraId="3A895986" w14:textId="77777777" w:rsidR="00211FC1" w:rsidRPr="0099416A" w:rsidRDefault="00211FC1" w:rsidP="00211FC1">
      <w:pPr>
        <w:pStyle w:val="Title8"/>
        <w:rPr>
          <w:lang w:val="en-AU"/>
        </w:rPr>
      </w:pPr>
      <w:r w:rsidRPr="0099416A">
        <w:rPr>
          <w:lang w:val="en-AU"/>
        </w:rPr>
        <w:t>Submitted 6</w:t>
      </w:r>
      <w:r w:rsidRPr="0099416A">
        <w:rPr>
          <w:vertAlign w:val="superscript"/>
          <w:lang w:val="en-AU"/>
        </w:rPr>
        <w:t>th</w:t>
      </w:r>
      <w:r w:rsidRPr="0099416A">
        <w:rPr>
          <w:lang w:val="en-AU"/>
        </w:rPr>
        <w:t xml:space="preserve"> October 2017</w:t>
      </w:r>
      <w:bookmarkEnd w:id="0"/>
    </w:p>
    <w:p w14:paraId="423C4B29" w14:textId="77777777" w:rsidR="00211FC1" w:rsidRPr="0099416A" w:rsidRDefault="00211FC1" w:rsidP="00211FC1">
      <w:pPr>
        <w:pStyle w:val="CoverPageDetails"/>
      </w:pPr>
    </w:p>
    <w:p w14:paraId="1E1C49CD" w14:textId="77777777" w:rsidR="00211FC1" w:rsidRPr="0099416A" w:rsidRDefault="00211FC1" w:rsidP="00211FC1">
      <w:pPr>
        <w:pStyle w:val="CoverPageDetails"/>
        <w:sectPr w:rsidR="00211FC1" w:rsidRPr="0099416A" w:rsidSect="00211FC1">
          <w:footerReference w:type="default" r:id="rId5"/>
          <w:endnotePr>
            <w:numRestart w:val="eachSect"/>
          </w:endnotePr>
          <w:pgSz w:w="11906" w:h="16838"/>
          <w:pgMar w:top="1440" w:right="1440" w:bottom="1440" w:left="1440" w:header="709" w:footer="709" w:gutter="0"/>
          <w:pgNumType w:fmt="lowerRoman" w:start="1"/>
          <w:cols w:space="708"/>
          <w:titlePg/>
          <w:docGrid w:linePitch="360"/>
        </w:sectPr>
      </w:pPr>
    </w:p>
    <w:p w14:paraId="3E47F226" w14:textId="77777777" w:rsidR="00211FC1" w:rsidRPr="0099416A" w:rsidRDefault="00211FC1" w:rsidP="00211FC1">
      <w:pPr>
        <w:pStyle w:val="CoverPageDetails"/>
      </w:pPr>
    </w:p>
    <w:p w14:paraId="692169E1" w14:textId="77777777" w:rsidR="00211FC1" w:rsidRPr="0099416A" w:rsidRDefault="00211FC1" w:rsidP="00211FC1"/>
    <w:p w14:paraId="41E7C0EB" w14:textId="77777777" w:rsidR="00211FC1" w:rsidRPr="0099416A" w:rsidRDefault="00211FC1" w:rsidP="00211FC1"/>
    <w:p w14:paraId="72E0CB96" w14:textId="77777777" w:rsidR="00211FC1" w:rsidRPr="0099416A" w:rsidRDefault="00211FC1" w:rsidP="00211FC1"/>
    <w:p w14:paraId="34EF3FFD" w14:textId="77777777" w:rsidR="00211FC1" w:rsidRPr="0099416A" w:rsidRDefault="00211FC1" w:rsidP="00211FC1"/>
    <w:p w14:paraId="5976A88C" w14:textId="77777777" w:rsidR="00211FC1" w:rsidRPr="0099416A" w:rsidRDefault="00211FC1" w:rsidP="00211FC1"/>
    <w:p w14:paraId="382CE252" w14:textId="77777777" w:rsidR="00211FC1" w:rsidRPr="0099416A" w:rsidRDefault="00211FC1" w:rsidP="00211FC1"/>
    <w:p w14:paraId="2CF32700" w14:textId="77777777" w:rsidR="00211FC1" w:rsidRPr="0099416A" w:rsidRDefault="00211FC1" w:rsidP="00211FC1"/>
    <w:p w14:paraId="072C0238" w14:textId="77777777" w:rsidR="00211FC1" w:rsidRPr="0099416A" w:rsidRDefault="00211FC1" w:rsidP="00211FC1"/>
    <w:p w14:paraId="3E5DE24E" w14:textId="77777777" w:rsidR="00211FC1" w:rsidRPr="0099416A" w:rsidRDefault="00211FC1" w:rsidP="00211FC1"/>
    <w:p w14:paraId="32BF9A83" w14:textId="77777777" w:rsidR="00211FC1" w:rsidRPr="0099416A" w:rsidRDefault="00211FC1" w:rsidP="00211FC1"/>
    <w:p w14:paraId="7B9754B3" w14:textId="77777777" w:rsidR="00211FC1" w:rsidRPr="0099416A" w:rsidRDefault="00211FC1" w:rsidP="00211FC1"/>
    <w:p w14:paraId="7799514F" w14:textId="77777777" w:rsidR="00211FC1" w:rsidRPr="0099416A" w:rsidRDefault="00211FC1" w:rsidP="00211FC1"/>
    <w:p w14:paraId="4FD12E52" w14:textId="77777777" w:rsidR="00211FC1" w:rsidRPr="0099416A" w:rsidRDefault="00211FC1" w:rsidP="00211FC1"/>
    <w:p w14:paraId="26EAEBEA" w14:textId="77777777" w:rsidR="00211FC1" w:rsidRPr="0099416A" w:rsidRDefault="00211FC1" w:rsidP="00211FC1"/>
    <w:p w14:paraId="1D69279B" w14:textId="77777777" w:rsidR="00211FC1" w:rsidRPr="0099416A" w:rsidRDefault="00211FC1" w:rsidP="00211FC1"/>
    <w:p w14:paraId="6621369B" w14:textId="77777777" w:rsidR="00211FC1" w:rsidRPr="0099416A" w:rsidRDefault="00211FC1" w:rsidP="00211FC1"/>
    <w:p w14:paraId="2338B539" w14:textId="77777777" w:rsidR="00211FC1" w:rsidRPr="0099416A" w:rsidRDefault="00211FC1" w:rsidP="00211FC1"/>
    <w:p w14:paraId="518D082C" w14:textId="77777777" w:rsidR="00211FC1" w:rsidRPr="0099416A" w:rsidRDefault="00211FC1" w:rsidP="00211FC1"/>
    <w:p w14:paraId="2A7F703B" w14:textId="77777777" w:rsidR="00211FC1" w:rsidRPr="0099416A" w:rsidRDefault="00211FC1" w:rsidP="00211FC1"/>
    <w:p w14:paraId="76013EA7" w14:textId="77777777" w:rsidR="00211FC1" w:rsidRPr="0099416A" w:rsidRDefault="00211FC1" w:rsidP="00211FC1"/>
    <w:p w14:paraId="28CD87DA" w14:textId="77777777" w:rsidR="00211FC1" w:rsidRPr="0099416A" w:rsidRDefault="00211FC1" w:rsidP="00211FC1">
      <w:pPr>
        <w:pStyle w:val="Blank"/>
      </w:pPr>
      <w:r w:rsidRPr="0099416A">
        <w:t xml:space="preserve">   This page intentionally left blank</w:t>
      </w:r>
    </w:p>
    <w:p w14:paraId="6FE18159" w14:textId="77777777" w:rsidR="00211FC1" w:rsidRPr="0099416A" w:rsidRDefault="00211FC1" w:rsidP="00211FC1"/>
    <w:p w14:paraId="392C144A" w14:textId="77777777" w:rsidR="00211FC1" w:rsidRPr="0099416A" w:rsidRDefault="00211FC1" w:rsidP="00211FC1"/>
    <w:p w14:paraId="6B133685" w14:textId="77777777" w:rsidR="00211FC1" w:rsidRPr="0099416A" w:rsidRDefault="00211FC1" w:rsidP="00211FC1"/>
    <w:p w14:paraId="5B1F6BC6" w14:textId="77777777" w:rsidR="00211FC1" w:rsidRPr="0099416A" w:rsidRDefault="00211FC1" w:rsidP="00211FC1"/>
    <w:p w14:paraId="5F7674A7" w14:textId="77777777" w:rsidR="00211FC1" w:rsidRPr="0099416A" w:rsidRDefault="00211FC1" w:rsidP="00211FC1"/>
    <w:p w14:paraId="5E660FD2" w14:textId="77777777" w:rsidR="00211FC1" w:rsidRPr="0099416A" w:rsidRDefault="00211FC1" w:rsidP="00211FC1"/>
    <w:p w14:paraId="0C79CD60" w14:textId="77777777" w:rsidR="00211FC1" w:rsidRPr="0099416A" w:rsidRDefault="00211FC1" w:rsidP="00211FC1"/>
    <w:p w14:paraId="37C8866F" w14:textId="77777777" w:rsidR="00211FC1" w:rsidRPr="0099416A" w:rsidRDefault="00211FC1" w:rsidP="00211FC1">
      <w:pPr>
        <w:sectPr w:rsidR="00211FC1" w:rsidRPr="0099416A" w:rsidSect="00723EB3">
          <w:headerReference w:type="even" r:id="rId6"/>
          <w:headerReference w:type="default" r:id="rId7"/>
          <w:headerReference w:type="first" r:id="rId8"/>
          <w:footerReference w:type="first" r:id="rId9"/>
          <w:endnotePr>
            <w:numRestart w:val="eachSect"/>
          </w:endnotePr>
          <w:pgSz w:w="11906" w:h="16838"/>
          <w:pgMar w:top="1440" w:right="1440" w:bottom="1440" w:left="1440" w:header="709" w:footer="709" w:gutter="0"/>
          <w:pgNumType w:fmt="lowerRoman" w:start="1"/>
          <w:cols w:space="708"/>
          <w:docGrid w:linePitch="360"/>
        </w:sectPr>
      </w:pPr>
    </w:p>
    <w:p w14:paraId="22DA30C2" w14:textId="77777777" w:rsidR="00211FC1" w:rsidRPr="0099416A" w:rsidRDefault="00211FC1" w:rsidP="00211FC1"/>
    <w:p w14:paraId="278D538D" w14:textId="77777777" w:rsidR="00211FC1" w:rsidRPr="0099416A" w:rsidRDefault="00211FC1" w:rsidP="00211FC1"/>
    <w:p w14:paraId="73CB103A" w14:textId="77777777" w:rsidR="00211FC1" w:rsidRPr="0099416A" w:rsidRDefault="00211FC1" w:rsidP="00211FC1"/>
    <w:p w14:paraId="503A7043" w14:textId="77777777" w:rsidR="00211FC1" w:rsidRPr="0099416A" w:rsidRDefault="00211FC1" w:rsidP="00211FC1"/>
    <w:p w14:paraId="6CF1A975" w14:textId="77777777" w:rsidR="00211FC1" w:rsidRPr="0099416A" w:rsidRDefault="00211FC1" w:rsidP="00211FC1"/>
    <w:p w14:paraId="0DFED5A8" w14:textId="77777777" w:rsidR="00211FC1" w:rsidRPr="0099416A" w:rsidRDefault="00211FC1" w:rsidP="00211FC1">
      <w:pPr>
        <w:pStyle w:val="CoverPageDetails"/>
      </w:pPr>
      <w:r w:rsidRPr="0099416A">
        <w:tab/>
      </w:r>
      <w:r w:rsidRPr="0099416A">
        <w:tab/>
      </w:r>
    </w:p>
    <w:p w14:paraId="04575418" w14:textId="77777777" w:rsidR="00211FC1" w:rsidRPr="0099416A" w:rsidRDefault="00211FC1" w:rsidP="00211FC1"/>
    <w:p w14:paraId="2541C9D4" w14:textId="77777777" w:rsidR="00211FC1" w:rsidRPr="0099416A" w:rsidRDefault="00211FC1" w:rsidP="00211FC1"/>
    <w:p w14:paraId="67E88AD4" w14:textId="77777777" w:rsidR="00211FC1" w:rsidRPr="0099416A" w:rsidRDefault="00211FC1" w:rsidP="00211FC1"/>
    <w:p w14:paraId="5F22C56C" w14:textId="77777777" w:rsidR="00211FC1" w:rsidRPr="0099416A" w:rsidRDefault="00211FC1" w:rsidP="00211FC1"/>
    <w:p w14:paraId="53FCBB57" w14:textId="77777777" w:rsidR="00211FC1" w:rsidRPr="0099416A" w:rsidRDefault="00211FC1" w:rsidP="00211FC1"/>
    <w:p w14:paraId="21ABE328" w14:textId="77777777" w:rsidR="00211FC1" w:rsidRPr="0099416A" w:rsidRDefault="00211FC1" w:rsidP="00211FC1"/>
    <w:p w14:paraId="5A36343F" w14:textId="77777777" w:rsidR="00211FC1" w:rsidRPr="0099416A" w:rsidRDefault="00211FC1" w:rsidP="00211FC1"/>
    <w:p w14:paraId="6C7F2FFF" w14:textId="77777777" w:rsidR="00211FC1" w:rsidRPr="0099416A" w:rsidRDefault="00211FC1" w:rsidP="00211FC1"/>
    <w:p w14:paraId="6661450B" w14:textId="77777777" w:rsidR="00211FC1" w:rsidRPr="0099416A" w:rsidRDefault="00211FC1" w:rsidP="00211FC1"/>
    <w:p w14:paraId="3CA29721" w14:textId="77777777" w:rsidR="00211FC1" w:rsidRPr="0099416A" w:rsidRDefault="00211FC1" w:rsidP="00211FC1"/>
    <w:p w14:paraId="448CA88D" w14:textId="77777777" w:rsidR="00211FC1" w:rsidRPr="0099416A" w:rsidRDefault="00211FC1" w:rsidP="00211FC1"/>
    <w:p w14:paraId="632B01B6" w14:textId="77777777" w:rsidR="00211FC1" w:rsidRPr="0099416A" w:rsidRDefault="00211FC1" w:rsidP="00211FC1"/>
    <w:p w14:paraId="03ED90D1" w14:textId="77777777" w:rsidR="00211FC1" w:rsidRPr="0099416A" w:rsidRDefault="00211FC1" w:rsidP="00211FC1"/>
    <w:p w14:paraId="4BD95267" w14:textId="77777777" w:rsidR="00211FC1" w:rsidRPr="0099416A" w:rsidRDefault="00211FC1" w:rsidP="00211FC1">
      <w:pPr>
        <w:pStyle w:val="Quote"/>
      </w:pPr>
      <w:r w:rsidRPr="0099416A">
        <w:t>When Alternative energy is no longer an alternative.</w:t>
      </w:r>
    </w:p>
    <w:p w14:paraId="6B3B2743" w14:textId="77777777" w:rsidR="00211FC1" w:rsidRPr="0099416A" w:rsidRDefault="00211FC1" w:rsidP="00211FC1">
      <w:pPr>
        <w:pStyle w:val="Quote"/>
      </w:pPr>
      <w:r w:rsidRPr="0099416A">
        <w:t>-Anonymous</w:t>
      </w:r>
    </w:p>
    <w:p w14:paraId="575E1A1E" w14:textId="77777777" w:rsidR="00211FC1" w:rsidRPr="0099416A" w:rsidRDefault="00211FC1" w:rsidP="00211FC1">
      <w:pPr>
        <w:pStyle w:val="Dedication"/>
      </w:pPr>
    </w:p>
    <w:p w14:paraId="501CD693" w14:textId="77777777" w:rsidR="00211FC1" w:rsidRPr="0099416A" w:rsidRDefault="00211FC1" w:rsidP="00211FC1">
      <w:pPr>
        <w:pStyle w:val="Dedication"/>
      </w:pPr>
    </w:p>
    <w:p w14:paraId="7D60B1E5" w14:textId="77777777" w:rsidR="00211FC1" w:rsidRPr="0099416A" w:rsidRDefault="00211FC1" w:rsidP="00211FC1">
      <w:pPr>
        <w:pStyle w:val="Dedication"/>
      </w:pPr>
    </w:p>
    <w:p w14:paraId="01959EFF" w14:textId="77777777" w:rsidR="00211FC1" w:rsidRPr="0099416A" w:rsidRDefault="00211FC1" w:rsidP="00211FC1">
      <w:pPr>
        <w:pStyle w:val="Dedication"/>
      </w:pPr>
    </w:p>
    <w:p w14:paraId="64015967" w14:textId="77777777" w:rsidR="00211FC1" w:rsidRPr="0099416A" w:rsidRDefault="00211FC1" w:rsidP="00211FC1">
      <w:pPr>
        <w:pStyle w:val="Dedication"/>
      </w:pPr>
    </w:p>
    <w:p w14:paraId="22CFAA2D" w14:textId="77777777" w:rsidR="00211FC1" w:rsidRPr="0099416A" w:rsidRDefault="00211FC1" w:rsidP="00211FC1">
      <w:pPr>
        <w:pStyle w:val="Dedication"/>
      </w:pPr>
    </w:p>
    <w:p w14:paraId="13C0328D" w14:textId="77777777" w:rsidR="00211FC1" w:rsidRPr="0099416A" w:rsidRDefault="00211FC1" w:rsidP="00211FC1">
      <w:pPr>
        <w:pStyle w:val="Heading1-NoNumber"/>
        <w:rPr>
          <w:lang w:val="en-AU"/>
        </w:rPr>
      </w:pPr>
    </w:p>
    <w:p w14:paraId="4F601986" w14:textId="77777777" w:rsidR="00211FC1" w:rsidRPr="0099416A" w:rsidRDefault="00211FC1" w:rsidP="00211FC1"/>
    <w:p w14:paraId="34BFFC67" w14:textId="77777777" w:rsidR="00211FC1" w:rsidRPr="0099416A" w:rsidRDefault="00211FC1" w:rsidP="00211FC1"/>
    <w:p w14:paraId="4442C346" w14:textId="77777777" w:rsidR="00211FC1" w:rsidRPr="0099416A" w:rsidRDefault="00211FC1" w:rsidP="00211FC1"/>
    <w:p w14:paraId="504A35B0" w14:textId="77777777" w:rsidR="00211FC1" w:rsidRPr="0099416A" w:rsidRDefault="00211FC1" w:rsidP="00211FC1"/>
    <w:p w14:paraId="49FA71EF" w14:textId="77777777" w:rsidR="00211FC1" w:rsidRPr="0099416A" w:rsidRDefault="00211FC1" w:rsidP="00211FC1"/>
    <w:p w14:paraId="27F1C53A" w14:textId="77777777" w:rsidR="00211FC1" w:rsidRPr="0099416A" w:rsidRDefault="00211FC1" w:rsidP="00211FC1"/>
    <w:p w14:paraId="01280F07" w14:textId="77777777" w:rsidR="00211FC1" w:rsidRPr="0099416A" w:rsidRDefault="00211FC1" w:rsidP="00211FC1"/>
    <w:p w14:paraId="78D5218F" w14:textId="77777777" w:rsidR="00211FC1" w:rsidRPr="0099416A" w:rsidRDefault="00211FC1" w:rsidP="00211FC1"/>
    <w:p w14:paraId="237556A0" w14:textId="77777777" w:rsidR="00211FC1" w:rsidRPr="0099416A" w:rsidRDefault="00211FC1" w:rsidP="00211FC1"/>
    <w:p w14:paraId="6788F7E3" w14:textId="77777777" w:rsidR="00211FC1" w:rsidRPr="0099416A" w:rsidRDefault="00211FC1" w:rsidP="00211FC1"/>
    <w:p w14:paraId="0C9AAF69" w14:textId="77777777" w:rsidR="00211FC1" w:rsidRPr="0099416A" w:rsidRDefault="00211FC1" w:rsidP="00211FC1"/>
    <w:p w14:paraId="254810DC" w14:textId="77777777" w:rsidR="00211FC1" w:rsidRPr="0099416A" w:rsidRDefault="00211FC1" w:rsidP="00211FC1"/>
    <w:p w14:paraId="58BB86DC" w14:textId="77777777" w:rsidR="00211FC1" w:rsidRPr="0099416A" w:rsidRDefault="00211FC1" w:rsidP="00211FC1"/>
    <w:p w14:paraId="2D3195F1" w14:textId="77777777" w:rsidR="00211FC1" w:rsidRPr="0099416A" w:rsidRDefault="00211FC1" w:rsidP="00211FC1"/>
    <w:p w14:paraId="6252073B" w14:textId="77777777" w:rsidR="00211FC1" w:rsidRPr="0099416A" w:rsidRDefault="00211FC1" w:rsidP="00211FC1"/>
    <w:p w14:paraId="7FEC439D" w14:textId="77777777" w:rsidR="00211FC1" w:rsidRPr="0099416A" w:rsidRDefault="00211FC1" w:rsidP="00211FC1">
      <w:pPr>
        <w:sectPr w:rsidR="00211FC1" w:rsidRPr="0099416A" w:rsidSect="00CE4644">
          <w:headerReference w:type="even" r:id="rId10"/>
          <w:headerReference w:type="default" r:id="rId11"/>
          <w:footerReference w:type="default" r:id="rId12"/>
          <w:head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25EACE6E" w14:textId="77777777" w:rsidR="00211FC1" w:rsidRPr="0099416A" w:rsidRDefault="00211FC1" w:rsidP="00211FC1">
      <w:r w:rsidRPr="0099416A">
        <w:rPr>
          <w:lang w:eastAsia="en-AU"/>
        </w:rPr>
        <w:lastRenderedPageBreak/>
        <mc:AlternateContent>
          <mc:Choice Requires="wps">
            <w:drawing>
              <wp:anchor distT="0" distB="0" distL="114300" distR="114300" simplePos="0" relativeHeight="251706368" behindDoc="0" locked="0" layoutInCell="1" allowOverlap="1" wp14:anchorId="1105AB27" wp14:editId="2183AB8C">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3663EDEE" w14:textId="77777777" w:rsidR="00211FC1" w:rsidRPr="00C15BC7" w:rsidRDefault="00211FC1" w:rsidP="00211FC1">
                            <w:pPr>
                              <w:pStyle w:val="statement"/>
                            </w:pPr>
                            <w:r w:rsidRPr="00C15BC7">
                              <w:t>Statement of Access</w:t>
                            </w:r>
                          </w:p>
                          <w:p w14:paraId="32AB9E0D" w14:textId="77777777" w:rsidR="00211FC1" w:rsidRDefault="00211FC1" w:rsidP="00211FC1">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211FC1" w:rsidRDefault="00211FC1" w:rsidP="00211FC1">
                            <w:pPr>
                              <w:pStyle w:val="Normal1"/>
                            </w:pPr>
                            <w:r>
                              <w:t>I understand that, as an unpublished work, a thesis has significant protection under the Copyright Act and</w:t>
                            </w:r>
                          </w:p>
                          <w:p w14:paraId="7DE80A3C" w14:textId="77777777" w:rsidR="00211FC1" w:rsidRDefault="00211FC1" w:rsidP="00211FC1">
                            <w:pPr>
                              <w:pStyle w:val="Normal1"/>
                            </w:pPr>
                            <w:r>
                              <w:t>I do not wish to place any further restriction on access to this work.</w:t>
                            </w:r>
                          </w:p>
                          <w:p w14:paraId="49DD9835" w14:textId="77777777" w:rsidR="00211FC1" w:rsidRDefault="00211FC1" w:rsidP="00211FC1">
                            <w:pPr>
                              <w:pStyle w:val="Normal1"/>
                            </w:pPr>
                            <w:r>
                              <w:t>Or</w:t>
                            </w:r>
                          </w:p>
                          <w:p w14:paraId="5524FF32" w14:textId="77777777" w:rsidR="00211FC1" w:rsidRPr="00C45961" w:rsidRDefault="00211FC1" w:rsidP="00211FC1">
                            <w:pPr>
                              <w:pStyle w:val="Normal1"/>
                              <w:rPr>
                                <w:i/>
                              </w:rPr>
                            </w:pPr>
                            <w:r>
                              <w:t xml:space="preserve">I wish this work to be embargoed until:  </w:t>
                            </w:r>
                          </w:p>
                          <w:p w14:paraId="075F081F" w14:textId="77777777" w:rsidR="00211FC1" w:rsidRDefault="00211FC1" w:rsidP="00211FC1">
                            <w:pPr>
                              <w:pStyle w:val="Normal1"/>
                            </w:pPr>
                            <w:r>
                              <w:t>Or</w:t>
                            </w:r>
                          </w:p>
                          <w:p w14:paraId="63C73067" w14:textId="77777777" w:rsidR="00211FC1" w:rsidRDefault="00211FC1" w:rsidP="00211FC1">
                            <w:pPr>
                              <w:pStyle w:val="Normal1"/>
                            </w:pPr>
                            <w:r>
                              <w:t>I wish the following restrictions to be placed on this work:</w:t>
                            </w:r>
                          </w:p>
                          <w:p w14:paraId="6B98C086" w14:textId="77777777" w:rsidR="00211FC1" w:rsidRDefault="00211FC1" w:rsidP="00211FC1">
                            <w:pPr>
                              <w:pStyle w:val="Nogap"/>
                            </w:pPr>
                          </w:p>
                          <w:p w14:paraId="5E1EBE1A" w14:textId="77777777" w:rsidR="00211FC1" w:rsidRDefault="00211FC1" w:rsidP="00211FC1">
                            <w:pPr>
                              <w:pStyle w:val="Nogap"/>
                            </w:pPr>
                          </w:p>
                          <w:p w14:paraId="5C6FDB29" w14:textId="77777777" w:rsidR="00211FC1" w:rsidRDefault="00211FC1" w:rsidP="00211FC1">
                            <w:pPr>
                              <w:pStyle w:val="Nogap"/>
                            </w:pPr>
                          </w:p>
                          <w:p w14:paraId="4A37AD6E" w14:textId="77777777" w:rsidR="00211FC1" w:rsidRPr="005E4A05" w:rsidRDefault="00211FC1" w:rsidP="00211FC1">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211FC1" w:rsidRPr="005E4A05" w:rsidRDefault="00211FC1" w:rsidP="00211FC1">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211FC1" w:rsidRDefault="00211FC1" w:rsidP="00211FC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05AB27"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3663EDEE" w14:textId="77777777" w:rsidR="00211FC1" w:rsidRPr="00C15BC7" w:rsidRDefault="00211FC1" w:rsidP="00211FC1">
                      <w:pPr>
                        <w:pStyle w:val="statement"/>
                      </w:pPr>
                      <w:r w:rsidRPr="00C15BC7">
                        <w:t>Statement of Access</w:t>
                      </w:r>
                    </w:p>
                    <w:p w14:paraId="32AB9E0D" w14:textId="77777777" w:rsidR="00211FC1" w:rsidRDefault="00211FC1" w:rsidP="00211FC1">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211FC1" w:rsidRDefault="00211FC1" w:rsidP="00211FC1">
                      <w:pPr>
                        <w:pStyle w:val="Normal1"/>
                      </w:pPr>
                      <w:r>
                        <w:t>I understand that, as an unpublished work, a thesis has significant protection under the Copyright Act and</w:t>
                      </w:r>
                    </w:p>
                    <w:p w14:paraId="7DE80A3C" w14:textId="77777777" w:rsidR="00211FC1" w:rsidRDefault="00211FC1" w:rsidP="00211FC1">
                      <w:pPr>
                        <w:pStyle w:val="Normal1"/>
                      </w:pPr>
                      <w:r>
                        <w:t>I do not wish to place any further restriction on access to this work.</w:t>
                      </w:r>
                    </w:p>
                    <w:p w14:paraId="49DD9835" w14:textId="77777777" w:rsidR="00211FC1" w:rsidRDefault="00211FC1" w:rsidP="00211FC1">
                      <w:pPr>
                        <w:pStyle w:val="Normal1"/>
                      </w:pPr>
                      <w:r>
                        <w:t>Or</w:t>
                      </w:r>
                    </w:p>
                    <w:p w14:paraId="5524FF32" w14:textId="77777777" w:rsidR="00211FC1" w:rsidRPr="00C45961" w:rsidRDefault="00211FC1" w:rsidP="00211FC1">
                      <w:pPr>
                        <w:pStyle w:val="Normal1"/>
                        <w:rPr>
                          <w:i/>
                        </w:rPr>
                      </w:pPr>
                      <w:r>
                        <w:t xml:space="preserve">I wish this work to be embargoed until:  </w:t>
                      </w:r>
                    </w:p>
                    <w:p w14:paraId="075F081F" w14:textId="77777777" w:rsidR="00211FC1" w:rsidRDefault="00211FC1" w:rsidP="00211FC1">
                      <w:pPr>
                        <w:pStyle w:val="Normal1"/>
                      </w:pPr>
                      <w:r>
                        <w:t>Or</w:t>
                      </w:r>
                    </w:p>
                    <w:p w14:paraId="63C73067" w14:textId="77777777" w:rsidR="00211FC1" w:rsidRDefault="00211FC1" w:rsidP="00211FC1">
                      <w:pPr>
                        <w:pStyle w:val="Normal1"/>
                      </w:pPr>
                      <w:r>
                        <w:t>I wish the following restrictions to be placed on this work:</w:t>
                      </w:r>
                    </w:p>
                    <w:p w14:paraId="6B98C086" w14:textId="77777777" w:rsidR="00211FC1" w:rsidRDefault="00211FC1" w:rsidP="00211FC1">
                      <w:pPr>
                        <w:pStyle w:val="Nogap"/>
                      </w:pPr>
                    </w:p>
                    <w:p w14:paraId="5E1EBE1A" w14:textId="77777777" w:rsidR="00211FC1" w:rsidRDefault="00211FC1" w:rsidP="00211FC1">
                      <w:pPr>
                        <w:pStyle w:val="Nogap"/>
                      </w:pPr>
                    </w:p>
                    <w:p w14:paraId="5C6FDB29" w14:textId="77777777" w:rsidR="00211FC1" w:rsidRDefault="00211FC1" w:rsidP="00211FC1">
                      <w:pPr>
                        <w:pStyle w:val="Nogap"/>
                      </w:pPr>
                    </w:p>
                    <w:p w14:paraId="4A37AD6E" w14:textId="77777777" w:rsidR="00211FC1" w:rsidRPr="005E4A05" w:rsidRDefault="00211FC1" w:rsidP="00211FC1">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211FC1" w:rsidRPr="005E4A05" w:rsidRDefault="00211FC1" w:rsidP="00211FC1">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211FC1" w:rsidRDefault="00211FC1" w:rsidP="00211FC1"/>
                  </w:txbxContent>
                </v:textbox>
                <w10:wrap type="topAndBottom"/>
              </v:shape>
            </w:pict>
          </mc:Fallback>
        </mc:AlternateContent>
      </w:r>
    </w:p>
    <w:p w14:paraId="3BFE171F" w14:textId="77777777" w:rsidR="00211FC1" w:rsidRPr="0099416A" w:rsidRDefault="00211FC1" w:rsidP="00211FC1">
      <w:r w:rsidRPr="0099416A">
        <w:br w:type="page"/>
      </w:r>
    </w:p>
    <w:p w14:paraId="1DC9CCD7" w14:textId="77777777" w:rsidR="00211FC1" w:rsidRPr="0099416A" w:rsidRDefault="00211FC1" w:rsidP="00211FC1">
      <w:pPr>
        <w:sectPr w:rsidR="00211FC1" w:rsidRPr="0099416A" w:rsidSect="00FE5482">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61C42002" w14:textId="77777777" w:rsidR="00211FC1" w:rsidRPr="0099416A" w:rsidRDefault="00211FC1" w:rsidP="00211FC1">
      <w:pPr>
        <w:pStyle w:val="Heading1-NoNumber"/>
        <w:rPr>
          <w:lang w:val="en-AU"/>
        </w:rPr>
      </w:pPr>
      <w:bookmarkStart w:id="1" w:name="_Toc494532652"/>
      <w:r w:rsidRPr="0099416A">
        <w:rPr>
          <w:lang w:val="en-AU"/>
        </w:rPr>
        <w:lastRenderedPageBreak/>
        <w:t>Acknowledgements</w:t>
      </w:r>
      <w:bookmarkEnd w:id="1"/>
    </w:p>
    <w:p w14:paraId="3C0CC6A4" w14:textId="77777777" w:rsidR="00211FC1" w:rsidRPr="0099416A" w:rsidRDefault="00211FC1" w:rsidP="00211FC1"/>
    <w:p w14:paraId="512D5A38" w14:textId="77777777" w:rsidR="00211FC1" w:rsidRPr="0099416A" w:rsidRDefault="00211FC1" w:rsidP="00211FC1">
      <w:r w:rsidRPr="0099416A">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53EAEB9C" w14:textId="77777777" w:rsidR="00211FC1" w:rsidRPr="0099416A" w:rsidRDefault="00211FC1" w:rsidP="00211FC1"/>
    <w:p w14:paraId="765DB4A2" w14:textId="77777777" w:rsidR="00211FC1" w:rsidRPr="0099416A" w:rsidRDefault="00211FC1" w:rsidP="00211FC1">
      <w:r w:rsidRPr="0099416A">
        <w:t>Thanks to Kevin Smith from Kevin Smith Electrical, for showing me the current solar technology on the market and giving me the opportunity to install a system.</w:t>
      </w:r>
    </w:p>
    <w:p w14:paraId="03E79973" w14:textId="77777777" w:rsidR="00211FC1" w:rsidRPr="0099416A" w:rsidRDefault="00211FC1" w:rsidP="00211FC1"/>
    <w:p w14:paraId="66F68826" w14:textId="77777777" w:rsidR="00211FC1" w:rsidRPr="0099416A" w:rsidRDefault="00211FC1" w:rsidP="00211FC1">
      <w:r w:rsidRPr="0099416A">
        <w:t xml:space="preserve">With a special mention to my family for their emotional support and especially Susan Elliott and Jessica Zhuang for editing the draft. </w:t>
      </w:r>
    </w:p>
    <w:p w14:paraId="1AD1FC90" w14:textId="77777777" w:rsidR="00211FC1" w:rsidRPr="0099416A" w:rsidRDefault="00211FC1" w:rsidP="00211FC1"/>
    <w:p w14:paraId="04D2E33A" w14:textId="77777777" w:rsidR="00211FC1" w:rsidRPr="0099416A" w:rsidRDefault="00211FC1" w:rsidP="00211FC1"/>
    <w:p w14:paraId="2963E36A" w14:textId="77777777" w:rsidR="00211FC1" w:rsidRPr="0099416A" w:rsidRDefault="00211FC1" w:rsidP="00211FC1"/>
    <w:p w14:paraId="78182DF3" w14:textId="77777777" w:rsidR="00211FC1" w:rsidRPr="0099416A" w:rsidRDefault="00211FC1" w:rsidP="00211FC1"/>
    <w:p w14:paraId="52A7B851" w14:textId="77777777" w:rsidR="00211FC1" w:rsidRPr="0099416A" w:rsidRDefault="00211FC1" w:rsidP="00211FC1">
      <w:r w:rsidRPr="0099416A">
        <w:br w:type="page"/>
      </w:r>
    </w:p>
    <w:p w14:paraId="0756CAC7" w14:textId="77777777" w:rsidR="00211FC1" w:rsidRPr="0099416A" w:rsidRDefault="00211FC1" w:rsidP="00211FC1">
      <w:pPr>
        <w:pStyle w:val="Heading1-NoNumber"/>
        <w:rPr>
          <w:lang w:val="en-AU"/>
        </w:rPr>
      </w:pPr>
      <w:bookmarkStart w:id="2" w:name="_Toc494532653"/>
      <w:r w:rsidRPr="0099416A">
        <w:rPr>
          <w:lang w:val="en-AU"/>
        </w:rPr>
        <w:lastRenderedPageBreak/>
        <w:t>Abstract</w:t>
      </w:r>
      <w:bookmarkEnd w:id="2"/>
      <w:r w:rsidRPr="0099416A">
        <w:rPr>
          <w:lang w:val="en-AU"/>
        </w:rPr>
        <w:t xml:space="preserve"> </w:t>
      </w:r>
    </w:p>
    <w:p w14:paraId="27ADF57B" w14:textId="77777777" w:rsidR="00211FC1" w:rsidRPr="0099416A" w:rsidRDefault="00211FC1" w:rsidP="00211FC1"/>
    <w:p w14:paraId="57AF4A92" w14:textId="77777777" w:rsidR="00211FC1" w:rsidRPr="0099416A" w:rsidRDefault="00211FC1" w:rsidP="00211FC1">
      <w:bookmarkStart w:id="3" w:name="_Hlk493327023"/>
      <w:bookmarkStart w:id="4" w:name="_Hlk493327130"/>
      <w:bookmarkStart w:id="5" w:name="_Hlk493327755"/>
      <w:r w:rsidRPr="0099416A">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3"/>
      <w:r w:rsidRPr="0099416A">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4"/>
      <w:r w:rsidRPr="0099416A">
        <w:t>.</w:t>
      </w:r>
    </w:p>
    <w:p w14:paraId="7ACCA98A" w14:textId="77777777" w:rsidR="00211FC1" w:rsidRPr="0099416A" w:rsidRDefault="00211FC1" w:rsidP="00211FC1"/>
    <w:p w14:paraId="1890FF8F" w14:textId="77777777" w:rsidR="00211FC1" w:rsidRPr="0099416A" w:rsidRDefault="00211FC1" w:rsidP="00211FC1">
      <w:r w:rsidRPr="0099416A">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0DA8BE22" w14:textId="77777777" w:rsidR="00211FC1" w:rsidRPr="0099416A" w:rsidRDefault="00211FC1" w:rsidP="00211FC1"/>
    <w:p w14:paraId="1D92E623" w14:textId="77777777" w:rsidR="00211FC1" w:rsidRPr="0099416A" w:rsidRDefault="00211FC1" w:rsidP="00211FC1">
      <w:r w:rsidRPr="0099416A">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279380A4" w14:textId="77777777" w:rsidR="00211FC1" w:rsidRPr="0099416A" w:rsidRDefault="00211FC1" w:rsidP="00211FC1"/>
    <w:p w14:paraId="60BAE8B2" w14:textId="77777777" w:rsidR="00211FC1" w:rsidRPr="0099416A" w:rsidRDefault="00211FC1" w:rsidP="00211FC1">
      <w:r w:rsidRPr="0099416A">
        <w:t>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particularly, northern parts of Australia and Townsville.</w:t>
      </w:r>
    </w:p>
    <w:p w14:paraId="7D7DDBB0" w14:textId="77777777" w:rsidR="00211FC1" w:rsidRPr="0099416A" w:rsidRDefault="00211FC1" w:rsidP="00211FC1"/>
    <w:bookmarkEnd w:id="5"/>
    <w:p w14:paraId="6061E5C6" w14:textId="77777777" w:rsidR="00211FC1" w:rsidRPr="0099416A" w:rsidRDefault="00211FC1" w:rsidP="00211FC1"/>
    <w:p w14:paraId="26B8BA11" w14:textId="77777777" w:rsidR="00211FC1" w:rsidRPr="0099416A" w:rsidRDefault="00211FC1" w:rsidP="00211FC1"/>
    <w:p w14:paraId="17C6EF8D" w14:textId="77777777" w:rsidR="00211FC1" w:rsidRPr="0099416A" w:rsidRDefault="00211FC1" w:rsidP="00211FC1"/>
    <w:p w14:paraId="45E0B1BD" w14:textId="77777777" w:rsidR="00211FC1" w:rsidRPr="0099416A" w:rsidRDefault="00211FC1" w:rsidP="00211FC1"/>
    <w:p w14:paraId="580F7E5E" w14:textId="77777777" w:rsidR="00211FC1" w:rsidRPr="0099416A" w:rsidRDefault="00211FC1" w:rsidP="00211FC1">
      <w:r w:rsidRPr="0099416A">
        <w:t>Word Count: 20,105</w:t>
      </w:r>
    </w:p>
    <w:p w14:paraId="656FCCC4" w14:textId="77777777" w:rsidR="00211FC1" w:rsidRPr="0099416A" w:rsidRDefault="00211FC1" w:rsidP="00211FC1"/>
    <w:p w14:paraId="0D0F5545" w14:textId="77777777" w:rsidR="00211FC1" w:rsidRPr="0099416A" w:rsidRDefault="00211FC1" w:rsidP="00211FC1"/>
    <w:p w14:paraId="2046F848" w14:textId="77777777" w:rsidR="00211FC1" w:rsidRPr="0099416A" w:rsidRDefault="00211FC1" w:rsidP="00211FC1">
      <w:pPr>
        <w:sectPr w:rsidR="00211FC1" w:rsidRPr="0099416A" w:rsidSect="006C4502">
          <w:endnotePr>
            <w:numRestart w:val="eachSect"/>
          </w:endnotePr>
          <w:pgSz w:w="11906" w:h="16838"/>
          <w:pgMar w:top="1440" w:right="1440" w:bottom="1440" w:left="1440" w:header="709" w:footer="709" w:gutter="0"/>
          <w:pgNumType w:fmt="lowerRoman"/>
          <w:cols w:space="708"/>
          <w:docGrid w:linePitch="360"/>
        </w:sectPr>
      </w:pPr>
    </w:p>
    <w:p w14:paraId="5DAFAF2E" w14:textId="77777777" w:rsidR="00211FC1" w:rsidRPr="0099416A" w:rsidRDefault="00211FC1" w:rsidP="00211FC1">
      <w:pPr>
        <w:pStyle w:val="Heading1-NoNumber"/>
        <w:rPr>
          <w:lang w:val="en-AU"/>
        </w:rPr>
      </w:pPr>
      <w:bookmarkStart w:id="6" w:name="_Toc494532654"/>
      <w:r w:rsidRPr="0099416A">
        <w:rPr>
          <w:lang w:val="en-AU"/>
        </w:rPr>
        <w:lastRenderedPageBreak/>
        <w:t>Contents</w:t>
      </w:r>
      <w:bookmarkEnd w:id="6"/>
    </w:p>
    <w:p w14:paraId="37E06D6D" w14:textId="77777777" w:rsidR="00211FC1" w:rsidRPr="0099416A" w:rsidRDefault="00211FC1" w:rsidP="00211FC1">
      <w:pPr>
        <w:pStyle w:val="TOC1"/>
        <w:rPr>
          <w:rFonts w:asciiTheme="minorHAnsi" w:eastAsiaTheme="minorEastAsia" w:hAnsiTheme="minorHAnsi" w:cstheme="minorBidi"/>
          <w:sz w:val="22"/>
          <w:szCs w:val="22"/>
          <w:lang w:eastAsia="zh-CN"/>
        </w:rPr>
      </w:pPr>
      <w:r w:rsidRPr="0099416A">
        <w:rPr>
          <w:iCs/>
        </w:rPr>
        <w:fldChar w:fldCharType="begin"/>
      </w:r>
      <w:r w:rsidRPr="0099416A">
        <w:rPr>
          <w:iCs/>
        </w:rPr>
        <w:instrText xml:space="preserve"> TOC \o "1-3" \h \z \t "Heading 1 - No Number,1" </w:instrText>
      </w:r>
      <w:r w:rsidRPr="0099416A">
        <w:rPr>
          <w:iCs/>
        </w:rPr>
        <w:fldChar w:fldCharType="separate"/>
      </w:r>
      <w:hyperlink w:anchor="_Toc494532652" w:history="1">
        <w:r w:rsidRPr="0099416A">
          <w:rPr>
            <w:rStyle w:val="Hyperlink"/>
          </w:rPr>
          <w:t>Acknowledgements</w:t>
        </w:r>
        <w:r w:rsidRPr="0099416A">
          <w:rPr>
            <w:webHidden/>
          </w:rPr>
          <w:tab/>
        </w:r>
        <w:r w:rsidRPr="0099416A">
          <w:rPr>
            <w:webHidden/>
          </w:rPr>
          <w:fldChar w:fldCharType="begin"/>
        </w:r>
        <w:r w:rsidRPr="0099416A">
          <w:rPr>
            <w:webHidden/>
          </w:rPr>
          <w:instrText xml:space="preserve"> PAGEREF _Toc494532652 \h </w:instrText>
        </w:r>
        <w:r w:rsidRPr="0099416A">
          <w:rPr>
            <w:webHidden/>
          </w:rPr>
        </w:r>
        <w:r w:rsidRPr="0099416A">
          <w:rPr>
            <w:webHidden/>
          </w:rPr>
          <w:fldChar w:fldCharType="separate"/>
        </w:r>
        <w:r w:rsidRPr="0099416A">
          <w:rPr>
            <w:webHidden/>
          </w:rPr>
          <w:t>ii</w:t>
        </w:r>
        <w:r w:rsidRPr="0099416A">
          <w:rPr>
            <w:webHidden/>
          </w:rPr>
          <w:fldChar w:fldCharType="end"/>
        </w:r>
      </w:hyperlink>
    </w:p>
    <w:p w14:paraId="37D2AFC9"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653" w:history="1">
        <w:r w:rsidRPr="0099416A">
          <w:rPr>
            <w:rStyle w:val="Hyperlink"/>
          </w:rPr>
          <w:t>Abstract</w:t>
        </w:r>
        <w:r w:rsidRPr="0099416A">
          <w:rPr>
            <w:webHidden/>
          </w:rPr>
          <w:tab/>
        </w:r>
        <w:r w:rsidRPr="0099416A">
          <w:rPr>
            <w:webHidden/>
          </w:rPr>
          <w:fldChar w:fldCharType="begin"/>
        </w:r>
        <w:r w:rsidRPr="0099416A">
          <w:rPr>
            <w:webHidden/>
          </w:rPr>
          <w:instrText xml:space="preserve"> PAGEREF _Toc494532653 \h </w:instrText>
        </w:r>
        <w:r w:rsidRPr="0099416A">
          <w:rPr>
            <w:webHidden/>
          </w:rPr>
        </w:r>
        <w:r w:rsidRPr="0099416A">
          <w:rPr>
            <w:webHidden/>
          </w:rPr>
          <w:fldChar w:fldCharType="separate"/>
        </w:r>
        <w:r w:rsidRPr="0099416A">
          <w:rPr>
            <w:webHidden/>
          </w:rPr>
          <w:t>iii</w:t>
        </w:r>
        <w:r w:rsidRPr="0099416A">
          <w:rPr>
            <w:webHidden/>
          </w:rPr>
          <w:fldChar w:fldCharType="end"/>
        </w:r>
      </w:hyperlink>
    </w:p>
    <w:p w14:paraId="28AE8CE9"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654" w:history="1">
        <w:r w:rsidRPr="0099416A">
          <w:rPr>
            <w:rStyle w:val="Hyperlink"/>
          </w:rPr>
          <w:t>Contents</w:t>
        </w:r>
        <w:r w:rsidRPr="0099416A">
          <w:rPr>
            <w:webHidden/>
          </w:rPr>
          <w:tab/>
        </w:r>
        <w:r w:rsidRPr="0099416A">
          <w:rPr>
            <w:webHidden/>
          </w:rPr>
          <w:fldChar w:fldCharType="begin"/>
        </w:r>
        <w:r w:rsidRPr="0099416A">
          <w:rPr>
            <w:webHidden/>
          </w:rPr>
          <w:instrText xml:space="preserve"> PAGEREF _Toc494532654 \h </w:instrText>
        </w:r>
        <w:r w:rsidRPr="0099416A">
          <w:rPr>
            <w:webHidden/>
          </w:rPr>
        </w:r>
        <w:r w:rsidRPr="0099416A">
          <w:rPr>
            <w:webHidden/>
          </w:rPr>
          <w:fldChar w:fldCharType="separate"/>
        </w:r>
        <w:r w:rsidRPr="0099416A">
          <w:rPr>
            <w:webHidden/>
          </w:rPr>
          <w:t>iv</w:t>
        </w:r>
        <w:r w:rsidRPr="0099416A">
          <w:rPr>
            <w:webHidden/>
          </w:rPr>
          <w:fldChar w:fldCharType="end"/>
        </w:r>
      </w:hyperlink>
    </w:p>
    <w:p w14:paraId="4B6086C8"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655" w:history="1">
        <w:r w:rsidRPr="0099416A">
          <w:rPr>
            <w:rStyle w:val="Hyperlink"/>
          </w:rPr>
          <w:t>List of Tables</w:t>
        </w:r>
        <w:r w:rsidRPr="0099416A">
          <w:rPr>
            <w:webHidden/>
          </w:rPr>
          <w:tab/>
        </w:r>
        <w:r w:rsidRPr="0099416A">
          <w:rPr>
            <w:webHidden/>
          </w:rPr>
          <w:fldChar w:fldCharType="begin"/>
        </w:r>
        <w:r w:rsidRPr="0099416A">
          <w:rPr>
            <w:webHidden/>
          </w:rPr>
          <w:instrText xml:space="preserve"> PAGEREF _Toc494532655 \h </w:instrText>
        </w:r>
        <w:r w:rsidRPr="0099416A">
          <w:rPr>
            <w:webHidden/>
          </w:rPr>
        </w:r>
        <w:r w:rsidRPr="0099416A">
          <w:rPr>
            <w:webHidden/>
          </w:rPr>
          <w:fldChar w:fldCharType="separate"/>
        </w:r>
        <w:r w:rsidRPr="0099416A">
          <w:rPr>
            <w:webHidden/>
          </w:rPr>
          <w:t>vii</w:t>
        </w:r>
        <w:r w:rsidRPr="0099416A">
          <w:rPr>
            <w:webHidden/>
          </w:rPr>
          <w:fldChar w:fldCharType="end"/>
        </w:r>
      </w:hyperlink>
    </w:p>
    <w:p w14:paraId="511F9314"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656" w:history="1">
        <w:r w:rsidRPr="0099416A">
          <w:rPr>
            <w:rStyle w:val="Hyperlink"/>
          </w:rPr>
          <w:t>List of Figures</w:t>
        </w:r>
        <w:r w:rsidRPr="0099416A">
          <w:rPr>
            <w:webHidden/>
          </w:rPr>
          <w:tab/>
        </w:r>
        <w:r w:rsidRPr="0099416A">
          <w:rPr>
            <w:webHidden/>
          </w:rPr>
          <w:fldChar w:fldCharType="begin"/>
        </w:r>
        <w:r w:rsidRPr="0099416A">
          <w:rPr>
            <w:webHidden/>
          </w:rPr>
          <w:instrText xml:space="preserve"> PAGEREF _Toc494532656 \h </w:instrText>
        </w:r>
        <w:r w:rsidRPr="0099416A">
          <w:rPr>
            <w:webHidden/>
          </w:rPr>
        </w:r>
        <w:r w:rsidRPr="0099416A">
          <w:rPr>
            <w:webHidden/>
          </w:rPr>
          <w:fldChar w:fldCharType="separate"/>
        </w:r>
        <w:r w:rsidRPr="0099416A">
          <w:rPr>
            <w:webHidden/>
          </w:rPr>
          <w:t>viii</w:t>
        </w:r>
        <w:r w:rsidRPr="0099416A">
          <w:rPr>
            <w:webHidden/>
          </w:rPr>
          <w:fldChar w:fldCharType="end"/>
        </w:r>
      </w:hyperlink>
    </w:p>
    <w:p w14:paraId="435A39BC"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657" w:history="1">
        <w:r w:rsidRPr="0099416A">
          <w:rPr>
            <w:rStyle w:val="Hyperlink"/>
          </w:rPr>
          <w:t>List of Abbreviations &amp; Symbols</w:t>
        </w:r>
        <w:r w:rsidRPr="0099416A">
          <w:rPr>
            <w:webHidden/>
          </w:rPr>
          <w:tab/>
        </w:r>
        <w:r w:rsidRPr="0099416A">
          <w:rPr>
            <w:webHidden/>
          </w:rPr>
          <w:fldChar w:fldCharType="begin"/>
        </w:r>
        <w:r w:rsidRPr="0099416A">
          <w:rPr>
            <w:webHidden/>
          </w:rPr>
          <w:instrText xml:space="preserve"> PAGEREF _Toc494532657 \h </w:instrText>
        </w:r>
        <w:r w:rsidRPr="0099416A">
          <w:rPr>
            <w:webHidden/>
          </w:rPr>
        </w:r>
        <w:r w:rsidRPr="0099416A">
          <w:rPr>
            <w:webHidden/>
          </w:rPr>
          <w:fldChar w:fldCharType="separate"/>
        </w:r>
        <w:r w:rsidRPr="0099416A">
          <w:rPr>
            <w:webHidden/>
          </w:rPr>
          <w:t>x</w:t>
        </w:r>
        <w:r w:rsidRPr="0099416A">
          <w:rPr>
            <w:webHidden/>
          </w:rPr>
          <w:fldChar w:fldCharType="end"/>
        </w:r>
      </w:hyperlink>
    </w:p>
    <w:p w14:paraId="7765C878"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658" w:history="1">
        <w:r w:rsidRPr="0099416A">
          <w:rPr>
            <w:rStyle w:val="Hyperlink"/>
          </w:rPr>
          <w:t>List of Appendices</w:t>
        </w:r>
        <w:r w:rsidRPr="0099416A">
          <w:rPr>
            <w:webHidden/>
          </w:rPr>
          <w:tab/>
        </w:r>
        <w:r w:rsidRPr="0099416A">
          <w:rPr>
            <w:webHidden/>
          </w:rPr>
          <w:fldChar w:fldCharType="begin"/>
        </w:r>
        <w:r w:rsidRPr="0099416A">
          <w:rPr>
            <w:webHidden/>
          </w:rPr>
          <w:instrText xml:space="preserve"> PAGEREF _Toc494532658 \h </w:instrText>
        </w:r>
        <w:r w:rsidRPr="0099416A">
          <w:rPr>
            <w:webHidden/>
          </w:rPr>
        </w:r>
        <w:r w:rsidRPr="0099416A">
          <w:rPr>
            <w:webHidden/>
          </w:rPr>
          <w:fldChar w:fldCharType="separate"/>
        </w:r>
        <w:r w:rsidRPr="0099416A">
          <w:rPr>
            <w:webHidden/>
          </w:rPr>
          <w:t>xi</w:t>
        </w:r>
        <w:r w:rsidRPr="0099416A">
          <w:rPr>
            <w:webHidden/>
          </w:rPr>
          <w:fldChar w:fldCharType="end"/>
        </w:r>
      </w:hyperlink>
    </w:p>
    <w:p w14:paraId="16C8A85F"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659" w:history="1">
        <w:r w:rsidRPr="0099416A">
          <w:rPr>
            <w:rStyle w:val="Hyperlink"/>
          </w:rPr>
          <w:t>CHAPTER 1:</w:t>
        </w:r>
        <w:r w:rsidRPr="0099416A">
          <w:rPr>
            <w:rFonts w:asciiTheme="minorHAnsi" w:eastAsiaTheme="minorEastAsia" w:hAnsiTheme="minorHAnsi" w:cstheme="minorBidi"/>
            <w:sz w:val="22"/>
            <w:szCs w:val="22"/>
            <w:lang w:eastAsia="zh-CN"/>
          </w:rPr>
          <w:tab/>
        </w:r>
        <w:r w:rsidRPr="0099416A">
          <w:rPr>
            <w:rStyle w:val="Hyperlink"/>
          </w:rPr>
          <w:t>INTRODUCTION</w:t>
        </w:r>
        <w:r w:rsidRPr="0099416A">
          <w:rPr>
            <w:webHidden/>
          </w:rPr>
          <w:tab/>
        </w:r>
        <w:r w:rsidRPr="0099416A">
          <w:rPr>
            <w:webHidden/>
          </w:rPr>
          <w:fldChar w:fldCharType="begin"/>
        </w:r>
        <w:r w:rsidRPr="0099416A">
          <w:rPr>
            <w:webHidden/>
          </w:rPr>
          <w:instrText xml:space="preserve"> PAGEREF _Toc494532659 \h </w:instrText>
        </w:r>
        <w:r w:rsidRPr="0099416A">
          <w:rPr>
            <w:webHidden/>
          </w:rPr>
        </w:r>
        <w:r w:rsidRPr="0099416A">
          <w:rPr>
            <w:webHidden/>
          </w:rPr>
          <w:fldChar w:fldCharType="separate"/>
        </w:r>
        <w:r w:rsidRPr="0099416A">
          <w:rPr>
            <w:webHidden/>
          </w:rPr>
          <w:t>12</w:t>
        </w:r>
        <w:r w:rsidRPr="0099416A">
          <w:rPr>
            <w:webHidden/>
          </w:rPr>
          <w:fldChar w:fldCharType="end"/>
        </w:r>
      </w:hyperlink>
    </w:p>
    <w:p w14:paraId="2AEFF2E5"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60" w:history="1">
        <w:r w:rsidRPr="0099416A">
          <w:rPr>
            <w:rStyle w:val="Hyperlink"/>
          </w:rPr>
          <w:t>1.1 Overview</w:t>
        </w:r>
        <w:r w:rsidRPr="0099416A">
          <w:rPr>
            <w:webHidden/>
          </w:rPr>
          <w:tab/>
        </w:r>
        <w:r w:rsidRPr="0099416A">
          <w:rPr>
            <w:webHidden/>
          </w:rPr>
          <w:fldChar w:fldCharType="begin"/>
        </w:r>
        <w:r w:rsidRPr="0099416A">
          <w:rPr>
            <w:webHidden/>
          </w:rPr>
          <w:instrText xml:space="preserve"> PAGEREF _Toc494532660 \h </w:instrText>
        </w:r>
        <w:r w:rsidRPr="0099416A">
          <w:rPr>
            <w:webHidden/>
          </w:rPr>
        </w:r>
        <w:r w:rsidRPr="0099416A">
          <w:rPr>
            <w:webHidden/>
          </w:rPr>
          <w:fldChar w:fldCharType="separate"/>
        </w:r>
        <w:r w:rsidRPr="0099416A">
          <w:rPr>
            <w:webHidden/>
          </w:rPr>
          <w:t>12</w:t>
        </w:r>
        <w:r w:rsidRPr="0099416A">
          <w:rPr>
            <w:webHidden/>
          </w:rPr>
          <w:fldChar w:fldCharType="end"/>
        </w:r>
      </w:hyperlink>
    </w:p>
    <w:p w14:paraId="5245FF60"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61" w:history="1">
        <w:r w:rsidRPr="0099416A">
          <w:rPr>
            <w:rStyle w:val="Hyperlink"/>
          </w:rPr>
          <w:t>1.2 Research Aims</w:t>
        </w:r>
        <w:r w:rsidRPr="0099416A">
          <w:rPr>
            <w:webHidden/>
          </w:rPr>
          <w:tab/>
        </w:r>
        <w:r w:rsidRPr="0099416A">
          <w:rPr>
            <w:webHidden/>
          </w:rPr>
          <w:fldChar w:fldCharType="begin"/>
        </w:r>
        <w:r w:rsidRPr="0099416A">
          <w:rPr>
            <w:webHidden/>
          </w:rPr>
          <w:instrText xml:space="preserve"> PAGEREF _Toc494532661 \h </w:instrText>
        </w:r>
        <w:r w:rsidRPr="0099416A">
          <w:rPr>
            <w:webHidden/>
          </w:rPr>
        </w:r>
        <w:r w:rsidRPr="0099416A">
          <w:rPr>
            <w:webHidden/>
          </w:rPr>
          <w:fldChar w:fldCharType="separate"/>
        </w:r>
        <w:r w:rsidRPr="0099416A">
          <w:rPr>
            <w:webHidden/>
          </w:rPr>
          <w:t>14</w:t>
        </w:r>
        <w:r w:rsidRPr="0099416A">
          <w:rPr>
            <w:webHidden/>
          </w:rPr>
          <w:fldChar w:fldCharType="end"/>
        </w:r>
      </w:hyperlink>
    </w:p>
    <w:p w14:paraId="6262EAF4"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62" w:history="1">
        <w:r w:rsidRPr="0099416A">
          <w:rPr>
            <w:rStyle w:val="Hyperlink"/>
          </w:rPr>
          <w:t>1.3 Scope</w:t>
        </w:r>
        <w:r w:rsidRPr="0099416A">
          <w:rPr>
            <w:webHidden/>
          </w:rPr>
          <w:tab/>
        </w:r>
        <w:r w:rsidRPr="0099416A">
          <w:rPr>
            <w:webHidden/>
          </w:rPr>
          <w:fldChar w:fldCharType="begin"/>
        </w:r>
        <w:r w:rsidRPr="0099416A">
          <w:rPr>
            <w:webHidden/>
          </w:rPr>
          <w:instrText xml:space="preserve"> PAGEREF _Toc494532662 \h </w:instrText>
        </w:r>
        <w:r w:rsidRPr="0099416A">
          <w:rPr>
            <w:webHidden/>
          </w:rPr>
        </w:r>
        <w:r w:rsidRPr="0099416A">
          <w:rPr>
            <w:webHidden/>
          </w:rPr>
          <w:fldChar w:fldCharType="separate"/>
        </w:r>
        <w:r w:rsidRPr="0099416A">
          <w:rPr>
            <w:webHidden/>
          </w:rPr>
          <w:t>14</w:t>
        </w:r>
        <w:r w:rsidRPr="0099416A">
          <w:rPr>
            <w:webHidden/>
          </w:rPr>
          <w:fldChar w:fldCharType="end"/>
        </w:r>
      </w:hyperlink>
    </w:p>
    <w:p w14:paraId="07DC6DC2"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663" w:history="1">
        <w:r w:rsidRPr="0099416A">
          <w:rPr>
            <w:rStyle w:val="Hyperlink"/>
          </w:rPr>
          <w:t>CHAPTER 2:</w:t>
        </w:r>
        <w:r w:rsidRPr="0099416A">
          <w:rPr>
            <w:rFonts w:asciiTheme="minorHAnsi" w:eastAsiaTheme="minorEastAsia" w:hAnsiTheme="minorHAnsi" w:cstheme="minorBidi"/>
            <w:sz w:val="22"/>
            <w:szCs w:val="22"/>
            <w:lang w:eastAsia="zh-CN"/>
          </w:rPr>
          <w:tab/>
        </w:r>
        <w:r>
          <w:rPr>
            <w:rStyle w:val="Hyperlink"/>
          </w:rPr>
          <w:t>LITERATURE REVIEW</w:t>
        </w:r>
        <w:r w:rsidRPr="0099416A">
          <w:rPr>
            <w:webHidden/>
          </w:rPr>
          <w:tab/>
        </w:r>
        <w:r w:rsidRPr="0099416A">
          <w:rPr>
            <w:webHidden/>
          </w:rPr>
          <w:fldChar w:fldCharType="begin"/>
        </w:r>
        <w:r w:rsidRPr="0099416A">
          <w:rPr>
            <w:webHidden/>
          </w:rPr>
          <w:instrText xml:space="preserve"> PAGEREF _Toc494532663 \h </w:instrText>
        </w:r>
        <w:r w:rsidRPr="0099416A">
          <w:rPr>
            <w:webHidden/>
          </w:rPr>
        </w:r>
        <w:r w:rsidRPr="0099416A">
          <w:rPr>
            <w:webHidden/>
          </w:rPr>
          <w:fldChar w:fldCharType="separate"/>
        </w:r>
        <w:r w:rsidRPr="0099416A">
          <w:rPr>
            <w:webHidden/>
          </w:rPr>
          <w:t>15</w:t>
        </w:r>
        <w:r w:rsidRPr="0099416A">
          <w:rPr>
            <w:webHidden/>
          </w:rPr>
          <w:fldChar w:fldCharType="end"/>
        </w:r>
      </w:hyperlink>
    </w:p>
    <w:p w14:paraId="2E6B5A29"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64" w:history="1">
        <w:r w:rsidRPr="0099416A">
          <w:rPr>
            <w:rStyle w:val="Hyperlink"/>
          </w:rPr>
          <w:t>2.1 Background</w:t>
        </w:r>
        <w:r w:rsidRPr="0099416A">
          <w:rPr>
            <w:webHidden/>
          </w:rPr>
          <w:tab/>
        </w:r>
        <w:r w:rsidRPr="0099416A">
          <w:rPr>
            <w:webHidden/>
          </w:rPr>
          <w:fldChar w:fldCharType="begin"/>
        </w:r>
        <w:r w:rsidRPr="0099416A">
          <w:rPr>
            <w:webHidden/>
          </w:rPr>
          <w:instrText xml:space="preserve"> PAGEREF _Toc494532664 \h </w:instrText>
        </w:r>
        <w:r w:rsidRPr="0099416A">
          <w:rPr>
            <w:webHidden/>
          </w:rPr>
        </w:r>
        <w:r w:rsidRPr="0099416A">
          <w:rPr>
            <w:webHidden/>
          </w:rPr>
          <w:fldChar w:fldCharType="separate"/>
        </w:r>
        <w:r w:rsidRPr="0099416A">
          <w:rPr>
            <w:webHidden/>
          </w:rPr>
          <w:t>15</w:t>
        </w:r>
        <w:r w:rsidRPr="0099416A">
          <w:rPr>
            <w:webHidden/>
          </w:rPr>
          <w:fldChar w:fldCharType="end"/>
        </w:r>
      </w:hyperlink>
    </w:p>
    <w:p w14:paraId="676E9096"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65" w:history="1">
        <w:r w:rsidRPr="0099416A">
          <w:rPr>
            <w:rStyle w:val="Hyperlink"/>
          </w:rPr>
          <w:t>2.2 Solar System Synopsis</w:t>
        </w:r>
        <w:r w:rsidRPr="0099416A">
          <w:rPr>
            <w:webHidden/>
          </w:rPr>
          <w:tab/>
        </w:r>
        <w:r w:rsidRPr="0099416A">
          <w:rPr>
            <w:webHidden/>
          </w:rPr>
          <w:fldChar w:fldCharType="begin"/>
        </w:r>
        <w:r w:rsidRPr="0099416A">
          <w:rPr>
            <w:webHidden/>
          </w:rPr>
          <w:instrText xml:space="preserve"> PAGEREF _Toc494532665 \h </w:instrText>
        </w:r>
        <w:r w:rsidRPr="0099416A">
          <w:rPr>
            <w:webHidden/>
          </w:rPr>
        </w:r>
        <w:r w:rsidRPr="0099416A">
          <w:rPr>
            <w:webHidden/>
          </w:rPr>
          <w:fldChar w:fldCharType="separate"/>
        </w:r>
        <w:r w:rsidRPr="0099416A">
          <w:rPr>
            <w:webHidden/>
          </w:rPr>
          <w:t>16</w:t>
        </w:r>
        <w:r w:rsidRPr="0099416A">
          <w:rPr>
            <w:webHidden/>
          </w:rPr>
          <w:fldChar w:fldCharType="end"/>
        </w:r>
      </w:hyperlink>
    </w:p>
    <w:p w14:paraId="17ADC574"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66" w:history="1">
        <w:r w:rsidRPr="0099416A">
          <w:rPr>
            <w:rStyle w:val="Hyperlink"/>
          </w:rPr>
          <w:t>2.3 Photovoltaic (PV) Systems</w:t>
        </w:r>
        <w:r w:rsidRPr="0099416A">
          <w:rPr>
            <w:webHidden/>
          </w:rPr>
          <w:tab/>
        </w:r>
        <w:r w:rsidRPr="0099416A">
          <w:rPr>
            <w:webHidden/>
          </w:rPr>
          <w:fldChar w:fldCharType="begin"/>
        </w:r>
        <w:r w:rsidRPr="0099416A">
          <w:rPr>
            <w:webHidden/>
          </w:rPr>
          <w:instrText xml:space="preserve"> PAGEREF _Toc494532666 \h </w:instrText>
        </w:r>
        <w:r w:rsidRPr="0099416A">
          <w:rPr>
            <w:webHidden/>
          </w:rPr>
        </w:r>
        <w:r w:rsidRPr="0099416A">
          <w:rPr>
            <w:webHidden/>
          </w:rPr>
          <w:fldChar w:fldCharType="separate"/>
        </w:r>
        <w:r w:rsidRPr="0099416A">
          <w:rPr>
            <w:webHidden/>
          </w:rPr>
          <w:t>17</w:t>
        </w:r>
        <w:r w:rsidRPr="0099416A">
          <w:rPr>
            <w:webHidden/>
          </w:rPr>
          <w:fldChar w:fldCharType="end"/>
        </w:r>
      </w:hyperlink>
    </w:p>
    <w:p w14:paraId="007CA965"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67" w:history="1">
        <w:r w:rsidRPr="0099416A">
          <w:rPr>
            <w:rStyle w:val="Hyperlink"/>
          </w:rPr>
          <w:t>2.3.1 Review of PV</w:t>
        </w:r>
        <w:r w:rsidRPr="0099416A">
          <w:rPr>
            <w:webHidden/>
          </w:rPr>
          <w:tab/>
        </w:r>
        <w:r w:rsidRPr="0099416A">
          <w:rPr>
            <w:webHidden/>
          </w:rPr>
          <w:fldChar w:fldCharType="begin"/>
        </w:r>
        <w:r w:rsidRPr="0099416A">
          <w:rPr>
            <w:webHidden/>
          </w:rPr>
          <w:instrText xml:space="preserve"> PAGEREF _Toc494532667 \h </w:instrText>
        </w:r>
        <w:r w:rsidRPr="0099416A">
          <w:rPr>
            <w:webHidden/>
          </w:rPr>
        </w:r>
        <w:r w:rsidRPr="0099416A">
          <w:rPr>
            <w:webHidden/>
          </w:rPr>
          <w:fldChar w:fldCharType="separate"/>
        </w:r>
        <w:r w:rsidRPr="0099416A">
          <w:rPr>
            <w:webHidden/>
          </w:rPr>
          <w:t>17</w:t>
        </w:r>
        <w:r w:rsidRPr="0099416A">
          <w:rPr>
            <w:webHidden/>
          </w:rPr>
          <w:fldChar w:fldCharType="end"/>
        </w:r>
      </w:hyperlink>
    </w:p>
    <w:p w14:paraId="497B2849"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68" w:history="1">
        <w:r w:rsidRPr="0099416A">
          <w:rPr>
            <w:rStyle w:val="Hyperlink"/>
          </w:rPr>
          <w:t>2.3.2 Types of PV</w:t>
        </w:r>
        <w:r w:rsidRPr="0099416A">
          <w:rPr>
            <w:webHidden/>
          </w:rPr>
          <w:tab/>
        </w:r>
        <w:r w:rsidRPr="0099416A">
          <w:rPr>
            <w:webHidden/>
          </w:rPr>
          <w:fldChar w:fldCharType="begin"/>
        </w:r>
        <w:r w:rsidRPr="0099416A">
          <w:rPr>
            <w:webHidden/>
          </w:rPr>
          <w:instrText xml:space="preserve"> PAGEREF _Toc494532668 \h </w:instrText>
        </w:r>
        <w:r w:rsidRPr="0099416A">
          <w:rPr>
            <w:webHidden/>
          </w:rPr>
        </w:r>
        <w:r w:rsidRPr="0099416A">
          <w:rPr>
            <w:webHidden/>
          </w:rPr>
          <w:fldChar w:fldCharType="separate"/>
        </w:r>
        <w:r w:rsidRPr="0099416A">
          <w:rPr>
            <w:webHidden/>
          </w:rPr>
          <w:t>19</w:t>
        </w:r>
        <w:r w:rsidRPr="0099416A">
          <w:rPr>
            <w:webHidden/>
          </w:rPr>
          <w:fldChar w:fldCharType="end"/>
        </w:r>
      </w:hyperlink>
    </w:p>
    <w:p w14:paraId="14C552E3"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69" w:history="1">
        <w:r w:rsidRPr="0099416A">
          <w:rPr>
            <w:rStyle w:val="Hyperlink"/>
          </w:rPr>
          <w:t>2.3.3 Growth of PV</w:t>
        </w:r>
        <w:r w:rsidRPr="0099416A">
          <w:rPr>
            <w:webHidden/>
          </w:rPr>
          <w:tab/>
        </w:r>
        <w:r w:rsidRPr="0099416A">
          <w:rPr>
            <w:webHidden/>
          </w:rPr>
          <w:fldChar w:fldCharType="begin"/>
        </w:r>
        <w:r w:rsidRPr="0099416A">
          <w:rPr>
            <w:webHidden/>
          </w:rPr>
          <w:instrText xml:space="preserve"> PAGEREF _Toc494532669 \h </w:instrText>
        </w:r>
        <w:r w:rsidRPr="0099416A">
          <w:rPr>
            <w:webHidden/>
          </w:rPr>
        </w:r>
        <w:r w:rsidRPr="0099416A">
          <w:rPr>
            <w:webHidden/>
          </w:rPr>
          <w:fldChar w:fldCharType="separate"/>
        </w:r>
        <w:r w:rsidRPr="0099416A">
          <w:rPr>
            <w:webHidden/>
          </w:rPr>
          <w:t>20</w:t>
        </w:r>
        <w:r w:rsidRPr="0099416A">
          <w:rPr>
            <w:webHidden/>
          </w:rPr>
          <w:fldChar w:fldCharType="end"/>
        </w:r>
      </w:hyperlink>
    </w:p>
    <w:p w14:paraId="71098FA6"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70" w:history="1">
        <w:r w:rsidRPr="0099416A">
          <w:rPr>
            <w:rStyle w:val="Hyperlink"/>
          </w:rPr>
          <w:t>2.3.4 Efficiency of PV</w:t>
        </w:r>
        <w:r w:rsidRPr="0099416A">
          <w:rPr>
            <w:webHidden/>
          </w:rPr>
          <w:tab/>
        </w:r>
        <w:r w:rsidRPr="0099416A">
          <w:rPr>
            <w:webHidden/>
          </w:rPr>
          <w:fldChar w:fldCharType="begin"/>
        </w:r>
        <w:r w:rsidRPr="0099416A">
          <w:rPr>
            <w:webHidden/>
          </w:rPr>
          <w:instrText xml:space="preserve"> PAGEREF _Toc494532670 \h </w:instrText>
        </w:r>
        <w:r w:rsidRPr="0099416A">
          <w:rPr>
            <w:webHidden/>
          </w:rPr>
        </w:r>
        <w:r w:rsidRPr="0099416A">
          <w:rPr>
            <w:webHidden/>
          </w:rPr>
          <w:fldChar w:fldCharType="separate"/>
        </w:r>
        <w:r w:rsidRPr="0099416A">
          <w:rPr>
            <w:webHidden/>
          </w:rPr>
          <w:t>24</w:t>
        </w:r>
        <w:r w:rsidRPr="0099416A">
          <w:rPr>
            <w:webHidden/>
          </w:rPr>
          <w:fldChar w:fldCharType="end"/>
        </w:r>
      </w:hyperlink>
    </w:p>
    <w:p w14:paraId="16D8D48F"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71" w:history="1">
        <w:r w:rsidRPr="0099416A">
          <w:rPr>
            <w:rStyle w:val="Hyperlink"/>
          </w:rPr>
          <w:t>2.3.5 Modelling of PV</w:t>
        </w:r>
        <w:r w:rsidRPr="0099416A">
          <w:rPr>
            <w:webHidden/>
          </w:rPr>
          <w:tab/>
        </w:r>
        <w:r w:rsidRPr="0099416A">
          <w:rPr>
            <w:webHidden/>
          </w:rPr>
          <w:fldChar w:fldCharType="begin"/>
        </w:r>
        <w:r w:rsidRPr="0099416A">
          <w:rPr>
            <w:webHidden/>
          </w:rPr>
          <w:instrText xml:space="preserve"> PAGEREF _Toc494532671 \h </w:instrText>
        </w:r>
        <w:r w:rsidRPr="0099416A">
          <w:rPr>
            <w:webHidden/>
          </w:rPr>
        </w:r>
        <w:r w:rsidRPr="0099416A">
          <w:rPr>
            <w:webHidden/>
          </w:rPr>
          <w:fldChar w:fldCharType="separate"/>
        </w:r>
        <w:r w:rsidRPr="0099416A">
          <w:rPr>
            <w:webHidden/>
          </w:rPr>
          <w:t>25</w:t>
        </w:r>
        <w:r w:rsidRPr="0099416A">
          <w:rPr>
            <w:webHidden/>
          </w:rPr>
          <w:fldChar w:fldCharType="end"/>
        </w:r>
      </w:hyperlink>
    </w:p>
    <w:p w14:paraId="175F322A"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72" w:history="1">
        <w:r w:rsidRPr="0099416A">
          <w:rPr>
            <w:rStyle w:val="Hyperlink"/>
          </w:rPr>
          <w:t>2.3.6 Effects of Shadows on PV</w:t>
        </w:r>
        <w:r w:rsidRPr="0099416A">
          <w:rPr>
            <w:webHidden/>
          </w:rPr>
          <w:tab/>
        </w:r>
        <w:r w:rsidRPr="0099416A">
          <w:rPr>
            <w:webHidden/>
          </w:rPr>
          <w:fldChar w:fldCharType="begin"/>
        </w:r>
        <w:r w:rsidRPr="0099416A">
          <w:rPr>
            <w:webHidden/>
          </w:rPr>
          <w:instrText xml:space="preserve"> PAGEREF _Toc494532672 \h </w:instrText>
        </w:r>
        <w:r w:rsidRPr="0099416A">
          <w:rPr>
            <w:webHidden/>
          </w:rPr>
        </w:r>
        <w:r w:rsidRPr="0099416A">
          <w:rPr>
            <w:webHidden/>
          </w:rPr>
          <w:fldChar w:fldCharType="separate"/>
        </w:r>
        <w:r w:rsidRPr="0099416A">
          <w:rPr>
            <w:webHidden/>
          </w:rPr>
          <w:t>28</w:t>
        </w:r>
        <w:r w:rsidRPr="0099416A">
          <w:rPr>
            <w:webHidden/>
          </w:rPr>
          <w:fldChar w:fldCharType="end"/>
        </w:r>
      </w:hyperlink>
    </w:p>
    <w:p w14:paraId="3A144249"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73" w:history="1">
        <w:r w:rsidRPr="0099416A">
          <w:rPr>
            <w:rStyle w:val="Hyperlink"/>
          </w:rPr>
          <w:t>2.3.7 Effects of Dust</w:t>
        </w:r>
        <w:r w:rsidRPr="0099416A">
          <w:rPr>
            <w:webHidden/>
          </w:rPr>
          <w:tab/>
        </w:r>
        <w:r w:rsidRPr="0099416A">
          <w:rPr>
            <w:webHidden/>
          </w:rPr>
          <w:fldChar w:fldCharType="begin"/>
        </w:r>
        <w:r w:rsidRPr="0099416A">
          <w:rPr>
            <w:webHidden/>
          </w:rPr>
          <w:instrText xml:space="preserve"> PAGEREF _Toc494532673 \h </w:instrText>
        </w:r>
        <w:r w:rsidRPr="0099416A">
          <w:rPr>
            <w:webHidden/>
          </w:rPr>
        </w:r>
        <w:r w:rsidRPr="0099416A">
          <w:rPr>
            <w:webHidden/>
          </w:rPr>
          <w:fldChar w:fldCharType="separate"/>
        </w:r>
        <w:r w:rsidRPr="0099416A">
          <w:rPr>
            <w:webHidden/>
          </w:rPr>
          <w:t>31</w:t>
        </w:r>
        <w:r w:rsidRPr="0099416A">
          <w:rPr>
            <w:webHidden/>
          </w:rPr>
          <w:fldChar w:fldCharType="end"/>
        </w:r>
      </w:hyperlink>
    </w:p>
    <w:p w14:paraId="363FB9DF"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74" w:history="1">
        <w:r w:rsidRPr="0099416A">
          <w:rPr>
            <w:rStyle w:val="Hyperlink"/>
          </w:rPr>
          <w:t>2.3.8 Costs of PV</w:t>
        </w:r>
        <w:r w:rsidRPr="0099416A">
          <w:rPr>
            <w:webHidden/>
          </w:rPr>
          <w:tab/>
        </w:r>
        <w:r w:rsidRPr="0099416A">
          <w:rPr>
            <w:webHidden/>
          </w:rPr>
          <w:fldChar w:fldCharType="begin"/>
        </w:r>
        <w:r w:rsidRPr="0099416A">
          <w:rPr>
            <w:webHidden/>
          </w:rPr>
          <w:instrText xml:space="preserve"> PAGEREF _Toc494532674 \h </w:instrText>
        </w:r>
        <w:r w:rsidRPr="0099416A">
          <w:rPr>
            <w:webHidden/>
          </w:rPr>
        </w:r>
        <w:r w:rsidRPr="0099416A">
          <w:rPr>
            <w:webHidden/>
          </w:rPr>
          <w:fldChar w:fldCharType="separate"/>
        </w:r>
        <w:r w:rsidRPr="0099416A">
          <w:rPr>
            <w:webHidden/>
          </w:rPr>
          <w:t>32</w:t>
        </w:r>
        <w:r w:rsidRPr="0099416A">
          <w:rPr>
            <w:webHidden/>
          </w:rPr>
          <w:fldChar w:fldCharType="end"/>
        </w:r>
      </w:hyperlink>
    </w:p>
    <w:p w14:paraId="45CA6133"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75" w:history="1">
        <w:r w:rsidRPr="0099416A">
          <w:rPr>
            <w:rStyle w:val="Hyperlink"/>
          </w:rPr>
          <w:t>2.3.9 Payback of PV</w:t>
        </w:r>
        <w:r w:rsidRPr="0099416A">
          <w:rPr>
            <w:webHidden/>
          </w:rPr>
          <w:tab/>
        </w:r>
        <w:r w:rsidRPr="0099416A">
          <w:rPr>
            <w:webHidden/>
          </w:rPr>
          <w:fldChar w:fldCharType="begin"/>
        </w:r>
        <w:r w:rsidRPr="0099416A">
          <w:rPr>
            <w:webHidden/>
          </w:rPr>
          <w:instrText xml:space="preserve"> PAGEREF _Toc494532675 \h </w:instrText>
        </w:r>
        <w:r w:rsidRPr="0099416A">
          <w:rPr>
            <w:webHidden/>
          </w:rPr>
        </w:r>
        <w:r w:rsidRPr="0099416A">
          <w:rPr>
            <w:webHidden/>
          </w:rPr>
          <w:fldChar w:fldCharType="separate"/>
        </w:r>
        <w:r w:rsidRPr="0099416A">
          <w:rPr>
            <w:webHidden/>
          </w:rPr>
          <w:t>33</w:t>
        </w:r>
        <w:r w:rsidRPr="0099416A">
          <w:rPr>
            <w:webHidden/>
          </w:rPr>
          <w:fldChar w:fldCharType="end"/>
        </w:r>
      </w:hyperlink>
    </w:p>
    <w:p w14:paraId="7FFFBC69"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76" w:history="1">
        <w:r w:rsidRPr="0099416A">
          <w:rPr>
            <w:rStyle w:val="Hyperlink"/>
          </w:rPr>
          <w:t>2.4 Inverter System Technologies</w:t>
        </w:r>
        <w:r w:rsidRPr="0099416A">
          <w:rPr>
            <w:webHidden/>
          </w:rPr>
          <w:tab/>
        </w:r>
        <w:r w:rsidRPr="0099416A">
          <w:rPr>
            <w:webHidden/>
          </w:rPr>
          <w:fldChar w:fldCharType="begin"/>
        </w:r>
        <w:r w:rsidRPr="0099416A">
          <w:rPr>
            <w:webHidden/>
          </w:rPr>
          <w:instrText xml:space="preserve"> PAGEREF _Toc494532676 \h </w:instrText>
        </w:r>
        <w:r w:rsidRPr="0099416A">
          <w:rPr>
            <w:webHidden/>
          </w:rPr>
        </w:r>
        <w:r w:rsidRPr="0099416A">
          <w:rPr>
            <w:webHidden/>
          </w:rPr>
          <w:fldChar w:fldCharType="separate"/>
        </w:r>
        <w:r w:rsidRPr="0099416A">
          <w:rPr>
            <w:webHidden/>
          </w:rPr>
          <w:t>34</w:t>
        </w:r>
        <w:r w:rsidRPr="0099416A">
          <w:rPr>
            <w:webHidden/>
          </w:rPr>
          <w:fldChar w:fldCharType="end"/>
        </w:r>
      </w:hyperlink>
    </w:p>
    <w:p w14:paraId="10EC1503"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77" w:history="1">
        <w:r w:rsidRPr="0099416A">
          <w:rPr>
            <w:rStyle w:val="Hyperlink"/>
          </w:rPr>
          <w:t>2.5 Battery Energy Storage (BES) Systems</w:t>
        </w:r>
        <w:r w:rsidRPr="0099416A">
          <w:rPr>
            <w:webHidden/>
          </w:rPr>
          <w:tab/>
        </w:r>
        <w:r w:rsidRPr="0099416A">
          <w:rPr>
            <w:webHidden/>
          </w:rPr>
          <w:fldChar w:fldCharType="begin"/>
        </w:r>
        <w:r w:rsidRPr="0099416A">
          <w:rPr>
            <w:webHidden/>
          </w:rPr>
          <w:instrText xml:space="preserve"> PAGEREF _Toc494532677 \h </w:instrText>
        </w:r>
        <w:r w:rsidRPr="0099416A">
          <w:rPr>
            <w:webHidden/>
          </w:rPr>
        </w:r>
        <w:r w:rsidRPr="0099416A">
          <w:rPr>
            <w:webHidden/>
          </w:rPr>
          <w:fldChar w:fldCharType="separate"/>
        </w:r>
        <w:r w:rsidRPr="0099416A">
          <w:rPr>
            <w:webHidden/>
          </w:rPr>
          <w:t>36</w:t>
        </w:r>
        <w:r w:rsidRPr="0099416A">
          <w:rPr>
            <w:webHidden/>
          </w:rPr>
          <w:fldChar w:fldCharType="end"/>
        </w:r>
      </w:hyperlink>
    </w:p>
    <w:p w14:paraId="4BEEDA26"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78" w:history="1">
        <w:r w:rsidRPr="0099416A">
          <w:rPr>
            <w:rStyle w:val="Hyperlink"/>
          </w:rPr>
          <w:t>2.5.1 BES Utility &amp; Capital</w:t>
        </w:r>
        <w:r w:rsidRPr="0099416A">
          <w:rPr>
            <w:webHidden/>
          </w:rPr>
          <w:tab/>
        </w:r>
        <w:r w:rsidRPr="0099416A">
          <w:rPr>
            <w:webHidden/>
          </w:rPr>
          <w:fldChar w:fldCharType="begin"/>
        </w:r>
        <w:r w:rsidRPr="0099416A">
          <w:rPr>
            <w:webHidden/>
          </w:rPr>
          <w:instrText xml:space="preserve"> PAGEREF _Toc494532678 \h </w:instrText>
        </w:r>
        <w:r w:rsidRPr="0099416A">
          <w:rPr>
            <w:webHidden/>
          </w:rPr>
        </w:r>
        <w:r w:rsidRPr="0099416A">
          <w:rPr>
            <w:webHidden/>
          </w:rPr>
          <w:fldChar w:fldCharType="separate"/>
        </w:r>
        <w:r w:rsidRPr="0099416A">
          <w:rPr>
            <w:webHidden/>
          </w:rPr>
          <w:t>36</w:t>
        </w:r>
        <w:r w:rsidRPr="0099416A">
          <w:rPr>
            <w:webHidden/>
          </w:rPr>
          <w:fldChar w:fldCharType="end"/>
        </w:r>
      </w:hyperlink>
    </w:p>
    <w:p w14:paraId="2533B747"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79" w:history="1">
        <w:r w:rsidRPr="0099416A">
          <w:rPr>
            <w:rStyle w:val="Hyperlink"/>
          </w:rPr>
          <w:t>2.5.2 Modelling of BES</w:t>
        </w:r>
        <w:r w:rsidRPr="0099416A">
          <w:rPr>
            <w:webHidden/>
          </w:rPr>
          <w:tab/>
        </w:r>
        <w:r w:rsidRPr="0099416A">
          <w:rPr>
            <w:webHidden/>
          </w:rPr>
          <w:fldChar w:fldCharType="begin"/>
        </w:r>
        <w:r w:rsidRPr="0099416A">
          <w:rPr>
            <w:webHidden/>
          </w:rPr>
          <w:instrText xml:space="preserve"> PAGEREF _Toc494532679 \h </w:instrText>
        </w:r>
        <w:r w:rsidRPr="0099416A">
          <w:rPr>
            <w:webHidden/>
          </w:rPr>
        </w:r>
        <w:r w:rsidRPr="0099416A">
          <w:rPr>
            <w:webHidden/>
          </w:rPr>
          <w:fldChar w:fldCharType="separate"/>
        </w:r>
        <w:r w:rsidRPr="0099416A">
          <w:rPr>
            <w:webHidden/>
          </w:rPr>
          <w:t>37</w:t>
        </w:r>
        <w:r w:rsidRPr="0099416A">
          <w:rPr>
            <w:webHidden/>
          </w:rPr>
          <w:fldChar w:fldCharType="end"/>
        </w:r>
      </w:hyperlink>
    </w:p>
    <w:p w14:paraId="4C0ADF9B"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80" w:history="1">
        <w:r w:rsidRPr="0099416A">
          <w:rPr>
            <w:rStyle w:val="Hyperlink"/>
          </w:rPr>
          <w:t>2.6 North Queensland Solar Radiation</w:t>
        </w:r>
        <w:r w:rsidRPr="0099416A">
          <w:rPr>
            <w:webHidden/>
          </w:rPr>
          <w:tab/>
        </w:r>
        <w:r w:rsidRPr="0099416A">
          <w:rPr>
            <w:webHidden/>
          </w:rPr>
          <w:fldChar w:fldCharType="begin"/>
        </w:r>
        <w:r w:rsidRPr="0099416A">
          <w:rPr>
            <w:webHidden/>
          </w:rPr>
          <w:instrText xml:space="preserve"> PAGEREF _Toc494532680 \h </w:instrText>
        </w:r>
        <w:r w:rsidRPr="0099416A">
          <w:rPr>
            <w:webHidden/>
          </w:rPr>
        </w:r>
        <w:r w:rsidRPr="0099416A">
          <w:rPr>
            <w:webHidden/>
          </w:rPr>
          <w:fldChar w:fldCharType="separate"/>
        </w:r>
        <w:r w:rsidRPr="0099416A">
          <w:rPr>
            <w:webHidden/>
          </w:rPr>
          <w:t>39</w:t>
        </w:r>
        <w:r w:rsidRPr="0099416A">
          <w:rPr>
            <w:webHidden/>
          </w:rPr>
          <w:fldChar w:fldCharType="end"/>
        </w:r>
      </w:hyperlink>
    </w:p>
    <w:p w14:paraId="58311BB8"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81" w:history="1">
        <w:r w:rsidRPr="0099416A">
          <w:rPr>
            <w:rStyle w:val="Hyperlink"/>
          </w:rPr>
          <w:t>2.6.1 PSH Conversion</w:t>
        </w:r>
        <w:r w:rsidRPr="0099416A">
          <w:rPr>
            <w:webHidden/>
          </w:rPr>
          <w:tab/>
        </w:r>
        <w:r w:rsidRPr="0099416A">
          <w:rPr>
            <w:webHidden/>
          </w:rPr>
          <w:fldChar w:fldCharType="begin"/>
        </w:r>
        <w:r w:rsidRPr="0099416A">
          <w:rPr>
            <w:webHidden/>
          </w:rPr>
          <w:instrText xml:space="preserve"> PAGEREF _Toc494532681 \h </w:instrText>
        </w:r>
        <w:r w:rsidRPr="0099416A">
          <w:rPr>
            <w:webHidden/>
          </w:rPr>
        </w:r>
        <w:r w:rsidRPr="0099416A">
          <w:rPr>
            <w:webHidden/>
          </w:rPr>
          <w:fldChar w:fldCharType="separate"/>
        </w:r>
        <w:r w:rsidRPr="0099416A">
          <w:rPr>
            <w:webHidden/>
          </w:rPr>
          <w:t>41</w:t>
        </w:r>
        <w:r w:rsidRPr="0099416A">
          <w:rPr>
            <w:webHidden/>
          </w:rPr>
          <w:fldChar w:fldCharType="end"/>
        </w:r>
      </w:hyperlink>
    </w:p>
    <w:p w14:paraId="6F013696"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82" w:history="1">
        <w:r w:rsidRPr="0099416A">
          <w:rPr>
            <w:rStyle w:val="Hyperlink"/>
          </w:rPr>
          <w:t>2.7 Optimal Roof Tilt Angle &amp; Orientation</w:t>
        </w:r>
        <w:r w:rsidRPr="0099416A">
          <w:rPr>
            <w:webHidden/>
          </w:rPr>
          <w:tab/>
        </w:r>
        <w:r w:rsidRPr="0099416A">
          <w:rPr>
            <w:webHidden/>
          </w:rPr>
          <w:fldChar w:fldCharType="begin"/>
        </w:r>
        <w:r w:rsidRPr="0099416A">
          <w:rPr>
            <w:webHidden/>
          </w:rPr>
          <w:instrText xml:space="preserve"> PAGEREF _Toc494532682 \h </w:instrText>
        </w:r>
        <w:r w:rsidRPr="0099416A">
          <w:rPr>
            <w:webHidden/>
          </w:rPr>
        </w:r>
        <w:r w:rsidRPr="0099416A">
          <w:rPr>
            <w:webHidden/>
          </w:rPr>
          <w:fldChar w:fldCharType="separate"/>
        </w:r>
        <w:r w:rsidRPr="0099416A">
          <w:rPr>
            <w:webHidden/>
          </w:rPr>
          <w:t>42</w:t>
        </w:r>
        <w:r w:rsidRPr="0099416A">
          <w:rPr>
            <w:webHidden/>
          </w:rPr>
          <w:fldChar w:fldCharType="end"/>
        </w:r>
      </w:hyperlink>
    </w:p>
    <w:p w14:paraId="1C98030B"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83" w:history="1">
        <w:r w:rsidRPr="0099416A">
          <w:rPr>
            <w:rStyle w:val="Hyperlink"/>
          </w:rPr>
          <w:t>2.8 The Electricity Network (Grid)</w:t>
        </w:r>
        <w:r w:rsidRPr="0099416A">
          <w:rPr>
            <w:webHidden/>
          </w:rPr>
          <w:tab/>
        </w:r>
        <w:r w:rsidRPr="0099416A">
          <w:rPr>
            <w:webHidden/>
          </w:rPr>
          <w:fldChar w:fldCharType="begin"/>
        </w:r>
        <w:r w:rsidRPr="0099416A">
          <w:rPr>
            <w:webHidden/>
          </w:rPr>
          <w:instrText xml:space="preserve"> PAGEREF _Toc494532683 \h </w:instrText>
        </w:r>
        <w:r w:rsidRPr="0099416A">
          <w:rPr>
            <w:webHidden/>
          </w:rPr>
        </w:r>
        <w:r w:rsidRPr="0099416A">
          <w:rPr>
            <w:webHidden/>
          </w:rPr>
          <w:fldChar w:fldCharType="separate"/>
        </w:r>
        <w:r w:rsidRPr="0099416A">
          <w:rPr>
            <w:webHidden/>
          </w:rPr>
          <w:t>44</w:t>
        </w:r>
        <w:r w:rsidRPr="0099416A">
          <w:rPr>
            <w:webHidden/>
          </w:rPr>
          <w:fldChar w:fldCharType="end"/>
        </w:r>
      </w:hyperlink>
    </w:p>
    <w:p w14:paraId="0EB97BDD"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84" w:history="1">
        <w:r w:rsidRPr="0099416A">
          <w:rPr>
            <w:rStyle w:val="Hyperlink"/>
          </w:rPr>
          <w:t>2.9 Load Profile</w:t>
        </w:r>
        <w:r w:rsidRPr="0099416A">
          <w:rPr>
            <w:webHidden/>
          </w:rPr>
          <w:tab/>
        </w:r>
        <w:r w:rsidRPr="0099416A">
          <w:rPr>
            <w:webHidden/>
          </w:rPr>
          <w:fldChar w:fldCharType="begin"/>
        </w:r>
        <w:r w:rsidRPr="0099416A">
          <w:rPr>
            <w:webHidden/>
          </w:rPr>
          <w:instrText xml:space="preserve"> PAGEREF _Toc494532684 \h </w:instrText>
        </w:r>
        <w:r w:rsidRPr="0099416A">
          <w:rPr>
            <w:webHidden/>
          </w:rPr>
        </w:r>
        <w:r w:rsidRPr="0099416A">
          <w:rPr>
            <w:webHidden/>
          </w:rPr>
          <w:fldChar w:fldCharType="separate"/>
        </w:r>
        <w:r w:rsidRPr="0099416A">
          <w:rPr>
            <w:webHidden/>
          </w:rPr>
          <w:t>45</w:t>
        </w:r>
        <w:r w:rsidRPr="0099416A">
          <w:rPr>
            <w:webHidden/>
          </w:rPr>
          <w:fldChar w:fldCharType="end"/>
        </w:r>
      </w:hyperlink>
    </w:p>
    <w:p w14:paraId="7CD18FF8"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85" w:history="1">
        <w:r w:rsidRPr="0099416A">
          <w:rPr>
            <w:rStyle w:val="Hyperlink"/>
          </w:rPr>
          <w:t>2.10 Network Demand Challenges</w:t>
        </w:r>
        <w:r w:rsidRPr="0099416A">
          <w:rPr>
            <w:webHidden/>
          </w:rPr>
          <w:tab/>
        </w:r>
        <w:r w:rsidRPr="0099416A">
          <w:rPr>
            <w:webHidden/>
          </w:rPr>
          <w:fldChar w:fldCharType="begin"/>
        </w:r>
        <w:r w:rsidRPr="0099416A">
          <w:rPr>
            <w:webHidden/>
          </w:rPr>
          <w:instrText xml:space="preserve"> PAGEREF _Toc494532685 \h </w:instrText>
        </w:r>
        <w:r w:rsidRPr="0099416A">
          <w:rPr>
            <w:webHidden/>
          </w:rPr>
        </w:r>
        <w:r w:rsidRPr="0099416A">
          <w:rPr>
            <w:webHidden/>
          </w:rPr>
          <w:fldChar w:fldCharType="separate"/>
        </w:r>
        <w:r w:rsidRPr="0099416A">
          <w:rPr>
            <w:webHidden/>
          </w:rPr>
          <w:t>47</w:t>
        </w:r>
        <w:r w:rsidRPr="0099416A">
          <w:rPr>
            <w:webHidden/>
          </w:rPr>
          <w:fldChar w:fldCharType="end"/>
        </w:r>
      </w:hyperlink>
    </w:p>
    <w:p w14:paraId="0E8D1043"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86" w:history="1">
        <w:r w:rsidRPr="0099416A">
          <w:rPr>
            <w:rStyle w:val="Hyperlink"/>
          </w:rPr>
          <w:t>2.11 Tariffs &amp; Rebate Change</w:t>
        </w:r>
        <w:r w:rsidRPr="0099416A">
          <w:rPr>
            <w:webHidden/>
          </w:rPr>
          <w:tab/>
        </w:r>
        <w:r w:rsidRPr="0099416A">
          <w:rPr>
            <w:webHidden/>
          </w:rPr>
          <w:fldChar w:fldCharType="begin"/>
        </w:r>
        <w:r w:rsidRPr="0099416A">
          <w:rPr>
            <w:webHidden/>
          </w:rPr>
          <w:instrText xml:space="preserve"> PAGEREF _Toc494532686 \h </w:instrText>
        </w:r>
        <w:r w:rsidRPr="0099416A">
          <w:rPr>
            <w:webHidden/>
          </w:rPr>
        </w:r>
        <w:r w:rsidRPr="0099416A">
          <w:rPr>
            <w:webHidden/>
          </w:rPr>
          <w:fldChar w:fldCharType="separate"/>
        </w:r>
        <w:r w:rsidRPr="0099416A">
          <w:rPr>
            <w:webHidden/>
          </w:rPr>
          <w:t>48</w:t>
        </w:r>
        <w:r w:rsidRPr="0099416A">
          <w:rPr>
            <w:webHidden/>
          </w:rPr>
          <w:fldChar w:fldCharType="end"/>
        </w:r>
      </w:hyperlink>
    </w:p>
    <w:p w14:paraId="54B594DC"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87" w:history="1">
        <w:r w:rsidRPr="0099416A">
          <w:rPr>
            <w:rStyle w:val="Hyperlink"/>
          </w:rPr>
          <w:t>2.12 Economics of PV &amp; BES System</w:t>
        </w:r>
        <w:r w:rsidRPr="0099416A">
          <w:rPr>
            <w:webHidden/>
          </w:rPr>
          <w:tab/>
        </w:r>
        <w:r w:rsidRPr="0099416A">
          <w:rPr>
            <w:webHidden/>
          </w:rPr>
          <w:fldChar w:fldCharType="begin"/>
        </w:r>
        <w:r w:rsidRPr="0099416A">
          <w:rPr>
            <w:webHidden/>
          </w:rPr>
          <w:instrText xml:space="preserve"> PAGEREF _Toc494532687 \h </w:instrText>
        </w:r>
        <w:r w:rsidRPr="0099416A">
          <w:rPr>
            <w:webHidden/>
          </w:rPr>
        </w:r>
        <w:r w:rsidRPr="0099416A">
          <w:rPr>
            <w:webHidden/>
          </w:rPr>
          <w:fldChar w:fldCharType="separate"/>
        </w:r>
        <w:r w:rsidRPr="0099416A">
          <w:rPr>
            <w:webHidden/>
          </w:rPr>
          <w:t>50</w:t>
        </w:r>
        <w:r w:rsidRPr="0099416A">
          <w:rPr>
            <w:webHidden/>
          </w:rPr>
          <w:fldChar w:fldCharType="end"/>
        </w:r>
      </w:hyperlink>
    </w:p>
    <w:p w14:paraId="551C9071"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88" w:history="1">
        <w:r w:rsidRPr="0099416A">
          <w:rPr>
            <w:rStyle w:val="Hyperlink"/>
          </w:rPr>
          <w:t>2.13 Market Software Competitors</w:t>
        </w:r>
        <w:r w:rsidRPr="0099416A">
          <w:rPr>
            <w:webHidden/>
          </w:rPr>
          <w:tab/>
        </w:r>
        <w:r w:rsidRPr="0099416A">
          <w:rPr>
            <w:webHidden/>
          </w:rPr>
          <w:fldChar w:fldCharType="begin"/>
        </w:r>
        <w:r w:rsidRPr="0099416A">
          <w:rPr>
            <w:webHidden/>
          </w:rPr>
          <w:instrText xml:space="preserve"> PAGEREF _Toc494532688 \h </w:instrText>
        </w:r>
        <w:r w:rsidRPr="0099416A">
          <w:rPr>
            <w:webHidden/>
          </w:rPr>
        </w:r>
        <w:r w:rsidRPr="0099416A">
          <w:rPr>
            <w:webHidden/>
          </w:rPr>
          <w:fldChar w:fldCharType="separate"/>
        </w:r>
        <w:r w:rsidRPr="0099416A">
          <w:rPr>
            <w:webHidden/>
          </w:rPr>
          <w:t>51</w:t>
        </w:r>
        <w:r w:rsidRPr="0099416A">
          <w:rPr>
            <w:webHidden/>
          </w:rPr>
          <w:fldChar w:fldCharType="end"/>
        </w:r>
      </w:hyperlink>
    </w:p>
    <w:p w14:paraId="43DE14B2"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89" w:history="1">
        <w:r w:rsidRPr="0099416A">
          <w:rPr>
            <w:rStyle w:val="Hyperlink"/>
          </w:rPr>
          <w:t>2.13.1 Solar Power Calculator</w:t>
        </w:r>
        <w:r w:rsidRPr="0099416A">
          <w:rPr>
            <w:webHidden/>
          </w:rPr>
          <w:tab/>
        </w:r>
        <w:r w:rsidRPr="0099416A">
          <w:rPr>
            <w:webHidden/>
          </w:rPr>
          <w:fldChar w:fldCharType="begin"/>
        </w:r>
        <w:r w:rsidRPr="0099416A">
          <w:rPr>
            <w:webHidden/>
          </w:rPr>
          <w:instrText xml:space="preserve"> PAGEREF _Toc494532689 \h </w:instrText>
        </w:r>
        <w:r w:rsidRPr="0099416A">
          <w:rPr>
            <w:webHidden/>
          </w:rPr>
        </w:r>
        <w:r w:rsidRPr="0099416A">
          <w:rPr>
            <w:webHidden/>
          </w:rPr>
          <w:fldChar w:fldCharType="separate"/>
        </w:r>
        <w:r w:rsidRPr="0099416A">
          <w:rPr>
            <w:webHidden/>
          </w:rPr>
          <w:t>51</w:t>
        </w:r>
        <w:r w:rsidRPr="0099416A">
          <w:rPr>
            <w:webHidden/>
          </w:rPr>
          <w:fldChar w:fldCharType="end"/>
        </w:r>
      </w:hyperlink>
    </w:p>
    <w:p w14:paraId="39CCBBBE"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90" w:history="1">
        <w:r w:rsidRPr="0099416A">
          <w:rPr>
            <w:rStyle w:val="Hyperlink"/>
          </w:rPr>
          <w:t>2.13.2 Solar Choice Solar &amp; Battery Storage Sizing &amp; Payback Calculator</w:t>
        </w:r>
        <w:r w:rsidRPr="0099416A">
          <w:rPr>
            <w:webHidden/>
          </w:rPr>
          <w:tab/>
        </w:r>
        <w:r w:rsidRPr="0099416A">
          <w:rPr>
            <w:webHidden/>
          </w:rPr>
          <w:fldChar w:fldCharType="begin"/>
        </w:r>
        <w:r w:rsidRPr="0099416A">
          <w:rPr>
            <w:webHidden/>
          </w:rPr>
          <w:instrText xml:space="preserve"> PAGEREF _Toc494532690 \h </w:instrText>
        </w:r>
        <w:r w:rsidRPr="0099416A">
          <w:rPr>
            <w:webHidden/>
          </w:rPr>
        </w:r>
        <w:r w:rsidRPr="0099416A">
          <w:rPr>
            <w:webHidden/>
          </w:rPr>
          <w:fldChar w:fldCharType="separate"/>
        </w:r>
        <w:r w:rsidRPr="0099416A">
          <w:rPr>
            <w:webHidden/>
          </w:rPr>
          <w:t>52</w:t>
        </w:r>
        <w:r w:rsidRPr="0099416A">
          <w:rPr>
            <w:webHidden/>
          </w:rPr>
          <w:fldChar w:fldCharType="end"/>
        </w:r>
      </w:hyperlink>
    </w:p>
    <w:p w14:paraId="7E4B4202"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91" w:history="1">
        <w:r w:rsidRPr="0099416A">
          <w:rPr>
            <w:rStyle w:val="Hyperlink"/>
          </w:rPr>
          <w:t>2.13.3 Solar Savings Calculator</w:t>
        </w:r>
        <w:r w:rsidRPr="0099416A">
          <w:rPr>
            <w:webHidden/>
          </w:rPr>
          <w:tab/>
        </w:r>
        <w:r w:rsidRPr="0099416A">
          <w:rPr>
            <w:webHidden/>
          </w:rPr>
          <w:fldChar w:fldCharType="begin"/>
        </w:r>
        <w:r w:rsidRPr="0099416A">
          <w:rPr>
            <w:webHidden/>
          </w:rPr>
          <w:instrText xml:space="preserve"> PAGEREF _Toc494532691 \h </w:instrText>
        </w:r>
        <w:r w:rsidRPr="0099416A">
          <w:rPr>
            <w:webHidden/>
          </w:rPr>
        </w:r>
        <w:r w:rsidRPr="0099416A">
          <w:rPr>
            <w:webHidden/>
          </w:rPr>
          <w:fldChar w:fldCharType="separate"/>
        </w:r>
        <w:r w:rsidRPr="0099416A">
          <w:rPr>
            <w:webHidden/>
          </w:rPr>
          <w:t>52</w:t>
        </w:r>
        <w:r w:rsidRPr="0099416A">
          <w:rPr>
            <w:webHidden/>
          </w:rPr>
          <w:fldChar w:fldCharType="end"/>
        </w:r>
      </w:hyperlink>
    </w:p>
    <w:p w14:paraId="28304CB3"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692" w:history="1">
        <w:r w:rsidRPr="0099416A">
          <w:rPr>
            <w:rStyle w:val="Hyperlink"/>
          </w:rPr>
          <w:t>2.13.4 Hybrid Optimisation Model for Multiple Energy Resources</w:t>
        </w:r>
        <w:r w:rsidRPr="0099416A">
          <w:rPr>
            <w:webHidden/>
          </w:rPr>
          <w:tab/>
        </w:r>
        <w:r w:rsidRPr="0099416A">
          <w:rPr>
            <w:webHidden/>
          </w:rPr>
          <w:fldChar w:fldCharType="begin"/>
        </w:r>
        <w:r w:rsidRPr="0099416A">
          <w:rPr>
            <w:webHidden/>
          </w:rPr>
          <w:instrText xml:space="preserve"> PAGEREF _Toc494532692 \h </w:instrText>
        </w:r>
        <w:r w:rsidRPr="0099416A">
          <w:rPr>
            <w:webHidden/>
          </w:rPr>
        </w:r>
        <w:r w:rsidRPr="0099416A">
          <w:rPr>
            <w:webHidden/>
          </w:rPr>
          <w:fldChar w:fldCharType="separate"/>
        </w:r>
        <w:r w:rsidRPr="0099416A">
          <w:rPr>
            <w:webHidden/>
          </w:rPr>
          <w:t>53</w:t>
        </w:r>
        <w:r w:rsidRPr="0099416A">
          <w:rPr>
            <w:webHidden/>
          </w:rPr>
          <w:fldChar w:fldCharType="end"/>
        </w:r>
      </w:hyperlink>
    </w:p>
    <w:p w14:paraId="5FFB402C"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93" w:history="1">
        <w:r w:rsidRPr="0099416A">
          <w:rPr>
            <w:rStyle w:val="Hyperlink"/>
          </w:rPr>
          <w:t>2.14 Summary of Findings</w:t>
        </w:r>
        <w:r w:rsidRPr="0099416A">
          <w:rPr>
            <w:webHidden/>
          </w:rPr>
          <w:tab/>
        </w:r>
        <w:r w:rsidRPr="0099416A">
          <w:rPr>
            <w:webHidden/>
          </w:rPr>
          <w:fldChar w:fldCharType="begin"/>
        </w:r>
        <w:r w:rsidRPr="0099416A">
          <w:rPr>
            <w:webHidden/>
          </w:rPr>
          <w:instrText xml:space="preserve"> PAGEREF _Toc494532693 \h </w:instrText>
        </w:r>
        <w:r w:rsidRPr="0099416A">
          <w:rPr>
            <w:webHidden/>
          </w:rPr>
        </w:r>
        <w:r w:rsidRPr="0099416A">
          <w:rPr>
            <w:webHidden/>
          </w:rPr>
          <w:fldChar w:fldCharType="separate"/>
        </w:r>
        <w:r w:rsidRPr="0099416A">
          <w:rPr>
            <w:webHidden/>
          </w:rPr>
          <w:t>54</w:t>
        </w:r>
        <w:r w:rsidRPr="0099416A">
          <w:rPr>
            <w:webHidden/>
          </w:rPr>
          <w:fldChar w:fldCharType="end"/>
        </w:r>
      </w:hyperlink>
    </w:p>
    <w:p w14:paraId="44D9CD52"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694" w:history="1">
        <w:r w:rsidRPr="0099416A">
          <w:rPr>
            <w:rStyle w:val="Hyperlink"/>
          </w:rPr>
          <w:t>CHAPTER 3:</w:t>
        </w:r>
        <w:r w:rsidRPr="0099416A">
          <w:rPr>
            <w:rFonts w:asciiTheme="minorHAnsi" w:eastAsiaTheme="minorEastAsia" w:hAnsiTheme="minorHAnsi" w:cstheme="minorBidi"/>
            <w:sz w:val="22"/>
            <w:szCs w:val="22"/>
            <w:lang w:eastAsia="zh-CN"/>
          </w:rPr>
          <w:tab/>
        </w:r>
        <w:r w:rsidRPr="0099416A">
          <w:rPr>
            <w:rStyle w:val="Hyperlink"/>
          </w:rPr>
          <w:t>METHODOLOGY</w:t>
        </w:r>
        <w:r w:rsidRPr="0099416A">
          <w:rPr>
            <w:webHidden/>
          </w:rPr>
          <w:tab/>
        </w:r>
        <w:r w:rsidRPr="0099416A">
          <w:rPr>
            <w:webHidden/>
          </w:rPr>
          <w:fldChar w:fldCharType="begin"/>
        </w:r>
        <w:r w:rsidRPr="0099416A">
          <w:rPr>
            <w:webHidden/>
          </w:rPr>
          <w:instrText xml:space="preserve"> PAGEREF _Toc494532694 \h </w:instrText>
        </w:r>
        <w:r w:rsidRPr="0099416A">
          <w:rPr>
            <w:webHidden/>
          </w:rPr>
        </w:r>
        <w:r w:rsidRPr="0099416A">
          <w:rPr>
            <w:webHidden/>
          </w:rPr>
          <w:fldChar w:fldCharType="separate"/>
        </w:r>
        <w:r w:rsidRPr="0099416A">
          <w:rPr>
            <w:webHidden/>
          </w:rPr>
          <w:t>56</w:t>
        </w:r>
        <w:r w:rsidRPr="0099416A">
          <w:rPr>
            <w:webHidden/>
          </w:rPr>
          <w:fldChar w:fldCharType="end"/>
        </w:r>
      </w:hyperlink>
    </w:p>
    <w:p w14:paraId="72A6ADDC"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95" w:history="1">
        <w:r w:rsidRPr="0099416A">
          <w:rPr>
            <w:rStyle w:val="Hyperlink"/>
          </w:rPr>
          <w:t>3.1 Matrix Laboratory (MATLAB)</w:t>
        </w:r>
        <w:r w:rsidRPr="0099416A">
          <w:rPr>
            <w:webHidden/>
          </w:rPr>
          <w:tab/>
        </w:r>
        <w:r w:rsidRPr="0099416A">
          <w:rPr>
            <w:webHidden/>
          </w:rPr>
          <w:fldChar w:fldCharType="begin"/>
        </w:r>
        <w:r w:rsidRPr="0099416A">
          <w:rPr>
            <w:webHidden/>
          </w:rPr>
          <w:instrText xml:space="preserve"> PAGEREF _Toc494532695 \h </w:instrText>
        </w:r>
        <w:r w:rsidRPr="0099416A">
          <w:rPr>
            <w:webHidden/>
          </w:rPr>
        </w:r>
        <w:r w:rsidRPr="0099416A">
          <w:rPr>
            <w:webHidden/>
          </w:rPr>
          <w:fldChar w:fldCharType="separate"/>
        </w:r>
        <w:r w:rsidRPr="0099416A">
          <w:rPr>
            <w:webHidden/>
          </w:rPr>
          <w:t>57</w:t>
        </w:r>
        <w:r w:rsidRPr="0099416A">
          <w:rPr>
            <w:webHidden/>
          </w:rPr>
          <w:fldChar w:fldCharType="end"/>
        </w:r>
      </w:hyperlink>
    </w:p>
    <w:p w14:paraId="7F68C069"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96" w:history="1">
        <w:r w:rsidRPr="0099416A">
          <w:rPr>
            <w:rStyle w:val="Hyperlink"/>
          </w:rPr>
          <w:t>3.2 Graphical User Interface</w:t>
        </w:r>
        <w:r w:rsidRPr="0099416A">
          <w:rPr>
            <w:webHidden/>
          </w:rPr>
          <w:tab/>
        </w:r>
        <w:r w:rsidRPr="0099416A">
          <w:rPr>
            <w:webHidden/>
          </w:rPr>
          <w:fldChar w:fldCharType="begin"/>
        </w:r>
        <w:r w:rsidRPr="0099416A">
          <w:rPr>
            <w:webHidden/>
          </w:rPr>
          <w:instrText xml:space="preserve"> PAGEREF _Toc494532696 \h </w:instrText>
        </w:r>
        <w:r w:rsidRPr="0099416A">
          <w:rPr>
            <w:webHidden/>
          </w:rPr>
        </w:r>
        <w:r w:rsidRPr="0099416A">
          <w:rPr>
            <w:webHidden/>
          </w:rPr>
          <w:fldChar w:fldCharType="separate"/>
        </w:r>
        <w:r w:rsidRPr="0099416A">
          <w:rPr>
            <w:webHidden/>
          </w:rPr>
          <w:t>57</w:t>
        </w:r>
        <w:r w:rsidRPr="0099416A">
          <w:rPr>
            <w:webHidden/>
          </w:rPr>
          <w:fldChar w:fldCharType="end"/>
        </w:r>
      </w:hyperlink>
    </w:p>
    <w:p w14:paraId="70AA8722"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97" w:history="1">
        <w:r w:rsidRPr="0099416A">
          <w:rPr>
            <w:rStyle w:val="Hyperlink"/>
          </w:rPr>
          <w:t>3.3 Description of Functionality</w:t>
        </w:r>
        <w:r w:rsidRPr="0099416A">
          <w:rPr>
            <w:webHidden/>
          </w:rPr>
          <w:tab/>
        </w:r>
        <w:r w:rsidRPr="0099416A">
          <w:rPr>
            <w:webHidden/>
          </w:rPr>
          <w:fldChar w:fldCharType="begin"/>
        </w:r>
        <w:r w:rsidRPr="0099416A">
          <w:rPr>
            <w:webHidden/>
          </w:rPr>
          <w:instrText xml:space="preserve"> PAGEREF _Toc494532697 \h </w:instrText>
        </w:r>
        <w:r w:rsidRPr="0099416A">
          <w:rPr>
            <w:webHidden/>
          </w:rPr>
        </w:r>
        <w:r w:rsidRPr="0099416A">
          <w:rPr>
            <w:webHidden/>
          </w:rPr>
          <w:fldChar w:fldCharType="separate"/>
        </w:r>
        <w:r w:rsidRPr="0099416A">
          <w:rPr>
            <w:webHidden/>
          </w:rPr>
          <w:t>58</w:t>
        </w:r>
        <w:r w:rsidRPr="0099416A">
          <w:rPr>
            <w:webHidden/>
          </w:rPr>
          <w:fldChar w:fldCharType="end"/>
        </w:r>
      </w:hyperlink>
    </w:p>
    <w:p w14:paraId="590F2174"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98" w:history="1">
        <w:r w:rsidRPr="0099416A">
          <w:rPr>
            <w:rStyle w:val="Hyperlink"/>
          </w:rPr>
          <w:t>3.4 Data Sourcing</w:t>
        </w:r>
        <w:r w:rsidRPr="0099416A">
          <w:rPr>
            <w:webHidden/>
          </w:rPr>
          <w:tab/>
        </w:r>
        <w:r w:rsidRPr="0099416A">
          <w:rPr>
            <w:webHidden/>
          </w:rPr>
          <w:fldChar w:fldCharType="begin"/>
        </w:r>
        <w:r w:rsidRPr="0099416A">
          <w:rPr>
            <w:webHidden/>
          </w:rPr>
          <w:instrText xml:space="preserve"> PAGEREF _Toc494532698 \h </w:instrText>
        </w:r>
        <w:r w:rsidRPr="0099416A">
          <w:rPr>
            <w:webHidden/>
          </w:rPr>
        </w:r>
        <w:r w:rsidRPr="0099416A">
          <w:rPr>
            <w:webHidden/>
          </w:rPr>
          <w:fldChar w:fldCharType="separate"/>
        </w:r>
        <w:r w:rsidRPr="0099416A">
          <w:rPr>
            <w:webHidden/>
          </w:rPr>
          <w:t>58</w:t>
        </w:r>
        <w:r w:rsidRPr="0099416A">
          <w:rPr>
            <w:webHidden/>
          </w:rPr>
          <w:fldChar w:fldCharType="end"/>
        </w:r>
      </w:hyperlink>
    </w:p>
    <w:p w14:paraId="348353F4"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699" w:history="1">
        <w:r w:rsidRPr="0099416A">
          <w:rPr>
            <w:rStyle w:val="Hyperlink"/>
          </w:rPr>
          <w:t>3.5 User Parameters</w:t>
        </w:r>
        <w:r w:rsidRPr="0099416A">
          <w:rPr>
            <w:webHidden/>
          </w:rPr>
          <w:tab/>
        </w:r>
        <w:r w:rsidRPr="0099416A">
          <w:rPr>
            <w:webHidden/>
          </w:rPr>
          <w:fldChar w:fldCharType="begin"/>
        </w:r>
        <w:r w:rsidRPr="0099416A">
          <w:rPr>
            <w:webHidden/>
          </w:rPr>
          <w:instrText xml:space="preserve"> PAGEREF _Toc494532699 \h </w:instrText>
        </w:r>
        <w:r w:rsidRPr="0099416A">
          <w:rPr>
            <w:webHidden/>
          </w:rPr>
        </w:r>
        <w:r w:rsidRPr="0099416A">
          <w:rPr>
            <w:webHidden/>
          </w:rPr>
          <w:fldChar w:fldCharType="separate"/>
        </w:r>
        <w:r w:rsidRPr="0099416A">
          <w:rPr>
            <w:webHidden/>
          </w:rPr>
          <w:t>59</w:t>
        </w:r>
        <w:r w:rsidRPr="0099416A">
          <w:rPr>
            <w:webHidden/>
          </w:rPr>
          <w:fldChar w:fldCharType="end"/>
        </w:r>
      </w:hyperlink>
    </w:p>
    <w:p w14:paraId="2D38984D"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00" w:history="1">
        <w:r w:rsidRPr="0099416A">
          <w:rPr>
            <w:rStyle w:val="Hyperlink"/>
          </w:rPr>
          <w:t>3.5.1 Input Parameters</w:t>
        </w:r>
        <w:r w:rsidRPr="0099416A">
          <w:rPr>
            <w:webHidden/>
          </w:rPr>
          <w:tab/>
        </w:r>
        <w:r w:rsidRPr="0099416A">
          <w:rPr>
            <w:webHidden/>
          </w:rPr>
          <w:fldChar w:fldCharType="begin"/>
        </w:r>
        <w:r w:rsidRPr="0099416A">
          <w:rPr>
            <w:webHidden/>
          </w:rPr>
          <w:instrText xml:space="preserve"> PAGEREF _Toc494532700 \h </w:instrText>
        </w:r>
        <w:r w:rsidRPr="0099416A">
          <w:rPr>
            <w:webHidden/>
          </w:rPr>
        </w:r>
        <w:r w:rsidRPr="0099416A">
          <w:rPr>
            <w:webHidden/>
          </w:rPr>
          <w:fldChar w:fldCharType="separate"/>
        </w:r>
        <w:r w:rsidRPr="0099416A">
          <w:rPr>
            <w:webHidden/>
          </w:rPr>
          <w:t>59</w:t>
        </w:r>
        <w:r w:rsidRPr="0099416A">
          <w:rPr>
            <w:webHidden/>
          </w:rPr>
          <w:fldChar w:fldCharType="end"/>
        </w:r>
      </w:hyperlink>
    </w:p>
    <w:p w14:paraId="6F378196"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01" w:history="1">
        <w:r w:rsidRPr="0099416A">
          <w:rPr>
            <w:rStyle w:val="Hyperlink"/>
          </w:rPr>
          <w:t>3.5.2 Output Parameters</w:t>
        </w:r>
        <w:r w:rsidRPr="0099416A">
          <w:rPr>
            <w:webHidden/>
          </w:rPr>
          <w:tab/>
        </w:r>
        <w:r w:rsidRPr="0099416A">
          <w:rPr>
            <w:webHidden/>
          </w:rPr>
          <w:fldChar w:fldCharType="begin"/>
        </w:r>
        <w:r w:rsidRPr="0099416A">
          <w:rPr>
            <w:webHidden/>
          </w:rPr>
          <w:instrText xml:space="preserve"> PAGEREF _Toc494532701 \h </w:instrText>
        </w:r>
        <w:r w:rsidRPr="0099416A">
          <w:rPr>
            <w:webHidden/>
          </w:rPr>
        </w:r>
        <w:r w:rsidRPr="0099416A">
          <w:rPr>
            <w:webHidden/>
          </w:rPr>
          <w:fldChar w:fldCharType="separate"/>
        </w:r>
        <w:r w:rsidRPr="0099416A">
          <w:rPr>
            <w:webHidden/>
          </w:rPr>
          <w:t>59</w:t>
        </w:r>
        <w:r w:rsidRPr="0099416A">
          <w:rPr>
            <w:webHidden/>
          </w:rPr>
          <w:fldChar w:fldCharType="end"/>
        </w:r>
      </w:hyperlink>
    </w:p>
    <w:p w14:paraId="3F733980"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02" w:history="1">
        <w:r w:rsidRPr="0099416A">
          <w:rPr>
            <w:rStyle w:val="Hyperlink"/>
          </w:rPr>
          <w:t>3.6 Production Calculations</w:t>
        </w:r>
        <w:r w:rsidRPr="0099416A">
          <w:rPr>
            <w:webHidden/>
          </w:rPr>
          <w:tab/>
        </w:r>
        <w:r w:rsidRPr="0099416A">
          <w:rPr>
            <w:webHidden/>
          </w:rPr>
          <w:fldChar w:fldCharType="begin"/>
        </w:r>
        <w:r w:rsidRPr="0099416A">
          <w:rPr>
            <w:webHidden/>
          </w:rPr>
          <w:instrText xml:space="preserve"> PAGEREF _Toc494532702 \h </w:instrText>
        </w:r>
        <w:r w:rsidRPr="0099416A">
          <w:rPr>
            <w:webHidden/>
          </w:rPr>
        </w:r>
        <w:r w:rsidRPr="0099416A">
          <w:rPr>
            <w:webHidden/>
          </w:rPr>
          <w:fldChar w:fldCharType="separate"/>
        </w:r>
        <w:r w:rsidRPr="0099416A">
          <w:rPr>
            <w:webHidden/>
          </w:rPr>
          <w:t>60</w:t>
        </w:r>
        <w:r w:rsidRPr="0099416A">
          <w:rPr>
            <w:webHidden/>
          </w:rPr>
          <w:fldChar w:fldCharType="end"/>
        </w:r>
      </w:hyperlink>
    </w:p>
    <w:p w14:paraId="4271AD74"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03" w:history="1">
        <w:r w:rsidRPr="0099416A">
          <w:rPr>
            <w:rStyle w:val="Hyperlink"/>
          </w:rPr>
          <w:t>3.6.1 Linear Tilt Approximation</w:t>
        </w:r>
        <w:r w:rsidRPr="0099416A">
          <w:rPr>
            <w:webHidden/>
          </w:rPr>
          <w:tab/>
        </w:r>
        <w:r w:rsidRPr="0099416A">
          <w:rPr>
            <w:webHidden/>
          </w:rPr>
          <w:fldChar w:fldCharType="begin"/>
        </w:r>
        <w:r w:rsidRPr="0099416A">
          <w:rPr>
            <w:webHidden/>
          </w:rPr>
          <w:instrText xml:space="preserve"> PAGEREF _Toc494532703 \h </w:instrText>
        </w:r>
        <w:r w:rsidRPr="0099416A">
          <w:rPr>
            <w:webHidden/>
          </w:rPr>
        </w:r>
        <w:r w:rsidRPr="0099416A">
          <w:rPr>
            <w:webHidden/>
          </w:rPr>
          <w:fldChar w:fldCharType="separate"/>
        </w:r>
        <w:r w:rsidRPr="0099416A">
          <w:rPr>
            <w:webHidden/>
          </w:rPr>
          <w:t>60</w:t>
        </w:r>
        <w:r w:rsidRPr="0099416A">
          <w:rPr>
            <w:webHidden/>
          </w:rPr>
          <w:fldChar w:fldCharType="end"/>
        </w:r>
      </w:hyperlink>
    </w:p>
    <w:p w14:paraId="1E181FB2"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04" w:history="1">
        <w:r w:rsidRPr="0099416A">
          <w:rPr>
            <w:rStyle w:val="Hyperlink"/>
          </w:rPr>
          <w:t>3.6.2 kW Production</w:t>
        </w:r>
        <w:r w:rsidRPr="0099416A">
          <w:rPr>
            <w:webHidden/>
          </w:rPr>
          <w:tab/>
        </w:r>
        <w:r w:rsidRPr="0099416A">
          <w:rPr>
            <w:webHidden/>
          </w:rPr>
          <w:fldChar w:fldCharType="begin"/>
        </w:r>
        <w:r w:rsidRPr="0099416A">
          <w:rPr>
            <w:webHidden/>
          </w:rPr>
          <w:instrText xml:space="preserve"> PAGEREF _Toc494532704 \h </w:instrText>
        </w:r>
        <w:r w:rsidRPr="0099416A">
          <w:rPr>
            <w:webHidden/>
          </w:rPr>
        </w:r>
        <w:r w:rsidRPr="0099416A">
          <w:rPr>
            <w:webHidden/>
          </w:rPr>
          <w:fldChar w:fldCharType="separate"/>
        </w:r>
        <w:r w:rsidRPr="0099416A">
          <w:rPr>
            <w:webHidden/>
          </w:rPr>
          <w:t>60</w:t>
        </w:r>
        <w:r w:rsidRPr="0099416A">
          <w:rPr>
            <w:webHidden/>
          </w:rPr>
          <w:fldChar w:fldCharType="end"/>
        </w:r>
      </w:hyperlink>
    </w:p>
    <w:p w14:paraId="1E84C05D"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05" w:history="1">
        <w:r w:rsidRPr="0099416A">
          <w:rPr>
            <w:rStyle w:val="Hyperlink"/>
          </w:rPr>
          <w:t>3.7 Risk Assessment</w:t>
        </w:r>
        <w:r w:rsidRPr="0099416A">
          <w:rPr>
            <w:webHidden/>
          </w:rPr>
          <w:tab/>
        </w:r>
        <w:r w:rsidRPr="0099416A">
          <w:rPr>
            <w:webHidden/>
          </w:rPr>
          <w:fldChar w:fldCharType="begin"/>
        </w:r>
        <w:r w:rsidRPr="0099416A">
          <w:rPr>
            <w:webHidden/>
          </w:rPr>
          <w:instrText xml:space="preserve"> PAGEREF _Toc494532705 \h </w:instrText>
        </w:r>
        <w:r w:rsidRPr="0099416A">
          <w:rPr>
            <w:webHidden/>
          </w:rPr>
        </w:r>
        <w:r w:rsidRPr="0099416A">
          <w:rPr>
            <w:webHidden/>
          </w:rPr>
          <w:fldChar w:fldCharType="separate"/>
        </w:r>
        <w:r w:rsidRPr="0099416A">
          <w:rPr>
            <w:webHidden/>
          </w:rPr>
          <w:t>60</w:t>
        </w:r>
        <w:r w:rsidRPr="0099416A">
          <w:rPr>
            <w:webHidden/>
          </w:rPr>
          <w:fldChar w:fldCharType="end"/>
        </w:r>
      </w:hyperlink>
    </w:p>
    <w:p w14:paraId="65D47B50"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06" w:history="1">
        <w:r w:rsidRPr="0099416A">
          <w:rPr>
            <w:rStyle w:val="Hyperlink"/>
          </w:rPr>
          <w:t>3.8 Project Funding</w:t>
        </w:r>
        <w:r w:rsidRPr="0099416A">
          <w:rPr>
            <w:webHidden/>
          </w:rPr>
          <w:tab/>
        </w:r>
        <w:r w:rsidRPr="0099416A">
          <w:rPr>
            <w:webHidden/>
          </w:rPr>
          <w:fldChar w:fldCharType="begin"/>
        </w:r>
        <w:r w:rsidRPr="0099416A">
          <w:rPr>
            <w:webHidden/>
          </w:rPr>
          <w:instrText xml:space="preserve"> PAGEREF _Toc494532706 \h </w:instrText>
        </w:r>
        <w:r w:rsidRPr="0099416A">
          <w:rPr>
            <w:webHidden/>
          </w:rPr>
        </w:r>
        <w:r w:rsidRPr="0099416A">
          <w:rPr>
            <w:webHidden/>
          </w:rPr>
          <w:fldChar w:fldCharType="separate"/>
        </w:r>
        <w:r w:rsidRPr="0099416A">
          <w:rPr>
            <w:webHidden/>
          </w:rPr>
          <w:t>60</w:t>
        </w:r>
        <w:r w:rsidRPr="0099416A">
          <w:rPr>
            <w:webHidden/>
          </w:rPr>
          <w:fldChar w:fldCharType="end"/>
        </w:r>
      </w:hyperlink>
    </w:p>
    <w:p w14:paraId="238B8980"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07" w:history="1">
        <w:r w:rsidRPr="0099416A">
          <w:rPr>
            <w:rStyle w:val="Hyperlink"/>
          </w:rPr>
          <w:t>3.9 Gantt Chart</w:t>
        </w:r>
        <w:r w:rsidRPr="0099416A">
          <w:rPr>
            <w:webHidden/>
          </w:rPr>
          <w:tab/>
        </w:r>
        <w:r w:rsidRPr="0099416A">
          <w:rPr>
            <w:webHidden/>
          </w:rPr>
          <w:fldChar w:fldCharType="begin"/>
        </w:r>
        <w:r w:rsidRPr="0099416A">
          <w:rPr>
            <w:webHidden/>
          </w:rPr>
          <w:instrText xml:space="preserve"> PAGEREF _Toc494532707 \h </w:instrText>
        </w:r>
        <w:r w:rsidRPr="0099416A">
          <w:rPr>
            <w:webHidden/>
          </w:rPr>
        </w:r>
        <w:r w:rsidRPr="0099416A">
          <w:rPr>
            <w:webHidden/>
          </w:rPr>
          <w:fldChar w:fldCharType="separate"/>
        </w:r>
        <w:r w:rsidRPr="0099416A">
          <w:rPr>
            <w:webHidden/>
          </w:rPr>
          <w:t>60</w:t>
        </w:r>
        <w:r w:rsidRPr="0099416A">
          <w:rPr>
            <w:webHidden/>
          </w:rPr>
          <w:fldChar w:fldCharType="end"/>
        </w:r>
      </w:hyperlink>
    </w:p>
    <w:p w14:paraId="3B26BA62"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08" w:history="1">
        <w:r w:rsidRPr="0099416A">
          <w:rPr>
            <w:rStyle w:val="Hyperlink"/>
          </w:rPr>
          <w:t>3.10 Economic Calculations</w:t>
        </w:r>
        <w:r w:rsidRPr="0099416A">
          <w:rPr>
            <w:webHidden/>
          </w:rPr>
          <w:tab/>
        </w:r>
        <w:r w:rsidRPr="0099416A">
          <w:rPr>
            <w:webHidden/>
          </w:rPr>
          <w:fldChar w:fldCharType="begin"/>
        </w:r>
        <w:r w:rsidRPr="0099416A">
          <w:rPr>
            <w:webHidden/>
          </w:rPr>
          <w:instrText xml:space="preserve"> PAGEREF _Toc494532708 \h </w:instrText>
        </w:r>
        <w:r w:rsidRPr="0099416A">
          <w:rPr>
            <w:webHidden/>
          </w:rPr>
        </w:r>
        <w:r w:rsidRPr="0099416A">
          <w:rPr>
            <w:webHidden/>
          </w:rPr>
          <w:fldChar w:fldCharType="separate"/>
        </w:r>
        <w:r w:rsidRPr="0099416A">
          <w:rPr>
            <w:webHidden/>
          </w:rPr>
          <w:t>61</w:t>
        </w:r>
        <w:r w:rsidRPr="0099416A">
          <w:rPr>
            <w:webHidden/>
          </w:rPr>
          <w:fldChar w:fldCharType="end"/>
        </w:r>
      </w:hyperlink>
    </w:p>
    <w:p w14:paraId="57C914FF"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09" w:history="1">
        <w:r w:rsidRPr="0099416A">
          <w:rPr>
            <w:rStyle w:val="Hyperlink"/>
          </w:rPr>
          <w:t>3.10.1 Life Cycle Costing</w:t>
        </w:r>
        <w:r w:rsidRPr="0099416A">
          <w:rPr>
            <w:webHidden/>
          </w:rPr>
          <w:tab/>
        </w:r>
        <w:r w:rsidRPr="0099416A">
          <w:rPr>
            <w:webHidden/>
          </w:rPr>
          <w:fldChar w:fldCharType="begin"/>
        </w:r>
        <w:r w:rsidRPr="0099416A">
          <w:rPr>
            <w:webHidden/>
          </w:rPr>
          <w:instrText xml:space="preserve"> PAGEREF _Toc494532709 \h </w:instrText>
        </w:r>
        <w:r w:rsidRPr="0099416A">
          <w:rPr>
            <w:webHidden/>
          </w:rPr>
        </w:r>
        <w:r w:rsidRPr="0099416A">
          <w:rPr>
            <w:webHidden/>
          </w:rPr>
          <w:fldChar w:fldCharType="separate"/>
        </w:r>
        <w:r w:rsidRPr="0099416A">
          <w:rPr>
            <w:webHidden/>
          </w:rPr>
          <w:t>62</w:t>
        </w:r>
        <w:r w:rsidRPr="0099416A">
          <w:rPr>
            <w:webHidden/>
          </w:rPr>
          <w:fldChar w:fldCharType="end"/>
        </w:r>
      </w:hyperlink>
    </w:p>
    <w:p w14:paraId="58375AD8"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10" w:history="1">
        <w:r w:rsidRPr="0099416A">
          <w:rPr>
            <w:rStyle w:val="Hyperlink"/>
          </w:rPr>
          <w:t>3.10.2 Annualised Life Cycle Cost</w:t>
        </w:r>
        <w:r w:rsidRPr="0099416A">
          <w:rPr>
            <w:webHidden/>
          </w:rPr>
          <w:tab/>
        </w:r>
        <w:r w:rsidRPr="0099416A">
          <w:rPr>
            <w:webHidden/>
          </w:rPr>
          <w:fldChar w:fldCharType="begin"/>
        </w:r>
        <w:r w:rsidRPr="0099416A">
          <w:rPr>
            <w:webHidden/>
          </w:rPr>
          <w:instrText xml:space="preserve"> PAGEREF _Toc494532710 \h </w:instrText>
        </w:r>
        <w:r w:rsidRPr="0099416A">
          <w:rPr>
            <w:webHidden/>
          </w:rPr>
        </w:r>
        <w:r w:rsidRPr="0099416A">
          <w:rPr>
            <w:webHidden/>
          </w:rPr>
          <w:fldChar w:fldCharType="separate"/>
        </w:r>
        <w:r w:rsidRPr="0099416A">
          <w:rPr>
            <w:webHidden/>
          </w:rPr>
          <w:t>63</w:t>
        </w:r>
        <w:r w:rsidRPr="0099416A">
          <w:rPr>
            <w:webHidden/>
          </w:rPr>
          <w:fldChar w:fldCharType="end"/>
        </w:r>
      </w:hyperlink>
    </w:p>
    <w:p w14:paraId="5EA4F2FF"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11" w:history="1">
        <w:r w:rsidRPr="0099416A">
          <w:rPr>
            <w:rStyle w:val="Hyperlink"/>
          </w:rPr>
          <w:t>3.10.3 Annual Payment</w:t>
        </w:r>
        <w:r w:rsidRPr="0099416A">
          <w:rPr>
            <w:webHidden/>
          </w:rPr>
          <w:tab/>
        </w:r>
        <w:r w:rsidRPr="0099416A">
          <w:rPr>
            <w:webHidden/>
          </w:rPr>
          <w:fldChar w:fldCharType="begin"/>
        </w:r>
        <w:r w:rsidRPr="0099416A">
          <w:rPr>
            <w:webHidden/>
          </w:rPr>
          <w:instrText xml:space="preserve"> PAGEREF _Toc494532711 \h </w:instrText>
        </w:r>
        <w:r w:rsidRPr="0099416A">
          <w:rPr>
            <w:webHidden/>
          </w:rPr>
        </w:r>
        <w:r w:rsidRPr="0099416A">
          <w:rPr>
            <w:webHidden/>
          </w:rPr>
          <w:fldChar w:fldCharType="separate"/>
        </w:r>
        <w:r w:rsidRPr="0099416A">
          <w:rPr>
            <w:webHidden/>
          </w:rPr>
          <w:t>63</w:t>
        </w:r>
        <w:r w:rsidRPr="0099416A">
          <w:rPr>
            <w:webHidden/>
          </w:rPr>
          <w:fldChar w:fldCharType="end"/>
        </w:r>
      </w:hyperlink>
    </w:p>
    <w:p w14:paraId="790B1B5E"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12" w:history="1">
        <w:r w:rsidRPr="0099416A">
          <w:rPr>
            <w:rStyle w:val="Hyperlink"/>
          </w:rPr>
          <w:t>3.10.4 Present Value</w:t>
        </w:r>
        <w:r w:rsidRPr="0099416A">
          <w:rPr>
            <w:webHidden/>
          </w:rPr>
          <w:tab/>
        </w:r>
        <w:r w:rsidRPr="0099416A">
          <w:rPr>
            <w:webHidden/>
          </w:rPr>
          <w:fldChar w:fldCharType="begin"/>
        </w:r>
        <w:r w:rsidRPr="0099416A">
          <w:rPr>
            <w:webHidden/>
          </w:rPr>
          <w:instrText xml:space="preserve"> PAGEREF _Toc494532712 \h </w:instrText>
        </w:r>
        <w:r w:rsidRPr="0099416A">
          <w:rPr>
            <w:webHidden/>
          </w:rPr>
        </w:r>
        <w:r w:rsidRPr="0099416A">
          <w:rPr>
            <w:webHidden/>
          </w:rPr>
          <w:fldChar w:fldCharType="separate"/>
        </w:r>
        <w:r w:rsidRPr="0099416A">
          <w:rPr>
            <w:webHidden/>
          </w:rPr>
          <w:t>64</w:t>
        </w:r>
        <w:r w:rsidRPr="0099416A">
          <w:rPr>
            <w:webHidden/>
          </w:rPr>
          <w:fldChar w:fldCharType="end"/>
        </w:r>
      </w:hyperlink>
    </w:p>
    <w:p w14:paraId="3A25D338"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13" w:history="1">
        <w:r w:rsidRPr="0099416A">
          <w:rPr>
            <w:rStyle w:val="Hyperlink"/>
          </w:rPr>
          <w:t>3.10.5 Net Present Value</w:t>
        </w:r>
        <w:r w:rsidRPr="0099416A">
          <w:rPr>
            <w:webHidden/>
          </w:rPr>
          <w:tab/>
        </w:r>
        <w:r w:rsidRPr="0099416A">
          <w:rPr>
            <w:webHidden/>
          </w:rPr>
          <w:fldChar w:fldCharType="begin"/>
        </w:r>
        <w:r w:rsidRPr="0099416A">
          <w:rPr>
            <w:webHidden/>
          </w:rPr>
          <w:instrText xml:space="preserve"> PAGEREF _Toc494532713 \h </w:instrText>
        </w:r>
        <w:r w:rsidRPr="0099416A">
          <w:rPr>
            <w:webHidden/>
          </w:rPr>
        </w:r>
        <w:r w:rsidRPr="0099416A">
          <w:rPr>
            <w:webHidden/>
          </w:rPr>
          <w:fldChar w:fldCharType="separate"/>
        </w:r>
        <w:r w:rsidRPr="0099416A">
          <w:rPr>
            <w:webHidden/>
          </w:rPr>
          <w:t>64</w:t>
        </w:r>
        <w:r w:rsidRPr="0099416A">
          <w:rPr>
            <w:webHidden/>
          </w:rPr>
          <w:fldChar w:fldCharType="end"/>
        </w:r>
      </w:hyperlink>
    </w:p>
    <w:p w14:paraId="5824DEBD"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14" w:history="1">
        <w:r w:rsidRPr="0099416A">
          <w:rPr>
            <w:rStyle w:val="Hyperlink"/>
          </w:rPr>
          <w:t>3.10.6 Internal Rate of Return</w:t>
        </w:r>
        <w:r w:rsidRPr="0099416A">
          <w:rPr>
            <w:webHidden/>
          </w:rPr>
          <w:tab/>
        </w:r>
        <w:r w:rsidRPr="0099416A">
          <w:rPr>
            <w:webHidden/>
          </w:rPr>
          <w:fldChar w:fldCharType="begin"/>
        </w:r>
        <w:r w:rsidRPr="0099416A">
          <w:rPr>
            <w:webHidden/>
          </w:rPr>
          <w:instrText xml:space="preserve"> PAGEREF _Toc494532714 \h </w:instrText>
        </w:r>
        <w:r w:rsidRPr="0099416A">
          <w:rPr>
            <w:webHidden/>
          </w:rPr>
        </w:r>
        <w:r w:rsidRPr="0099416A">
          <w:rPr>
            <w:webHidden/>
          </w:rPr>
          <w:fldChar w:fldCharType="separate"/>
        </w:r>
        <w:r w:rsidRPr="0099416A">
          <w:rPr>
            <w:webHidden/>
          </w:rPr>
          <w:t>65</w:t>
        </w:r>
        <w:r w:rsidRPr="0099416A">
          <w:rPr>
            <w:webHidden/>
          </w:rPr>
          <w:fldChar w:fldCharType="end"/>
        </w:r>
      </w:hyperlink>
    </w:p>
    <w:p w14:paraId="1981D8DF"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15" w:history="1">
        <w:r w:rsidRPr="0099416A">
          <w:rPr>
            <w:rStyle w:val="Hyperlink"/>
          </w:rPr>
          <w:t>3.10.7 Return on Investment</w:t>
        </w:r>
        <w:r w:rsidRPr="0099416A">
          <w:rPr>
            <w:webHidden/>
          </w:rPr>
          <w:tab/>
        </w:r>
        <w:r w:rsidRPr="0099416A">
          <w:rPr>
            <w:webHidden/>
          </w:rPr>
          <w:fldChar w:fldCharType="begin"/>
        </w:r>
        <w:r w:rsidRPr="0099416A">
          <w:rPr>
            <w:webHidden/>
          </w:rPr>
          <w:instrText xml:space="preserve"> PAGEREF _Toc494532715 \h </w:instrText>
        </w:r>
        <w:r w:rsidRPr="0099416A">
          <w:rPr>
            <w:webHidden/>
          </w:rPr>
        </w:r>
        <w:r w:rsidRPr="0099416A">
          <w:rPr>
            <w:webHidden/>
          </w:rPr>
          <w:fldChar w:fldCharType="separate"/>
        </w:r>
        <w:r w:rsidRPr="0099416A">
          <w:rPr>
            <w:webHidden/>
          </w:rPr>
          <w:t>65</w:t>
        </w:r>
        <w:r w:rsidRPr="0099416A">
          <w:rPr>
            <w:webHidden/>
          </w:rPr>
          <w:fldChar w:fldCharType="end"/>
        </w:r>
      </w:hyperlink>
    </w:p>
    <w:p w14:paraId="25699F2E" w14:textId="77777777" w:rsidR="00211FC1" w:rsidRPr="0099416A" w:rsidRDefault="00211FC1" w:rsidP="00211FC1">
      <w:pPr>
        <w:pStyle w:val="TOC3"/>
        <w:rPr>
          <w:rFonts w:asciiTheme="minorHAnsi" w:eastAsiaTheme="minorEastAsia" w:hAnsiTheme="minorHAnsi" w:cstheme="minorBidi"/>
          <w:sz w:val="22"/>
          <w:szCs w:val="22"/>
          <w:lang w:eastAsia="zh-CN"/>
        </w:rPr>
      </w:pPr>
      <w:hyperlink w:anchor="_Toc494532716" w:history="1">
        <w:r w:rsidRPr="0099416A">
          <w:rPr>
            <w:rStyle w:val="Hyperlink"/>
          </w:rPr>
          <w:t>3.10.8 Simple Payback Period</w:t>
        </w:r>
        <w:r w:rsidRPr="0099416A">
          <w:rPr>
            <w:webHidden/>
          </w:rPr>
          <w:tab/>
        </w:r>
        <w:r w:rsidRPr="0099416A">
          <w:rPr>
            <w:webHidden/>
          </w:rPr>
          <w:fldChar w:fldCharType="begin"/>
        </w:r>
        <w:r w:rsidRPr="0099416A">
          <w:rPr>
            <w:webHidden/>
          </w:rPr>
          <w:instrText xml:space="preserve"> PAGEREF _Toc494532716 \h </w:instrText>
        </w:r>
        <w:r w:rsidRPr="0099416A">
          <w:rPr>
            <w:webHidden/>
          </w:rPr>
        </w:r>
        <w:r w:rsidRPr="0099416A">
          <w:rPr>
            <w:webHidden/>
          </w:rPr>
          <w:fldChar w:fldCharType="separate"/>
        </w:r>
        <w:r w:rsidRPr="0099416A">
          <w:rPr>
            <w:webHidden/>
          </w:rPr>
          <w:t>65</w:t>
        </w:r>
        <w:r w:rsidRPr="0099416A">
          <w:rPr>
            <w:webHidden/>
          </w:rPr>
          <w:fldChar w:fldCharType="end"/>
        </w:r>
      </w:hyperlink>
    </w:p>
    <w:p w14:paraId="600C7C14"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17" w:history="1">
        <w:r w:rsidRPr="0099416A">
          <w:rPr>
            <w:rStyle w:val="Hyperlink"/>
          </w:rPr>
          <w:t>CHAPTER 4:</w:t>
        </w:r>
        <w:r w:rsidRPr="0099416A">
          <w:rPr>
            <w:rFonts w:asciiTheme="minorHAnsi" w:eastAsiaTheme="minorEastAsia" w:hAnsiTheme="minorHAnsi" w:cstheme="minorBidi"/>
            <w:sz w:val="22"/>
            <w:szCs w:val="22"/>
            <w:lang w:eastAsia="zh-CN"/>
          </w:rPr>
          <w:tab/>
        </w:r>
        <w:r w:rsidRPr="0099416A">
          <w:rPr>
            <w:rStyle w:val="Hyperlink"/>
          </w:rPr>
          <w:t>MATLAB GUI PROGRAM</w:t>
        </w:r>
        <w:r w:rsidRPr="0099416A">
          <w:rPr>
            <w:webHidden/>
          </w:rPr>
          <w:tab/>
        </w:r>
        <w:r w:rsidRPr="0099416A">
          <w:rPr>
            <w:webHidden/>
          </w:rPr>
          <w:fldChar w:fldCharType="begin"/>
        </w:r>
        <w:r w:rsidRPr="0099416A">
          <w:rPr>
            <w:webHidden/>
          </w:rPr>
          <w:instrText xml:space="preserve"> PAGEREF _Toc494532717 \h </w:instrText>
        </w:r>
        <w:r w:rsidRPr="0099416A">
          <w:rPr>
            <w:webHidden/>
          </w:rPr>
        </w:r>
        <w:r w:rsidRPr="0099416A">
          <w:rPr>
            <w:webHidden/>
          </w:rPr>
          <w:fldChar w:fldCharType="separate"/>
        </w:r>
        <w:r w:rsidRPr="0099416A">
          <w:rPr>
            <w:webHidden/>
          </w:rPr>
          <w:t>66</w:t>
        </w:r>
        <w:r w:rsidRPr="0099416A">
          <w:rPr>
            <w:webHidden/>
          </w:rPr>
          <w:fldChar w:fldCharType="end"/>
        </w:r>
      </w:hyperlink>
    </w:p>
    <w:p w14:paraId="5A00F956"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18" w:history="1">
        <w:r w:rsidRPr="0099416A">
          <w:rPr>
            <w:rStyle w:val="Hyperlink"/>
          </w:rPr>
          <w:t>4.1 Data Acquisition</w:t>
        </w:r>
        <w:r w:rsidRPr="0099416A">
          <w:rPr>
            <w:webHidden/>
          </w:rPr>
          <w:tab/>
        </w:r>
        <w:r w:rsidRPr="0099416A">
          <w:rPr>
            <w:webHidden/>
          </w:rPr>
          <w:fldChar w:fldCharType="begin"/>
        </w:r>
        <w:r w:rsidRPr="0099416A">
          <w:rPr>
            <w:webHidden/>
          </w:rPr>
          <w:instrText xml:space="preserve"> PAGEREF _Toc494532718 \h </w:instrText>
        </w:r>
        <w:r w:rsidRPr="0099416A">
          <w:rPr>
            <w:webHidden/>
          </w:rPr>
        </w:r>
        <w:r w:rsidRPr="0099416A">
          <w:rPr>
            <w:webHidden/>
          </w:rPr>
          <w:fldChar w:fldCharType="separate"/>
        </w:r>
        <w:r w:rsidRPr="0099416A">
          <w:rPr>
            <w:webHidden/>
          </w:rPr>
          <w:t>66</w:t>
        </w:r>
        <w:r w:rsidRPr="0099416A">
          <w:rPr>
            <w:webHidden/>
          </w:rPr>
          <w:fldChar w:fldCharType="end"/>
        </w:r>
      </w:hyperlink>
    </w:p>
    <w:p w14:paraId="726A2B8F"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19" w:history="1">
        <w:r w:rsidRPr="0099416A">
          <w:rPr>
            <w:rStyle w:val="Hyperlink"/>
          </w:rPr>
          <w:t>4.2 Input Data</w:t>
        </w:r>
        <w:r w:rsidRPr="0099416A">
          <w:rPr>
            <w:webHidden/>
          </w:rPr>
          <w:tab/>
        </w:r>
        <w:r w:rsidRPr="0099416A">
          <w:rPr>
            <w:webHidden/>
          </w:rPr>
          <w:fldChar w:fldCharType="begin"/>
        </w:r>
        <w:r w:rsidRPr="0099416A">
          <w:rPr>
            <w:webHidden/>
          </w:rPr>
          <w:instrText xml:space="preserve"> PAGEREF _Toc494532719 \h </w:instrText>
        </w:r>
        <w:r w:rsidRPr="0099416A">
          <w:rPr>
            <w:webHidden/>
          </w:rPr>
        </w:r>
        <w:r w:rsidRPr="0099416A">
          <w:rPr>
            <w:webHidden/>
          </w:rPr>
          <w:fldChar w:fldCharType="separate"/>
        </w:r>
        <w:r w:rsidRPr="0099416A">
          <w:rPr>
            <w:webHidden/>
          </w:rPr>
          <w:t>69</w:t>
        </w:r>
        <w:r w:rsidRPr="0099416A">
          <w:rPr>
            <w:webHidden/>
          </w:rPr>
          <w:fldChar w:fldCharType="end"/>
        </w:r>
      </w:hyperlink>
    </w:p>
    <w:p w14:paraId="6E160C8D"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20" w:history="1">
        <w:r w:rsidRPr="0099416A">
          <w:rPr>
            <w:rStyle w:val="Hyperlink"/>
          </w:rPr>
          <w:t>4.3 Estimated Production</w:t>
        </w:r>
        <w:r w:rsidRPr="0099416A">
          <w:rPr>
            <w:webHidden/>
          </w:rPr>
          <w:tab/>
        </w:r>
        <w:r w:rsidRPr="0099416A">
          <w:rPr>
            <w:webHidden/>
          </w:rPr>
          <w:fldChar w:fldCharType="begin"/>
        </w:r>
        <w:r w:rsidRPr="0099416A">
          <w:rPr>
            <w:webHidden/>
          </w:rPr>
          <w:instrText xml:space="preserve"> PAGEREF _Toc494532720 \h </w:instrText>
        </w:r>
        <w:r w:rsidRPr="0099416A">
          <w:rPr>
            <w:webHidden/>
          </w:rPr>
        </w:r>
        <w:r w:rsidRPr="0099416A">
          <w:rPr>
            <w:webHidden/>
          </w:rPr>
          <w:fldChar w:fldCharType="separate"/>
        </w:r>
        <w:r w:rsidRPr="0099416A">
          <w:rPr>
            <w:webHidden/>
          </w:rPr>
          <w:t>70</w:t>
        </w:r>
        <w:r w:rsidRPr="0099416A">
          <w:rPr>
            <w:webHidden/>
          </w:rPr>
          <w:fldChar w:fldCharType="end"/>
        </w:r>
      </w:hyperlink>
    </w:p>
    <w:p w14:paraId="5EEC63F3"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21" w:history="1">
        <w:r w:rsidRPr="0099416A">
          <w:rPr>
            <w:rStyle w:val="Hyperlink"/>
          </w:rPr>
          <w:t>4.4 Finance Options</w:t>
        </w:r>
        <w:r w:rsidRPr="0099416A">
          <w:rPr>
            <w:webHidden/>
          </w:rPr>
          <w:tab/>
        </w:r>
        <w:r w:rsidRPr="0099416A">
          <w:rPr>
            <w:webHidden/>
          </w:rPr>
          <w:fldChar w:fldCharType="begin"/>
        </w:r>
        <w:r w:rsidRPr="0099416A">
          <w:rPr>
            <w:webHidden/>
          </w:rPr>
          <w:instrText xml:space="preserve"> PAGEREF _Toc494532721 \h </w:instrText>
        </w:r>
        <w:r w:rsidRPr="0099416A">
          <w:rPr>
            <w:webHidden/>
          </w:rPr>
        </w:r>
        <w:r w:rsidRPr="0099416A">
          <w:rPr>
            <w:webHidden/>
          </w:rPr>
          <w:fldChar w:fldCharType="separate"/>
        </w:r>
        <w:r w:rsidRPr="0099416A">
          <w:rPr>
            <w:webHidden/>
          </w:rPr>
          <w:t>71</w:t>
        </w:r>
        <w:r w:rsidRPr="0099416A">
          <w:rPr>
            <w:webHidden/>
          </w:rPr>
          <w:fldChar w:fldCharType="end"/>
        </w:r>
      </w:hyperlink>
    </w:p>
    <w:p w14:paraId="2DC33C51"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22" w:history="1">
        <w:r w:rsidRPr="0099416A">
          <w:rPr>
            <w:rStyle w:val="Hyperlink"/>
          </w:rPr>
          <w:t>4.5 Display</w:t>
        </w:r>
        <w:r w:rsidRPr="0099416A">
          <w:rPr>
            <w:webHidden/>
          </w:rPr>
          <w:tab/>
        </w:r>
        <w:r w:rsidRPr="0099416A">
          <w:rPr>
            <w:webHidden/>
          </w:rPr>
          <w:fldChar w:fldCharType="begin"/>
        </w:r>
        <w:r w:rsidRPr="0099416A">
          <w:rPr>
            <w:webHidden/>
          </w:rPr>
          <w:instrText xml:space="preserve"> PAGEREF _Toc494532722 \h </w:instrText>
        </w:r>
        <w:r w:rsidRPr="0099416A">
          <w:rPr>
            <w:webHidden/>
          </w:rPr>
        </w:r>
        <w:r w:rsidRPr="0099416A">
          <w:rPr>
            <w:webHidden/>
          </w:rPr>
          <w:fldChar w:fldCharType="separate"/>
        </w:r>
        <w:r w:rsidRPr="0099416A">
          <w:rPr>
            <w:webHidden/>
          </w:rPr>
          <w:t>72</w:t>
        </w:r>
        <w:r w:rsidRPr="0099416A">
          <w:rPr>
            <w:webHidden/>
          </w:rPr>
          <w:fldChar w:fldCharType="end"/>
        </w:r>
      </w:hyperlink>
    </w:p>
    <w:p w14:paraId="35EDBD81"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23" w:history="1">
        <w:r w:rsidRPr="0099416A">
          <w:rPr>
            <w:rStyle w:val="Hyperlink"/>
          </w:rPr>
          <w:t>4.6 Additional Features</w:t>
        </w:r>
        <w:r w:rsidRPr="0099416A">
          <w:rPr>
            <w:webHidden/>
          </w:rPr>
          <w:tab/>
        </w:r>
        <w:r w:rsidRPr="0099416A">
          <w:rPr>
            <w:webHidden/>
          </w:rPr>
          <w:fldChar w:fldCharType="begin"/>
        </w:r>
        <w:r w:rsidRPr="0099416A">
          <w:rPr>
            <w:webHidden/>
          </w:rPr>
          <w:instrText xml:space="preserve"> PAGEREF _Toc494532723 \h </w:instrText>
        </w:r>
        <w:r w:rsidRPr="0099416A">
          <w:rPr>
            <w:webHidden/>
          </w:rPr>
        </w:r>
        <w:r w:rsidRPr="0099416A">
          <w:rPr>
            <w:webHidden/>
          </w:rPr>
          <w:fldChar w:fldCharType="separate"/>
        </w:r>
        <w:r w:rsidRPr="0099416A">
          <w:rPr>
            <w:webHidden/>
          </w:rPr>
          <w:t>72</w:t>
        </w:r>
        <w:r w:rsidRPr="0099416A">
          <w:rPr>
            <w:webHidden/>
          </w:rPr>
          <w:fldChar w:fldCharType="end"/>
        </w:r>
      </w:hyperlink>
    </w:p>
    <w:p w14:paraId="7C8BBBAD"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24" w:history="1">
        <w:r w:rsidRPr="0099416A">
          <w:rPr>
            <w:rStyle w:val="Hyperlink"/>
          </w:rPr>
          <w:t>CHAPTER 5:</w:t>
        </w:r>
        <w:r w:rsidRPr="0099416A">
          <w:rPr>
            <w:rFonts w:asciiTheme="minorHAnsi" w:eastAsiaTheme="minorEastAsia" w:hAnsiTheme="minorHAnsi" w:cstheme="minorBidi"/>
            <w:sz w:val="22"/>
            <w:szCs w:val="22"/>
            <w:lang w:eastAsia="zh-CN"/>
          </w:rPr>
          <w:tab/>
        </w:r>
        <w:r w:rsidRPr="0099416A">
          <w:rPr>
            <w:rStyle w:val="Hyperlink"/>
          </w:rPr>
          <w:t>RESULTS</w:t>
        </w:r>
        <w:r w:rsidRPr="0099416A">
          <w:rPr>
            <w:webHidden/>
          </w:rPr>
          <w:tab/>
        </w:r>
        <w:r w:rsidRPr="0099416A">
          <w:rPr>
            <w:webHidden/>
          </w:rPr>
          <w:fldChar w:fldCharType="begin"/>
        </w:r>
        <w:r w:rsidRPr="0099416A">
          <w:rPr>
            <w:webHidden/>
          </w:rPr>
          <w:instrText xml:space="preserve"> PAGEREF _Toc494532724 \h </w:instrText>
        </w:r>
        <w:r w:rsidRPr="0099416A">
          <w:rPr>
            <w:webHidden/>
          </w:rPr>
        </w:r>
        <w:r w:rsidRPr="0099416A">
          <w:rPr>
            <w:webHidden/>
          </w:rPr>
          <w:fldChar w:fldCharType="separate"/>
        </w:r>
        <w:r w:rsidRPr="0099416A">
          <w:rPr>
            <w:webHidden/>
          </w:rPr>
          <w:t>73</w:t>
        </w:r>
        <w:r w:rsidRPr="0099416A">
          <w:rPr>
            <w:webHidden/>
          </w:rPr>
          <w:fldChar w:fldCharType="end"/>
        </w:r>
      </w:hyperlink>
    </w:p>
    <w:p w14:paraId="17ABD66F"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25" w:history="1">
        <w:r w:rsidRPr="0099416A">
          <w:rPr>
            <w:rStyle w:val="Hyperlink"/>
          </w:rPr>
          <w:t>5.1 Constant Parameters</w:t>
        </w:r>
        <w:r w:rsidRPr="0099416A">
          <w:rPr>
            <w:webHidden/>
          </w:rPr>
          <w:tab/>
        </w:r>
        <w:r w:rsidRPr="0099416A">
          <w:rPr>
            <w:webHidden/>
          </w:rPr>
          <w:fldChar w:fldCharType="begin"/>
        </w:r>
        <w:r w:rsidRPr="0099416A">
          <w:rPr>
            <w:webHidden/>
          </w:rPr>
          <w:instrText xml:space="preserve"> PAGEREF _Toc494532725 \h </w:instrText>
        </w:r>
        <w:r w:rsidRPr="0099416A">
          <w:rPr>
            <w:webHidden/>
          </w:rPr>
        </w:r>
        <w:r w:rsidRPr="0099416A">
          <w:rPr>
            <w:webHidden/>
          </w:rPr>
          <w:fldChar w:fldCharType="separate"/>
        </w:r>
        <w:r w:rsidRPr="0099416A">
          <w:rPr>
            <w:webHidden/>
          </w:rPr>
          <w:t>74</w:t>
        </w:r>
        <w:r w:rsidRPr="0099416A">
          <w:rPr>
            <w:webHidden/>
          </w:rPr>
          <w:fldChar w:fldCharType="end"/>
        </w:r>
      </w:hyperlink>
    </w:p>
    <w:p w14:paraId="364E1A18"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26" w:history="1">
        <w:r w:rsidRPr="0099416A">
          <w:rPr>
            <w:rStyle w:val="Hyperlink"/>
          </w:rPr>
          <w:t>5.2 Output Production Figures</w:t>
        </w:r>
        <w:r w:rsidRPr="0099416A">
          <w:rPr>
            <w:webHidden/>
          </w:rPr>
          <w:tab/>
        </w:r>
        <w:r w:rsidRPr="0099416A">
          <w:rPr>
            <w:webHidden/>
          </w:rPr>
          <w:fldChar w:fldCharType="begin"/>
        </w:r>
        <w:r w:rsidRPr="0099416A">
          <w:rPr>
            <w:webHidden/>
          </w:rPr>
          <w:instrText xml:space="preserve"> PAGEREF _Toc494532726 \h </w:instrText>
        </w:r>
        <w:r w:rsidRPr="0099416A">
          <w:rPr>
            <w:webHidden/>
          </w:rPr>
        </w:r>
        <w:r w:rsidRPr="0099416A">
          <w:rPr>
            <w:webHidden/>
          </w:rPr>
          <w:fldChar w:fldCharType="separate"/>
        </w:r>
        <w:r w:rsidRPr="0099416A">
          <w:rPr>
            <w:webHidden/>
          </w:rPr>
          <w:t>75</w:t>
        </w:r>
        <w:r w:rsidRPr="0099416A">
          <w:rPr>
            <w:webHidden/>
          </w:rPr>
          <w:fldChar w:fldCharType="end"/>
        </w:r>
      </w:hyperlink>
    </w:p>
    <w:p w14:paraId="6D4BE647"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27" w:history="1">
        <w:r w:rsidRPr="0099416A">
          <w:rPr>
            <w:rStyle w:val="Hyperlink"/>
          </w:rPr>
          <w:t>5.3 Output Finance Figures</w:t>
        </w:r>
        <w:r w:rsidRPr="0099416A">
          <w:rPr>
            <w:webHidden/>
          </w:rPr>
          <w:tab/>
        </w:r>
        <w:r w:rsidRPr="0099416A">
          <w:rPr>
            <w:webHidden/>
          </w:rPr>
          <w:fldChar w:fldCharType="begin"/>
        </w:r>
        <w:r w:rsidRPr="0099416A">
          <w:rPr>
            <w:webHidden/>
          </w:rPr>
          <w:instrText xml:space="preserve"> PAGEREF _Toc494532727 \h </w:instrText>
        </w:r>
        <w:r w:rsidRPr="0099416A">
          <w:rPr>
            <w:webHidden/>
          </w:rPr>
        </w:r>
        <w:r w:rsidRPr="0099416A">
          <w:rPr>
            <w:webHidden/>
          </w:rPr>
          <w:fldChar w:fldCharType="separate"/>
        </w:r>
        <w:r w:rsidRPr="0099416A">
          <w:rPr>
            <w:webHidden/>
          </w:rPr>
          <w:t>76</w:t>
        </w:r>
        <w:r w:rsidRPr="0099416A">
          <w:rPr>
            <w:webHidden/>
          </w:rPr>
          <w:fldChar w:fldCharType="end"/>
        </w:r>
      </w:hyperlink>
    </w:p>
    <w:p w14:paraId="13CE30A6"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28" w:history="1">
        <w:r w:rsidRPr="0099416A">
          <w:rPr>
            <w:rStyle w:val="Hyperlink"/>
          </w:rPr>
          <w:t>5.4 Monthly Power Production Graphs</w:t>
        </w:r>
        <w:r w:rsidRPr="0099416A">
          <w:rPr>
            <w:webHidden/>
          </w:rPr>
          <w:tab/>
        </w:r>
        <w:r w:rsidRPr="0099416A">
          <w:rPr>
            <w:webHidden/>
          </w:rPr>
          <w:fldChar w:fldCharType="begin"/>
        </w:r>
        <w:r w:rsidRPr="0099416A">
          <w:rPr>
            <w:webHidden/>
          </w:rPr>
          <w:instrText xml:space="preserve"> PAGEREF _Toc494532728 \h </w:instrText>
        </w:r>
        <w:r w:rsidRPr="0099416A">
          <w:rPr>
            <w:webHidden/>
          </w:rPr>
        </w:r>
        <w:r w:rsidRPr="0099416A">
          <w:rPr>
            <w:webHidden/>
          </w:rPr>
          <w:fldChar w:fldCharType="separate"/>
        </w:r>
        <w:r w:rsidRPr="0099416A">
          <w:rPr>
            <w:webHidden/>
          </w:rPr>
          <w:t>77</w:t>
        </w:r>
        <w:r w:rsidRPr="0099416A">
          <w:rPr>
            <w:webHidden/>
          </w:rPr>
          <w:fldChar w:fldCharType="end"/>
        </w:r>
      </w:hyperlink>
    </w:p>
    <w:p w14:paraId="682D17B6"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29" w:history="1">
        <w:r w:rsidRPr="0099416A">
          <w:rPr>
            <w:rStyle w:val="Hyperlink"/>
          </w:rPr>
          <w:t>5.5 Yearly Saving Plots</w:t>
        </w:r>
        <w:r w:rsidRPr="0099416A">
          <w:rPr>
            <w:webHidden/>
          </w:rPr>
          <w:tab/>
        </w:r>
        <w:r w:rsidRPr="0099416A">
          <w:rPr>
            <w:webHidden/>
          </w:rPr>
          <w:fldChar w:fldCharType="begin"/>
        </w:r>
        <w:r w:rsidRPr="0099416A">
          <w:rPr>
            <w:webHidden/>
          </w:rPr>
          <w:instrText xml:space="preserve"> PAGEREF _Toc494532729 \h </w:instrText>
        </w:r>
        <w:r w:rsidRPr="0099416A">
          <w:rPr>
            <w:webHidden/>
          </w:rPr>
        </w:r>
        <w:r w:rsidRPr="0099416A">
          <w:rPr>
            <w:webHidden/>
          </w:rPr>
          <w:fldChar w:fldCharType="separate"/>
        </w:r>
        <w:r w:rsidRPr="0099416A">
          <w:rPr>
            <w:webHidden/>
          </w:rPr>
          <w:t>78</w:t>
        </w:r>
        <w:r w:rsidRPr="0099416A">
          <w:rPr>
            <w:webHidden/>
          </w:rPr>
          <w:fldChar w:fldCharType="end"/>
        </w:r>
      </w:hyperlink>
    </w:p>
    <w:p w14:paraId="24F37EEE"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30" w:history="1">
        <w:r w:rsidRPr="0099416A">
          <w:rPr>
            <w:rStyle w:val="Hyperlink"/>
          </w:rPr>
          <w:t>5.6 Daily Energy Sources Charts</w:t>
        </w:r>
        <w:r w:rsidRPr="0099416A">
          <w:rPr>
            <w:webHidden/>
          </w:rPr>
          <w:tab/>
        </w:r>
        <w:r w:rsidRPr="0099416A">
          <w:rPr>
            <w:webHidden/>
          </w:rPr>
          <w:fldChar w:fldCharType="begin"/>
        </w:r>
        <w:r w:rsidRPr="0099416A">
          <w:rPr>
            <w:webHidden/>
          </w:rPr>
          <w:instrText xml:space="preserve"> PAGEREF _Toc494532730 \h </w:instrText>
        </w:r>
        <w:r w:rsidRPr="0099416A">
          <w:rPr>
            <w:webHidden/>
          </w:rPr>
        </w:r>
        <w:r w:rsidRPr="0099416A">
          <w:rPr>
            <w:webHidden/>
          </w:rPr>
          <w:fldChar w:fldCharType="separate"/>
        </w:r>
        <w:r w:rsidRPr="0099416A">
          <w:rPr>
            <w:webHidden/>
          </w:rPr>
          <w:t>79</w:t>
        </w:r>
        <w:r w:rsidRPr="0099416A">
          <w:rPr>
            <w:webHidden/>
          </w:rPr>
          <w:fldChar w:fldCharType="end"/>
        </w:r>
      </w:hyperlink>
    </w:p>
    <w:p w14:paraId="2C5933D3"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31" w:history="1">
        <w:r w:rsidRPr="0099416A">
          <w:rPr>
            <w:rStyle w:val="Hyperlink"/>
          </w:rPr>
          <w:t>CHAPTER 6:</w:t>
        </w:r>
        <w:r w:rsidRPr="0099416A">
          <w:rPr>
            <w:rFonts w:asciiTheme="minorHAnsi" w:eastAsiaTheme="minorEastAsia" w:hAnsiTheme="minorHAnsi" w:cstheme="minorBidi"/>
            <w:sz w:val="22"/>
            <w:szCs w:val="22"/>
            <w:lang w:eastAsia="zh-CN"/>
          </w:rPr>
          <w:tab/>
        </w:r>
        <w:r w:rsidRPr="0099416A">
          <w:rPr>
            <w:rStyle w:val="Hyperlink"/>
          </w:rPr>
          <w:t>DISCUSSION</w:t>
        </w:r>
        <w:r w:rsidRPr="0099416A">
          <w:rPr>
            <w:webHidden/>
          </w:rPr>
          <w:tab/>
        </w:r>
        <w:r w:rsidRPr="0099416A">
          <w:rPr>
            <w:webHidden/>
          </w:rPr>
          <w:fldChar w:fldCharType="begin"/>
        </w:r>
        <w:r w:rsidRPr="0099416A">
          <w:rPr>
            <w:webHidden/>
          </w:rPr>
          <w:instrText xml:space="preserve"> PAGEREF _Toc494532731 \h </w:instrText>
        </w:r>
        <w:r w:rsidRPr="0099416A">
          <w:rPr>
            <w:webHidden/>
          </w:rPr>
        </w:r>
        <w:r w:rsidRPr="0099416A">
          <w:rPr>
            <w:webHidden/>
          </w:rPr>
          <w:fldChar w:fldCharType="separate"/>
        </w:r>
        <w:r w:rsidRPr="0099416A">
          <w:rPr>
            <w:webHidden/>
          </w:rPr>
          <w:t>80</w:t>
        </w:r>
        <w:r w:rsidRPr="0099416A">
          <w:rPr>
            <w:webHidden/>
          </w:rPr>
          <w:fldChar w:fldCharType="end"/>
        </w:r>
      </w:hyperlink>
    </w:p>
    <w:p w14:paraId="7525E470"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32" w:history="1">
        <w:r w:rsidRPr="0099416A">
          <w:rPr>
            <w:rStyle w:val="Hyperlink"/>
          </w:rPr>
          <w:t>6.1 Effects of Selected Location &amp; Constant Parameters</w:t>
        </w:r>
        <w:r w:rsidRPr="0099416A">
          <w:rPr>
            <w:webHidden/>
          </w:rPr>
          <w:tab/>
        </w:r>
        <w:r w:rsidRPr="0099416A">
          <w:rPr>
            <w:webHidden/>
          </w:rPr>
          <w:fldChar w:fldCharType="begin"/>
        </w:r>
        <w:r w:rsidRPr="0099416A">
          <w:rPr>
            <w:webHidden/>
          </w:rPr>
          <w:instrText xml:space="preserve"> PAGEREF _Toc494532732 \h </w:instrText>
        </w:r>
        <w:r w:rsidRPr="0099416A">
          <w:rPr>
            <w:webHidden/>
          </w:rPr>
        </w:r>
        <w:r w:rsidRPr="0099416A">
          <w:rPr>
            <w:webHidden/>
          </w:rPr>
          <w:fldChar w:fldCharType="separate"/>
        </w:r>
        <w:r w:rsidRPr="0099416A">
          <w:rPr>
            <w:webHidden/>
          </w:rPr>
          <w:t>80</w:t>
        </w:r>
        <w:r w:rsidRPr="0099416A">
          <w:rPr>
            <w:webHidden/>
          </w:rPr>
          <w:fldChar w:fldCharType="end"/>
        </w:r>
      </w:hyperlink>
    </w:p>
    <w:p w14:paraId="49B9A522"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33" w:history="1">
        <w:r w:rsidRPr="0099416A">
          <w:rPr>
            <w:rStyle w:val="Hyperlink"/>
          </w:rPr>
          <w:t>6.2 Energy Production Feasibility Calculations</w:t>
        </w:r>
        <w:r w:rsidRPr="0099416A">
          <w:rPr>
            <w:webHidden/>
          </w:rPr>
          <w:tab/>
        </w:r>
        <w:r w:rsidRPr="0099416A">
          <w:rPr>
            <w:webHidden/>
          </w:rPr>
          <w:fldChar w:fldCharType="begin"/>
        </w:r>
        <w:r w:rsidRPr="0099416A">
          <w:rPr>
            <w:webHidden/>
          </w:rPr>
          <w:instrText xml:space="preserve"> PAGEREF _Toc494532733 \h </w:instrText>
        </w:r>
        <w:r w:rsidRPr="0099416A">
          <w:rPr>
            <w:webHidden/>
          </w:rPr>
        </w:r>
        <w:r w:rsidRPr="0099416A">
          <w:rPr>
            <w:webHidden/>
          </w:rPr>
          <w:fldChar w:fldCharType="separate"/>
        </w:r>
        <w:r w:rsidRPr="0099416A">
          <w:rPr>
            <w:webHidden/>
          </w:rPr>
          <w:t>81</w:t>
        </w:r>
        <w:r w:rsidRPr="0099416A">
          <w:rPr>
            <w:webHidden/>
          </w:rPr>
          <w:fldChar w:fldCharType="end"/>
        </w:r>
      </w:hyperlink>
    </w:p>
    <w:p w14:paraId="7200DA59"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34" w:history="1">
        <w:r w:rsidRPr="0099416A">
          <w:rPr>
            <w:rStyle w:val="Hyperlink"/>
          </w:rPr>
          <w:t>6.3 Economic Payback Potential</w:t>
        </w:r>
        <w:r w:rsidRPr="0099416A">
          <w:rPr>
            <w:webHidden/>
          </w:rPr>
          <w:tab/>
        </w:r>
        <w:r w:rsidRPr="0099416A">
          <w:rPr>
            <w:webHidden/>
          </w:rPr>
          <w:fldChar w:fldCharType="begin"/>
        </w:r>
        <w:r w:rsidRPr="0099416A">
          <w:rPr>
            <w:webHidden/>
          </w:rPr>
          <w:instrText xml:space="preserve"> PAGEREF _Toc494532734 \h </w:instrText>
        </w:r>
        <w:r w:rsidRPr="0099416A">
          <w:rPr>
            <w:webHidden/>
          </w:rPr>
        </w:r>
        <w:r w:rsidRPr="0099416A">
          <w:rPr>
            <w:webHidden/>
          </w:rPr>
          <w:fldChar w:fldCharType="separate"/>
        </w:r>
        <w:r w:rsidRPr="0099416A">
          <w:rPr>
            <w:webHidden/>
          </w:rPr>
          <w:t>83</w:t>
        </w:r>
        <w:r w:rsidRPr="0099416A">
          <w:rPr>
            <w:webHidden/>
          </w:rPr>
          <w:fldChar w:fldCharType="end"/>
        </w:r>
      </w:hyperlink>
    </w:p>
    <w:p w14:paraId="25C56FBC"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35" w:history="1">
        <w:r w:rsidRPr="0099416A">
          <w:rPr>
            <w:rStyle w:val="Hyperlink"/>
          </w:rPr>
          <w:t>6.4 Assumptions</w:t>
        </w:r>
        <w:r w:rsidRPr="0099416A">
          <w:rPr>
            <w:webHidden/>
          </w:rPr>
          <w:tab/>
        </w:r>
        <w:r w:rsidRPr="0099416A">
          <w:rPr>
            <w:webHidden/>
          </w:rPr>
          <w:fldChar w:fldCharType="begin"/>
        </w:r>
        <w:r w:rsidRPr="0099416A">
          <w:rPr>
            <w:webHidden/>
          </w:rPr>
          <w:instrText xml:space="preserve"> PAGEREF _Toc494532735 \h </w:instrText>
        </w:r>
        <w:r w:rsidRPr="0099416A">
          <w:rPr>
            <w:webHidden/>
          </w:rPr>
        </w:r>
        <w:r w:rsidRPr="0099416A">
          <w:rPr>
            <w:webHidden/>
          </w:rPr>
          <w:fldChar w:fldCharType="separate"/>
        </w:r>
        <w:r w:rsidRPr="0099416A">
          <w:rPr>
            <w:webHidden/>
          </w:rPr>
          <w:t>85</w:t>
        </w:r>
        <w:r w:rsidRPr="0099416A">
          <w:rPr>
            <w:webHidden/>
          </w:rPr>
          <w:fldChar w:fldCharType="end"/>
        </w:r>
      </w:hyperlink>
    </w:p>
    <w:p w14:paraId="225C4C40"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36" w:history="1">
        <w:r w:rsidRPr="0099416A">
          <w:rPr>
            <w:rStyle w:val="Hyperlink"/>
          </w:rPr>
          <w:t>6.5 Limitations in MATLAB GUI Modelling</w:t>
        </w:r>
        <w:r w:rsidRPr="0099416A">
          <w:rPr>
            <w:webHidden/>
          </w:rPr>
          <w:tab/>
        </w:r>
        <w:r w:rsidRPr="0099416A">
          <w:rPr>
            <w:webHidden/>
          </w:rPr>
          <w:fldChar w:fldCharType="begin"/>
        </w:r>
        <w:r w:rsidRPr="0099416A">
          <w:rPr>
            <w:webHidden/>
          </w:rPr>
          <w:instrText xml:space="preserve"> PAGEREF _Toc494532736 \h </w:instrText>
        </w:r>
        <w:r w:rsidRPr="0099416A">
          <w:rPr>
            <w:webHidden/>
          </w:rPr>
        </w:r>
        <w:r w:rsidRPr="0099416A">
          <w:rPr>
            <w:webHidden/>
          </w:rPr>
          <w:fldChar w:fldCharType="separate"/>
        </w:r>
        <w:r w:rsidRPr="0099416A">
          <w:rPr>
            <w:webHidden/>
          </w:rPr>
          <w:t>86</w:t>
        </w:r>
        <w:r w:rsidRPr="0099416A">
          <w:rPr>
            <w:webHidden/>
          </w:rPr>
          <w:fldChar w:fldCharType="end"/>
        </w:r>
      </w:hyperlink>
    </w:p>
    <w:p w14:paraId="49E5FBA1"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37" w:history="1">
        <w:r w:rsidRPr="0099416A">
          <w:rPr>
            <w:rStyle w:val="Hyperlink"/>
          </w:rPr>
          <w:t>6.6 Solar Solution Comparison Table</w:t>
        </w:r>
        <w:r w:rsidRPr="0099416A">
          <w:rPr>
            <w:webHidden/>
          </w:rPr>
          <w:tab/>
        </w:r>
        <w:r w:rsidRPr="0099416A">
          <w:rPr>
            <w:webHidden/>
          </w:rPr>
          <w:fldChar w:fldCharType="begin"/>
        </w:r>
        <w:r w:rsidRPr="0099416A">
          <w:rPr>
            <w:webHidden/>
          </w:rPr>
          <w:instrText xml:space="preserve"> PAGEREF _Toc494532737 \h </w:instrText>
        </w:r>
        <w:r w:rsidRPr="0099416A">
          <w:rPr>
            <w:webHidden/>
          </w:rPr>
        </w:r>
        <w:r w:rsidRPr="0099416A">
          <w:rPr>
            <w:webHidden/>
          </w:rPr>
          <w:fldChar w:fldCharType="separate"/>
        </w:r>
        <w:r w:rsidRPr="0099416A">
          <w:rPr>
            <w:webHidden/>
          </w:rPr>
          <w:t>88</w:t>
        </w:r>
        <w:r w:rsidRPr="0099416A">
          <w:rPr>
            <w:webHidden/>
          </w:rPr>
          <w:fldChar w:fldCharType="end"/>
        </w:r>
      </w:hyperlink>
    </w:p>
    <w:p w14:paraId="16F33B2A"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38" w:history="1">
        <w:r w:rsidRPr="0099416A">
          <w:rPr>
            <w:rStyle w:val="Hyperlink"/>
          </w:rPr>
          <w:t>CHAPTER 7:</w:t>
        </w:r>
        <w:r w:rsidRPr="0099416A">
          <w:rPr>
            <w:rFonts w:asciiTheme="minorHAnsi" w:eastAsiaTheme="minorEastAsia" w:hAnsiTheme="minorHAnsi" w:cstheme="minorBidi"/>
            <w:sz w:val="22"/>
            <w:szCs w:val="22"/>
            <w:lang w:eastAsia="zh-CN"/>
          </w:rPr>
          <w:tab/>
        </w:r>
        <w:r w:rsidRPr="0099416A">
          <w:rPr>
            <w:rStyle w:val="Hyperlink"/>
          </w:rPr>
          <w:t>CONCLUSIONS &amp; RECOMMENDATIONS</w:t>
        </w:r>
        <w:r w:rsidRPr="0099416A">
          <w:rPr>
            <w:webHidden/>
          </w:rPr>
          <w:tab/>
        </w:r>
        <w:r w:rsidRPr="0099416A">
          <w:rPr>
            <w:webHidden/>
          </w:rPr>
          <w:fldChar w:fldCharType="begin"/>
        </w:r>
        <w:r w:rsidRPr="0099416A">
          <w:rPr>
            <w:webHidden/>
          </w:rPr>
          <w:instrText xml:space="preserve"> PAGEREF _Toc494532738 \h </w:instrText>
        </w:r>
        <w:r w:rsidRPr="0099416A">
          <w:rPr>
            <w:webHidden/>
          </w:rPr>
        </w:r>
        <w:r w:rsidRPr="0099416A">
          <w:rPr>
            <w:webHidden/>
          </w:rPr>
          <w:fldChar w:fldCharType="separate"/>
        </w:r>
        <w:r w:rsidRPr="0099416A">
          <w:rPr>
            <w:webHidden/>
          </w:rPr>
          <w:t>89</w:t>
        </w:r>
        <w:r w:rsidRPr="0099416A">
          <w:rPr>
            <w:webHidden/>
          </w:rPr>
          <w:fldChar w:fldCharType="end"/>
        </w:r>
      </w:hyperlink>
    </w:p>
    <w:p w14:paraId="0C316E69"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39" w:history="1">
        <w:r w:rsidRPr="0099416A">
          <w:rPr>
            <w:rStyle w:val="Hyperlink"/>
          </w:rPr>
          <w:t>7.1 Conclusions</w:t>
        </w:r>
        <w:r w:rsidRPr="0099416A">
          <w:rPr>
            <w:webHidden/>
          </w:rPr>
          <w:tab/>
        </w:r>
        <w:r w:rsidRPr="0099416A">
          <w:rPr>
            <w:webHidden/>
          </w:rPr>
          <w:fldChar w:fldCharType="begin"/>
        </w:r>
        <w:r w:rsidRPr="0099416A">
          <w:rPr>
            <w:webHidden/>
          </w:rPr>
          <w:instrText xml:space="preserve"> PAGEREF _Toc494532739 \h </w:instrText>
        </w:r>
        <w:r w:rsidRPr="0099416A">
          <w:rPr>
            <w:webHidden/>
          </w:rPr>
        </w:r>
        <w:r w:rsidRPr="0099416A">
          <w:rPr>
            <w:webHidden/>
          </w:rPr>
          <w:fldChar w:fldCharType="separate"/>
        </w:r>
        <w:r w:rsidRPr="0099416A">
          <w:rPr>
            <w:webHidden/>
          </w:rPr>
          <w:t>89</w:t>
        </w:r>
        <w:r w:rsidRPr="0099416A">
          <w:rPr>
            <w:webHidden/>
          </w:rPr>
          <w:fldChar w:fldCharType="end"/>
        </w:r>
      </w:hyperlink>
    </w:p>
    <w:p w14:paraId="5F6575CE" w14:textId="77777777" w:rsidR="00211FC1" w:rsidRPr="0099416A" w:rsidRDefault="00211FC1" w:rsidP="00211FC1">
      <w:pPr>
        <w:pStyle w:val="TOC2"/>
        <w:rPr>
          <w:rFonts w:asciiTheme="minorHAnsi" w:eastAsiaTheme="minorEastAsia" w:hAnsiTheme="minorHAnsi" w:cstheme="minorBidi"/>
          <w:sz w:val="22"/>
          <w:szCs w:val="22"/>
          <w:lang w:eastAsia="zh-CN"/>
        </w:rPr>
      </w:pPr>
      <w:hyperlink w:anchor="_Toc494532740" w:history="1">
        <w:r w:rsidRPr="0099416A">
          <w:rPr>
            <w:rStyle w:val="Hyperlink"/>
          </w:rPr>
          <w:t>7.2 Recommendations for Further Research</w:t>
        </w:r>
        <w:r w:rsidRPr="0099416A">
          <w:rPr>
            <w:webHidden/>
          </w:rPr>
          <w:tab/>
        </w:r>
        <w:r w:rsidRPr="0099416A">
          <w:rPr>
            <w:webHidden/>
          </w:rPr>
          <w:fldChar w:fldCharType="begin"/>
        </w:r>
        <w:r w:rsidRPr="0099416A">
          <w:rPr>
            <w:webHidden/>
          </w:rPr>
          <w:instrText xml:space="preserve"> PAGEREF _Toc494532740 \h </w:instrText>
        </w:r>
        <w:r w:rsidRPr="0099416A">
          <w:rPr>
            <w:webHidden/>
          </w:rPr>
        </w:r>
        <w:r w:rsidRPr="0099416A">
          <w:rPr>
            <w:webHidden/>
          </w:rPr>
          <w:fldChar w:fldCharType="separate"/>
        </w:r>
        <w:r w:rsidRPr="0099416A">
          <w:rPr>
            <w:webHidden/>
          </w:rPr>
          <w:t>90</w:t>
        </w:r>
        <w:r w:rsidRPr="0099416A">
          <w:rPr>
            <w:webHidden/>
          </w:rPr>
          <w:fldChar w:fldCharType="end"/>
        </w:r>
      </w:hyperlink>
    </w:p>
    <w:p w14:paraId="52653A80"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41" w:history="1">
        <w:r w:rsidRPr="0099416A">
          <w:rPr>
            <w:rStyle w:val="Hyperlink"/>
          </w:rPr>
          <w:t>REFERENCES</w:t>
        </w:r>
        <w:r w:rsidRPr="0099416A">
          <w:rPr>
            <w:webHidden/>
          </w:rPr>
          <w:tab/>
        </w:r>
        <w:r w:rsidRPr="0099416A">
          <w:rPr>
            <w:webHidden/>
          </w:rPr>
          <w:fldChar w:fldCharType="begin"/>
        </w:r>
        <w:r w:rsidRPr="0099416A">
          <w:rPr>
            <w:webHidden/>
          </w:rPr>
          <w:instrText xml:space="preserve"> PAGEREF _Toc494532741 \h </w:instrText>
        </w:r>
        <w:r w:rsidRPr="0099416A">
          <w:rPr>
            <w:webHidden/>
          </w:rPr>
        </w:r>
        <w:r w:rsidRPr="0099416A">
          <w:rPr>
            <w:webHidden/>
          </w:rPr>
          <w:fldChar w:fldCharType="separate"/>
        </w:r>
        <w:r w:rsidRPr="0099416A">
          <w:rPr>
            <w:webHidden/>
          </w:rPr>
          <w:t>91</w:t>
        </w:r>
        <w:r w:rsidRPr="0099416A">
          <w:rPr>
            <w:webHidden/>
          </w:rPr>
          <w:fldChar w:fldCharType="end"/>
        </w:r>
      </w:hyperlink>
    </w:p>
    <w:p w14:paraId="1082121A"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42" w:history="1">
        <w:r w:rsidRPr="0099416A">
          <w:rPr>
            <w:rStyle w:val="Hyperlink"/>
          </w:rPr>
          <w:t>APPENDICES</w:t>
        </w:r>
        <w:r w:rsidRPr="0099416A">
          <w:rPr>
            <w:webHidden/>
          </w:rPr>
          <w:tab/>
        </w:r>
        <w:r w:rsidRPr="0099416A">
          <w:rPr>
            <w:webHidden/>
          </w:rPr>
          <w:fldChar w:fldCharType="begin"/>
        </w:r>
        <w:r w:rsidRPr="0099416A">
          <w:rPr>
            <w:webHidden/>
          </w:rPr>
          <w:instrText xml:space="preserve"> PAGEREF _Toc494532742 \h </w:instrText>
        </w:r>
        <w:r w:rsidRPr="0099416A">
          <w:rPr>
            <w:webHidden/>
          </w:rPr>
        </w:r>
        <w:r w:rsidRPr="0099416A">
          <w:rPr>
            <w:webHidden/>
          </w:rPr>
          <w:fldChar w:fldCharType="separate"/>
        </w:r>
        <w:r w:rsidRPr="0099416A">
          <w:rPr>
            <w:webHidden/>
          </w:rPr>
          <w:t>97</w:t>
        </w:r>
        <w:r w:rsidRPr="0099416A">
          <w:rPr>
            <w:webHidden/>
          </w:rPr>
          <w:fldChar w:fldCharType="end"/>
        </w:r>
      </w:hyperlink>
    </w:p>
    <w:p w14:paraId="68FD1B80"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43" w:history="1">
        <w:r w:rsidRPr="0099416A">
          <w:rPr>
            <w:rStyle w:val="Hyperlink"/>
          </w:rPr>
          <w:t>Appendix A – Progress Gantt Chart</w:t>
        </w:r>
        <w:r w:rsidRPr="0099416A">
          <w:rPr>
            <w:webHidden/>
          </w:rPr>
          <w:tab/>
        </w:r>
        <w:r w:rsidRPr="0099416A">
          <w:rPr>
            <w:webHidden/>
          </w:rPr>
          <w:fldChar w:fldCharType="begin"/>
        </w:r>
        <w:r w:rsidRPr="0099416A">
          <w:rPr>
            <w:webHidden/>
          </w:rPr>
          <w:instrText xml:space="preserve"> PAGEREF _Toc494532743 \h </w:instrText>
        </w:r>
        <w:r w:rsidRPr="0099416A">
          <w:rPr>
            <w:webHidden/>
          </w:rPr>
        </w:r>
        <w:r w:rsidRPr="0099416A">
          <w:rPr>
            <w:webHidden/>
          </w:rPr>
          <w:fldChar w:fldCharType="separate"/>
        </w:r>
        <w:r w:rsidRPr="0099416A">
          <w:rPr>
            <w:webHidden/>
          </w:rPr>
          <w:t>98</w:t>
        </w:r>
        <w:r w:rsidRPr="0099416A">
          <w:rPr>
            <w:webHidden/>
          </w:rPr>
          <w:fldChar w:fldCharType="end"/>
        </w:r>
      </w:hyperlink>
    </w:p>
    <w:p w14:paraId="5114F635"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44" w:history="1">
        <w:r w:rsidRPr="0099416A">
          <w:rPr>
            <w:rStyle w:val="Hyperlink"/>
          </w:rPr>
          <w:t>Appendix B – Risk Assessment</w:t>
        </w:r>
        <w:r w:rsidRPr="0099416A">
          <w:rPr>
            <w:webHidden/>
          </w:rPr>
          <w:tab/>
        </w:r>
        <w:r w:rsidRPr="0099416A">
          <w:rPr>
            <w:webHidden/>
          </w:rPr>
          <w:fldChar w:fldCharType="begin"/>
        </w:r>
        <w:r w:rsidRPr="0099416A">
          <w:rPr>
            <w:webHidden/>
          </w:rPr>
          <w:instrText xml:space="preserve"> PAGEREF _Toc494532744 \h </w:instrText>
        </w:r>
        <w:r w:rsidRPr="0099416A">
          <w:rPr>
            <w:webHidden/>
          </w:rPr>
        </w:r>
        <w:r w:rsidRPr="0099416A">
          <w:rPr>
            <w:webHidden/>
          </w:rPr>
          <w:fldChar w:fldCharType="separate"/>
        </w:r>
        <w:r w:rsidRPr="0099416A">
          <w:rPr>
            <w:webHidden/>
          </w:rPr>
          <w:t>99</w:t>
        </w:r>
        <w:r w:rsidRPr="0099416A">
          <w:rPr>
            <w:webHidden/>
          </w:rPr>
          <w:fldChar w:fldCharType="end"/>
        </w:r>
      </w:hyperlink>
    </w:p>
    <w:p w14:paraId="2C3640FF"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45" w:history="1">
        <w:r w:rsidRPr="0099416A">
          <w:rPr>
            <w:rStyle w:val="Hyperlink"/>
          </w:rPr>
          <w:t>Appendix C – Risk Assessment (Approval)</w:t>
        </w:r>
        <w:r w:rsidRPr="0099416A">
          <w:rPr>
            <w:webHidden/>
          </w:rPr>
          <w:tab/>
        </w:r>
        <w:r w:rsidRPr="0099416A">
          <w:rPr>
            <w:webHidden/>
          </w:rPr>
          <w:fldChar w:fldCharType="begin"/>
        </w:r>
        <w:r w:rsidRPr="0099416A">
          <w:rPr>
            <w:webHidden/>
          </w:rPr>
          <w:instrText xml:space="preserve"> PAGEREF _Toc494532745 \h </w:instrText>
        </w:r>
        <w:r w:rsidRPr="0099416A">
          <w:rPr>
            <w:webHidden/>
          </w:rPr>
        </w:r>
        <w:r w:rsidRPr="0099416A">
          <w:rPr>
            <w:webHidden/>
          </w:rPr>
          <w:fldChar w:fldCharType="separate"/>
        </w:r>
        <w:r w:rsidRPr="0099416A">
          <w:rPr>
            <w:webHidden/>
          </w:rPr>
          <w:t>100</w:t>
        </w:r>
        <w:r w:rsidRPr="0099416A">
          <w:rPr>
            <w:webHidden/>
          </w:rPr>
          <w:fldChar w:fldCharType="end"/>
        </w:r>
      </w:hyperlink>
    </w:p>
    <w:p w14:paraId="38684623"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46" w:history="1">
        <w:r w:rsidRPr="0099416A">
          <w:rPr>
            <w:rStyle w:val="Hyperlink"/>
          </w:rPr>
          <w:t>Appendix D – Program Overview</w:t>
        </w:r>
        <w:r w:rsidRPr="0099416A">
          <w:rPr>
            <w:webHidden/>
          </w:rPr>
          <w:tab/>
        </w:r>
        <w:r w:rsidRPr="0099416A">
          <w:rPr>
            <w:webHidden/>
          </w:rPr>
          <w:fldChar w:fldCharType="begin"/>
        </w:r>
        <w:r w:rsidRPr="0099416A">
          <w:rPr>
            <w:webHidden/>
          </w:rPr>
          <w:instrText xml:space="preserve"> PAGEREF _Toc494532746 \h </w:instrText>
        </w:r>
        <w:r w:rsidRPr="0099416A">
          <w:rPr>
            <w:webHidden/>
          </w:rPr>
        </w:r>
        <w:r w:rsidRPr="0099416A">
          <w:rPr>
            <w:webHidden/>
          </w:rPr>
          <w:fldChar w:fldCharType="separate"/>
        </w:r>
        <w:r w:rsidRPr="0099416A">
          <w:rPr>
            <w:webHidden/>
          </w:rPr>
          <w:t>101</w:t>
        </w:r>
        <w:r w:rsidRPr="0099416A">
          <w:rPr>
            <w:webHidden/>
          </w:rPr>
          <w:fldChar w:fldCharType="end"/>
        </w:r>
      </w:hyperlink>
    </w:p>
    <w:p w14:paraId="13577BD8"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47" w:history="1">
        <w:r w:rsidRPr="0099416A">
          <w:rPr>
            <w:rStyle w:val="Hyperlink"/>
          </w:rPr>
          <w:t>Appendix E – Typical installation Wiring of Inverter</w:t>
        </w:r>
        <w:r w:rsidRPr="0099416A">
          <w:rPr>
            <w:webHidden/>
          </w:rPr>
          <w:tab/>
        </w:r>
        <w:r w:rsidRPr="0099416A">
          <w:rPr>
            <w:webHidden/>
          </w:rPr>
          <w:fldChar w:fldCharType="begin"/>
        </w:r>
        <w:r w:rsidRPr="0099416A">
          <w:rPr>
            <w:webHidden/>
          </w:rPr>
          <w:instrText xml:space="preserve"> PAGEREF _Toc494532747 \h </w:instrText>
        </w:r>
        <w:r w:rsidRPr="0099416A">
          <w:rPr>
            <w:webHidden/>
          </w:rPr>
        </w:r>
        <w:r w:rsidRPr="0099416A">
          <w:rPr>
            <w:webHidden/>
          </w:rPr>
          <w:fldChar w:fldCharType="separate"/>
        </w:r>
        <w:r w:rsidRPr="0099416A">
          <w:rPr>
            <w:webHidden/>
          </w:rPr>
          <w:t>102</w:t>
        </w:r>
        <w:r w:rsidRPr="0099416A">
          <w:rPr>
            <w:webHidden/>
          </w:rPr>
          <w:fldChar w:fldCharType="end"/>
        </w:r>
      </w:hyperlink>
    </w:p>
    <w:p w14:paraId="1E36B9C1"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48" w:history="1">
        <w:r w:rsidRPr="0099416A">
          <w:rPr>
            <w:rStyle w:val="Hyperlink"/>
          </w:rPr>
          <w:t>Appendix F – Project Code &amp; Title</w:t>
        </w:r>
        <w:r w:rsidRPr="0099416A">
          <w:rPr>
            <w:webHidden/>
          </w:rPr>
          <w:tab/>
        </w:r>
        <w:r w:rsidRPr="0099416A">
          <w:rPr>
            <w:webHidden/>
          </w:rPr>
          <w:fldChar w:fldCharType="begin"/>
        </w:r>
        <w:r w:rsidRPr="0099416A">
          <w:rPr>
            <w:webHidden/>
          </w:rPr>
          <w:instrText xml:space="preserve"> PAGEREF _Toc494532748 \h </w:instrText>
        </w:r>
        <w:r w:rsidRPr="0099416A">
          <w:rPr>
            <w:webHidden/>
          </w:rPr>
        </w:r>
        <w:r w:rsidRPr="0099416A">
          <w:rPr>
            <w:webHidden/>
          </w:rPr>
          <w:fldChar w:fldCharType="separate"/>
        </w:r>
        <w:r w:rsidRPr="0099416A">
          <w:rPr>
            <w:webHidden/>
          </w:rPr>
          <w:t>103</w:t>
        </w:r>
        <w:r w:rsidRPr="0099416A">
          <w:rPr>
            <w:webHidden/>
          </w:rPr>
          <w:fldChar w:fldCharType="end"/>
        </w:r>
      </w:hyperlink>
    </w:p>
    <w:p w14:paraId="3480E201"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49" w:history="1">
        <w:r w:rsidRPr="0099416A">
          <w:rPr>
            <w:rStyle w:val="Hyperlink"/>
          </w:rPr>
          <w:t>Appendix 7 – NASA Peak Sun Hour Data</w:t>
        </w:r>
        <w:r w:rsidRPr="0099416A">
          <w:rPr>
            <w:webHidden/>
          </w:rPr>
          <w:tab/>
        </w:r>
        <w:r w:rsidRPr="0099416A">
          <w:rPr>
            <w:webHidden/>
          </w:rPr>
          <w:fldChar w:fldCharType="begin"/>
        </w:r>
        <w:r w:rsidRPr="0099416A">
          <w:rPr>
            <w:webHidden/>
          </w:rPr>
          <w:instrText xml:space="preserve"> PAGEREF _Toc494532749 \h </w:instrText>
        </w:r>
        <w:r w:rsidRPr="0099416A">
          <w:rPr>
            <w:webHidden/>
          </w:rPr>
        </w:r>
        <w:r w:rsidRPr="0099416A">
          <w:rPr>
            <w:webHidden/>
          </w:rPr>
          <w:fldChar w:fldCharType="separate"/>
        </w:r>
        <w:r w:rsidRPr="0099416A">
          <w:rPr>
            <w:webHidden/>
          </w:rPr>
          <w:t>104</w:t>
        </w:r>
        <w:r w:rsidRPr="0099416A">
          <w:rPr>
            <w:webHidden/>
          </w:rPr>
          <w:fldChar w:fldCharType="end"/>
        </w:r>
      </w:hyperlink>
    </w:p>
    <w:p w14:paraId="4F6AFF61"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50" w:history="1">
        <w:r w:rsidRPr="0099416A">
          <w:rPr>
            <w:rStyle w:val="Hyperlink"/>
          </w:rPr>
          <w:t>Appendix 8 – Aus Gov Energy Consumption Data</w:t>
        </w:r>
        <w:r w:rsidRPr="0099416A">
          <w:rPr>
            <w:webHidden/>
          </w:rPr>
          <w:tab/>
        </w:r>
        <w:r w:rsidRPr="0099416A">
          <w:rPr>
            <w:webHidden/>
          </w:rPr>
          <w:fldChar w:fldCharType="begin"/>
        </w:r>
        <w:r w:rsidRPr="0099416A">
          <w:rPr>
            <w:webHidden/>
          </w:rPr>
          <w:instrText xml:space="preserve"> PAGEREF _Toc494532750 \h </w:instrText>
        </w:r>
        <w:r w:rsidRPr="0099416A">
          <w:rPr>
            <w:webHidden/>
          </w:rPr>
        </w:r>
        <w:r w:rsidRPr="0099416A">
          <w:rPr>
            <w:webHidden/>
          </w:rPr>
          <w:fldChar w:fldCharType="separate"/>
        </w:r>
        <w:r w:rsidRPr="0099416A">
          <w:rPr>
            <w:webHidden/>
          </w:rPr>
          <w:t>106</w:t>
        </w:r>
        <w:r w:rsidRPr="0099416A">
          <w:rPr>
            <w:webHidden/>
          </w:rPr>
          <w:fldChar w:fldCharType="end"/>
        </w:r>
      </w:hyperlink>
    </w:p>
    <w:p w14:paraId="56D3FCDC" w14:textId="77777777" w:rsidR="00211FC1" w:rsidRPr="0099416A" w:rsidRDefault="00211FC1" w:rsidP="00211FC1">
      <w:pPr>
        <w:pStyle w:val="TOC1"/>
        <w:rPr>
          <w:rFonts w:asciiTheme="minorHAnsi" w:eastAsiaTheme="minorEastAsia" w:hAnsiTheme="minorHAnsi" w:cstheme="minorBidi"/>
          <w:sz w:val="22"/>
          <w:szCs w:val="22"/>
          <w:lang w:eastAsia="zh-CN"/>
        </w:rPr>
      </w:pPr>
      <w:hyperlink w:anchor="_Toc494532751" w:history="1">
        <w:r w:rsidRPr="0099416A">
          <w:rPr>
            <w:rStyle w:val="Hyperlink"/>
          </w:rPr>
          <w:t>Appendix 9 – MATLAB Source Code</w:t>
        </w:r>
        <w:r w:rsidRPr="0099416A">
          <w:rPr>
            <w:webHidden/>
          </w:rPr>
          <w:tab/>
        </w:r>
        <w:r w:rsidRPr="0099416A">
          <w:rPr>
            <w:webHidden/>
          </w:rPr>
          <w:fldChar w:fldCharType="begin"/>
        </w:r>
        <w:r w:rsidRPr="0099416A">
          <w:rPr>
            <w:webHidden/>
          </w:rPr>
          <w:instrText xml:space="preserve"> PAGEREF _Toc494532751 \h </w:instrText>
        </w:r>
        <w:r w:rsidRPr="0099416A">
          <w:rPr>
            <w:webHidden/>
          </w:rPr>
        </w:r>
        <w:r w:rsidRPr="0099416A">
          <w:rPr>
            <w:webHidden/>
          </w:rPr>
          <w:fldChar w:fldCharType="separate"/>
        </w:r>
        <w:r w:rsidRPr="0099416A">
          <w:rPr>
            <w:webHidden/>
          </w:rPr>
          <w:t>109</w:t>
        </w:r>
        <w:r w:rsidRPr="0099416A">
          <w:rPr>
            <w:webHidden/>
          </w:rPr>
          <w:fldChar w:fldCharType="end"/>
        </w:r>
      </w:hyperlink>
    </w:p>
    <w:p w14:paraId="1D986ED9" w14:textId="77777777" w:rsidR="00211FC1" w:rsidRPr="0099416A" w:rsidRDefault="00211FC1" w:rsidP="00211FC1">
      <w:pPr>
        <w:pStyle w:val="Heading3"/>
        <w:numPr>
          <w:ilvl w:val="0"/>
          <w:numId w:val="0"/>
        </w:numPr>
      </w:pPr>
      <w:r w:rsidRPr="0099416A">
        <w:rPr>
          <w:rFonts w:cs="Times New Roman"/>
          <w:iCs w:val="0"/>
          <w:kern w:val="0"/>
          <w:sz w:val="24"/>
          <w:lang w:eastAsia="ja-JP"/>
        </w:rPr>
        <w:fldChar w:fldCharType="end"/>
      </w:r>
    </w:p>
    <w:p w14:paraId="7BE13606" w14:textId="77777777" w:rsidR="00211FC1" w:rsidRPr="0099416A" w:rsidRDefault="00211FC1" w:rsidP="00211FC1"/>
    <w:p w14:paraId="09E2710E" w14:textId="77777777" w:rsidR="00211FC1" w:rsidRPr="0099416A" w:rsidRDefault="00211FC1" w:rsidP="00211FC1">
      <w:r w:rsidRPr="0099416A">
        <w:br w:type="page"/>
      </w:r>
    </w:p>
    <w:p w14:paraId="4F17D6B7" w14:textId="77777777" w:rsidR="00211FC1" w:rsidRPr="0099416A" w:rsidRDefault="00211FC1" w:rsidP="00211FC1">
      <w:pPr>
        <w:pStyle w:val="Heading1-NoNumber"/>
        <w:rPr>
          <w:lang w:val="en-AU"/>
        </w:rPr>
      </w:pPr>
      <w:bookmarkStart w:id="7" w:name="_Toc494532655"/>
      <w:r w:rsidRPr="0099416A">
        <w:rPr>
          <w:lang w:val="en-AU"/>
        </w:rPr>
        <w:lastRenderedPageBreak/>
        <w:t>List of Tables</w:t>
      </w:r>
      <w:bookmarkEnd w:id="7"/>
    </w:p>
    <w:p w14:paraId="6094FFE6"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rPr>
          <w:bCs/>
        </w:rPr>
        <w:fldChar w:fldCharType="begin"/>
      </w:r>
      <w:r w:rsidRPr="0099416A">
        <w:instrText xml:space="preserve"> TOC \h \z \c "Table" </w:instrText>
      </w:r>
      <w:r w:rsidRPr="0099416A">
        <w:rPr>
          <w:bCs/>
        </w:rPr>
        <w:fldChar w:fldCharType="separate"/>
      </w:r>
      <w:hyperlink w:anchor="_Toc494553810" w:history="1">
        <w:r w:rsidRPr="005758D8">
          <w:rPr>
            <w:rStyle w:val="Hyperlink"/>
            <w:noProof/>
          </w:rPr>
          <w:t>Table 2</w:t>
        </w:r>
        <w:r w:rsidRPr="005758D8">
          <w:rPr>
            <w:rStyle w:val="Hyperlink"/>
            <w:noProof/>
          </w:rPr>
          <w:noBreakHyphen/>
          <w:t>1- Advantages and Disadvantages of PV Systems [27]</w:t>
        </w:r>
        <w:r>
          <w:rPr>
            <w:noProof/>
            <w:webHidden/>
          </w:rPr>
          <w:tab/>
        </w:r>
        <w:r>
          <w:rPr>
            <w:noProof/>
            <w:webHidden/>
          </w:rPr>
          <w:fldChar w:fldCharType="begin"/>
        </w:r>
        <w:r>
          <w:rPr>
            <w:noProof/>
            <w:webHidden/>
          </w:rPr>
          <w:instrText xml:space="preserve"> PAGEREF _Toc494553810 \h </w:instrText>
        </w:r>
        <w:r>
          <w:rPr>
            <w:noProof/>
            <w:webHidden/>
          </w:rPr>
        </w:r>
        <w:r>
          <w:rPr>
            <w:noProof/>
            <w:webHidden/>
          </w:rPr>
          <w:fldChar w:fldCharType="separate"/>
        </w:r>
        <w:r>
          <w:rPr>
            <w:noProof/>
            <w:webHidden/>
          </w:rPr>
          <w:t>12</w:t>
        </w:r>
        <w:r>
          <w:rPr>
            <w:noProof/>
            <w:webHidden/>
          </w:rPr>
          <w:fldChar w:fldCharType="end"/>
        </w:r>
      </w:hyperlink>
    </w:p>
    <w:p w14:paraId="4F29F717"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1" w:history="1">
        <w:r w:rsidRPr="005758D8">
          <w:rPr>
            <w:rStyle w:val="Hyperlink"/>
            <w:noProof/>
          </w:rPr>
          <w:t>Table 2</w:t>
        </w:r>
        <w:r w:rsidRPr="005758D8">
          <w:rPr>
            <w:rStyle w:val="Hyperlink"/>
            <w:noProof/>
          </w:rPr>
          <w:noBreakHyphen/>
          <w:t>2 - Approximate Cost of PV in QLD [42]</w:t>
        </w:r>
        <w:r>
          <w:rPr>
            <w:noProof/>
            <w:webHidden/>
          </w:rPr>
          <w:tab/>
        </w:r>
        <w:r>
          <w:rPr>
            <w:noProof/>
            <w:webHidden/>
          </w:rPr>
          <w:fldChar w:fldCharType="begin"/>
        </w:r>
        <w:r>
          <w:rPr>
            <w:noProof/>
            <w:webHidden/>
          </w:rPr>
          <w:instrText xml:space="preserve"> PAGEREF _Toc494553811 \h </w:instrText>
        </w:r>
        <w:r>
          <w:rPr>
            <w:noProof/>
            <w:webHidden/>
          </w:rPr>
        </w:r>
        <w:r>
          <w:rPr>
            <w:noProof/>
            <w:webHidden/>
          </w:rPr>
          <w:fldChar w:fldCharType="separate"/>
        </w:r>
        <w:r>
          <w:rPr>
            <w:noProof/>
            <w:webHidden/>
          </w:rPr>
          <w:t>21</w:t>
        </w:r>
        <w:r>
          <w:rPr>
            <w:noProof/>
            <w:webHidden/>
          </w:rPr>
          <w:fldChar w:fldCharType="end"/>
        </w:r>
      </w:hyperlink>
    </w:p>
    <w:p w14:paraId="17F913B6"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18" w:anchor="_Toc494553812" w:history="1">
        <w:r w:rsidRPr="005758D8">
          <w:rPr>
            <w:rStyle w:val="Hyperlink"/>
            <w:noProof/>
          </w:rPr>
          <w:t>Table 2</w:t>
        </w:r>
        <w:r w:rsidRPr="005758D8">
          <w:rPr>
            <w:rStyle w:val="Hyperlink"/>
            <w:noProof/>
          </w:rPr>
          <w:noBreakHyphen/>
          <w:t xml:space="preserve">3 - Passive Anti-Islanding </w:t>
        </w:r>
        <w:r w:rsidRPr="005758D8">
          <w:rPr>
            <w:rStyle w:val="Hyperlink"/>
            <w:noProof/>
            <w:highlight w:val="yellow"/>
          </w:rPr>
          <w:t>Set-Point Values [59]</w:t>
        </w:r>
        <w:r>
          <w:rPr>
            <w:noProof/>
            <w:webHidden/>
          </w:rPr>
          <w:tab/>
        </w:r>
        <w:r>
          <w:rPr>
            <w:noProof/>
            <w:webHidden/>
          </w:rPr>
          <w:fldChar w:fldCharType="begin"/>
        </w:r>
        <w:r>
          <w:rPr>
            <w:noProof/>
            <w:webHidden/>
          </w:rPr>
          <w:instrText xml:space="preserve"> PAGEREF _Toc494553812 \h </w:instrText>
        </w:r>
        <w:r>
          <w:rPr>
            <w:noProof/>
            <w:webHidden/>
          </w:rPr>
        </w:r>
        <w:r>
          <w:rPr>
            <w:noProof/>
            <w:webHidden/>
          </w:rPr>
          <w:fldChar w:fldCharType="separate"/>
        </w:r>
        <w:r>
          <w:rPr>
            <w:noProof/>
            <w:webHidden/>
          </w:rPr>
          <w:t>24</w:t>
        </w:r>
        <w:r>
          <w:rPr>
            <w:noProof/>
            <w:webHidden/>
          </w:rPr>
          <w:fldChar w:fldCharType="end"/>
        </w:r>
      </w:hyperlink>
    </w:p>
    <w:p w14:paraId="4975E53D"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19" w:anchor="_Toc494553813" w:history="1">
        <w:r w:rsidRPr="005758D8">
          <w:rPr>
            <w:rStyle w:val="Hyperlink"/>
            <w:noProof/>
          </w:rPr>
          <w:t>Table 2</w:t>
        </w:r>
        <w:r w:rsidRPr="005758D8">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4553813 \h </w:instrText>
        </w:r>
        <w:r>
          <w:rPr>
            <w:noProof/>
            <w:webHidden/>
          </w:rPr>
        </w:r>
        <w:r>
          <w:rPr>
            <w:noProof/>
            <w:webHidden/>
          </w:rPr>
          <w:fldChar w:fldCharType="separate"/>
        </w:r>
        <w:r>
          <w:rPr>
            <w:noProof/>
            <w:webHidden/>
          </w:rPr>
          <w:t>38</w:t>
        </w:r>
        <w:r>
          <w:rPr>
            <w:noProof/>
            <w:webHidden/>
          </w:rPr>
          <w:fldChar w:fldCharType="end"/>
        </w:r>
      </w:hyperlink>
    </w:p>
    <w:p w14:paraId="4AE830DF"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0" w:anchor="_Toc494553814" w:history="1">
        <w:r w:rsidRPr="005758D8">
          <w:rPr>
            <w:rStyle w:val="Hyperlink"/>
            <w:noProof/>
          </w:rPr>
          <w:t>Table 3</w:t>
        </w:r>
        <w:r w:rsidRPr="005758D8">
          <w:rPr>
            <w:rStyle w:val="Hyperlink"/>
            <w:noProof/>
          </w:rPr>
          <w:noBreakHyphen/>
          <w:t>1 - Merits and Limitations of Economic Tools for Calculation of LCC [76]</w:t>
        </w:r>
        <w:r>
          <w:rPr>
            <w:noProof/>
            <w:webHidden/>
          </w:rPr>
          <w:tab/>
        </w:r>
        <w:r>
          <w:rPr>
            <w:noProof/>
            <w:webHidden/>
          </w:rPr>
          <w:fldChar w:fldCharType="begin"/>
        </w:r>
        <w:r>
          <w:rPr>
            <w:noProof/>
            <w:webHidden/>
          </w:rPr>
          <w:instrText xml:space="preserve"> PAGEREF _Toc494553814 \h </w:instrText>
        </w:r>
        <w:r>
          <w:rPr>
            <w:noProof/>
            <w:webHidden/>
          </w:rPr>
        </w:r>
        <w:r>
          <w:rPr>
            <w:noProof/>
            <w:webHidden/>
          </w:rPr>
          <w:fldChar w:fldCharType="separate"/>
        </w:r>
        <w:r>
          <w:rPr>
            <w:noProof/>
            <w:webHidden/>
          </w:rPr>
          <w:t>51</w:t>
        </w:r>
        <w:r>
          <w:rPr>
            <w:noProof/>
            <w:webHidden/>
          </w:rPr>
          <w:fldChar w:fldCharType="end"/>
        </w:r>
      </w:hyperlink>
    </w:p>
    <w:p w14:paraId="48A7C170"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5" w:history="1">
        <w:r w:rsidRPr="005758D8">
          <w:rPr>
            <w:rStyle w:val="Hyperlink"/>
            <w:noProof/>
          </w:rPr>
          <w:t>Table 5</w:t>
        </w:r>
        <w:r w:rsidRPr="005758D8">
          <w:rPr>
            <w:rStyle w:val="Hyperlink"/>
            <w:noProof/>
          </w:rPr>
          <w:noBreakHyphen/>
          <w:t>1 - Locations Selected</w:t>
        </w:r>
        <w:r>
          <w:rPr>
            <w:noProof/>
            <w:webHidden/>
          </w:rPr>
          <w:tab/>
        </w:r>
        <w:r>
          <w:rPr>
            <w:noProof/>
            <w:webHidden/>
          </w:rPr>
          <w:fldChar w:fldCharType="begin"/>
        </w:r>
        <w:r>
          <w:rPr>
            <w:noProof/>
            <w:webHidden/>
          </w:rPr>
          <w:instrText xml:space="preserve"> PAGEREF _Toc494553815 \h </w:instrText>
        </w:r>
        <w:r>
          <w:rPr>
            <w:noProof/>
            <w:webHidden/>
          </w:rPr>
        </w:r>
        <w:r>
          <w:rPr>
            <w:noProof/>
            <w:webHidden/>
          </w:rPr>
          <w:fldChar w:fldCharType="separate"/>
        </w:r>
        <w:r>
          <w:rPr>
            <w:noProof/>
            <w:webHidden/>
          </w:rPr>
          <w:t>63</w:t>
        </w:r>
        <w:r>
          <w:rPr>
            <w:noProof/>
            <w:webHidden/>
          </w:rPr>
          <w:fldChar w:fldCharType="end"/>
        </w:r>
      </w:hyperlink>
    </w:p>
    <w:p w14:paraId="66B4CB23"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6" w:history="1">
        <w:r w:rsidRPr="005758D8">
          <w:rPr>
            <w:rStyle w:val="Hyperlink"/>
            <w:noProof/>
          </w:rPr>
          <w:t>Table 5</w:t>
        </w:r>
        <w:r w:rsidRPr="005758D8">
          <w:rPr>
            <w:rStyle w:val="Hyperlink"/>
            <w:noProof/>
          </w:rPr>
          <w:noBreakHyphen/>
          <w:t>2 - Constant Parameters</w:t>
        </w:r>
        <w:r>
          <w:rPr>
            <w:noProof/>
            <w:webHidden/>
          </w:rPr>
          <w:tab/>
        </w:r>
        <w:r>
          <w:rPr>
            <w:noProof/>
            <w:webHidden/>
          </w:rPr>
          <w:fldChar w:fldCharType="begin"/>
        </w:r>
        <w:r>
          <w:rPr>
            <w:noProof/>
            <w:webHidden/>
          </w:rPr>
          <w:instrText xml:space="preserve"> PAGEREF _Toc494553816 \h </w:instrText>
        </w:r>
        <w:r>
          <w:rPr>
            <w:noProof/>
            <w:webHidden/>
          </w:rPr>
        </w:r>
        <w:r>
          <w:rPr>
            <w:noProof/>
            <w:webHidden/>
          </w:rPr>
          <w:fldChar w:fldCharType="separate"/>
        </w:r>
        <w:r>
          <w:rPr>
            <w:noProof/>
            <w:webHidden/>
          </w:rPr>
          <w:t>64</w:t>
        </w:r>
        <w:r>
          <w:rPr>
            <w:noProof/>
            <w:webHidden/>
          </w:rPr>
          <w:fldChar w:fldCharType="end"/>
        </w:r>
      </w:hyperlink>
    </w:p>
    <w:p w14:paraId="40E1FBAB"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7" w:history="1">
        <w:r w:rsidRPr="005758D8">
          <w:rPr>
            <w:rStyle w:val="Hyperlink"/>
            <w:noProof/>
          </w:rPr>
          <w:t>Table 5</w:t>
        </w:r>
        <w:r w:rsidRPr="005758D8">
          <w:rPr>
            <w:rStyle w:val="Hyperlink"/>
            <w:noProof/>
          </w:rPr>
          <w:noBreakHyphen/>
          <w:t>3 - Output Production Figures</w:t>
        </w:r>
        <w:r>
          <w:rPr>
            <w:noProof/>
            <w:webHidden/>
          </w:rPr>
          <w:tab/>
        </w:r>
        <w:r>
          <w:rPr>
            <w:noProof/>
            <w:webHidden/>
          </w:rPr>
          <w:fldChar w:fldCharType="begin"/>
        </w:r>
        <w:r>
          <w:rPr>
            <w:noProof/>
            <w:webHidden/>
          </w:rPr>
          <w:instrText xml:space="preserve"> PAGEREF _Toc494553817 \h </w:instrText>
        </w:r>
        <w:r>
          <w:rPr>
            <w:noProof/>
            <w:webHidden/>
          </w:rPr>
        </w:r>
        <w:r>
          <w:rPr>
            <w:noProof/>
            <w:webHidden/>
          </w:rPr>
          <w:fldChar w:fldCharType="separate"/>
        </w:r>
        <w:r>
          <w:rPr>
            <w:noProof/>
            <w:webHidden/>
          </w:rPr>
          <w:t>65</w:t>
        </w:r>
        <w:r>
          <w:rPr>
            <w:noProof/>
            <w:webHidden/>
          </w:rPr>
          <w:fldChar w:fldCharType="end"/>
        </w:r>
      </w:hyperlink>
    </w:p>
    <w:p w14:paraId="3880B5EC"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8" w:history="1">
        <w:r w:rsidRPr="005758D8">
          <w:rPr>
            <w:rStyle w:val="Hyperlink"/>
            <w:noProof/>
          </w:rPr>
          <w:t>Table 5</w:t>
        </w:r>
        <w:r w:rsidRPr="005758D8">
          <w:rPr>
            <w:rStyle w:val="Hyperlink"/>
            <w:noProof/>
          </w:rPr>
          <w:noBreakHyphen/>
          <w:t>4 - Output Finance Figures</w:t>
        </w:r>
        <w:r>
          <w:rPr>
            <w:noProof/>
            <w:webHidden/>
          </w:rPr>
          <w:tab/>
        </w:r>
        <w:r>
          <w:rPr>
            <w:noProof/>
            <w:webHidden/>
          </w:rPr>
          <w:fldChar w:fldCharType="begin"/>
        </w:r>
        <w:r>
          <w:rPr>
            <w:noProof/>
            <w:webHidden/>
          </w:rPr>
          <w:instrText xml:space="preserve"> PAGEREF _Toc494553818 \h </w:instrText>
        </w:r>
        <w:r>
          <w:rPr>
            <w:noProof/>
            <w:webHidden/>
          </w:rPr>
        </w:r>
        <w:r>
          <w:rPr>
            <w:noProof/>
            <w:webHidden/>
          </w:rPr>
          <w:fldChar w:fldCharType="separate"/>
        </w:r>
        <w:r>
          <w:rPr>
            <w:noProof/>
            <w:webHidden/>
          </w:rPr>
          <w:t>66</w:t>
        </w:r>
        <w:r>
          <w:rPr>
            <w:noProof/>
            <w:webHidden/>
          </w:rPr>
          <w:fldChar w:fldCharType="end"/>
        </w:r>
      </w:hyperlink>
    </w:p>
    <w:p w14:paraId="3CD000AB"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1" w:anchor="_Toc494553819" w:history="1">
        <w:r w:rsidRPr="005758D8">
          <w:rPr>
            <w:rStyle w:val="Hyperlink"/>
            <w:noProof/>
          </w:rPr>
          <w:t>Table 6</w:t>
        </w:r>
        <w:r w:rsidRPr="005758D8">
          <w:rPr>
            <w:rStyle w:val="Hyperlink"/>
            <w:noProof/>
          </w:rPr>
          <w:noBreakHyphen/>
          <w:t>1 - Solar Solution GUI Comparison</w:t>
        </w:r>
        <w:r>
          <w:rPr>
            <w:noProof/>
            <w:webHidden/>
          </w:rPr>
          <w:tab/>
        </w:r>
        <w:r>
          <w:rPr>
            <w:noProof/>
            <w:webHidden/>
          </w:rPr>
          <w:fldChar w:fldCharType="begin"/>
        </w:r>
        <w:r>
          <w:rPr>
            <w:noProof/>
            <w:webHidden/>
          </w:rPr>
          <w:instrText xml:space="preserve"> PAGEREF _Toc494553819 \h </w:instrText>
        </w:r>
        <w:r>
          <w:rPr>
            <w:noProof/>
            <w:webHidden/>
          </w:rPr>
        </w:r>
        <w:r>
          <w:rPr>
            <w:noProof/>
            <w:webHidden/>
          </w:rPr>
          <w:fldChar w:fldCharType="separate"/>
        </w:r>
        <w:r>
          <w:rPr>
            <w:noProof/>
            <w:webHidden/>
          </w:rPr>
          <w:t>78</w:t>
        </w:r>
        <w:r>
          <w:rPr>
            <w:noProof/>
            <w:webHidden/>
          </w:rPr>
          <w:fldChar w:fldCharType="end"/>
        </w:r>
      </w:hyperlink>
    </w:p>
    <w:p w14:paraId="12B6631C" w14:textId="77777777" w:rsidR="00211FC1" w:rsidRPr="0099416A" w:rsidRDefault="00211FC1" w:rsidP="00211FC1">
      <w:pPr>
        <w:pStyle w:val="ContentsTable"/>
      </w:pPr>
      <w:r w:rsidRPr="0099416A">
        <w:fldChar w:fldCharType="end"/>
      </w:r>
      <w:r w:rsidRPr="0099416A">
        <w:br w:type="page"/>
      </w:r>
    </w:p>
    <w:p w14:paraId="7A04EB7B" w14:textId="77777777" w:rsidR="00211FC1" w:rsidRPr="0099416A" w:rsidRDefault="00211FC1" w:rsidP="00211FC1">
      <w:pPr>
        <w:pStyle w:val="Heading1-NoNumber"/>
        <w:rPr>
          <w:lang w:val="en-AU"/>
        </w:rPr>
      </w:pPr>
      <w:bookmarkStart w:id="8" w:name="_Toc494532656"/>
      <w:r w:rsidRPr="0099416A">
        <w:rPr>
          <w:lang w:val="en-AU"/>
        </w:rPr>
        <w:lastRenderedPageBreak/>
        <w:t>List of Figures</w:t>
      </w:r>
      <w:bookmarkEnd w:id="8"/>
    </w:p>
    <w:p w14:paraId="29CAC45F"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fldChar w:fldCharType="begin"/>
      </w:r>
      <w:r w:rsidRPr="0099416A">
        <w:instrText xml:space="preserve"> TOC \h \z \c "Figure" </w:instrText>
      </w:r>
      <w:r w:rsidRPr="0099416A">
        <w:fldChar w:fldCharType="separate"/>
      </w:r>
      <w:hyperlink r:id="rId22" w:anchor="_Toc494553820" w:history="1">
        <w:r w:rsidRPr="0061677C">
          <w:rPr>
            <w:rStyle w:val="Hyperlink"/>
            <w:noProof/>
          </w:rPr>
          <w:t>Figure 1</w:t>
        </w:r>
        <w:r w:rsidRPr="0061677C">
          <w:rPr>
            <w:rStyle w:val="Hyperlink"/>
            <w:noProof/>
          </w:rPr>
          <w:noBreakHyphen/>
          <w:t>1 - Worlds Energy Consumption by Source (Million Tonnes Ore Equivalent Vs. Year) [7]</w:t>
        </w:r>
        <w:r>
          <w:rPr>
            <w:noProof/>
            <w:webHidden/>
          </w:rPr>
          <w:tab/>
        </w:r>
        <w:r>
          <w:rPr>
            <w:noProof/>
            <w:webHidden/>
          </w:rPr>
          <w:fldChar w:fldCharType="begin"/>
        </w:r>
        <w:r>
          <w:rPr>
            <w:noProof/>
            <w:webHidden/>
          </w:rPr>
          <w:instrText xml:space="preserve"> PAGEREF _Toc494553820 \h </w:instrText>
        </w:r>
        <w:r>
          <w:rPr>
            <w:noProof/>
            <w:webHidden/>
          </w:rPr>
        </w:r>
        <w:r>
          <w:rPr>
            <w:noProof/>
            <w:webHidden/>
          </w:rPr>
          <w:fldChar w:fldCharType="separate"/>
        </w:r>
        <w:r>
          <w:rPr>
            <w:noProof/>
            <w:webHidden/>
          </w:rPr>
          <w:t>2</w:t>
        </w:r>
        <w:r>
          <w:rPr>
            <w:noProof/>
            <w:webHidden/>
          </w:rPr>
          <w:fldChar w:fldCharType="end"/>
        </w:r>
      </w:hyperlink>
    </w:p>
    <w:p w14:paraId="62DC3F8F"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4553821" w:history="1">
        <w:r w:rsidRPr="0061677C">
          <w:rPr>
            <w:rStyle w:val="Hyperlink"/>
            <w:noProof/>
          </w:rPr>
          <w:t>Figure 2</w:t>
        </w:r>
        <w:r w:rsidRPr="0061677C">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553821 \h </w:instrText>
        </w:r>
        <w:r>
          <w:rPr>
            <w:noProof/>
            <w:webHidden/>
          </w:rPr>
        </w:r>
        <w:r>
          <w:rPr>
            <w:noProof/>
            <w:webHidden/>
          </w:rPr>
          <w:fldChar w:fldCharType="separate"/>
        </w:r>
        <w:r>
          <w:rPr>
            <w:noProof/>
            <w:webHidden/>
          </w:rPr>
          <w:t>5</w:t>
        </w:r>
        <w:r>
          <w:rPr>
            <w:noProof/>
            <w:webHidden/>
          </w:rPr>
          <w:fldChar w:fldCharType="end"/>
        </w:r>
      </w:hyperlink>
    </w:p>
    <w:p w14:paraId="367F42FE"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4553822" w:history="1">
        <w:r w:rsidRPr="0061677C">
          <w:rPr>
            <w:rStyle w:val="Hyperlink"/>
            <w:noProof/>
          </w:rPr>
          <w:t>Figure 2</w:t>
        </w:r>
        <w:r w:rsidRPr="0061677C">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4553822 \h </w:instrText>
        </w:r>
        <w:r>
          <w:rPr>
            <w:noProof/>
            <w:webHidden/>
          </w:rPr>
        </w:r>
        <w:r>
          <w:rPr>
            <w:noProof/>
            <w:webHidden/>
          </w:rPr>
          <w:fldChar w:fldCharType="separate"/>
        </w:r>
        <w:r>
          <w:rPr>
            <w:noProof/>
            <w:webHidden/>
          </w:rPr>
          <w:t>6</w:t>
        </w:r>
        <w:r>
          <w:rPr>
            <w:noProof/>
            <w:webHidden/>
          </w:rPr>
          <w:fldChar w:fldCharType="end"/>
        </w:r>
      </w:hyperlink>
    </w:p>
    <w:p w14:paraId="4B39CF48"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4553823" w:history="1">
        <w:r w:rsidRPr="0061677C">
          <w:rPr>
            <w:rStyle w:val="Hyperlink"/>
            <w:noProof/>
          </w:rPr>
          <w:t>Figure 2</w:t>
        </w:r>
        <w:r w:rsidRPr="0061677C">
          <w:rPr>
            <w:rStyle w:val="Hyperlink"/>
            <w:noProof/>
          </w:rPr>
          <w:noBreakHyphen/>
          <w:t>3 - Photovoltaic Panel Types [21]</w:t>
        </w:r>
        <w:r>
          <w:rPr>
            <w:noProof/>
            <w:webHidden/>
          </w:rPr>
          <w:tab/>
        </w:r>
        <w:r>
          <w:rPr>
            <w:noProof/>
            <w:webHidden/>
          </w:rPr>
          <w:fldChar w:fldCharType="begin"/>
        </w:r>
        <w:r>
          <w:rPr>
            <w:noProof/>
            <w:webHidden/>
          </w:rPr>
          <w:instrText xml:space="preserve"> PAGEREF _Toc494553823 \h </w:instrText>
        </w:r>
        <w:r>
          <w:rPr>
            <w:noProof/>
            <w:webHidden/>
          </w:rPr>
        </w:r>
        <w:r>
          <w:rPr>
            <w:noProof/>
            <w:webHidden/>
          </w:rPr>
          <w:fldChar w:fldCharType="separate"/>
        </w:r>
        <w:r>
          <w:rPr>
            <w:noProof/>
            <w:webHidden/>
          </w:rPr>
          <w:t>8</w:t>
        </w:r>
        <w:r>
          <w:rPr>
            <w:noProof/>
            <w:webHidden/>
          </w:rPr>
          <w:fldChar w:fldCharType="end"/>
        </w:r>
      </w:hyperlink>
    </w:p>
    <w:p w14:paraId="03D1E22A"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6" w:anchor="_Toc494553824" w:history="1">
        <w:r w:rsidRPr="0061677C">
          <w:rPr>
            <w:rStyle w:val="Hyperlink"/>
            <w:noProof/>
          </w:rPr>
          <w:t>Figure 2</w:t>
        </w:r>
        <w:r w:rsidRPr="0061677C">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4553824 \h </w:instrText>
        </w:r>
        <w:r>
          <w:rPr>
            <w:noProof/>
            <w:webHidden/>
          </w:rPr>
        </w:r>
        <w:r>
          <w:rPr>
            <w:noProof/>
            <w:webHidden/>
          </w:rPr>
          <w:fldChar w:fldCharType="separate"/>
        </w:r>
        <w:r>
          <w:rPr>
            <w:noProof/>
            <w:webHidden/>
          </w:rPr>
          <w:t>8</w:t>
        </w:r>
        <w:r>
          <w:rPr>
            <w:noProof/>
            <w:webHidden/>
          </w:rPr>
          <w:fldChar w:fldCharType="end"/>
        </w:r>
      </w:hyperlink>
    </w:p>
    <w:p w14:paraId="25DE130A"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4553825" w:history="1">
        <w:r w:rsidRPr="0061677C">
          <w:rPr>
            <w:rStyle w:val="Hyperlink"/>
            <w:noProof/>
          </w:rPr>
          <w:t>Figure 2</w:t>
        </w:r>
        <w:r w:rsidRPr="0061677C">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4553825 \h </w:instrText>
        </w:r>
        <w:r>
          <w:rPr>
            <w:noProof/>
            <w:webHidden/>
          </w:rPr>
        </w:r>
        <w:r>
          <w:rPr>
            <w:noProof/>
            <w:webHidden/>
          </w:rPr>
          <w:fldChar w:fldCharType="separate"/>
        </w:r>
        <w:r>
          <w:rPr>
            <w:noProof/>
            <w:webHidden/>
          </w:rPr>
          <w:t>9</w:t>
        </w:r>
        <w:r>
          <w:rPr>
            <w:noProof/>
            <w:webHidden/>
          </w:rPr>
          <w:fldChar w:fldCharType="end"/>
        </w:r>
      </w:hyperlink>
    </w:p>
    <w:p w14:paraId="538D3FCC"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4553826" w:history="1">
        <w:r w:rsidRPr="0061677C">
          <w:rPr>
            <w:rStyle w:val="Hyperlink"/>
            <w:noProof/>
          </w:rPr>
          <w:t>Figure 2</w:t>
        </w:r>
        <w:r w:rsidRPr="0061677C">
          <w:rPr>
            <w:rStyle w:val="Hyperlink"/>
            <w:noProof/>
          </w:rPr>
          <w:noBreakHyphen/>
          <w:t>6 - Changes in Electricity Generation by Fuel Type [24]</w:t>
        </w:r>
        <w:r>
          <w:rPr>
            <w:noProof/>
            <w:webHidden/>
          </w:rPr>
          <w:tab/>
        </w:r>
        <w:r>
          <w:rPr>
            <w:noProof/>
            <w:webHidden/>
          </w:rPr>
          <w:fldChar w:fldCharType="begin"/>
        </w:r>
        <w:r>
          <w:rPr>
            <w:noProof/>
            <w:webHidden/>
          </w:rPr>
          <w:instrText xml:space="preserve"> PAGEREF _Toc494553826 \h </w:instrText>
        </w:r>
        <w:r>
          <w:rPr>
            <w:noProof/>
            <w:webHidden/>
          </w:rPr>
        </w:r>
        <w:r>
          <w:rPr>
            <w:noProof/>
            <w:webHidden/>
          </w:rPr>
          <w:fldChar w:fldCharType="separate"/>
        </w:r>
        <w:r>
          <w:rPr>
            <w:noProof/>
            <w:webHidden/>
          </w:rPr>
          <w:t>10</w:t>
        </w:r>
        <w:r>
          <w:rPr>
            <w:noProof/>
            <w:webHidden/>
          </w:rPr>
          <w:fldChar w:fldCharType="end"/>
        </w:r>
      </w:hyperlink>
    </w:p>
    <w:p w14:paraId="6CD554CA"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4553827" w:history="1">
        <w:r w:rsidRPr="0061677C">
          <w:rPr>
            <w:rStyle w:val="Hyperlink"/>
            <w:noProof/>
          </w:rPr>
          <w:t>Figure 2</w:t>
        </w:r>
        <w:r w:rsidRPr="0061677C">
          <w:rPr>
            <w:rStyle w:val="Hyperlink"/>
            <w:noProof/>
          </w:rPr>
          <w:noBreakHyphen/>
          <w:t>7 - Solar PV Global Capacity by Country/Region, 2005-2015 [25]</w:t>
        </w:r>
        <w:r>
          <w:rPr>
            <w:noProof/>
            <w:webHidden/>
          </w:rPr>
          <w:tab/>
        </w:r>
        <w:r>
          <w:rPr>
            <w:noProof/>
            <w:webHidden/>
          </w:rPr>
          <w:fldChar w:fldCharType="begin"/>
        </w:r>
        <w:r>
          <w:rPr>
            <w:noProof/>
            <w:webHidden/>
          </w:rPr>
          <w:instrText xml:space="preserve"> PAGEREF _Toc494553827 \h </w:instrText>
        </w:r>
        <w:r>
          <w:rPr>
            <w:noProof/>
            <w:webHidden/>
          </w:rPr>
        </w:r>
        <w:r>
          <w:rPr>
            <w:noProof/>
            <w:webHidden/>
          </w:rPr>
          <w:fldChar w:fldCharType="separate"/>
        </w:r>
        <w:r>
          <w:rPr>
            <w:noProof/>
            <w:webHidden/>
          </w:rPr>
          <w:t>10</w:t>
        </w:r>
        <w:r>
          <w:rPr>
            <w:noProof/>
            <w:webHidden/>
          </w:rPr>
          <w:fldChar w:fldCharType="end"/>
        </w:r>
      </w:hyperlink>
    </w:p>
    <w:p w14:paraId="4F22C7DC"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4553828" w:history="1">
        <w:r w:rsidRPr="0061677C">
          <w:rPr>
            <w:rStyle w:val="Hyperlink"/>
            <w:noProof/>
          </w:rPr>
          <w:t>Figure 2</w:t>
        </w:r>
        <w:r w:rsidRPr="0061677C">
          <w:rPr>
            <w:rStyle w:val="Hyperlink"/>
            <w:noProof/>
          </w:rPr>
          <w:noBreakHyphen/>
          <w:t>8 - Annual Solar PV Installations in Australia [24]</w:t>
        </w:r>
        <w:r>
          <w:rPr>
            <w:noProof/>
            <w:webHidden/>
          </w:rPr>
          <w:tab/>
        </w:r>
        <w:r>
          <w:rPr>
            <w:noProof/>
            <w:webHidden/>
          </w:rPr>
          <w:fldChar w:fldCharType="begin"/>
        </w:r>
        <w:r>
          <w:rPr>
            <w:noProof/>
            <w:webHidden/>
          </w:rPr>
          <w:instrText xml:space="preserve"> PAGEREF _Toc494553828 \h </w:instrText>
        </w:r>
        <w:r>
          <w:rPr>
            <w:noProof/>
            <w:webHidden/>
          </w:rPr>
        </w:r>
        <w:r>
          <w:rPr>
            <w:noProof/>
            <w:webHidden/>
          </w:rPr>
          <w:fldChar w:fldCharType="separate"/>
        </w:r>
        <w:r>
          <w:rPr>
            <w:noProof/>
            <w:webHidden/>
          </w:rPr>
          <w:t>11</w:t>
        </w:r>
        <w:r>
          <w:rPr>
            <w:noProof/>
            <w:webHidden/>
          </w:rPr>
          <w:fldChar w:fldCharType="end"/>
        </w:r>
      </w:hyperlink>
    </w:p>
    <w:p w14:paraId="045A3424"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4553829" w:history="1">
        <w:r w:rsidRPr="0061677C">
          <w:rPr>
            <w:rStyle w:val="Hyperlink"/>
            <w:noProof/>
          </w:rPr>
          <w:t>Figure 2</w:t>
        </w:r>
        <w:r w:rsidRPr="0061677C">
          <w:rPr>
            <w:rStyle w:val="Hyperlink"/>
            <w:noProof/>
          </w:rPr>
          <w:noBreakHyphen/>
          <w:t>9 - State Average Solar PV System Size [24]</w:t>
        </w:r>
        <w:r>
          <w:rPr>
            <w:noProof/>
            <w:webHidden/>
          </w:rPr>
          <w:tab/>
        </w:r>
        <w:r>
          <w:rPr>
            <w:noProof/>
            <w:webHidden/>
          </w:rPr>
          <w:fldChar w:fldCharType="begin"/>
        </w:r>
        <w:r>
          <w:rPr>
            <w:noProof/>
            <w:webHidden/>
          </w:rPr>
          <w:instrText xml:space="preserve"> PAGEREF _Toc494553829 \h </w:instrText>
        </w:r>
        <w:r>
          <w:rPr>
            <w:noProof/>
            <w:webHidden/>
          </w:rPr>
        </w:r>
        <w:r>
          <w:rPr>
            <w:noProof/>
            <w:webHidden/>
          </w:rPr>
          <w:fldChar w:fldCharType="separate"/>
        </w:r>
        <w:r>
          <w:rPr>
            <w:noProof/>
            <w:webHidden/>
          </w:rPr>
          <w:t>11</w:t>
        </w:r>
        <w:r>
          <w:rPr>
            <w:noProof/>
            <w:webHidden/>
          </w:rPr>
          <w:fldChar w:fldCharType="end"/>
        </w:r>
      </w:hyperlink>
    </w:p>
    <w:p w14:paraId="138F0E2A"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4553830" w:history="1">
        <w:r w:rsidRPr="0061677C">
          <w:rPr>
            <w:rStyle w:val="Hyperlink"/>
            <w:noProof/>
          </w:rPr>
          <w:t>Figure 2</w:t>
        </w:r>
        <w:r w:rsidRPr="0061677C">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4553830 \h </w:instrText>
        </w:r>
        <w:r>
          <w:rPr>
            <w:noProof/>
            <w:webHidden/>
          </w:rPr>
        </w:r>
        <w:r>
          <w:rPr>
            <w:noProof/>
            <w:webHidden/>
          </w:rPr>
          <w:fldChar w:fldCharType="separate"/>
        </w:r>
        <w:r>
          <w:rPr>
            <w:noProof/>
            <w:webHidden/>
          </w:rPr>
          <w:t>13</w:t>
        </w:r>
        <w:r>
          <w:rPr>
            <w:noProof/>
            <w:webHidden/>
          </w:rPr>
          <w:fldChar w:fldCharType="end"/>
        </w:r>
      </w:hyperlink>
    </w:p>
    <w:p w14:paraId="721F26DD"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4553831" w:history="1">
        <w:r w:rsidRPr="0061677C">
          <w:rPr>
            <w:rStyle w:val="Hyperlink"/>
            <w:noProof/>
          </w:rPr>
          <w:t>Figure 2</w:t>
        </w:r>
        <w:r w:rsidRPr="0061677C">
          <w:rPr>
            <w:rStyle w:val="Hyperlink"/>
            <w:noProof/>
          </w:rPr>
          <w:noBreakHyphen/>
          <w:t>11 - Solar Cell Efficiency [19]</w:t>
        </w:r>
        <w:r>
          <w:rPr>
            <w:noProof/>
            <w:webHidden/>
          </w:rPr>
          <w:tab/>
        </w:r>
        <w:r>
          <w:rPr>
            <w:noProof/>
            <w:webHidden/>
          </w:rPr>
          <w:fldChar w:fldCharType="begin"/>
        </w:r>
        <w:r>
          <w:rPr>
            <w:noProof/>
            <w:webHidden/>
          </w:rPr>
          <w:instrText xml:space="preserve"> PAGEREF _Toc494553831 \h </w:instrText>
        </w:r>
        <w:r>
          <w:rPr>
            <w:noProof/>
            <w:webHidden/>
          </w:rPr>
        </w:r>
        <w:r>
          <w:rPr>
            <w:noProof/>
            <w:webHidden/>
          </w:rPr>
          <w:fldChar w:fldCharType="separate"/>
        </w:r>
        <w:r>
          <w:rPr>
            <w:noProof/>
            <w:webHidden/>
          </w:rPr>
          <w:t>14</w:t>
        </w:r>
        <w:r>
          <w:rPr>
            <w:noProof/>
            <w:webHidden/>
          </w:rPr>
          <w:fldChar w:fldCharType="end"/>
        </w:r>
      </w:hyperlink>
    </w:p>
    <w:p w14:paraId="3022E2AC"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4553832" w:history="1">
        <w:r w:rsidRPr="0061677C">
          <w:rPr>
            <w:rStyle w:val="Hyperlink"/>
            <w:noProof/>
          </w:rPr>
          <w:t>Figure 2</w:t>
        </w:r>
        <w:r w:rsidRPr="0061677C">
          <w:rPr>
            <w:rStyle w:val="Hyperlink"/>
            <w:noProof/>
          </w:rPr>
          <w:noBreakHyphen/>
          <w:t>12 - Equivalent Circuit of a Solar Cell [28]</w:t>
        </w:r>
        <w:r>
          <w:rPr>
            <w:noProof/>
            <w:webHidden/>
          </w:rPr>
          <w:tab/>
        </w:r>
        <w:r>
          <w:rPr>
            <w:noProof/>
            <w:webHidden/>
          </w:rPr>
          <w:fldChar w:fldCharType="begin"/>
        </w:r>
        <w:r>
          <w:rPr>
            <w:noProof/>
            <w:webHidden/>
          </w:rPr>
          <w:instrText xml:space="preserve"> PAGEREF _Toc494553832 \h </w:instrText>
        </w:r>
        <w:r>
          <w:rPr>
            <w:noProof/>
            <w:webHidden/>
          </w:rPr>
        </w:r>
        <w:r>
          <w:rPr>
            <w:noProof/>
            <w:webHidden/>
          </w:rPr>
          <w:fldChar w:fldCharType="separate"/>
        </w:r>
        <w:r>
          <w:rPr>
            <w:noProof/>
            <w:webHidden/>
          </w:rPr>
          <w:t>14</w:t>
        </w:r>
        <w:r>
          <w:rPr>
            <w:noProof/>
            <w:webHidden/>
          </w:rPr>
          <w:fldChar w:fldCharType="end"/>
        </w:r>
      </w:hyperlink>
    </w:p>
    <w:p w14:paraId="455EBA06"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4553833" w:history="1">
        <w:r w:rsidRPr="0061677C">
          <w:rPr>
            <w:rStyle w:val="Hyperlink"/>
            <w:noProof/>
          </w:rPr>
          <w:t>Figure 2</w:t>
        </w:r>
        <w:r w:rsidRPr="0061677C">
          <w:rPr>
            <w:rStyle w:val="Hyperlink"/>
            <w:noProof/>
          </w:rPr>
          <w:noBreakHyphen/>
          <w:t>13 - I-V Characteristic for Silicon 33 Cells Tested without Irradiance (a) Reverse Bias and (b) Forward Bias, at 22 Degrees Celsius [37]</w:t>
        </w:r>
        <w:r>
          <w:rPr>
            <w:noProof/>
            <w:webHidden/>
          </w:rPr>
          <w:tab/>
        </w:r>
        <w:r>
          <w:rPr>
            <w:noProof/>
            <w:webHidden/>
          </w:rPr>
          <w:fldChar w:fldCharType="begin"/>
        </w:r>
        <w:r>
          <w:rPr>
            <w:noProof/>
            <w:webHidden/>
          </w:rPr>
          <w:instrText xml:space="preserve"> PAGEREF _Toc494553833 \h </w:instrText>
        </w:r>
        <w:r>
          <w:rPr>
            <w:noProof/>
            <w:webHidden/>
          </w:rPr>
        </w:r>
        <w:r>
          <w:rPr>
            <w:noProof/>
            <w:webHidden/>
          </w:rPr>
          <w:fldChar w:fldCharType="separate"/>
        </w:r>
        <w:r>
          <w:rPr>
            <w:noProof/>
            <w:webHidden/>
          </w:rPr>
          <w:t>18</w:t>
        </w:r>
        <w:r>
          <w:rPr>
            <w:noProof/>
            <w:webHidden/>
          </w:rPr>
          <w:fldChar w:fldCharType="end"/>
        </w:r>
      </w:hyperlink>
    </w:p>
    <w:p w14:paraId="5E135457"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4553834" w:history="1">
        <w:r w:rsidRPr="0061677C">
          <w:rPr>
            <w:rStyle w:val="Hyperlink"/>
            <w:noProof/>
          </w:rPr>
          <w:t>Figure 2</w:t>
        </w:r>
        <w:r w:rsidRPr="0061677C">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4553834 \h </w:instrText>
        </w:r>
        <w:r>
          <w:rPr>
            <w:noProof/>
            <w:webHidden/>
          </w:rPr>
        </w:r>
        <w:r>
          <w:rPr>
            <w:noProof/>
            <w:webHidden/>
          </w:rPr>
          <w:fldChar w:fldCharType="separate"/>
        </w:r>
        <w:r>
          <w:rPr>
            <w:noProof/>
            <w:webHidden/>
          </w:rPr>
          <w:t>18</w:t>
        </w:r>
        <w:r>
          <w:rPr>
            <w:noProof/>
            <w:webHidden/>
          </w:rPr>
          <w:fldChar w:fldCharType="end"/>
        </w:r>
      </w:hyperlink>
    </w:p>
    <w:p w14:paraId="2697777B"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4553835" w:history="1">
        <w:r w:rsidRPr="0061677C">
          <w:rPr>
            <w:rStyle w:val="Hyperlink"/>
            <w:noProof/>
          </w:rPr>
          <w:t>Figure 2</w:t>
        </w:r>
        <w:r w:rsidRPr="0061677C">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4553835 \h </w:instrText>
        </w:r>
        <w:r>
          <w:rPr>
            <w:noProof/>
            <w:webHidden/>
          </w:rPr>
        </w:r>
        <w:r>
          <w:rPr>
            <w:noProof/>
            <w:webHidden/>
          </w:rPr>
          <w:fldChar w:fldCharType="separate"/>
        </w:r>
        <w:r>
          <w:rPr>
            <w:noProof/>
            <w:webHidden/>
          </w:rPr>
          <w:t>18</w:t>
        </w:r>
        <w:r>
          <w:rPr>
            <w:noProof/>
            <w:webHidden/>
          </w:rPr>
          <w:fldChar w:fldCharType="end"/>
        </w:r>
      </w:hyperlink>
    </w:p>
    <w:p w14:paraId="1BCF766A"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4553836" w:history="1">
        <w:r w:rsidRPr="0061677C">
          <w:rPr>
            <w:rStyle w:val="Hyperlink"/>
            <w:noProof/>
          </w:rPr>
          <w:t>Figure 2</w:t>
        </w:r>
        <w:r w:rsidRPr="0061677C">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4553836 \h </w:instrText>
        </w:r>
        <w:r>
          <w:rPr>
            <w:noProof/>
            <w:webHidden/>
          </w:rPr>
        </w:r>
        <w:r>
          <w:rPr>
            <w:noProof/>
            <w:webHidden/>
          </w:rPr>
          <w:fldChar w:fldCharType="separate"/>
        </w:r>
        <w:r>
          <w:rPr>
            <w:noProof/>
            <w:webHidden/>
          </w:rPr>
          <w:t>19</w:t>
        </w:r>
        <w:r>
          <w:rPr>
            <w:noProof/>
            <w:webHidden/>
          </w:rPr>
          <w:fldChar w:fldCharType="end"/>
        </w:r>
      </w:hyperlink>
    </w:p>
    <w:p w14:paraId="00FE73FD"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4553837" w:history="1">
        <w:r w:rsidRPr="0061677C">
          <w:rPr>
            <w:rStyle w:val="Hyperlink"/>
            <w:noProof/>
          </w:rPr>
          <w:t>Figure 2</w:t>
        </w:r>
        <w:r w:rsidRPr="0061677C">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4553837 \h </w:instrText>
        </w:r>
        <w:r>
          <w:rPr>
            <w:noProof/>
            <w:webHidden/>
          </w:rPr>
        </w:r>
        <w:r>
          <w:rPr>
            <w:noProof/>
            <w:webHidden/>
          </w:rPr>
          <w:fldChar w:fldCharType="separate"/>
        </w:r>
        <w:r>
          <w:rPr>
            <w:noProof/>
            <w:webHidden/>
          </w:rPr>
          <w:t>20</w:t>
        </w:r>
        <w:r>
          <w:rPr>
            <w:noProof/>
            <w:webHidden/>
          </w:rPr>
          <w:fldChar w:fldCharType="end"/>
        </w:r>
      </w:hyperlink>
    </w:p>
    <w:p w14:paraId="3CB45C38"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4553838" w:history="1">
        <w:r w:rsidRPr="0061677C">
          <w:rPr>
            <w:rStyle w:val="Hyperlink"/>
            <w:noProof/>
          </w:rPr>
          <w:t>Figure 2</w:t>
        </w:r>
        <w:r w:rsidRPr="0061677C">
          <w:rPr>
            <w:rStyle w:val="Hyperlink"/>
            <w:noProof/>
          </w:rPr>
          <w:noBreakHyphen/>
          <w:t>18 -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4553838 \h </w:instrText>
        </w:r>
        <w:r>
          <w:rPr>
            <w:noProof/>
            <w:webHidden/>
          </w:rPr>
        </w:r>
        <w:r>
          <w:rPr>
            <w:noProof/>
            <w:webHidden/>
          </w:rPr>
          <w:fldChar w:fldCharType="separate"/>
        </w:r>
        <w:r>
          <w:rPr>
            <w:noProof/>
            <w:webHidden/>
          </w:rPr>
          <w:t>22</w:t>
        </w:r>
        <w:r>
          <w:rPr>
            <w:noProof/>
            <w:webHidden/>
          </w:rPr>
          <w:fldChar w:fldCharType="end"/>
        </w:r>
      </w:hyperlink>
    </w:p>
    <w:p w14:paraId="6E42A9BB"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4553839" w:history="1">
        <w:r w:rsidRPr="0061677C">
          <w:rPr>
            <w:rStyle w:val="Hyperlink"/>
            <w:noProof/>
          </w:rPr>
          <w:t>Figure 2</w:t>
        </w:r>
        <w:r w:rsidRPr="0061677C">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4553839 \h </w:instrText>
        </w:r>
        <w:r>
          <w:rPr>
            <w:noProof/>
            <w:webHidden/>
          </w:rPr>
        </w:r>
        <w:r>
          <w:rPr>
            <w:noProof/>
            <w:webHidden/>
          </w:rPr>
          <w:fldChar w:fldCharType="separate"/>
        </w:r>
        <w:r>
          <w:rPr>
            <w:noProof/>
            <w:webHidden/>
          </w:rPr>
          <w:t>25</w:t>
        </w:r>
        <w:r>
          <w:rPr>
            <w:noProof/>
            <w:webHidden/>
          </w:rPr>
          <w:fldChar w:fldCharType="end"/>
        </w:r>
      </w:hyperlink>
    </w:p>
    <w:p w14:paraId="0E766AFD"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4553840" w:history="1">
        <w:r w:rsidRPr="0061677C">
          <w:rPr>
            <w:rStyle w:val="Hyperlink"/>
            <w:noProof/>
          </w:rPr>
          <w:t>Figure 2</w:t>
        </w:r>
        <w:r w:rsidRPr="0061677C">
          <w:rPr>
            <w:rStyle w:val="Hyperlink"/>
            <w:noProof/>
          </w:rPr>
          <w:noBreakHyphen/>
          <w:t>20 - Australian Solar Irradiance [61]</w:t>
        </w:r>
        <w:r>
          <w:rPr>
            <w:noProof/>
            <w:webHidden/>
          </w:rPr>
          <w:tab/>
        </w:r>
        <w:r>
          <w:rPr>
            <w:noProof/>
            <w:webHidden/>
          </w:rPr>
          <w:fldChar w:fldCharType="begin"/>
        </w:r>
        <w:r>
          <w:rPr>
            <w:noProof/>
            <w:webHidden/>
          </w:rPr>
          <w:instrText xml:space="preserve"> PAGEREF _Toc494553840 \h </w:instrText>
        </w:r>
        <w:r>
          <w:rPr>
            <w:noProof/>
            <w:webHidden/>
          </w:rPr>
        </w:r>
        <w:r>
          <w:rPr>
            <w:noProof/>
            <w:webHidden/>
          </w:rPr>
          <w:fldChar w:fldCharType="separate"/>
        </w:r>
        <w:r>
          <w:rPr>
            <w:noProof/>
            <w:webHidden/>
          </w:rPr>
          <w:t>28</w:t>
        </w:r>
        <w:r>
          <w:rPr>
            <w:noProof/>
            <w:webHidden/>
          </w:rPr>
          <w:fldChar w:fldCharType="end"/>
        </w:r>
      </w:hyperlink>
    </w:p>
    <w:p w14:paraId="6FF32FB8"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4553841" w:history="1">
        <w:r w:rsidRPr="0061677C">
          <w:rPr>
            <w:rStyle w:val="Hyperlink"/>
            <w:noProof/>
          </w:rPr>
          <w:t>Figure 2</w:t>
        </w:r>
        <w:r w:rsidRPr="0061677C">
          <w:rPr>
            <w:rStyle w:val="Hyperlink"/>
            <w:noProof/>
          </w:rPr>
          <w:noBreakHyphen/>
          <w:t>21 - Average Hourly Total Solar Radiation on Horizontal Surface (measured) [63]</w:t>
        </w:r>
        <w:r>
          <w:rPr>
            <w:noProof/>
            <w:webHidden/>
          </w:rPr>
          <w:tab/>
        </w:r>
        <w:r>
          <w:rPr>
            <w:noProof/>
            <w:webHidden/>
          </w:rPr>
          <w:fldChar w:fldCharType="begin"/>
        </w:r>
        <w:r>
          <w:rPr>
            <w:noProof/>
            <w:webHidden/>
          </w:rPr>
          <w:instrText xml:space="preserve"> PAGEREF _Toc494553841 \h </w:instrText>
        </w:r>
        <w:r>
          <w:rPr>
            <w:noProof/>
            <w:webHidden/>
          </w:rPr>
        </w:r>
        <w:r>
          <w:rPr>
            <w:noProof/>
            <w:webHidden/>
          </w:rPr>
          <w:fldChar w:fldCharType="separate"/>
        </w:r>
        <w:r>
          <w:rPr>
            <w:noProof/>
            <w:webHidden/>
          </w:rPr>
          <w:t>29</w:t>
        </w:r>
        <w:r>
          <w:rPr>
            <w:noProof/>
            <w:webHidden/>
          </w:rPr>
          <w:fldChar w:fldCharType="end"/>
        </w:r>
      </w:hyperlink>
    </w:p>
    <w:p w14:paraId="5F7A8E71"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4553842" w:history="1">
        <w:r w:rsidRPr="0061677C">
          <w:rPr>
            <w:rStyle w:val="Hyperlink"/>
            <w:noProof/>
          </w:rPr>
          <w:t>Figure 2</w:t>
        </w:r>
        <w:r w:rsidRPr="0061677C">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4553842 \h </w:instrText>
        </w:r>
        <w:r>
          <w:rPr>
            <w:noProof/>
            <w:webHidden/>
          </w:rPr>
        </w:r>
        <w:r>
          <w:rPr>
            <w:noProof/>
            <w:webHidden/>
          </w:rPr>
          <w:fldChar w:fldCharType="separate"/>
        </w:r>
        <w:r>
          <w:rPr>
            <w:noProof/>
            <w:webHidden/>
          </w:rPr>
          <w:t>31</w:t>
        </w:r>
        <w:r>
          <w:rPr>
            <w:noProof/>
            <w:webHidden/>
          </w:rPr>
          <w:fldChar w:fldCharType="end"/>
        </w:r>
      </w:hyperlink>
    </w:p>
    <w:p w14:paraId="7BB774C4"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4553843" w:history="1">
        <w:r w:rsidRPr="0061677C">
          <w:rPr>
            <w:rStyle w:val="Hyperlink"/>
            <w:noProof/>
          </w:rPr>
          <w:t>Figure 2</w:t>
        </w:r>
        <w:r w:rsidRPr="0061677C">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4553843 \h </w:instrText>
        </w:r>
        <w:r>
          <w:rPr>
            <w:noProof/>
            <w:webHidden/>
          </w:rPr>
        </w:r>
        <w:r>
          <w:rPr>
            <w:noProof/>
            <w:webHidden/>
          </w:rPr>
          <w:fldChar w:fldCharType="separate"/>
        </w:r>
        <w:r>
          <w:rPr>
            <w:noProof/>
            <w:webHidden/>
          </w:rPr>
          <w:t>32</w:t>
        </w:r>
        <w:r>
          <w:rPr>
            <w:noProof/>
            <w:webHidden/>
          </w:rPr>
          <w:fldChar w:fldCharType="end"/>
        </w:r>
      </w:hyperlink>
    </w:p>
    <w:p w14:paraId="48077CBD"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4553844" w:history="1">
        <w:r w:rsidRPr="0061677C">
          <w:rPr>
            <w:rStyle w:val="Hyperlink"/>
            <w:noProof/>
          </w:rPr>
          <w:t>Figure 2</w:t>
        </w:r>
        <w:r w:rsidRPr="0061677C">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4553844 \h </w:instrText>
        </w:r>
        <w:r>
          <w:rPr>
            <w:noProof/>
            <w:webHidden/>
          </w:rPr>
        </w:r>
        <w:r>
          <w:rPr>
            <w:noProof/>
            <w:webHidden/>
          </w:rPr>
          <w:fldChar w:fldCharType="separate"/>
        </w:r>
        <w:r>
          <w:rPr>
            <w:noProof/>
            <w:webHidden/>
          </w:rPr>
          <w:t>33</w:t>
        </w:r>
        <w:r>
          <w:rPr>
            <w:noProof/>
            <w:webHidden/>
          </w:rPr>
          <w:fldChar w:fldCharType="end"/>
        </w:r>
      </w:hyperlink>
    </w:p>
    <w:p w14:paraId="62492A1C"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4553845" w:history="1">
        <w:r w:rsidRPr="0061677C">
          <w:rPr>
            <w:rStyle w:val="Hyperlink"/>
            <w:noProof/>
          </w:rPr>
          <w:t>Figure 2</w:t>
        </w:r>
        <w:r w:rsidRPr="0061677C">
          <w:rPr>
            <w:rStyle w:val="Hyperlink"/>
            <w:noProof/>
          </w:rPr>
          <w:noBreakHyphen/>
          <w:t>25 - Ergon Energy Service Area [65]</w:t>
        </w:r>
        <w:r>
          <w:rPr>
            <w:noProof/>
            <w:webHidden/>
          </w:rPr>
          <w:tab/>
        </w:r>
        <w:r>
          <w:rPr>
            <w:noProof/>
            <w:webHidden/>
          </w:rPr>
          <w:fldChar w:fldCharType="begin"/>
        </w:r>
        <w:r>
          <w:rPr>
            <w:noProof/>
            <w:webHidden/>
          </w:rPr>
          <w:instrText xml:space="preserve"> PAGEREF _Toc494553845 \h </w:instrText>
        </w:r>
        <w:r>
          <w:rPr>
            <w:noProof/>
            <w:webHidden/>
          </w:rPr>
        </w:r>
        <w:r>
          <w:rPr>
            <w:noProof/>
            <w:webHidden/>
          </w:rPr>
          <w:fldChar w:fldCharType="separate"/>
        </w:r>
        <w:r>
          <w:rPr>
            <w:noProof/>
            <w:webHidden/>
          </w:rPr>
          <w:t>34</w:t>
        </w:r>
        <w:r>
          <w:rPr>
            <w:noProof/>
            <w:webHidden/>
          </w:rPr>
          <w:fldChar w:fldCharType="end"/>
        </w:r>
      </w:hyperlink>
    </w:p>
    <w:p w14:paraId="2BE17101"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4553846" w:history="1">
        <w:r w:rsidRPr="0061677C">
          <w:rPr>
            <w:rStyle w:val="Hyperlink"/>
            <w:noProof/>
          </w:rPr>
          <w:t>Figure 2</w:t>
        </w:r>
        <w:r w:rsidRPr="0061677C">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4553846 \h </w:instrText>
        </w:r>
        <w:r>
          <w:rPr>
            <w:noProof/>
            <w:webHidden/>
          </w:rPr>
        </w:r>
        <w:r>
          <w:rPr>
            <w:noProof/>
            <w:webHidden/>
          </w:rPr>
          <w:fldChar w:fldCharType="separate"/>
        </w:r>
        <w:r>
          <w:rPr>
            <w:noProof/>
            <w:webHidden/>
          </w:rPr>
          <w:t>35</w:t>
        </w:r>
        <w:r>
          <w:rPr>
            <w:noProof/>
            <w:webHidden/>
          </w:rPr>
          <w:fldChar w:fldCharType="end"/>
        </w:r>
      </w:hyperlink>
    </w:p>
    <w:p w14:paraId="02B8FE5F"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4553847" w:history="1">
        <w:r w:rsidRPr="0061677C">
          <w:rPr>
            <w:rStyle w:val="Hyperlink"/>
            <w:noProof/>
          </w:rPr>
          <w:t>Figure 2</w:t>
        </w:r>
        <w:r w:rsidRPr="0061677C">
          <w:rPr>
            <w:rStyle w:val="Hyperlink"/>
            <w:noProof/>
          </w:rPr>
          <w:noBreakHyphen/>
          <w:t>27 - 24hr Energy Profile [67]</w:t>
        </w:r>
        <w:r>
          <w:rPr>
            <w:noProof/>
            <w:webHidden/>
          </w:rPr>
          <w:tab/>
        </w:r>
        <w:r>
          <w:rPr>
            <w:noProof/>
            <w:webHidden/>
          </w:rPr>
          <w:fldChar w:fldCharType="begin"/>
        </w:r>
        <w:r>
          <w:rPr>
            <w:noProof/>
            <w:webHidden/>
          </w:rPr>
          <w:instrText xml:space="preserve"> PAGEREF _Toc494553847 \h </w:instrText>
        </w:r>
        <w:r>
          <w:rPr>
            <w:noProof/>
            <w:webHidden/>
          </w:rPr>
        </w:r>
        <w:r>
          <w:rPr>
            <w:noProof/>
            <w:webHidden/>
          </w:rPr>
          <w:fldChar w:fldCharType="separate"/>
        </w:r>
        <w:r>
          <w:rPr>
            <w:noProof/>
            <w:webHidden/>
          </w:rPr>
          <w:t>36</w:t>
        </w:r>
        <w:r>
          <w:rPr>
            <w:noProof/>
            <w:webHidden/>
          </w:rPr>
          <w:fldChar w:fldCharType="end"/>
        </w:r>
      </w:hyperlink>
    </w:p>
    <w:p w14:paraId="0E032F2C"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4553848" w:history="1">
        <w:r w:rsidRPr="0061677C">
          <w:rPr>
            <w:rStyle w:val="Hyperlink"/>
            <w:noProof/>
          </w:rPr>
          <w:t>Figure 2</w:t>
        </w:r>
        <w:r w:rsidRPr="0061677C">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4553848 \h </w:instrText>
        </w:r>
        <w:r>
          <w:rPr>
            <w:noProof/>
            <w:webHidden/>
          </w:rPr>
        </w:r>
        <w:r>
          <w:rPr>
            <w:noProof/>
            <w:webHidden/>
          </w:rPr>
          <w:fldChar w:fldCharType="separate"/>
        </w:r>
        <w:r>
          <w:rPr>
            <w:noProof/>
            <w:webHidden/>
          </w:rPr>
          <w:t>36</w:t>
        </w:r>
        <w:r>
          <w:rPr>
            <w:noProof/>
            <w:webHidden/>
          </w:rPr>
          <w:fldChar w:fldCharType="end"/>
        </w:r>
      </w:hyperlink>
    </w:p>
    <w:p w14:paraId="2B35685B"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4553849" w:history="1">
        <w:r w:rsidRPr="0061677C">
          <w:rPr>
            <w:rStyle w:val="Hyperlink"/>
            <w:noProof/>
          </w:rPr>
          <w:t>Figure 2</w:t>
        </w:r>
        <w:r w:rsidRPr="0061677C">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4553849 \h </w:instrText>
        </w:r>
        <w:r>
          <w:rPr>
            <w:noProof/>
            <w:webHidden/>
          </w:rPr>
        </w:r>
        <w:r>
          <w:rPr>
            <w:noProof/>
            <w:webHidden/>
          </w:rPr>
          <w:fldChar w:fldCharType="separate"/>
        </w:r>
        <w:r>
          <w:rPr>
            <w:noProof/>
            <w:webHidden/>
          </w:rPr>
          <w:t>37</w:t>
        </w:r>
        <w:r>
          <w:rPr>
            <w:noProof/>
            <w:webHidden/>
          </w:rPr>
          <w:fldChar w:fldCharType="end"/>
        </w:r>
      </w:hyperlink>
    </w:p>
    <w:p w14:paraId="3AF12C79"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4553850" w:history="1">
        <w:r w:rsidRPr="0061677C">
          <w:rPr>
            <w:rStyle w:val="Hyperlink"/>
            <w:noProof/>
          </w:rPr>
          <w:t>Figure 2</w:t>
        </w:r>
        <w:r w:rsidRPr="0061677C">
          <w:rPr>
            <w:rStyle w:val="Hyperlink"/>
            <w:noProof/>
          </w:rPr>
          <w:noBreakHyphen/>
          <w:t>30 - Tariff 11 kWh/day - Summer Vs Winter [73]</w:t>
        </w:r>
        <w:r>
          <w:rPr>
            <w:noProof/>
            <w:webHidden/>
          </w:rPr>
          <w:tab/>
        </w:r>
        <w:r>
          <w:rPr>
            <w:noProof/>
            <w:webHidden/>
          </w:rPr>
          <w:fldChar w:fldCharType="begin"/>
        </w:r>
        <w:r>
          <w:rPr>
            <w:noProof/>
            <w:webHidden/>
          </w:rPr>
          <w:instrText xml:space="preserve"> PAGEREF _Toc494553850 \h </w:instrText>
        </w:r>
        <w:r>
          <w:rPr>
            <w:noProof/>
            <w:webHidden/>
          </w:rPr>
        </w:r>
        <w:r>
          <w:rPr>
            <w:noProof/>
            <w:webHidden/>
          </w:rPr>
          <w:fldChar w:fldCharType="separate"/>
        </w:r>
        <w:r>
          <w:rPr>
            <w:noProof/>
            <w:webHidden/>
          </w:rPr>
          <w:t>39</w:t>
        </w:r>
        <w:r>
          <w:rPr>
            <w:noProof/>
            <w:webHidden/>
          </w:rPr>
          <w:fldChar w:fldCharType="end"/>
        </w:r>
      </w:hyperlink>
    </w:p>
    <w:p w14:paraId="5143E763"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4553851" w:history="1">
        <w:r w:rsidRPr="0061677C">
          <w:rPr>
            <w:rStyle w:val="Hyperlink"/>
            <w:noProof/>
          </w:rPr>
          <w:t>Figure 2</w:t>
        </w:r>
        <w:r w:rsidRPr="0061677C">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4553851 \h </w:instrText>
        </w:r>
        <w:r>
          <w:rPr>
            <w:noProof/>
            <w:webHidden/>
          </w:rPr>
        </w:r>
        <w:r>
          <w:rPr>
            <w:noProof/>
            <w:webHidden/>
          </w:rPr>
          <w:fldChar w:fldCharType="separate"/>
        </w:r>
        <w:r>
          <w:rPr>
            <w:noProof/>
            <w:webHidden/>
          </w:rPr>
          <w:t>40</w:t>
        </w:r>
        <w:r>
          <w:rPr>
            <w:noProof/>
            <w:webHidden/>
          </w:rPr>
          <w:fldChar w:fldCharType="end"/>
        </w:r>
      </w:hyperlink>
    </w:p>
    <w:p w14:paraId="35109B1B"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4553852" w:history="1">
        <w:r w:rsidRPr="0061677C">
          <w:rPr>
            <w:rStyle w:val="Hyperlink"/>
            <w:noProof/>
          </w:rPr>
          <w:t>Figure 2</w:t>
        </w:r>
        <w:r w:rsidRPr="0061677C">
          <w:rPr>
            <w:rStyle w:val="Hyperlink"/>
            <w:noProof/>
          </w:rPr>
          <w:noBreakHyphen/>
          <w:t>32 - Solar Power Calculator GUI</w:t>
        </w:r>
        <w:r>
          <w:rPr>
            <w:noProof/>
            <w:webHidden/>
          </w:rPr>
          <w:tab/>
        </w:r>
        <w:r>
          <w:rPr>
            <w:noProof/>
            <w:webHidden/>
          </w:rPr>
          <w:fldChar w:fldCharType="begin"/>
        </w:r>
        <w:r>
          <w:rPr>
            <w:noProof/>
            <w:webHidden/>
          </w:rPr>
          <w:instrText xml:space="preserve"> PAGEREF _Toc494553852 \h </w:instrText>
        </w:r>
        <w:r>
          <w:rPr>
            <w:noProof/>
            <w:webHidden/>
          </w:rPr>
        </w:r>
        <w:r>
          <w:rPr>
            <w:noProof/>
            <w:webHidden/>
          </w:rPr>
          <w:fldChar w:fldCharType="separate"/>
        </w:r>
        <w:r>
          <w:rPr>
            <w:noProof/>
            <w:webHidden/>
          </w:rPr>
          <w:t>41</w:t>
        </w:r>
        <w:r>
          <w:rPr>
            <w:noProof/>
            <w:webHidden/>
          </w:rPr>
          <w:fldChar w:fldCharType="end"/>
        </w:r>
      </w:hyperlink>
    </w:p>
    <w:p w14:paraId="591B21FD"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4553853" w:history="1">
        <w:r w:rsidRPr="0061677C">
          <w:rPr>
            <w:rStyle w:val="Hyperlink"/>
            <w:noProof/>
          </w:rPr>
          <w:t>Figure 2</w:t>
        </w:r>
        <w:r w:rsidRPr="0061677C">
          <w:rPr>
            <w:rStyle w:val="Hyperlink"/>
            <w:noProof/>
          </w:rPr>
          <w:noBreakHyphen/>
          <w:t>33 - Solar Choice GUI</w:t>
        </w:r>
        <w:r>
          <w:rPr>
            <w:noProof/>
            <w:webHidden/>
          </w:rPr>
          <w:tab/>
        </w:r>
        <w:r>
          <w:rPr>
            <w:noProof/>
            <w:webHidden/>
          </w:rPr>
          <w:fldChar w:fldCharType="begin"/>
        </w:r>
        <w:r>
          <w:rPr>
            <w:noProof/>
            <w:webHidden/>
          </w:rPr>
          <w:instrText xml:space="preserve"> PAGEREF _Toc494553853 \h </w:instrText>
        </w:r>
        <w:r>
          <w:rPr>
            <w:noProof/>
            <w:webHidden/>
          </w:rPr>
        </w:r>
        <w:r>
          <w:rPr>
            <w:noProof/>
            <w:webHidden/>
          </w:rPr>
          <w:fldChar w:fldCharType="separate"/>
        </w:r>
        <w:r>
          <w:rPr>
            <w:noProof/>
            <w:webHidden/>
          </w:rPr>
          <w:t>42</w:t>
        </w:r>
        <w:r>
          <w:rPr>
            <w:noProof/>
            <w:webHidden/>
          </w:rPr>
          <w:fldChar w:fldCharType="end"/>
        </w:r>
      </w:hyperlink>
    </w:p>
    <w:p w14:paraId="00F3D62F"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4553854" w:history="1">
        <w:r w:rsidRPr="0061677C">
          <w:rPr>
            <w:rStyle w:val="Hyperlink"/>
            <w:noProof/>
          </w:rPr>
          <w:t>Figure 2</w:t>
        </w:r>
        <w:r w:rsidRPr="0061677C">
          <w:rPr>
            <w:rStyle w:val="Hyperlink"/>
            <w:noProof/>
          </w:rPr>
          <w:noBreakHyphen/>
          <w:t>34 - Solar Savings GUI</w:t>
        </w:r>
        <w:r>
          <w:rPr>
            <w:noProof/>
            <w:webHidden/>
          </w:rPr>
          <w:tab/>
        </w:r>
        <w:r>
          <w:rPr>
            <w:noProof/>
            <w:webHidden/>
          </w:rPr>
          <w:fldChar w:fldCharType="begin"/>
        </w:r>
        <w:r>
          <w:rPr>
            <w:noProof/>
            <w:webHidden/>
          </w:rPr>
          <w:instrText xml:space="preserve"> PAGEREF _Toc494553854 \h </w:instrText>
        </w:r>
        <w:r>
          <w:rPr>
            <w:noProof/>
            <w:webHidden/>
          </w:rPr>
        </w:r>
        <w:r>
          <w:rPr>
            <w:noProof/>
            <w:webHidden/>
          </w:rPr>
          <w:fldChar w:fldCharType="separate"/>
        </w:r>
        <w:r>
          <w:rPr>
            <w:noProof/>
            <w:webHidden/>
          </w:rPr>
          <w:t>42</w:t>
        </w:r>
        <w:r>
          <w:rPr>
            <w:noProof/>
            <w:webHidden/>
          </w:rPr>
          <w:fldChar w:fldCharType="end"/>
        </w:r>
      </w:hyperlink>
    </w:p>
    <w:p w14:paraId="256C7270"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4553855" w:history="1">
        <w:r w:rsidRPr="0061677C">
          <w:rPr>
            <w:rStyle w:val="Hyperlink"/>
            <w:noProof/>
          </w:rPr>
          <w:t>Figure 2</w:t>
        </w:r>
        <w:r w:rsidRPr="0061677C">
          <w:rPr>
            <w:rStyle w:val="Hyperlink"/>
            <w:noProof/>
          </w:rPr>
          <w:noBreakHyphen/>
          <w:t>35 - HOMER GUI [77]</w:t>
        </w:r>
        <w:r>
          <w:rPr>
            <w:noProof/>
            <w:webHidden/>
          </w:rPr>
          <w:tab/>
        </w:r>
        <w:r>
          <w:rPr>
            <w:noProof/>
            <w:webHidden/>
          </w:rPr>
          <w:fldChar w:fldCharType="begin"/>
        </w:r>
        <w:r>
          <w:rPr>
            <w:noProof/>
            <w:webHidden/>
          </w:rPr>
          <w:instrText xml:space="preserve"> PAGEREF _Toc494553855 \h </w:instrText>
        </w:r>
        <w:r>
          <w:rPr>
            <w:noProof/>
            <w:webHidden/>
          </w:rPr>
        </w:r>
        <w:r>
          <w:rPr>
            <w:noProof/>
            <w:webHidden/>
          </w:rPr>
          <w:fldChar w:fldCharType="separate"/>
        </w:r>
        <w:r>
          <w:rPr>
            <w:noProof/>
            <w:webHidden/>
          </w:rPr>
          <w:t>43</w:t>
        </w:r>
        <w:r>
          <w:rPr>
            <w:noProof/>
            <w:webHidden/>
          </w:rPr>
          <w:fldChar w:fldCharType="end"/>
        </w:r>
      </w:hyperlink>
    </w:p>
    <w:p w14:paraId="4C6EF05B"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4553856" w:history="1">
        <w:r w:rsidRPr="0061677C">
          <w:rPr>
            <w:rStyle w:val="Hyperlink"/>
            <w:noProof/>
          </w:rPr>
          <w:t>Figure 3</w:t>
        </w:r>
        <w:r w:rsidRPr="0061677C">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553856 \h </w:instrText>
        </w:r>
        <w:r>
          <w:rPr>
            <w:noProof/>
            <w:webHidden/>
          </w:rPr>
        </w:r>
        <w:r>
          <w:rPr>
            <w:noProof/>
            <w:webHidden/>
          </w:rPr>
          <w:fldChar w:fldCharType="separate"/>
        </w:r>
        <w:r>
          <w:rPr>
            <w:noProof/>
            <w:webHidden/>
          </w:rPr>
          <w:t>46</w:t>
        </w:r>
        <w:r>
          <w:rPr>
            <w:noProof/>
            <w:webHidden/>
          </w:rPr>
          <w:fldChar w:fldCharType="end"/>
        </w:r>
      </w:hyperlink>
    </w:p>
    <w:p w14:paraId="5707A4D7"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4553857" w:history="1">
        <w:r w:rsidRPr="0061677C">
          <w:rPr>
            <w:rStyle w:val="Hyperlink"/>
            <w:noProof/>
          </w:rPr>
          <w:t>Figure 3</w:t>
        </w:r>
        <w:r w:rsidRPr="0061677C">
          <w:rPr>
            <w:rStyle w:val="Hyperlink"/>
            <w:noProof/>
          </w:rPr>
          <w:noBreakHyphen/>
          <w:t>2 - Program Overview</w:t>
        </w:r>
        <w:r>
          <w:rPr>
            <w:noProof/>
            <w:webHidden/>
          </w:rPr>
          <w:tab/>
        </w:r>
        <w:r>
          <w:rPr>
            <w:noProof/>
            <w:webHidden/>
          </w:rPr>
          <w:fldChar w:fldCharType="begin"/>
        </w:r>
        <w:r>
          <w:rPr>
            <w:noProof/>
            <w:webHidden/>
          </w:rPr>
          <w:instrText xml:space="preserve"> PAGEREF _Toc494553857 \h </w:instrText>
        </w:r>
        <w:r>
          <w:rPr>
            <w:noProof/>
            <w:webHidden/>
          </w:rPr>
        </w:r>
        <w:r>
          <w:rPr>
            <w:noProof/>
            <w:webHidden/>
          </w:rPr>
          <w:fldChar w:fldCharType="separate"/>
        </w:r>
        <w:r>
          <w:rPr>
            <w:noProof/>
            <w:webHidden/>
          </w:rPr>
          <w:t>48</w:t>
        </w:r>
        <w:r>
          <w:rPr>
            <w:noProof/>
            <w:webHidden/>
          </w:rPr>
          <w:fldChar w:fldCharType="end"/>
        </w:r>
      </w:hyperlink>
    </w:p>
    <w:p w14:paraId="5B4BC317"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4553858" w:history="1">
        <w:r w:rsidRPr="0061677C">
          <w:rPr>
            <w:rStyle w:val="Hyperlink"/>
            <w:noProof/>
          </w:rPr>
          <w:t>Figure 4</w:t>
        </w:r>
        <w:r w:rsidRPr="0061677C">
          <w:rPr>
            <w:rStyle w:val="Hyperlink"/>
            <w:noProof/>
          </w:rPr>
          <w:noBreakHyphen/>
          <w:t>1 - Entry Screen to GUI prompt</w:t>
        </w:r>
        <w:r>
          <w:rPr>
            <w:noProof/>
            <w:webHidden/>
          </w:rPr>
          <w:tab/>
        </w:r>
        <w:r>
          <w:rPr>
            <w:noProof/>
            <w:webHidden/>
          </w:rPr>
          <w:fldChar w:fldCharType="begin"/>
        </w:r>
        <w:r>
          <w:rPr>
            <w:noProof/>
            <w:webHidden/>
          </w:rPr>
          <w:instrText xml:space="preserve"> PAGEREF _Toc494553858 \h </w:instrText>
        </w:r>
        <w:r>
          <w:rPr>
            <w:noProof/>
            <w:webHidden/>
          </w:rPr>
        </w:r>
        <w:r>
          <w:rPr>
            <w:noProof/>
            <w:webHidden/>
          </w:rPr>
          <w:fldChar w:fldCharType="separate"/>
        </w:r>
        <w:r>
          <w:rPr>
            <w:noProof/>
            <w:webHidden/>
          </w:rPr>
          <w:t>56</w:t>
        </w:r>
        <w:r>
          <w:rPr>
            <w:noProof/>
            <w:webHidden/>
          </w:rPr>
          <w:fldChar w:fldCharType="end"/>
        </w:r>
      </w:hyperlink>
    </w:p>
    <w:p w14:paraId="04883448"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59" w:history="1">
        <w:r w:rsidRPr="0061677C">
          <w:rPr>
            <w:rStyle w:val="Hyperlink"/>
            <w:noProof/>
          </w:rPr>
          <w:t>Figure 4</w:t>
        </w:r>
        <w:r w:rsidRPr="0061677C">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4553859 \h </w:instrText>
        </w:r>
        <w:r>
          <w:rPr>
            <w:noProof/>
            <w:webHidden/>
          </w:rPr>
        </w:r>
        <w:r>
          <w:rPr>
            <w:noProof/>
            <w:webHidden/>
          </w:rPr>
          <w:fldChar w:fldCharType="separate"/>
        </w:r>
        <w:r>
          <w:rPr>
            <w:noProof/>
            <w:webHidden/>
          </w:rPr>
          <w:t>57</w:t>
        </w:r>
        <w:r>
          <w:rPr>
            <w:noProof/>
            <w:webHidden/>
          </w:rPr>
          <w:fldChar w:fldCharType="end"/>
        </w:r>
      </w:hyperlink>
    </w:p>
    <w:p w14:paraId="784A6959"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4553860" w:history="1">
        <w:r w:rsidRPr="0061677C">
          <w:rPr>
            <w:rStyle w:val="Hyperlink"/>
            <w:noProof/>
          </w:rPr>
          <w:t>Figure 4</w:t>
        </w:r>
        <w:r w:rsidRPr="0061677C">
          <w:rPr>
            <w:rStyle w:val="Hyperlink"/>
            <w:noProof/>
          </w:rPr>
          <w:noBreakHyphen/>
          <w:t>3 - Data Acquisition phase of GUI prompting</w:t>
        </w:r>
        <w:r>
          <w:rPr>
            <w:noProof/>
            <w:webHidden/>
          </w:rPr>
          <w:tab/>
        </w:r>
        <w:r>
          <w:rPr>
            <w:noProof/>
            <w:webHidden/>
          </w:rPr>
          <w:fldChar w:fldCharType="begin"/>
        </w:r>
        <w:r>
          <w:rPr>
            <w:noProof/>
            <w:webHidden/>
          </w:rPr>
          <w:instrText xml:space="preserve"> PAGEREF _Toc494553860 \h </w:instrText>
        </w:r>
        <w:r>
          <w:rPr>
            <w:noProof/>
            <w:webHidden/>
          </w:rPr>
        </w:r>
        <w:r>
          <w:rPr>
            <w:noProof/>
            <w:webHidden/>
          </w:rPr>
          <w:fldChar w:fldCharType="separate"/>
        </w:r>
        <w:r>
          <w:rPr>
            <w:noProof/>
            <w:webHidden/>
          </w:rPr>
          <w:t>58</w:t>
        </w:r>
        <w:r>
          <w:rPr>
            <w:noProof/>
            <w:webHidden/>
          </w:rPr>
          <w:fldChar w:fldCharType="end"/>
        </w:r>
      </w:hyperlink>
    </w:p>
    <w:p w14:paraId="59B86834"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4553861" w:history="1">
        <w:r w:rsidRPr="0061677C">
          <w:rPr>
            <w:rStyle w:val="Hyperlink"/>
            <w:noProof/>
          </w:rPr>
          <w:t>Figure 4</w:t>
        </w:r>
        <w:r w:rsidRPr="0061677C">
          <w:rPr>
            <w:rStyle w:val="Hyperlink"/>
            <w:noProof/>
          </w:rPr>
          <w:noBreakHyphen/>
          <w:t>4 - Input Data tab</w:t>
        </w:r>
        <w:r>
          <w:rPr>
            <w:noProof/>
            <w:webHidden/>
          </w:rPr>
          <w:tab/>
        </w:r>
        <w:r>
          <w:rPr>
            <w:noProof/>
            <w:webHidden/>
          </w:rPr>
          <w:fldChar w:fldCharType="begin"/>
        </w:r>
        <w:r>
          <w:rPr>
            <w:noProof/>
            <w:webHidden/>
          </w:rPr>
          <w:instrText xml:space="preserve"> PAGEREF _Toc494553861 \h </w:instrText>
        </w:r>
        <w:r>
          <w:rPr>
            <w:noProof/>
            <w:webHidden/>
          </w:rPr>
        </w:r>
        <w:r>
          <w:rPr>
            <w:noProof/>
            <w:webHidden/>
          </w:rPr>
          <w:fldChar w:fldCharType="separate"/>
        </w:r>
        <w:r>
          <w:rPr>
            <w:noProof/>
            <w:webHidden/>
          </w:rPr>
          <w:t>59</w:t>
        </w:r>
        <w:r>
          <w:rPr>
            <w:noProof/>
            <w:webHidden/>
          </w:rPr>
          <w:fldChar w:fldCharType="end"/>
        </w:r>
      </w:hyperlink>
    </w:p>
    <w:p w14:paraId="128269E3"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4553862" w:history="1">
        <w:r w:rsidRPr="0061677C">
          <w:rPr>
            <w:rStyle w:val="Hyperlink"/>
            <w:noProof/>
          </w:rPr>
          <w:t>Figure 4</w:t>
        </w:r>
        <w:r w:rsidRPr="0061677C">
          <w:rPr>
            <w:rStyle w:val="Hyperlink"/>
            <w:noProof/>
          </w:rPr>
          <w:noBreakHyphen/>
          <w:t>5 - Estimated Production tab</w:t>
        </w:r>
        <w:r>
          <w:rPr>
            <w:noProof/>
            <w:webHidden/>
          </w:rPr>
          <w:tab/>
        </w:r>
        <w:r>
          <w:rPr>
            <w:noProof/>
            <w:webHidden/>
          </w:rPr>
          <w:fldChar w:fldCharType="begin"/>
        </w:r>
        <w:r>
          <w:rPr>
            <w:noProof/>
            <w:webHidden/>
          </w:rPr>
          <w:instrText xml:space="preserve"> PAGEREF _Toc494553862 \h </w:instrText>
        </w:r>
        <w:r>
          <w:rPr>
            <w:noProof/>
            <w:webHidden/>
          </w:rPr>
        </w:r>
        <w:r>
          <w:rPr>
            <w:noProof/>
            <w:webHidden/>
          </w:rPr>
          <w:fldChar w:fldCharType="separate"/>
        </w:r>
        <w:r>
          <w:rPr>
            <w:noProof/>
            <w:webHidden/>
          </w:rPr>
          <w:t>60</w:t>
        </w:r>
        <w:r>
          <w:rPr>
            <w:noProof/>
            <w:webHidden/>
          </w:rPr>
          <w:fldChar w:fldCharType="end"/>
        </w:r>
      </w:hyperlink>
    </w:p>
    <w:p w14:paraId="3024D885"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4553863" w:history="1">
        <w:r w:rsidRPr="0061677C">
          <w:rPr>
            <w:rStyle w:val="Hyperlink"/>
            <w:noProof/>
          </w:rPr>
          <w:t>Figure 4</w:t>
        </w:r>
        <w:r w:rsidRPr="0061677C">
          <w:rPr>
            <w:rStyle w:val="Hyperlink"/>
            <w:noProof/>
          </w:rPr>
          <w:noBreakHyphen/>
          <w:t>6 - Finance Options tab</w:t>
        </w:r>
        <w:r>
          <w:rPr>
            <w:noProof/>
            <w:webHidden/>
          </w:rPr>
          <w:tab/>
        </w:r>
        <w:r>
          <w:rPr>
            <w:noProof/>
            <w:webHidden/>
          </w:rPr>
          <w:fldChar w:fldCharType="begin"/>
        </w:r>
        <w:r>
          <w:rPr>
            <w:noProof/>
            <w:webHidden/>
          </w:rPr>
          <w:instrText xml:space="preserve"> PAGEREF _Toc494553863 \h </w:instrText>
        </w:r>
        <w:r>
          <w:rPr>
            <w:noProof/>
            <w:webHidden/>
          </w:rPr>
        </w:r>
        <w:r>
          <w:rPr>
            <w:noProof/>
            <w:webHidden/>
          </w:rPr>
          <w:fldChar w:fldCharType="separate"/>
        </w:r>
        <w:r>
          <w:rPr>
            <w:noProof/>
            <w:webHidden/>
          </w:rPr>
          <w:t>61</w:t>
        </w:r>
        <w:r>
          <w:rPr>
            <w:noProof/>
            <w:webHidden/>
          </w:rPr>
          <w:fldChar w:fldCharType="end"/>
        </w:r>
      </w:hyperlink>
    </w:p>
    <w:p w14:paraId="109342DB"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4553864" w:history="1">
        <w:r w:rsidRPr="0061677C">
          <w:rPr>
            <w:rStyle w:val="Hyperlink"/>
            <w:noProof/>
          </w:rPr>
          <w:t>Figure 4</w:t>
        </w:r>
        <w:r w:rsidRPr="0061677C">
          <w:rPr>
            <w:rStyle w:val="Hyperlink"/>
            <w:noProof/>
          </w:rPr>
          <w:noBreakHyphen/>
          <w:t>7 - Display tab</w:t>
        </w:r>
        <w:r>
          <w:rPr>
            <w:noProof/>
            <w:webHidden/>
          </w:rPr>
          <w:tab/>
        </w:r>
        <w:r>
          <w:rPr>
            <w:noProof/>
            <w:webHidden/>
          </w:rPr>
          <w:fldChar w:fldCharType="begin"/>
        </w:r>
        <w:r>
          <w:rPr>
            <w:noProof/>
            <w:webHidden/>
          </w:rPr>
          <w:instrText xml:space="preserve"> PAGEREF _Toc494553864 \h </w:instrText>
        </w:r>
        <w:r>
          <w:rPr>
            <w:noProof/>
            <w:webHidden/>
          </w:rPr>
        </w:r>
        <w:r>
          <w:rPr>
            <w:noProof/>
            <w:webHidden/>
          </w:rPr>
          <w:fldChar w:fldCharType="separate"/>
        </w:r>
        <w:r>
          <w:rPr>
            <w:noProof/>
            <w:webHidden/>
          </w:rPr>
          <w:t>62</w:t>
        </w:r>
        <w:r>
          <w:rPr>
            <w:noProof/>
            <w:webHidden/>
          </w:rPr>
          <w:fldChar w:fldCharType="end"/>
        </w:r>
      </w:hyperlink>
    </w:p>
    <w:p w14:paraId="7C788B8B"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4553865" w:history="1">
        <w:r w:rsidRPr="0061677C">
          <w:rPr>
            <w:rStyle w:val="Hyperlink"/>
            <w:noProof/>
          </w:rPr>
          <w:t>Figure 5</w:t>
        </w:r>
        <w:r w:rsidRPr="0061677C">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4553865 \h </w:instrText>
        </w:r>
        <w:r>
          <w:rPr>
            <w:noProof/>
            <w:webHidden/>
          </w:rPr>
        </w:r>
        <w:r>
          <w:rPr>
            <w:noProof/>
            <w:webHidden/>
          </w:rPr>
          <w:fldChar w:fldCharType="separate"/>
        </w:r>
        <w:r>
          <w:rPr>
            <w:noProof/>
            <w:webHidden/>
          </w:rPr>
          <w:t>63</w:t>
        </w:r>
        <w:r>
          <w:rPr>
            <w:noProof/>
            <w:webHidden/>
          </w:rPr>
          <w:fldChar w:fldCharType="end"/>
        </w:r>
      </w:hyperlink>
    </w:p>
    <w:p w14:paraId="378E5858"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4553866" w:history="1">
        <w:r w:rsidRPr="0061677C">
          <w:rPr>
            <w:rStyle w:val="Hyperlink"/>
            <w:noProof/>
          </w:rPr>
          <w:t>Figure 5</w:t>
        </w:r>
        <w:r w:rsidRPr="0061677C">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4553866 \h </w:instrText>
        </w:r>
        <w:r>
          <w:rPr>
            <w:noProof/>
            <w:webHidden/>
          </w:rPr>
        </w:r>
        <w:r>
          <w:rPr>
            <w:noProof/>
            <w:webHidden/>
          </w:rPr>
          <w:fldChar w:fldCharType="separate"/>
        </w:r>
        <w:r>
          <w:rPr>
            <w:noProof/>
            <w:webHidden/>
          </w:rPr>
          <w:t>67</w:t>
        </w:r>
        <w:r>
          <w:rPr>
            <w:noProof/>
            <w:webHidden/>
          </w:rPr>
          <w:fldChar w:fldCharType="end"/>
        </w:r>
      </w:hyperlink>
    </w:p>
    <w:p w14:paraId="6AE003C1"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4553867" w:history="1">
        <w:r w:rsidRPr="0061677C">
          <w:rPr>
            <w:rStyle w:val="Hyperlink"/>
            <w:noProof/>
          </w:rPr>
          <w:t>Figure 5</w:t>
        </w:r>
        <w:r w:rsidRPr="0061677C">
          <w:rPr>
            <w:rStyle w:val="Hyperlink"/>
            <w:noProof/>
          </w:rPr>
          <w:noBreakHyphen/>
          <w:t>3 - Monthly kWhr Production - Darwin</w:t>
        </w:r>
        <w:r>
          <w:rPr>
            <w:noProof/>
            <w:webHidden/>
          </w:rPr>
          <w:tab/>
        </w:r>
        <w:r>
          <w:rPr>
            <w:noProof/>
            <w:webHidden/>
          </w:rPr>
          <w:fldChar w:fldCharType="begin"/>
        </w:r>
        <w:r>
          <w:rPr>
            <w:noProof/>
            <w:webHidden/>
          </w:rPr>
          <w:instrText xml:space="preserve"> PAGEREF _Toc494553867 \h </w:instrText>
        </w:r>
        <w:r>
          <w:rPr>
            <w:noProof/>
            <w:webHidden/>
          </w:rPr>
        </w:r>
        <w:r>
          <w:rPr>
            <w:noProof/>
            <w:webHidden/>
          </w:rPr>
          <w:fldChar w:fldCharType="separate"/>
        </w:r>
        <w:r>
          <w:rPr>
            <w:noProof/>
            <w:webHidden/>
          </w:rPr>
          <w:t>67</w:t>
        </w:r>
        <w:r>
          <w:rPr>
            <w:noProof/>
            <w:webHidden/>
          </w:rPr>
          <w:fldChar w:fldCharType="end"/>
        </w:r>
      </w:hyperlink>
    </w:p>
    <w:p w14:paraId="2EFCF083"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4553868" w:history="1">
        <w:r w:rsidRPr="0061677C">
          <w:rPr>
            <w:rStyle w:val="Hyperlink"/>
            <w:noProof/>
          </w:rPr>
          <w:t>Figure 5</w:t>
        </w:r>
        <w:r w:rsidRPr="0061677C">
          <w:rPr>
            <w:rStyle w:val="Hyperlink"/>
            <w:noProof/>
          </w:rPr>
          <w:noBreakHyphen/>
          <w:t>4 - Monthly kWhr Production - Hobart</w:t>
        </w:r>
        <w:r>
          <w:rPr>
            <w:noProof/>
            <w:webHidden/>
          </w:rPr>
          <w:tab/>
        </w:r>
        <w:r>
          <w:rPr>
            <w:noProof/>
            <w:webHidden/>
          </w:rPr>
          <w:fldChar w:fldCharType="begin"/>
        </w:r>
        <w:r>
          <w:rPr>
            <w:noProof/>
            <w:webHidden/>
          </w:rPr>
          <w:instrText xml:space="preserve"> PAGEREF _Toc494553868 \h </w:instrText>
        </w:r>
        <w:r>
          <w:rPr>
            <w:noProof/>
            <w:webHidden/>
          </w:rPr>
        </w:r>
        <w:r>
          <w:rPr>
            <w:noProof/>
            <w:webHidden/>
          </w:rPr>
          <w:fldChar w:fldCharType="separate"/>
        </w:r>
        <w:r>
          <w:rPr>
            <w:noProof/>
            <w:webHidden/>
          </w:rPr>
          <w:t>67</w:t>
        </w:r>
        <w:r>
          <w:rPr>
            <w:noProof/>
            <w:webHidden/>
          </w:rPr>
          <w:fldChar w:fldCharType="end"/>
        </w:r>
      </w:hyperlink>
    </w:p>
    <w:p w14:paraId="38A38C8F"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4553869" w:history="1">
        <w:r w:rsidRPr="0061677C">
          <w:rPr>
            <w:rStyle w:val="Hyperlink"/>
            <w:noProof/>
          </w:rPr>
          <w:t>Figure 5</w:t>
        </w:r>
        <w:r w:rsidRPr="0061677C">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4553869 \h </w:instrText>
        </w:r>
        <w:r>
          <w:rPr>
            <w:noProof/>
            <w:webHidden/>
          </w:rPr>
        </w:r>
        <w:r>
          <w:rPr>
            <w:noProof/>
            <w:webHidden/>
          </w:rPr>
          <w:fldChar w:fldCharType="separate"/>
        </w:r>
        <w:r>
          <w:rPr>
            <w:noProof/>
            <w:webHidden/>
          </w:rPr>
          <w:t>68</w:t>
        </w:r>
        <w:r>
          <w:rPr>
            <w:noProof/>
            <w:webHidden/>
          </w:rPr>
          <w:fldChar w:fldCharType="end"/>
        </w:r>
      </w:hyperlink>
    </w:p>
    <w:p w14:paraId="755421E9"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4553870" w:history="1">
        <w:r w:rsidRPr="0061677C">
          <w:rPr>
            <w:rStyle w:val="Hyperlink"/>
            <w:noProof/>
          </w:rPr>
          <w:t>Figure 5</w:t>
        </w:r>
        <w:r w:rsidRPr="0061677C">
          <w:rPr>
            <w:rStyle w:val="Hyperlink"/>
            <w:noProof/>
          </w:rPr>
          <w:noBreakHyphen/>
          <w:t>6 - Yearly Savings with Solar Vs. Normal - Rate Townsville</w:t>
        </w:r>
        <w:r>
          <w:rPr>
            <w:noProof/>
            <w:webHidden/>
          </w:rPr>
          <w:tab/>
        </w:r>
        <w:r>
          <w:rPr>
            <w:noProof/>
            <w:webHidden/>
          </w:rPr>
          <w:fldChar w:fldCharType="begin"/>
        </w:r>
        <w:r>
          <w:rPr>
            <w:noProof/>
            <w:webHidden/>
          </w:rPr>
          <w:instrText xml:space="preserve"> PAGEREF _Toc494553870 \h </w:instrText>
        </w:r>
        <w:r>
          <w:rPr>
            <w:noProof/>
            <w:webHidden/>
          </w:rPr>
        </w:r>
        <w:r>
          <w:rPr>
            <w:noProof/>
            <w:webHidden/>
          </w:rPr>
          <w:fldChar w:fldCharType="separate"/>
        </w:r>
        <w:r>
          <w:rPr>
            <w:noProof/>
            <w:webHidden/>
          </w:rPr>
          <w:t>68</w:t>
        </w:r>
        <w:r>
          <w:rPr>
            <w:noProof/>
            <w:webHidden/>
          </w:rPr>
          <w:fldChar w:fldCharType="end"/>
        </w:r>
      </w:hyperlink>
    </w:p>
    <w:p w14:paraId="37A5F14A"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4553871" w:history="1">
        <w:r w:rsidRPr="0061677C">
          <w:rPr>
            <w:rStyle w:val="Hyperlink"/>
            <w:noProof/>
          </w:rPr>
          <w:t>Figure 5</w:t>
        </w:r>
        <w:r w:rsidRPr="0061677C">
          <w:rPr>
            <w:rStyle w:val="Hyperlink"/>
            <w:noProof/>
          </w:rPr>
          <w:noBreakHyphen/>
          <w:t>7 - Yearly Savings with Solar Vs. Normal Rate - Tasmania</w:t>
        </w:r>
        <w:r>
          <w:rPr>
            <w:noProof/>
            <w:webHidden/>
          </w:rPr>
          <w:tab/>
        </w:r>
        <w:r>
          <w:rPr>
            <w:noProof/>
            <w:webHidden/>
          </w:rPr>
          <w:fldChar w:fldCharType="begin"/>
        </w:r>
        <w:r>
          <w:rPr>
            <w:noProof/>
            <w:webHidden/>
          </w:rPr>
          <w:instrText xml:space="preserve"> PAGEREF _Toc494553871 \h </w:instrText>
        </w:r>
        <w:r>
          <w:rPr>
            <w:noProof/>
            <w:webHidden/>
          </w:rPr>
        </w:r>
        <w:r>
          <w:rPr>
            <w:noProof/>
            <w:webHidden/>
          </w:rPr>
          <w:fldChar w:fldCharType="separate"/>
        </w:r>
        <w:r>
          <w:rPr>
            <w:noProof/>
            <w:webHidden/>
          </w:rPr>
          <w:t>68</w:t>
        </w:r>
        <w:r>
          <w:rPr>
            <w:noProof/>
            <w:webHidden/>
          </w:rPr>
          <w:fldChar w:fldCharType="end"/>
        </w:r>
      </w:hyperlink>
    </w:p>
    <w:p w14:paraId="74267148"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4553872" w:history="1">
        <w:r w:rsidRPr="0061677C">
          <w:rPr>
            <w:rStyle w:val="Hyperlink"/>
            <w:noProof/>
          </w:rPr>
          <w:t>Figure 5</w:t>
        </w:r>
        <w:r w:rsidRPr="0061677C">
          <w:rPr>
            <w:rStyle w:val="Hyperlink"/>
            <w:noProof/>
          </w:rPr>
          <w:noBreakHyphen/>
          <w:t>8 - Household Energy Sources Chart - Townsville</w:t>
        </w:r>
        <w:r>
          <w:rPr>
            <w:noProof/>
            <w:webHidden/>
          </w:rPr>
          <w:tab/>
        </w:r>
        <w:r>
          <w:rPr>
            <w:noProof/>
            <w:webHidden/>
          </w:rPr>
          <w:fldChar w:fldCharType="begin"/>
        </w:r>
        <w:r>
          <w:rPr>
            <w:noProof/>
            <w:webHidden/>
          </w:rPr>
          <w:instrText xml:space="preserve"> PAGEREF _Toc494553872 \h </w:instrText>
        </w:r>
        <w:r>
          <w:rPr>
            <w:noProof/>
            <w:webHidden/>
          </w:rPr>
        </w:r>
        <w:r>
          <w:rPr>
            <w:noProof/>
            <w:webHidden/>
          </w:rPr>
          <w:fldChar w:fldCharType="separate"/>
        </w:r>
        <w:r>
          <w:rPr>
            <w:noProof/>
            <w:webHidden/>
          </w:rPr>
          <w:t>69</w:t>
        </w:r>
        <w:r>
          <w:rPr>
            <w:noProof/>
            <w:webHidden/>
          </w:rPr>
          <w:fldChar w:fldCharType="end"/>
        </w:r>
      </w:hyperlink>
    </w:p>
    <w:p w14:paraId="01D4C95A"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4553873" w:history="1">
        <w:r w:rsidRPr="0061677C">
          <w:rPr>
            <w:rStyle w:val="Hyperlink"/>
            <w:noProof/>
          </w:rPr>
          <w:t>Figure 5</w:t>
        </w:r>
        <w:r w:rsidRPr="0061677C">
          <w:rPr>
            <w:rStyle w:val="Hyperlink"/>
            <w:noProof/>
          </w:rPr>
          <w:noBreakHyphen/>
          <w:t>9 - Household Energy Sources Chart - Darwin</w:t>
        </w:r>
        <w:r>
          <w:rPr>
            <w:noProof/>
            <w:webHidden/>
          </w:rPr>
          <w:tab/>
        </w:r>
        <w:r>
          <w:rPr>
            <w:noProof/>
            <w:webHidden/>
          </w:rPr>
          <w:fldChar w:fldCharType="begin"/>
        </w:r>
        <w:r>
          <w:rPr>
            <w:noProof/>
            <w:webHidden/>
          </w:rPr>
          <w:instrText xml:space="preserve"> PAGEREF _Toc494553873 \h </w:instrText>
        </w:r>
        <w:r>
          <w:rPr>
            <w:noProof/>
            <w:webHidden/>
          </w:rPr>
        </w:r>
        <w:r>
          <w:rPr>
            <w:noProof/>
            <w:webHidden/>
          </w:rPr>
          <w:fldChar w:fldCharType="separate"/>
        </w:r>
        <w:r>
          <w:rPr>
            <w:noProof/>
            <w:webHidden/>
          </w:rPr>
          <w:t>69</w:t>
        </w:r>
        <w:r>
          <w:rPr>
            <w:noProof/>
            <w:webHidden/>
          </w:rPr>
          <w:fldChar w:fldCharType="end"/>
        </w:r>
      </w:hyperlink>
    </w:p>
    <w:p w14:paraId="5B3D2E47"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4553874" w:history="1">
        <w:r w:rsidRPr="0061677C">
          <w:rPr>
            <w:rStyle w:val="Hyperlink"/>
            <w:noProof/>
          </w:rPr>
          <w:t>Figure 5</w:t>
        </w:r>
        <w:r w:rsidRPr="0061677C">
          <w:rPr>
            <w:rStyle w:val="Hyperlink"/>
            <w:noProof/>
          </w:rPr>
          <w:noBreakHyphen/>
          <w:t>10 - Household Energy Sources Chart - Hobart</w:t>
        </w:r>
        <w:r>
          <w:rPr>
            <w:noProof/>
            <w:webHidden/>
          </w:rPr>
          <w:tab/>
        </w:r>
        <w:r>
          <w:rPr>
            <w:noProof/>
            <w:webHidden/>
          </w:rPr>
          <w:fldChar w:fldCharType="begin"/>
        </w:r>
        <w:r>
          <w:rPr>
            <w:noProof/>
            <w:webHidden/>
          </w:rPr>
          <w:instrText xml:space="preserve"> PAGEREF _Toc494553874 \h </w:instrText>
        </w:r>
        <w:r>
          <w:rPr>
            <w:noProof/>
            <w:webHidden/>
          </w:rPr>
        </w:r>
        <w:r>
          <w:rPr>
            <w:noProof/>
            <w:webHidden/>
          </w:rPr>
          <w:fldChar w:fldCharType="separate"/>
        </w:r>
        <w:r>
          <w:rPr>
            <w:noProof/>
            <w:webHidden/>
          </w:rPr>
          <w:t>69</w:t>
        </w:r>
        <w:r>
          <w:rPr>
            <w:noProof/>
            <w:webHidden/>
          </w:rPr>
          <w:fldChar w:fldCharType="end"/>
        </w:r>
      </w:hyperlink>
    </w:p>
    <w:p w14:paraId="5525368E" w14:textId="77777777" w:rsidR="00211FC1" w:rsidRPr="0099416A" w:rsidRDefault="00211FC1" w:rsidP="00211FC1">
      <w:r w:rsidRPr="0099416A">
        <w:fldChar w:fldCharType="end"/>
      </w:r>
      <w:r w:rsidRPr="0099416A">
        <w:br w:type="page"/>
      </w:r>
    </w:p>
    <w:p w14:paraId="0FAAD17C" w14:textId="77777777" w:rsidR="00211FC1" w:rsidRPr="0099416A" w:rsidRDefault="00211FC1" w:rsidP="00211FC1">
      <w:pPr>
        <w:pStyle w:val="Heading1-NoNumber"/>
        <w:rPr>
          <w:lang w:val="en-AU"/>
        </w:rPr>
      </w:pPr>
      <w:bookmarkStart w:id="9" w:name="_Toc494532657"/>
      <w:r w:rsidRPr="0099416A">
        <w:rPr>
          <w:lang w:val="en-AU"/>
        </w:rPr>
        <w:lastRenderedPageBreak/>
        <w:t>List of Abbreviations &amp; Symbols</w:t>
      </w:r>
      <w:bookmarkEnd w:id="9"/>
    </w:p>
    <w:p w14:paraId="27334B1B" w14:textId="77777777" w:rsidR="00211FC1" w:rsidRPr="0099416A" w:rsidRDefault="00211FC1" w:rsidP="00211FC1">
      <w:r w:rsidRPr="0099416A">
        <w:t>AC</w:t>
      </w:r>
      <w:r w:rsidRPr="0099416A">
        <w:tab/>
      </w:r>
      <w:r w:rsidRPr="0099416A">
        <w:tab/>
        <w:t>Alternating Current</w:t>
      </w:r>
    </w:p>
    <w:p w14:paraId="75D5021A" w14:textId="77777777" w:rsidR="00211FC1" w:rsidRPr="0099416A" w:rsidRDefault="00211FC1" w:rsidP="00211FC1">
      <w:r w:rsidRPr="0099416A">
        <w:t>AEMO</w:t>
      </w:r>
      <w:r w:rsidRPr="0099416A">
        <w:tab/>
      </w:r>
      <w:r w:rsidRPr="0099416A">
        <w:tab/>
        <w:t>Australian Energy Market Operator</w:t>
      </w:r>
    </w:p>
    <w:p w14:paraId="07BEA199" w14:textId="77777777" w:rsidR="00211FC1" w:rsidRPr="0099416A" w:rsidRDefault="00211FC1" w:rsidP="00211FC1">
      <w:r w:rsidRPr="0099416A">
        <w:t>ALCC</w:t>
      </w:r>
      <w:r w:rsidRPr="0099416A">
        <w:tab/>
      </w:r>
      <w:r w:rsidRPr="0099416A">
        <w:tab/>
        <w:t>Annualised Life Cycle Cost</w:t>
      </w:r>
    </w:p>
    <w:p w14:paraId="374A31B1" w14:textId="77777777" w:rsidR="00211FC1" w:rsidRPr="0099416A" w:rsidRDefault="00211FC1" w:rsidP="00211FC1">
      <w:r>
        <w:t>ANN-PMT</w:t>
      </w:r>
      <w:r w:rsidRPr="0099416A">
        <w:tab/>
        <w:t>Annualised Payment Plan</w:t>
      </w:r>
    </w:p>
    <w:p w14:paraId="3461153D" w14:textId="77777777" w:rsidR="00211FC1" w:rsidRPr="0099416A" w:rsidRDefault="00211FC1" w:rsidP="00211FC1">
      <w:r w:rsidRPr="0099416A">
        <w:t>BES</w:t>
      </w:r>
      <w:r w:rsidRPr="0099416A">
        <w:tab/>
      </w:r>
      <w:r w:rsidRPr="0099416A">
        <w:tab/>
        <w:t>Battery Energy Storage</w:t>
      </w:r>
    </w:p>
    <w:p w14:paraId="0B789902" w14:textId="77777777" w:rsidR="00211FC1" w:rsidRPr="0099416A" w:rsidRDefault="00211FC1" w:rsidP="00211FC1">
      <w:r w:rsidRPr="0099416A">
        <w:t>CO</w:t>
      </w:r>
      <w:r w:rsidRPr="0099416A">
        <w:rPr>
          <w:vertAlign w:val="subscript"/>
        </w:rPr>
        <w:t>2</w:t>
      </w:r>
      <w:r w:rsidRPr="0099416A">
        <w:tab/>
      </w:r>
      <w:r w:rsidRPr="0099416A">
        <w:tab/>
        <w:t>Carbon Dioxide</w:t>
      </w:r>
    </w:p>
    <w:p w14:paraId="2C929F05" w14:textId="77777777" w:rsidR="00211FC1" w:rsidRPr="0099416A" w:rsidRDefault="00211FC1" w:rsidP="00211FC1">
      <w:r w:rsidRPr="0099416A">
        <w:t>DC</w:t>
      </w:r>
      <w:r w:rsidRPr="0099416A">
        <w:tab/>
      </w:r>
      <w:r w:rsidRPr="0099416A">
        <w:tab/>
        <w:t>Direct Current</w:t>
      </w:r>
    </w:p>
    <w:p w14:paraId="0FEB4CA0" w14:textId="77777777" w:rsidR="00211FC1" w:rsidRPr="0099416A" w:rsidRDefault="00211FC1" w:rsidP="00211FC1">
      <w:r w:rsidRPr="0099416A">
        <w:t>DER</w:t>
      </w:r>
      <w:r w:rsidRPr="0099416A">
        <w:tab/>
      </w:r>
      <w:r w:rsidRPr="0099416A">
        <w:tab/>
        <w:t>Distributed Energy Resource</w:t>
      </w:r>
    </w:p>
    <w:p w14:paraId="50E74661" w14:textId="77777777" w:rsidR="00211FC1" w:rsidRPr="0099416A" w:rsidRDefault="00211FC1" w:rsidP="00211FC1">
      <w:r w:rsidRPr="0099416A">
        <w:t>DOD</w:t>
      </w:r>
      <w:r w:rsidRPr="0099416A">
        <w:tab/>
      </w:r>
      <w:r w:rsidRPr="0099416A">
        <w:tab/>
        <w:t>Depth of Discharge</w:t>
      </w:r>
    </w:p>
    <w:p w14:paraId="5383D02D" w14:textId="77777777" w:rsidR="00211FC1" w:rsidRPr="0099416A" w:rsidRDefault="00211FC1" w:rsidP="00211FC1">
      <w:r w:rsidRPr="0099416A">
        <w:t>DPB</w:t>
      </w:r>
      <w:r w:rsidRPr="0099416A">
        <w:tab/>
      </w:r>
      <w:r w:rsidRPr="0099416A">
        <w:tab/>
        <w:t>Discounted Payback Period</w:t>
      </w:r>
    </w:p>
    <w:p w14:paraId="02D63F7E" w14:textId="77777777" w:rsidR="00211FC1" w:rsidRPr="0099416A" w:rsidRDefault="00211FC1" w:rsidP="00211FC1">
      <w:r w:rsidRPr="0099416A">
        <w:t>EPBT</w:t>
      </w:r>
      <w:r w:rsidRPr="0099416A">
        <w:tab/>
      </w:r>
      <w:r w:rsidRPr="0099416A">
        <w:tab/>
        <w:t>Energy Payback Time</w:t>
      </w:r>
    </w:p>
    <w:p w14:paraId="704E82E3" w14:textId="77777777" w:rsidR="00211FC1" w:rsidRPr="0099416A" w:rsidRDefault="00211FC1" w:rsidP="00211FC1">
      <w:r w:rsidRPr="0099416A">
        <w:t>EPS</w:t>
      </w:r>
      <w:r w:rsidRPr="0099416A">
        <w:tab/>
      </w:r>
      <w:r w:rsidRPr="0099416A">
        <w:tab/>
        <w:t>Emergency Power Supply</w:t>
      </w:r>
    </w:p>
    <w:p w14:paraId="0F002E90" w14:textId="77777777" w:rsidR="00211FC1" w:rsidRPr="0099416A" w:rsidRDefault="00211FC1" w:rsidP="00211FC1">
      <w:r w:rsidRPr="0099416A">
        <w:t>F</w:t>
      </w:r>
      <w:r w:rsidRPr="0099416A">
        <w:tab/>
      </w:r>
      <w:r w:rsidRPr="0099416A">
        <w:tab/>
        <w:t>Frequency</w:t>
      </w:r>
    </w:p>
    <w:p w14:paraId="15070AAE" w14:textId="77777777" w:rsidR="00211FC1" w:rsidRPr="0099416A" w:rsidRDefault="00211FC1" w:rsidP="00211FC1">
      <w:r w:rsidRPr="0099416A">
        <w:t>GHI</w:t>
      </w:r>
      <w:r w:rsidRPr="0099416A">
        <w:tab/>
      </w:r>
      <w:r w:rsidRPr="0099416A">
        <w:tab/>
        <w:t>Global Horizontal Irradiance</w:t>
      </w:r>
    </w:p>
    <w:p w14:paraId="4A3169CF" w14:textId="77777777" w:rsidR="00211FC1" w:rsidRPr="0099416A" w:rsidRDefault="00211FC1" w:rsidP="00211FC1">
      <w:r w:rsidRPr="0099416A">
        <w:t>GUI</w:t>
      </w:r>
      <w:r w:rsidRPr="0099416A">
        <w:tab/>
      </w:r>
      <w:r w:rsidRPr="0099416A">
        <w:tab/>
        <w:t>Graphical User Interface</w:t>
      </w:r>
    </w:p>
    <w:p w14:paraId="64B517AB" w14:textId="77777777" w:rsidR="00211FC1" w:rsidRPr="0099416A" w:rsidRDefault="00211FC1" w:rsidP="00211FC1">
      <w:r w:rsidRPr="0099416A">
        <w:t>HEV</w:t>
      </w:r>
      <w:r w:rsidRPr="0099416A">
        <w:tab/>
      </w:r>
      <w:r w:rsidRPr="0099416A">
        <w:tab/>
        <w:t>Hybrid Electric Vehicle</w:t>
      </w:r>
    </w:p>
    <w:p w14:paraId="1259E36D" w14:textId="77777777" w:rsidR="00211FC1" w:rsidRPr="0099416A" w:rsidRDefault="00211FC1" w:rsidP="00211FC1">
      <w:r w:rsidRPr="0099416A">
        <w:t>IC</w:t>
      </w:r>
      <w:r w:rsidRPr="0099416A">
        <w:tab/>
      </w:r>
      <w:r w:rsidRPr="0099416A">
        <w:tab/>
        <w:t>Integrated Circuit</w:t>
      </w:r>
    </w:p>
    <w:p w14:paraId="1D767A15" w14:textId="77777777" w:rsidR="00211FC1" w:rsidRPr="0099416A" w:rsidRDefault="00211FC1" w:rsidP="00211FC1">
      <w:r w:rsidRPr="0099416A">
        <w:t>IRR</w:t>
      </w:r>
      <w:r w:rsidRPr="0099416A">
        <w:tab/>
      </w:r>
      <w:r w:rsidRPr="0099416A">
        <w:tab/>
        <w:t>Internal Rate of Return</w:t>
      </w:r>
    </w:p>
    <w:p w14:paraId="653634EB" w14:textId="77777777" w:rsidR="00211FC1" w:rsidRPr="0099416A" w:rsidRDefault="00211FC1" w:rsidP="00211FC1">
      <w:r w:rsidRPr="0099416A">
        <w:t>J</w:t>
      </w:r>
      <w:r w:rsidRPr="0099416A">
        <w:tab/>
      </w:r>
      <w:r w:rsidRPr="0099416A">
        <w:tab/>
        <w:t>Joules</w:t>
      </w:r>
    </w:p>
    <w:p w14:paraId="6B990B89" w14:textId="77777777" w:rsidR="00211FC1" w:rsidRPr="0099416A" w:rsidRDefault="00211FC1" w:rsidP="00211FC1">
      <w:r w:rsidRPr="0099416A">
        <w:t>kWhr</w:t>
      </w:r>
      <w:r w:rsidRPr="0099416A">
        <w:tab/>
      </w:r>
      <w:r w:rsidRPr="0099416A">
        <w:tab/>
        <w:t>Kilowatt Hour</w:t>
      </w:r>
    </w:p>
    <w:p w14:paraId="695C83BF" w14:textId="77777777" w:rsidR="00211FC1" w:rsidRPr="0099416A" w:rsidRDefault="00211FC1" w:rsidP="00211FC1">
      <w:r w:rsidRPr="0099416A">
        <w:t>LCC</w:t>
      </w:r>
      <w:r w:rsidRPr="0099416A">
        <w:tab/>
      </w:r>
      <w:r w:rsidRPr="0099416A">
        <w:tab/>
        <w:t>Life Cycle Cost</w:t>
      </w:r>
    </w:p>
    <w:p w14:paraId="1D3735B1" w14:textId="77777777" w:rsidR="00211FC1" w:rsidRPr="0099416A" w:rsidRDefault="00211FC1" w:rsidP="00211FC1">
      <w:r w:rsidRPr="0099416A">
        <w:t>LV</w:t>
      </w:r>
      <w:r w:rsidRPr="0099416A">
        <w:tab/>
      </w:r>
      <w:r w:rsidRPr="0099416A">
        <w:tab/>
        <w:t>Low Voltage</w:t>
      </w:r>
    </w:p>
    <w:p w14:paraId="6A139214" w14:textId="77777777" w:rsidR="00211FC1" w:rsidRPr="0099416A" w:rsidRDefault="00211FC1" w:rsidP="00211FC1">
      <w:r w:rsidRPr="0099416A">
        <w:t>M</w:t>
      </w:r>
      <w:r w:rsidRPr="0099416A">
        <w:tab/>
      </w:r>
      <w:r w:rsidRPr="0099416A">
        <w:tab/>
        <w:t>Mega</w:t>
      </w:r>
    </w:p>
    <w:p w14:paraId="0BD7EDBF" w14:textId="77777777" w:rsidR="00211FC1" w:rsidRPr="0099416A" w:rsidRDefault="00211FC1" w:rsidP="00211FC1">
      <w:r w:rsidRPr="0099416A">
        <w:t>MATLAB</w:t>
      </w:r>
      <w:r w:rsidRPr="0099416A">
        <w:tab/>
        <w:t>Matrix Laboratory</w:t>
      </w:r>
    </w:p>
    <w:p w14:paraId="75C8821D" w14:textId="77777777" w:rsidR="00211FC1" w:rsidRPr="0099416A" w:rsidRDefault="00211FC1" w:rsidP="00211FC1">
      <w:r w:rsidRPr="0099416A">
        <w:t>NEM</w:t>
      </w:r>
      <w:r w:rsidRPr="0099416A">
        <w:tab/>
      </w:r>
      <w:r w:rsidRPr="0099416A">
        <w:tab/>
        <w:t>National Electricity Market</w:t>
      </w:r>
    </w:p>
    <w:p w14:paraId="2834888D" w14:textId="77777777" w:rsidR="00211FC1" w:rsidRPr="0099416A" w:rsidRDefault="00211FC1" w:rsidP="00211FC1">
      <w:r w:rsidRPr="0099416A">
        <w:t>NPV</w:t>
      </w:r>
      <w:r w:rsidRPr="0099416A">
        <w:tab/>
      </w:r>
      <w:r w:rsidRPr="0099416A">
        <w:tab/>
        <w:t>Net Present Value</w:t>
      </w:r>
    </w:p>
    <w:p w14:paraId="02674000" w14:textId="77777777" w:rsidR="00211FC1" w:rsidRPr="0099416A" w:rsidRDefault="00211FC1" w:rsidP="00211FC1">
      <w:r w:rsidRPr="0099416A">
        <w:t>O</w:t>
      </w:r>
      <w:r w:rsidRPr="0099416A">
        <w:tab/>
      </w:r>
      <w:r w:rsidRPr="0099416A">
        <w:tab/>
        <w:t>Outdoor</w:t>
      </w:r>
    </w:p>
    <w:p w14:paraId="4E0EEB02" w14:textId="77777777" w:rsidR="00211FC1" w:rsidRPr="0099416A" w:rsidRDefault="00211FC1" w:rsidP="00211FC1">
      <w:r w:rsidRPr="0099416A">
        <w:t>PDF</w:t>
      </w:r>
      <w:r w:rsidRPr="0099416A">
        <w:tab/>
      </w:r>
      <w:r w:rsidRPr="0099416A">
        <w:tab/>
        <w:t>Probability Density Function</w:t>
      </w:r>
    </w:p>
    <w:p w14:paraId="2D5A8F9C" w14:textId="77777777" w:rsidR="00211FC1" w:rsidRPr="0099416A" w:rsidRDefault="00211FC1" w:rsidP="00211FC1">
      <w:r w:rsidRPr="0099416A">
        <w:t>PSH</w:t>
      </w:r>
      <w:r w:rsidRPr="0099416A">
        <w:tab/>
      </w:r>
      <w:r w:rsidRPr="0099416A">
        <w:tab/>
        <w:t>Peak Sun Hours</w:t>
      </w:r>
    </w:p>
    <w:p w14:paraId="06442306" w14:textId="77777777" w:rsidR="00211FC1" w:rsidRPr="0099416A" w:rsidRDefault="00211FC1" w:rsidP="00211FC1">
      <w:r w:rsidRPr="0099416A">
        <w:t>PV</w:t>
      </w:r>
      <w:r w:rsidRPr="0099416A">
        <w:tab/>
      </w:r>
      <w:r w:rsidRPr="0099416A">
        <w:tab/>
        <w:t>Photovoltaic</w:t>
      </w:r>
    </w:p>
    <w:p w14:paraId="7F005E5D" w14:textId="77777777" w:rsidR="00211FC1" w:rsidRPr="0099416A" w:rsidRDefault="00211FC1" w:rsidP="00211FC1">
      <w:r w:rsidRPr="0099416A">
        <w:t>ROI</w:t>
      </w:r>
      <w:r w:rsidRPr="0099416A">
        <w:tab/>
      </w:r>
      <w:r w:rsidRPr="0099416A">
        <w:tab/>
        <w:t>Return on Investment</w:t>
      </w:r>
    </w:p>
    <w:p w14:paraId="4C311709" w14:textId="77777777" w:rsidR="00211FC1" w:rsidRPr="0099416A" w:rsidRDefault="00211FC1" w:rsidP="00211FC1">
      <w:r w:rsidRPr="0099416A">
        <w:t>RTP</w:t>
      </w:r>
      <w:r w:rsidRPr="0099416A">
        <w:tab/>
      </w:r>
      <w:r w:rsidRPr="0099416A">
        <w:tab/>
        <w:t>Real Time Pricing</w:t>
      </w:r>
    </w:p>
    <w:p w14:paraId="124D9AD9" w14:textId="77777777" w:rsidR="00211FC1" w:rsidRPr="0099416A" w:rsidRDefault="00211FC1" w:rsidP="00211FC1">
      <w:r w:rsidRPr="0099416A">
        <w:t xml:space="preserve">SOC </w:t>
      </w:r>
      <w:r w:rsidRPr="0099416A">
        <w:tab/>
      </w:r>
      <w:r w:rsidRPr="0099416A">
        <w:tab/>
        <w:t>State of Charge</w:t>
      </w:r>
    </w:p>
    <w:p w14:paraId="463A43DC" w14:textId="77777777" w:rsidR="00211FC1" w:rsidRPr="0099416A" w:rsidRDefault="00211FC1" w:rsidP="00211FC1">
      <w:r w:rsidRPr="0099416A">
        <w:t>SOH</w:t>
      </w:r>
      <w:r w:rsidRPr="0099416A">
        <w:tab/>
      </w:r>
      <w:r w:rsidRPr="0099416A">
        <w:tab/>
        <w:t>State of Health</w:t>
      </w:r>
    </w:p>
    <w:p w14:paraId="444A1E45" w14:textId="77777777" w:rsidR="00211FC1" w:rsidRPr="0099416A" w:rsidRDefault="00211FC1" w:rsidP="00211FC1">
      <w:r w:rsidRPr="0099416A">
        <w:t>SPB</w:t>
      </w:r>
      <w:r w:rsidRPr="0099416A">
        <w:tab/>
      </w:r>
      <w:r w:rsidRPr="0099416A">
        <w:tab/>
        <w:t>Simple Payback Period</w:t>
      </w:r>
    </w:p>
    <w:p w14:paraId="6A78249D" w14:textId="77777777" w:rsidR="00211FC1" w:rsidRPr="0099416A" w:rsidRDefault="00211FC1" w:rsidP="00211FC1">
      <w:r w:rsidRPr="0099416A">
        <w:t>STC</w:t>
      </w:r>
      <w:r w:rsidRPr="0099416A">
        <w:tab/>
      </w:r>
      <w:r w:rsidRPr="0099416A">
        <w:tab/>
        <w:t>Standard Test Conditions</w:t>
      </w:r>
    </w:p>
    <w:p w14:paraId="1E219C4A" w14:textId="77777777" w:rsidR="00211FC1" w:rsidRPr="0099416A" w:rsidRDefault="00211FC1" w:rsidP="00211FC1">
      <w:r w:rsidRPr="0099416A">
        <w:t>V</w:t>
      </w:r>
      <w:r w:rsidRPr="0099416A">
        <w:tab/>
      </w:r>
      <w:r w:rsidRPr="0099416A">
        <w:tab/>
        <w:t>Volts</w:t>
      </w:r>
    </w:p>
    <w:p w14:paraId="0A758306" w14:textId="77777777" w:rsidR="00211FC1" w:rsidRPr="0099416A" w:rsidRDefault="00211FC1" w:rsidP="00211FC1">
      <w:r w:rsidRPr="0099416A">
        <w:t>WAN</w:t>
      </w:r>
      <w:r w:rsidRPr="0099416A">
        <w:tab/>
      </w:r>
      <w:r w:rsidRPr="0099416A">
        <w:tab/>
        <w:t>Wireless Area Network</w:t>
      </w:r>
    </w:p>
    <w:p w14:paraId="5930433D" w14:textId="77777777" w:rsidR="00211FC1" w:rsidRPr="0099416A" w:rsidRDefault="00211FC1" w:rsidP="00211FC1">
      <m:oMath>
        <m:r>
          <w:rPr>
            <w:rFonts w:ascii="Cambria Math" w:hAnsi="Cambria Math" w:cs="Cambria Math"/>
          </w:rPr>
          <m:t xml:space="preserve"> γ</m:t>
        </m:r>
      </m:oMath>
      <w:r w:rsidRPr="0099416A">
        <w:t xml:space="preserve">   </w:t>
      </w:r>
      <w:r w:rsidRPr="0099416A">
        <w:tab/>
      </w:r>
      <w:r w:rsidRPr="0099416A">
        <w:tab/>
        <w:t>Temperature Coefficient</w:t>
      </w:r>
    </w:p>
    <w:p w14:paraId="2B904EA2" w14:textId="77777777" w:rsidR="00211FC1" w:rsidRPr="0099416A" w:rsidRDefault="00211FC1" w:rsidP="00211FC1">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Pr="0099416A">
        <w:t xml:space="preserve">   </w:t>
      </w:r>
      <w:r w:rsidRPr="0099416A">
        <w:tab/>
        <w:t>Standard Test Conditions for Photovoltaic Panels</w:t>
      </w:r>
    </w:p>
    <w:p w14:paraId="5A255DAA" w14:textId="77777777" w:rsidR="00211FC1" w:rsidRPr="0099416A" w:rsidRDefault="00211FC1" w:rsidP="00211FC1">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99416A">
        <w:tab/>
      </w:r>
      <w:r w:rsidRPr="0099416A">
        <w:tab/>
        <w:t>Cell Temperature</w:t>
      </w:r>
    </w:p>
    <w:p w14:paraId="6687212A" w14:textId="77777777" w:rsidR="00211FC1" w:rsidRPr="0099416A" w:rsidRDefault="00211FC1" w:rsidP="00211FC1">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99416A">
        <w:t xml:space="preserve"> </w:t>
      </w:r>
      <w:r w:rsidRPr="0099416A">
        <w:tab/>
      </w:r>
      <w:r w:rsidRPr="0099416A">
        <w:tab/>
        <w:t xml:space="preserve">Photocurrent source </w:t>
      </w:r>
    </w:p>
    <w:p w14:paraId="6910435D" w14:textId="77777777" w:rsidR="00211FC1" w:rsidRPr="0099416A" w:rsidRDefault="00211FC1" w:rsidP="00211FC1">
      <m:oMath>
        <m:sSub>
          <m:sSubPr>
            <m:ctrlPr>
              <w:rPr>
                <w:rFonts w:ascii="Cambria Math" w:hAnsi="Cambria Math"/>
              </w:rPr>
            </m:ctrlPr>
          </m:sSubPr>
          <m:e>
            <m:r>
              <w:rPr>
                <w:rFonts w:ascii="Cambria Math" w:hAnsi="Cambria Math"/>
              </w:rPr>
              <m:t>I</m:t>
            </m:r>
          </m:e>
          <m:sub>
            <m:r>
              <w:rPr>
                <w:rFonts w:ascii="Cambria Math" w:hAnsi="Cambria Math"/>
              </w:rPr>
              <m:t>SC</m:t>
            </m:r>
          </m:sub>
        </m:sSub>
      </m:oMath>
      <w:r w:rsidRPr="0099416A">
        <w:tab/>
      </w:r>
      <w:r w:rsidRPr="0099416A">
        <w:tab/>
        <w:t>Short Circuit Current at 1,000W/m</w:t>
      </w:r>
      <w:r w:rsidRPr="0099416A">
        <w:rPr>
          <w:vertAlign w:val="superscript"/>
        </w:rPr>
        <w:t>2</w:t>
      </w:r>
      <w:r w:rsidRPr="0099416A">
        <w:t xml:space="preserve"> and 25 Degrees Celsius</w:t>
      </w:r>
    </w:p>
    <w:p w14:paraId="2FF53156" w14:textId="77777777" w:rsidR="00211FC1" w:rsidRPr="0099416A" w:rsidRDefault="00211FC1" w:rsidP="00211FC1">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99416A">
        <w:t xml:space="preserve"> </w:t>
      </w:r>
      <w:r w:rsidRPr="0099416A">
        <w:tab/>
      </w:r>
      <w:r w:rsidRPr="0099416A">
        <w:tab/>
        <w:t>Surface Temperature of the Solar Cell</w:t>
      </w:r>
    </w:p>
    <w:p w14:paraId="6C726EF4" w14:textId="77777777" w:rsidR="00211FC1" w:rsidRPr="0099416A" w:rsidRDefault="00211FC1" w:rsidP="00211FC1">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99416A">
        <w:t xml:space="preserve"> </w:t>
      </w:r>
      <w:r w:rsidRPr="0099416A">
        <w:tab/>
      </w:r>
      <w:r w:rsidRPr="0099416A">
        <w:tab/>
        <w:t>Irradiation Incident on the Solar Cell</w:t>
      </w:r>
    </w:p>
    <w:p w14:paraId="7D17881D" w14:textId="77777777" w:rsidR="00211FC1" w:rsidRPr="0099416A" w:rsidRDefault="00211FC1" w:rsidP="00211FC1">
      <w:r w:rsidRPr="0099416A">
        <w:br w:type="page"/>
      </w:r>
    </w:p>
    <w:p w14:paraId="0ACDBBF2" w14:textId="77777777" w:rsidR="00211FC1" w:rsidRPr="0099416A" w:rsidRDefault="00211FC1" w:rsidP="00211FC1">
      <w:pPr>
        <w:pStyle w:val="Heading1-NoNumber"/>
        <w:rPr>
          <w:lang w:val="en-AU"/>
        </w:rPr>
      </w:pPr>
      <w:bookmarkStart w:id="10" w:name="_Toc494532658"/>
      <w:r w:rsidRPr="0099416A">
        <w:rPr>
          <w:lang w:val="en-AU"/>
        </w:rPr>
        <w:lastRenderedPageBreak/>
        <w:t>List of Appendices</w:t>
      </w:r>
      <w:bookmarkEnd w:id="10"/>
    </w:p>
    <w:p w14:paraId="11AFECB0"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fldChar w:fldCharType="begin"/>
      </w:r>
      <w:r w:rsidRPr="0099416A">
        <w:instrText xml:space="preserve"> TOC \h \z \t "Appendix Heading 1" \c </w:instrText>
      </w:r>
      <w:r w:rsidRPr="0099416A">
        <w:fldChar w:fldCharType="separate"/>
      </w:r>
      <w:hyperlink w:anchor="_Toc494553875" w:history="1">
        <w:r w:rsidRPr="00476C29">
          <w:rPr>
            <w:rStyle w:val="Hyperlink"/>
            <w:noProof/>
          </w:rPr>
          <w:t>Appendix A – Progress Gantt Chart</w:t>
        </w:r>
        <w:r>
          <w:rPr>
            <w:noProof/>
            <w:webHidden/>
          </w:rPr>
          <w:tab/>
        </w:r>
        <w:r>
          <w:rPr>
            <w:noProof/>
            <w:webHidden/>
          </w:rPr>
          <w:fldChar w:fldCharType="begin"/>
        </w:r>
        <w:r>
          <w:rPr>
            <w:noProof/>
            <w:webHidden/>
          </w:rPr>
          <w:instrText xml:space="preserve"> PAGEREF _Toc494553875 \h </w:instrText>
        </w:r>
        <w:r>
          <w:rPr>
            <w:noProof/>
            <w:webHidden/>
          </w:rPr>
        </w:r>
        <w:r>
          <w:rPr>
            <w:noProof/>
            <w:webHidden/>
          </w:rPr>
          <w:fldChar w:fldCharType="separate"/>
        </w:r>
        <w:r>
          <w:rPr>
            <w:noProof/>
            <w:webHidden/>
          </w:rPr>
          <w:t>88</w:t>
        </w:r>
        <w:r>
          <w:rPr>
            <w:noProof/>
            <w:webHidden/>
          </w:rPr>
          <w:fldChar w:fldCharType="end"/>
        </w:r>
      </w:hyperlink>
    </w:p>
    <w:p w14:paraId="2517D123"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6" w:history="1">
        <w:r w:rsidRPr="00476C29">
          <w:rPr>
            <w:rStyle w:val="Hyperlink"/>
            <w:noProof/>
          </w:rPr>
          <w:t>Appendix B – Risk Assessment</w:t>
        </w:r>
        <w:r>
          <w:rPr>
            <w:noProof/>
            <w:webHidden/>
          </w:rPr>
          <w:tab/>
        </w:r>
        <w:r>
          <w:rPr>
            <w:noProof/>
            <w:webHidden/>
          </w:rPr>
          <w:fldChar w:fldCharType="begin"/>
        </w:r>
        <w:r>
          <w:rPr>
            <w:noProof/>
            <w:webHidden/>
          </w:rPr>
          <w:instrText xml:space="preserve"> PAGEREF _Toc494553876 \h </w:instrText>
        </w:r>
        <w:r>
          <w:rPr>
            <w:noProof/>
            <w:webHidden/>
          </w:rPr>
        </w:r>
        <w:r>
          <w:rPr>
            <w:noProof/>
            <w:webHidden/>
          </w:rPr>
          <w:fldChar w:fldCharType="separate"/>
        </w:r>
        <w:r>
          <w:rPr>
            <w:noProof/>
            <w:webHidden/>
          </w:rPr>
          <w:t>89</w:t>
        </w:r>
        <w:r>
          <w:rPr>
            <w:noProof/>
            <w:webHidden/>
          </w:rPr>
          <w:fldChar w:fldCharType="end"/>
        </w:r>
      </w:hyperlink>
    </w:p>
    <w:p w14:paraId="1DBF0435"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7" w:history="1">
        <w:r w:rsidRPr="00476C29">
          <w:rPr>
            <w:rStyle w:val="Hyperlink"/>
            <w:noProof/>
          </w:rPr>
          <w:t>Appendix C – Risk Assessment (Approval)</w:t>
        </w:r>
        <w:r>
          <w:rPr>
            <w:noProof/>
            <w:webHidden/>
          </w:rPr>
          <w:tab/>
        </w:r>
        <w:r>
          <w:rPr>
            <w:noProof/>
            <w:webHidden/>
          </w:rPr>
          <w:fldChar w:fldCharType="begin"/>
        </w:r>
        <w:r>
          <w:rPr>
            <w:noProof/>
            <w:webHidden/>
          </w:rPr>
          <w:instrText xml:space="preserve"> PAGEREF _Toc494553877 \h </w:instrText>
        </w:r>
        <w:r>
          <w:rPr>
            <w:noProof/>
            <w:webHidden/>
          </w:rPr>
        </w:r>
        <w:r>
          <w:rPr>
            <w:noProof/>
            <w:webHidden/>
          </w:rPr>
          <w:fldChar w:fldCharType="separate"/>
        </w:r>
        <w:r>
          <w:rPr>
            <w:noProof/>
            <w:webHidden/>
          </w:rPr>
          <w:t>90</w:t>
        </w:r>
        <w:r>
          <w:rPr>
            <w:noProof/>
            <w:webHidden/>
          </w:rPr>
          <w:fldChar w:fldCharType="end"/>
        </w:r>
      </w:hyperlink>
    </w:p>
    <w:p w14:paraId="44112C96"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8" w:history="1">
        <w:r w:rsidRPr="00476C29">
          <w:rPr>
            <w:rStyle w:val="Hyperlink"/>
            <w:noProof/>
          </w:rPr>
          <w:t>Appendix D – Program Overview</w:t>
        </w:r>
        <w:r>
          <w:rPr>
            <w:noProof/>
            <w:webHidden/>
          </w:rPr>
          <w:tab/>
        </w:r>
        <w:r>
          <w:rPr>
            <w:noProof/>
            <w:webHidden/>
          </w:rPr>
          <w:fldChar w:fldCharType="begin"/>
        </w:r>
        <w:r>
          <w:rPr>
            <w:noProof/>
            <w:webHidden/>
          </w:rPr>
          <w:instrText xml:space="preserve"> PAGEREF _Toc494553878 \h </w:instrText>
        </w:r>
        <w:r>
          <w:rPr>
            <w:noProof/>
            <w:webHidden/>
          </w:rPr>
        </w:r>
        <w:r>
          <w:rPr>
            <w:noProof/>
            <w:webHidden/>
          </w:rPr>
          <w:fldChar w:fldCharType="separate"/>
        </w:r>
        <w:r>
          <w:rPr>
            <w:noProof/>
            <w:webHidden/>
          </w:rPr>
          <w:t>91</w:t>
        </w:r>
        <w:r>
          <w:rPr>
            <w:noProof/>
            <w:webHidden/>
          </w:rPr>
          <w:fldChar w:fldCharType="end"/>
        </w:r>
      </w:hyperlink>
    </w:p>
    <w:p w14:paraId="61E84D55"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9" w:history="1">
        <w:r w:rsidRPr="00476C29">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553879 \h </w:instrText>
        </w:r>
        <w:r>
          <w:rPr>
            <w:noProof/>
            <w:webHidden/>
          </w:rPr>
        </w:r>
        <w:r>
          <w:rPr>
            <w:noProof/>
            <w:webHidden/>
          </w:rPr>
          <w:fldChar w:fldCharType="separate"/>
        </w:r>
        <w:r>
          <w:rPr>
            <w:noProof/>
            <w:webHidden/>
          </w:rPr>
          <w:t>92</w:t>
        </w:r>
        <w:r>
          <w:rPr>
            <w:noProof/>
            <w:webHidden/>
          </w:rPr>
          <w:fldChar w:fldCharType="end"/>
        </w:r>
      </w:hyperlink>
    </w:p>
    <w:p w14:paraId="27EBA3BA"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0" w:history="1">
        <w:r w:rsidRPr="00476C29">
          <w:rPr>
            <w:rStyle w:val="Hyperlink"/>
            <w:noProof/>
          </w:rPr>
          <w:t>Appendix F – Project Code &amp; Title</w:t>
        </w:r>
        <w:r>
          <w:rPr>
            <w:noProof/>
            <w:webHidden/>
          </w:rPr>
          <w:tab/>
        </w:r>
        <w:r>
          <w:rPr>
            <w:noProof/>
            <w:webHidden/>
          </w:rPr>
          <w:fldChar w:fldCharType="begin"/>
        </w:r>
        <w:r>
          <w:rPr>
            <w:noProof/>
            <w:webHidden/>
          </w:rPr>
          <w:instrText xml:space="preserve"> PAGEREF _Toc494553880 \h </w:instrText>
        </w:r>
        <w:r>
          <w:rPr>
            <w:noProof/>
            <w:webHidden/>
          </w:rPr>
        </w:r>
        <w:r>
          <w:rPr>
            <w:noProof/>
            <w:webHidden/>
          </w:rPr>
          <w:fldChar w:fldCharType="separate"/>
        </w:r>
        <w:r>
          <w:rPr>
            <w:noProof/>
            <w:webHidden/>
          </w:rPr>
          <w:t>93</w:t>
        </w:r>
        <w:r>
          <w:rPr>
            <w:noProof/>
            <w:webHidden/>
          </w:rPr>
          <w:fldChar w:fldCharType="end"/>
        </w:r>
      </w:hyperlink>
    </w:p>
    <w:p w14:paraId="15F4D4FD"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1" w:history="1">
        <w:r w:rsidRPr="00476C29">
          <w:rPr>
            <w:rStyle w:val="Hyperlink"/>
            <w:noProof/>
          </w:rPr>
          <w:t>Appendix 7 – NASA Peak Sun Hour Data</w:t>
        </w:r>
        <w:r>
          <w:rPr>
            <w:noProof/>
            <w:webHidden/>
          </w:rPr>
          <w:tab/>
        </w:r>
        <w:r>
          <w:rPr>
            <w:noProof/>
            <w:webHidden/>
          </w:rPr>
          <w:fldChar w:fldCharType="begin"/>
        </w:r>
        <w:r>
          <w:rPr>
            <w:noProof/>
            <w:webHidden/>
          </w:rPr>
          <w:instrText xml:space="preserve"> PAGEREF _Toc494553881 \h </w:instrText>
        </w:r>
        <w:r>
          <w:rPr>
            <w:noProof/>
            <w:webHidden/>
          </w:rPr>
        </w:r>
        <w:r>
          <w:rPr>
            <w:noProof/>
            <w:webHidden/>
          </w:rPr>
          <w:fldChar w:fldCharType="separate"/>
        </w:r>
        <w:r>
          <w:rPr>
            <w:noProof/>
            <w:webHidden/>
          </w:rPr>
          <w:t>94</w:t>
        </w:r>
        <w:r>
          <w:rPr>
            <w:noProof/>
            <w:webHidden/>
          </w:rPr>
          <w:fldChar w:fldCharType="end"/>
        </w:r>
      </w:hyperlink>
    </w:p>
    <w:p w14:paraId="6C9BAD26"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2" w:history="1">
        <w:r w:rsidRPr="00476C29">
          <w:rPr>
            <w:rStyle w:val="Hyperlink"/>
            <w:noProof/>
          </w:rPr>
          <w:t>Appendix 8 – Aus Gov Energy Consumption Data</w:t>
        </w:r>
        <w:r>
          <w:rPr>
            <w:noProof/>
            <w:webHidden/>
          </w:rPr>
          <w:tab/>
        </w:r>
        <w:r>
          <w:rPr>
            <w:noProof/>
            <w:webHidden/>
          </w:rPr>
          <w:fldChar w:fldCharType="begin"/>
        </w:r>
        <w:r>
          <w:rPr>
            <w:noProof/>
            <w:webHidden/>
          </w:rPr>
          <w:instrText xml:space="preserve"> PAGEREF _Toc494553882 \h </w:instrText>
        </w:r>
        <w:r>
          <w:rPr>
            <w:noProof/>
            <w:webHidden/>
          </w:rPr>
        </w:r>
        <w:r>
          <w:rPr>
            <w:noProof/>
            <w:webHidden/>
          </w:rPr>
          <w:fldChar w:fldCharType="separate"/>
        </w:r>
        <w:r>
          <w:rPr>
            <w:noProof/>
            <w:webHidden/>
          </w:rPr>
          <w:t>96</w:t>
        </w:r>
        <w:r>
          <w:rPr>
            <w:noProof/>
            <w:webHidden/>
          </w:rPr>
          <w:fldChar w:fldCharType="end"/>
        </w:r>
      </w:hyperlink>
    </w:p>
    <w:p w14:paraId="2B4E7056"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3" w:history="1">
        <w:r w:rsidRPr="00476C29">
          <w:rPr>
            <w:rStyle w:val="Hyperlink"/>
            <w:noProof/>
          </w:rPr>
          <w:t>Appendix 9 – MATLAB Source Code</w:t>
        </w:r>
        <w:r>
          <w:rPr>
            <w:noProof/>
            <w:webHidden/>
          </w:rPr>
          <w:tab/>
        </w:r>
        <w:r>
          <w:rPr>
            <w:noProof/>
            <w:webHidden/>
          </w:rPr>
          <w:fldChar w:fldCharType="begin"/>
        </w:r>
        <w:r>
          <w:rPr>
            <w:noProof/>
            <w:webHidden/>
          </w:rPr>
          <w:instrText xml:space="preserve"> PAGEREF _Toc494553883 \h </w:instrText>
        </w:r>
        <w:r>
          <w:rPr>
            <w:noProof/>
            <w:webHidden/>
          </w:rPr>
        </w:r>
        <w:r>
          <w:rPr>
            <w:noProof/>
            <w:webHidden/>
          </w:rPr>
          <w:fldChar w:fldCharType="separate"/>
        </w:r>
        <w:r>
          <w:rPr>
            <w:noProof/>
            <w:webHidden/>
          </w:rPr>
          <w:t>99</w:t>
        </w:r>
        <w:r>
          <w:rPr>
            <w:noProof/>
            <w:webHidden/>
          </w:rPr>
          <w:fldChar w:fldCharType="end"/>
        </w:r>
      </w:hyperlink>
    </w:p>
    <w:p w14:paraId="7B384B83" w14:textId="77777777" w:rsidR="00211FC1" w:rsidRPr="0099416A" w:rsidRDefault="00211FC1" w:rsidP="00211FC1">
      <w:r w:rsidRPr="0099416A">
        <w:fldChar w:fldCharType="end"/>
      </w:r>
    </w:p>
    <w:p w14:paraId="39B5CA3D" w14:textId="77777777" w:rsidR="00211FC1" w:rsidRPr="0099416A" w:rsidRDefault="00211FC1" w:rsidP="00211FC1"/>
    <w:p w14:paraId="0E1C6480" w14:textId="77777777" w:rsidR="00211FC1" w:rsidRPr="0099416A" w:rsidRDefault="00211FC1" w:rsidP="00211FC1"/>
    <w:p w14:paraId="724829E9" w14:textId="77777777" w:rsidR="00211FC1" w:rsidRPr="0099416A" w:rsidRDefault="00211FC1" w:rsidP="00211FC1"/>
    <w:p w14:paraId="557CBE50" w14:textId="77777777" w:rsidR="00211FC1" w:rsidRPr="0099416A" w:rsidRDefault="00211FC1" w:rsidP="00211FC1"/>
    <w:p w14:paraId="2D9DE7D8" w14:textId="77777777" w:rsidR="00211FC1" w:rsidRPr="0099416A" w:rsidRDefault="00211FC1" w:rsidP="00211FC1"/>
    <w:p w14:paraId="1DD408B6" w14:textId="77777777" w:rsidR="00211FC1" w:rsidRPr="0099416A" w:rsidRDefault="00211FC1" w:rsidP="00211FC1"/>
    <w:p w14:paraId="6A5EED48" w14:textId="77777777" w:rsidR="00211FC1" w:rsidRPr="0099416A" w:rsidRDefault="00211FC1" w:rsidP="00211FC1">
      <w:pPr>
        <w:sectPr w:rsidR="00211FC1" w:rsidRPr="0099416A" w:rsidSect="00C343FC">
          <w:endnotePr>
            <w:numRestart w:val="eachSect"/>
          </w:endnotePr>
          <w:pgSz w:w="11906" w:h="16838"/>
          <w:pgMar w:top="1440" w:right="1440" w:bottom="1440" w:left="1440" w:header="709" w:footer="709" w:gutter="0"/>
          <w:pgNumType w:fmt="lowerRoman"/>
          <w:cols w:space="708"/>
          <w:docGrid w:linePitch="360"/>
        </w:sectPr>
      </w:pPr>
    </w:p>
    <w:p w14:paraId="56C1C1B7" w14:textId="77777777" w:rsidR="00211FC1" w:rsidRPr="0099416A" w:rsidRDefault="00211FC1" w:rsidP="00211FC1">
      <w:pPr>
        <w:pStyle w:val="Heading1"/>
      </w:pPr>
      <w:bookmarkStart w:id="11" w:name="_Toc201479934"/>
      <w:bookmarkStart w:id="12" w:name="_Toc209836616"/>
      <w:bookmarkStart w:id="13" w:name="_Toc209836842"/>
      <w:bookmarkStart w:id="14" w:name="_Toc209873179"/>
      <w:bookmarkStart w:id="15" w:name="_Toc494532659"/>
      <w:r w:rsidRPr="0099416A">
        <w:lastRenderedPageBreak/>
        <w:t>INTRODUCTION</w:t>
      </w:r>
      <w:bookmarkEnd w:id="11"/>
      <w:bookmarkEnd w:id="12"/>
      <w:bookmarkEnd w:id="13"/>
      <w:bookmarkEnd w:id="14"/>
      <w:bookmarkEnd w:id="15"/>
    </w:p>
    <w:p w14:paraId="62316C29" w14:textId="77777777" w:rsidR="00211FC1" w:rsidRPr="0099416A" w:rsidRDefault="00211FC1" w:rsidP="00211FC1">
      <w:r w:rsidRPr="0099416A">
        <w:t xml:space="preserve">Electrical energy has become a crucial element for human living and is essential for both social and economic development of a country states Vijayalashimi </w:t>
      </w:r>
      <w:r w:rsidRPr="0099416A">
        <w:fldChar w:fldCharType="begin"/>
      </w:r>
      <w:r w:rsidRPr="0099416A">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99416A">
        <w:fldChar w:fldCharType="separate"/>
      </w:r>
      <w:r w:rsidRPr="0099416A">
        <w:t>[</w:t>
      </w:r>
      <w:hyperlink w:anchor="_ENREF_1" w:tooltip="Rekha, 2016 #12" w:history="1">
        <w:r w:rsidRPr="0099416A">
          <w:t>1</w:t>
        </w:r>
      </w:hyperlink>
      <w:r w:rsidRPr="0099416A">
        <w:t>]</w:t>
      </w:r>
      <w:r w:rsidRPr="0099416A">
        <w:fldChar w:fldCharType="end"/>
      </w:r>
      <w:r w:rsidRPr="0099416A">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99416A">
        <w:fldChar w:fldCharType="begin"/>
      </w:r>
      <w:r w:rsidRPr="0099416A">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99416A">
        <w:fldChar w:fldCharType="separate"/>
      </w:r>
      <w:r w:rsidRPr="0099416A">
        <w:t>[</w:t>
      </w:r>
      <w:hyperlink w:anchor="_ENREF_2" w:tooltip="Shafiee, 2009 #24" w:history="1">
        <w:r w:rsidRPr="0099416A">
          <w:t>2</w:t>
        </w:r>
      </w:hyperlink>
      <w:r w:rsidRPr="0099416A">
        <w:t>]</w:t>
      </w:r>
      <w:r w:rsidRPr="0099416A">
        <w:fldChar w:fldCharType="end"/>
      </w:r>
      <w:r w:rsidRPr="0099416A">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99416A">
        <w:fldChar w:fldCharType="begin"/>
      </w:r>
      <w:r w:rsidRPr="0099416A">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99416A">
        <w:fldChar w:fldCharType="separate"/>
      </w:r>
      <w:r w:rsidRPr="0099416A">
        <w:t>[</w:t>
      </w:r>
      <w:hyperlink w:anchor="_ENREF_3" w:tooltip="Cohen, 2003 #25" w:history="1">
        <w:r w:rsidRPr="0099416A">
          <w:t>3</w:t>
        </w:r>
      </w:hyperlink>
      <w:r w:rsidRPr="0099416A">
        <w:t>]</w:t>
      </w:r>
      <w:r w:rsidRPr="0099416A">
        <w:fldChar w:fldCharType="end"/>
      </w:r>
      <w:r w:rsidRPr="0099416A">
        <w:t xml:space="preserve">. </w:t>
      </w:r>
    </w:p>
    <w:p w14:paraId="1D0F4334" w14:textId="77777777" w:rsidR="00211FC1" w:rsidRPr="0099416A" w:rsidRDefault="00211FC1" w:rsidP="00211FC1"/>
    <w:p w14:paraId="6D91E15A" w14:textId="77777777" w:rsidR="00211FC1" w:rsidRPr="0099416A" w:rsidRDefault="00211FC1" w:rsidP="00211FC1">
      <w:r w:rsidRPr="0099416A">
        <w:t xml:space="preserve">With the estimated population by the United Nations Population Division expected to reach 9.5-13 billion by 2100, the stakes have never been so high for the supply of clean, efficient and stable  electrical energy </w:t>
      </w:r>
      <w:r w:rsidRPr="0099416A">
        <w:fldChar w:fldCharType="begin"/>
      </w:r>
      <w:r w:rsidRPr="0099416A">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99416A">
        <w:fldChar w:fldCharType="separate"/>
      </w:r>
      <w:r w:rsidRPr="0099416A">
        <w:t>[</w:t>
      </w:r>
      <w:hyperlink w:anchor="_ENREF_4" w:tooltip="Abel, 2016 #26" w:history="1">
        <w:r w:rsidRPr="0099416A">
          <w:t>4</w:t>
        </w:r>
      </w:hyperlink>
      <w:r w:rsidRPr="0099416A">
        <w:t>]</w:t>
      </w:r>
      <w:r w:rsidRPr="0099416A">
        <w:fldChar w:fldCharType="end"/>
      </w:r>
      <w:r w:rsidRPr="0099416A">
        <w:t xml:space="preserve">. The world’s energy consumption is approximately 10 terawatts per year and is expected to rise to 30 terawatts by 2050 </w:t>
      </w:r>
      <w:r w:rsidRPr="0099416A">
        <w:fldChar w:fldCharType="begin"/>
      </w:r>
      <w:r w:rsidRPr="0099416A">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99416A">
        <w:fldChar w:fldCharType="separate"/>
      </w:r>
      <w:r w:rsidRPr="0099416A">
        <w:t>[</w:t>
      </w:r>
      <w:hyperlink w:anchor="_ENREF_5" w:tooltip="Razykov, 2011 #38" w:history="1">
        <w:r w:rsidRPr="0099416A">
          <w:t>5</w:t>
        </w:r>
      </w:hyperlink>
      <w:r w:rsidRPr="0099416A">
        <w:t>]</w:t>
      </w:r>
      <w:r w:rsidRPr="0099416A">
        <w:fldChar w:fldCharType="end"/>
      </w:r>
      <w:r w:rsidRPr="0099416A">
        <w:t>. Kannan wrote that one of the greatest goals of the 21</w:t>
      </w:r>
      <w:r w:rsidRPr="0099416A">
        <w:rPr>
          <w:vertAlign w:val="superscript"/>
        </w:rPr>
        <w:t>st</w:t>
      </w:r>
      <w:r w:rsidRPr="0099416A">
        <w:t xml:space="preserve"> century is simply being able to prevent a world energy crisis, due to the demand of a rising population </w:t>
      </w:r>
      <w:r w:rsidRPr="0099416A">
        <w:fldChar w:fldCharType="begin"/>
      </w:r>
      <w:r w:rsidRPr="0099416A">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99416A">
        <w:fldChar w:fldCharType="separate"/>
      </w:r>
      <w:r w:rsidRPr="0099416A">
        <w:t>[</w:t>
      </w:r>
      <w:hyperlink w:anchor="_ENREF_6" w:tooltip="Kannan, 2016 #4" w:history="1">
        <w:r w:rsidRPr="0099416A">
          <w:t>6</w:t>
        </w:r>
      </w:hyperlink>
      <w:r w:rsidRPr="0099416A">
        <w:t>]</w:t>
      </w:r>
      <w:r w:rsidRPr="0099416A">
        <w:fldChar w:fldCharType="end"/>
      </w:r>
      <w:r w:rsidRPr="0099416A">
        <w:t>.</w:t>
      </w:r>
    </w:p>
    <w:p w14:paraId="107F3422" w14:textId="77777777" w:rsidR="00211FC1" w:rsidRPr="0099416A" w:rsidRDefault="00211FC1" w:rsidP="00211FC1">
      <w:pPr>
        <w:pStyle w:val="Heading2"/>
      </w:pPr>
      <w:bookmarkStart w:id="16" w:name="_Toc494532660"/>
      <w:r w:rsidRPr="0099416A">
        <w:t>Overview</w:t>
      </w:r>
      <w:bookmarkEnd w:id="16"/>
    </w:p>
    <w:p w14:paraId="7AFFA855" w14:textId="77777777" w:rsidR="00211FC1" w:rsidRPr="0099416A" w:rsidRDefault="00211FC1" w:rsidP="00211FC1">
      <w:r w:rsidRPr="0099416A">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99416A">
        <w:fldChar w:fldCharType="begin"/>
      </w:r>
      <w:r w:rsidRPr="0099416A">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99416A">
        <w:fldChar w:fldCharType="separate"/>
      </w:r>
      <w:r w:rsidRPr="0099416A">
        <w:t>[</w:t>
      </w:r>
      <w:hyperlink w:anchor="_ENREF_7" w:tooltip="Zahedi, 2014 #95" w:history="1">
        <w:r w:rsidRPr="0099416A">
          <w:t>7</w:t>
        </w:r>
      </w:hyperlink>
      <w:r w:rsidRPr="0099416A">
        <w:t>]</w:t>
      </w:r>
      <w:r w:rsidRPr="0099416A">
        <w:fldChar w:fldCharType="end"/>
      </w:r>
      <w:r w:rsidRPr="0099416A">
        <w:t xml:space="preserve">. In the wake of global warming and carbon emissions figures, the demand for green renewable energies has grown exponentially. </w:t>
      </w:r>
    </w:p>
    <w:p w14:paraId="3CE9B69F" w14:textId="77777777" w:rsidR="00211FC1" w:rsidRPr="0099416A" w:rsidRDefault="00211FC1" w:rsidP="00211FC1"/>
    <w:p w14:paraId="6D0FC168" w14:textId="77777777" w:rsidR="00211FC1" w:rsidRPr="0099416A" w:rsidRDefault="00211FC1" w:rsidP="00211FC1">
      <w:r w:rsidRPr="0099416A">
        <w:t xml:space="preserve">The breakdown of energy from sources can be seen in </w:t>
      </w:r>
      <w:r w:rsidRPr="0099416A">
        <w:fldChar w:fldCharType="begin"/>
      </w:r>
      <w:r w:rsidRPr="0099416A">
        <w:instrText xml:space="preserve"> REF _Ref481245751 \h  \* MERGEFORMAT </w:instrText>
      </w:r>
      <w:r w:rsidRPr="0099416A">
        <w:fldChar w:fldCharType="separate"/>
      </w:r>
      <w:r w:rsidRPr="0099416A">
        <w:t>Figure 1</w:t>
      </w:r>
      <w:r w:rsidRPr="0099416A">
        <w:noBreakHyphen/>
        <w:t>1</w:t>
      </w:r>
      <w:r w:rsidRPr="0099416A">
        <w:fldChar w:fldCharType="end"/>
      </w:r>
      <w:r w:rsidRPr="0099416A">
        <w:rPr>
          <w:i/>
        </w:rPr>
        <w:t xml:space="preserve">. </w:t>
      </w:r>
      <w:r w:rsidRPr="0099416A">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99416A">
        <w:fldChar w:fldCharType="begin"/>
      </w:r>
      <w:r w:rsidRPr="0099416A">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99416A">
        <w:fldChar w:fldCharType="separate"/>
      </w:r>
      <w:r w:rsidRPr="0099416A">
        <w:t>[</w:t>
      </w:r>
      <w:hyperlink w:anchor="_ENREF_8" w:tooltip="Valentine, 2011 #23" w:history="1">
        <w:r w:rsidRPr="0099416A">
          <w:t>8</w:t>
        </w:r>
      </w:hyperlink>
      <w:r w:rsidRPr="0099416A">
        <w:t>]</w:t>
      </w:r>
      <w:r w:rsidRPr="0099416A">
        <w:fldChar w:fldCharType="end"/>
      </w:r>
      <w:r w:rsidRPr="0099416A">
        <w:t xml:space="preserve">. </w:t>
      </w:r>
    </w:p>
    <w:p w14:paraId="107BB635" w14:textId="77777777" w:rsidR="00211FC1" w:rsidRPr="0099416A" w:rsidRDefault="00211FC1" w:rsidP="00211FC1"/>
    <w:p w14:paraId="7509D9CE" w14:textId="77777777" w:rsidR="00211FC1" w:rsidRPr="0099416A" w:rsidRDefault="00211FC1" w:rsidP="00211FC1">
      <w:r w:rsidRPr="0099416A">
        <w:t xml:space="preserve">The solution to the energy crisis is renewable energies. In particular solar is ideal as it is clean, free, theoretically unlimited, long lifetime technology, accessible, and environmentally friendly </w:t>
      </w:r>
      <w:r w:rsidRPr="0099416A">
        <w:fldChar w:fldCharType="begin"/>
      </w:r>
      <w:r w:rsidRPr="0099416A">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99416A">
        <w:fldChar w:fldCharType="separate"/>
      </w:r>
      <w:r w:rsidRPr="0099416A">
        <w:t>[</w:t>
      </w:r>
      <w:hyperlink w:anchor="_ENREF_9" w:tooltip="Li, 2017 #9" w:history="1">
        <w:r w:rsidRPr="0099416A">
          <w:t>9</w:t>
        </w:r>
      </w:hyperlink>
      <w:r w:rsidRPr="0099416A">
        <w:t>]</w:t>
      </w:r>
      <w:r w:rsidRPr="0099416A">
        <w:fldChar w:fldCharType="end"/>
      </w:r>
      <w:r w:rsidRPr="0099416A">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99416A">
        <w:rPr>
          <w:vertAlign w:val="superscript"/>
        </w:rPr>
        <w:t>th</w:t>
      </w:r>
      <w:r w:rsidRPr="0099416A">
        <w:t xml:space="preserve"> global market for PV and introduced one of the world’s first renewable energy target schemes in 2001 </w:t>
      </w:r>
      <w:r w:rsidRPr="0099416A">
        <w:fldChar w:fldCharType="begin"/>
      </w:r>
      <w:r w:rsidRPr="0099416A">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99416A">
        <w:fldChar w:fldCharType="separate"/>
      </w:r>
      <w:r w:rsidRPr="0099416A">
        <w:t>[</w:t>
      </w:r>
      <w:hyperlink w:anchor="_ENREF_10" w:tooltip="MacGill, 2010 #29" w:history="1">
        <w:r w:rsidRPr="0099416A">
          <w:t>10</w:t>
        </w:r>
      </w:hyperlink>
      <w:r w:rsidRPr="0099416A">
        <w:t>]</w:t>
      </w:r>
      <w:r w:rsidRPr="0099416A">
        <w:fldChar w:fldCharType="end"/>
      </w:r>
      <w:r w:rsidRPr="0099416A">
        <w:t xml:space="preserve">. </w:t>
      </w:r>
    </w:p>
    <w:p w14:paraId="15F5A9C7" w14:textId="77777777" w:rsidR="00211FC1" w:rsidRPr="0099416A" w:rsidRDefault="00211FC1" w:rsidP="00211FC1"/>
    <w:p w14:paraId="0C7EE72D" w14:textId="77777777" w:rsidR="00211FC1" w:rsidRPr="0099416A" w:rsidRDefault="00211FC1" w:rsidP="00211FC1">
      <w:r w:rsidRPr="0099416A">
        <w:t xml:space="preserve">In 2013 Australia, had over a million roofs with operating PV systems. This is due to Australia having the highest average solar radiation, sensitivity over sustainability, subsidised rebate </w:t>
      </w:r>
      <w:r w:rsidRPr="0099416A">
        <w:lastRenderedPageBreak/>
        <mc:AlternateContent>
          <mc:Choice Requires="wpg">
            <w:drawing>
              <wp:anchor distT="0" distB="0" distL="114300" distR="114300" simplePos="0" relativeHeight="251661312" behindDoc="0" locked="0" layoutInCell="1" allowOverlap="1" wp14:anchorId="5358CC0F" wp14:editId="1099501E">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76"/>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3AF98645" w14:textId="77777777" w:rsidR="00211FC1" w:rsidRPr="00D42316" w:rsidRDefault="00211FC1" w:rsidP="00211FC1">
                              <w:pPr>
                                <w:pStyle w:val="Caption"/>
                                <w:rPr>
                                  <w:szCs w:val="24"/>
                                </w:rPr>
                              </w:pPr>
                              <w:bookmarkStart w:id="17" w:name="_Ref481188395"/>
                              <w:bookmarkStart w:id="18" w:name="_Toc494553820"/>
                              <w:bookmarkStart w:id="19" w:name="_Hlk481654869"/>
                              <w:bookmarkStart w:id="20" w:name="_Ref481245751"/>
                              <w:bookmarkEnd w:id="19"/>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0"/>
                              <w:r w:rsidRPr="00B91E0C">
                                <w:t xml:space="preserve"> -</w:t>
                              </w:r>
                              <w:r>
                                <w:t xml:space="preserve"> </w:t>
                              </w:r>
                              <w:r w:rsidRPr="00AA2119">
                                <w:t>Worlds Energy Consumption by Source</w:t>
                              </w:r>
                              <w:bookmarkEnd w:id="17"/>
                              <w:r>
                                <w:t xml:space="preserve"> (Million Tonnes Ore Equivalent Vs. Year) [7]</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58CC0F" id="Group 7199" o:spid="_x0000_s1027" style="position:absolute;left:0;text-align:left;margin-left:-34.8pt;margin-top:0;width:521.3pt;height:349.8pt;z-index:251661312;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77"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3AF98645" w14:textId="77777777" w:rsidR="00211FC1" w:rsidRPr="00D42316" w:rsidRDefault="00211FC1" w:rsidP="00211FC1">
                        <w:pPr>
                          <w:pStyle w:val="Caption"/>
                          <w:rPr>
                            <w:szCs w:val="24"/>
                          </w:rPr>
                        </w:pPr>
                        <w:bookmarkStart w:id="21" w:name="_Ref481188395"/>
                        <w:bookmarkStart w:id="22" w:name="_Toc494553820"/>
                        <w:bookmarkStart w:id="23" w:name="_Hlk481654869"/>
                        <w:bookmarkStart w:id="24" w:name="_Ref481245751"/>
                        <w:bookmarkEnd w:id="23"/>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4"/>
                        <w:r w:rsidRPr="00B91E0C">
                          <w:t xml:space="preserve"> -</w:t>
                        </w:r>
                        <w:r>
                          <w:t xml:space="preserve"> </w:t>
                        </w:r>
                        <w:r w:rsidRPr="00AA2119">
                          <w:t>Worlds Energy Consumption by Source</w:t>
                        </w:r>
                        <w:bookmarkEnd w:id="21"/>
                        <w:r>
                          <w:t xml:space="preserve"> (Million Tonnes Ore Equivalent Vs. Year) [7]</w:t>
                        </w:r>
                        <w:bookmarkEnd w:id="22"/>
                      </w:p>
                    </w:txbxContent>
                  </v:textbox>
                </v:shape>
                <w10:wrap type="square"/>
              </v:group>
            </w:pict>
          </mc:Fallback>
        </mc:AlternateContent>
      </w:r>
      <w:r w:rsidRPr="0099416A">
        <w:t xml:space="preserve">schemes, increasing electricity prices and substantially decreasing install costs. Ma demonstrated the decreasing costs from $9000/kW AUD in 2009 to $2130/kW in 2013 </w:t>
      </w:r>
      <w:r w:rsidRPr="0099416A">
        <w:fldChar w:fldCharType="begin"/>
      </w:r>
      <w:r w:rsidRPr="0099416A">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99416A">
        <w:fldChar w:fldCharType="separate"/>
      </w:r>
      <w:r w:rsidRPr="0099416A">
        <w:t>[</w:t>
      </w:r>
      <w:hyperlink w:anchor="_ENREF_11" w:tooltip="Ma, 2016 #28" w:history="1">
        <w:r w:rsidRPr="0099416A">
          <w:t>11</w:t>
        </w:r>
      </w:hyperlink>
      <w:r w:rsidRPr="0099416A">
        <w:t>]</w:t>
      </w:r>
      <w:r w:rsidRPr="0099416A">
        <w:fldChar w:fldCharType="end"/>
      </w:r>
      <w:r w:rsidRPr="0099416A">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99416A">
        <w:fldChar w:fldCharType="begin"/>
      </w:r>
      <w:r w:rsidRPr="0099416A">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99416A">
        <w:fldChar w:fldCharType="separate"/>
      </w:r>
      <w:r w:rsidRPr="0099416A">
        <w:t>[</w:t>
      </w:r>
      <w:hyperlink w:anchor="_ENREF_12" w:tooltip="Jahangiri, 2013 #31" w:history="1">
        <w:r w:rsidRPr="0099416A">
          <w:t>12</w:t>
        </w:r>
      </w:hyperlink>
      <w:r w:rsidRPr="0099416A">
        <w:t>]</w:t>
      </w:r>
      <w:r w:rsidRPr="0099416A">
        <w:fldChar w:fldCharType="end"/>
      </w:r>
      <w:r w:rsidRPr="0099416A">
        <w:t xml:space="preserve">. </w:t>
      </w:r>
    </w:p>
    <w:p w14:paraId="7B775F71" w14:textId="77777777" w:rsidR="00211FC1" w:rsidRPr="0099416A" w:rsidRDefault="00211FC1" w:rsidP="00211FC1"/>
    <w:p w14:paraId="2D9577CD" w14:textId="77777777" w:rsidR="00211FC1" w:rsidRPr="0099416A" w:rsidRDefault="00211FC1" w:rsidP="00211FC1">
      <w:r w:rsidRPr="0099416A">
        <w:t xml:space="preserve">This implication for production and effects on the network have caused changes to be made to Australia’s National Electricity Market (NEM) and state schemes for use of solar PV energy </w:t>
      </w:r>
      <w:r w:rsidRPr="0099416A">
        <w:fldChar w:fldCharType="begin"/>
      </w:r>
      <w:r w:rsidRPr="0099416A">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99416A">
        <w:fldChar w:fldCharType="separate"/>
      </w:r>
      <w:r w:rsidRPr="0099416A">
        <w:t>[</w:t>
      </w:r>
      <w:hyperlink w:anchor="_ENREF_13" w:tooltip="Zahedi, 2010 #35" w:history="1">
        <w:r w:rsidRPr="0099416A">
          <w:t>13</w:t>
        </w:r>
      </w:hyperlink>
      <w:r w:rsidRPr="0099416A">
        <w:t>]</w:t>
      </w:r>
      <w:r w:rsidRPr="0099416A">
        <w:fldChar w:fldCharType="end"/>
      </w:r>
      <w:r w:rsidRPr="0099416A">
        <w:t xml:space="preserve">. Due to the incompatibility between PV production and load-demand there is a minute potential for self-consumption. Appen and Braun show that to achieve a greater amount of self-consumption the battery energy storage (BES) systems can be utilised </w:t>
      </w:r>
      <w:r w:rsidRPr="0099416A">
        <w:fldChar w:fldCharType="begin"/>
      </w:r>
      <w:r w:rsidRPr="0099416A">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99416A">
        <w:fldChar w:fldCharType="separate"/>
      </w:r>
      <w:r w:rsidRPr="0099416A">
        <w:t>[</w:t>
      </w:r>
      <w:hyperlink w:anchor="_ENREF_14" w:tooltip="Appen, 2012 #41" w:history="1">
        <w:r w:rsidRPr="0099416A">
          <w:t>14</w:t>
        </w:r>
      </w:hyperlink>
      <w:r w:rsidRPr="0099416A">
        <w:t>]</w:t>
      </w:r>
      <w:r w:rsidRPr="0099416A">
        <w:fldChar w:fldCharType="end"/>
      </w:r>
      <w:r w:rsidRPr="0099416A">
        <w:t xml:space="preserve">. Hence, BES systems can be designed to reduce strain; adverse load profiles and voltage rises on the network while smoothing the grid integration and ultimately aiming towards off-grid standalone domestic systems. </w:t>
      </w:r>
    </w:p>
    <w:p w14:paraId="5A21AFCA" w14:textId="77777777" w:rsidR="00211FC1" w:rsidRPr="0099416A" w:rsidRDefault="00211FC1" w:rsidP="00211FC1"/>
    <w:p w14:paraId="5961BAB0" w14:textId="77777777" w:rsidR="00211FC1" w:rsidRPr="0099416A" w:rsidRDefault="00211FC1" w:rsidP="00211FC1">
      <w:r w:rsidRPr="0099416A">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99416A">
        <w:fldChar w:fldCharType="begin"/>
      </w:r>
      <w:r w:rsidRPr="0099416A">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99416A">
        <w:fldChar w:fldCharType="separate"/>
      </w:r>
      <w:r w:rsidRPr="0099416A">
        <w:t>[</w:t>
      </w:r>
      <w:hyperlink w:anchor="_ENREF_15" w:tooltip="Appen, 2014 #40" w:history="1">
        <w:r w:rsidRPr="0099416A">
          <w:t>15</w:t>
        </w:r>
      </w:hyperlink>
      <w:r w:rsidRPr="0099416A">
        <w:t>]</w:t>
      </w:r>
      <w:r w:rsidRPr="0099416A">
        <w:fldChar w:fldCharType="end"/>
      </w:r>
      <w:r w:rsidRPr="0099416A">
        <w:t>. In response Ergon Energy (Q</w:t>
      </w:r>
      <w:r>
        <w:t>ueensland</w:t>
      </w:r>
      <w:r w:rsidRPr="0099416A">
        <w:t xml:space="preserve">’s Electricity Provider) is anticipating the effectiveness of the BES systems and planning revision of their tariff schemes. </w:t>
      </w:r>
    </w:p>
    <w:p w14:paraId="1543D7C5" w14:textId="77777777" w:rsidR="00211FC1" w:rsidRPr="0099416A" w:rsidRDefault="00211FC1" w:rsidP="00211FC1">
      <w:pPr>
        <w:pStyle w:val="Heading2"/>
      </w:pPr>
      <w:bookmarkStart w:id="25" w:name="_Toc494532661"/>
      <w:r w:rsidRPr="0099416A">
        <w:lastRenderedPageBreak/>
        <w:t>Research Aims</w:t>
      </w:r>
      <w:bookmarkEnd w:id="25"/>
    </w:p>
    <w:p w14:paraId="66B94E45" w14:textId="77777777" w:rsidR="00211FC1" w:rsidRPr="0099416A" w:rsidRDefault="00211FC1" w:rsidP="00211FC1">
      <w:r w:rsidRPr="0099416A">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6DFCA5A0" w14:textId="77777777" w:rsidR="00211FC1" w:rsidRPr="0099416A" w:rsidRDefault="00211FC1" w:rsidP="00211FC1"/>
    <w:p w14:paraId="106ACEEF" w14:textId="77777777" w:rsidR="00211FC1" w:rsidRPr="0099416A" w:rsidRDefault="00211FC1" w:rsidP="00211FC1">
      <w:r w:rsidRPr="0099416A">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C915833" w14:textId="77777777" w:rsidR="00211FC1" w:rsidRPr="0099416A" w:rsidRDefault="00211FC1" w:rsidP="00211FC1"/>
    <w:p w14:paraId="1EF19145" w14:textId="77777777" w:rsidR="00211FC1" w:rsidRPr="0099416A" w:rsidRDefault="00211FC1" w:rsidP="00211FC1">
      <w:pPr>
        <w:pStyle w:val="Heading2"/>
      </w:pPr>
      <w:bookmarkStart w:id="26" w:name="_Toc494532662"/>
      <w:r w:rsidRPr="0099416A">
        <w:t>Scope</w:t>
      </w:r>
      <w:bookmarkEnd w:id="26"/>
    </w:p>
    <w:p w14:paraId="345EB78B" w14:textId="77777777" w:rsidR="00211FC1" w:rsidRPr="0099416A" w:rsidRDefault="00211FC1" w:rsidP="00211FC1">
      <w:r w:rsidRPr="0099416A">
        <w:t xml:space="preserve">Photovoltaic systems have been around for just over 50 years and their daily use and efficiency is increasing. Farmer and Lafond proposed that PV is expected, with its rapid refinements to surpass its competition in the upcoming 10-20 years </w:t>
      </w:r>
      <w:r w:rsidRPr="0099416A">
        <w:fldChar w:fldCharType="begin"/>
      </w:r>
      <w:r w:rsidRPr="0099416A">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99416A">
        <w:fldChar w:fldCharType="separate"/>
      </w:r>
      <w:r w:rsidRPr="0099416A">
        <w:t>[</w:t>
      </w:r>
      <w:hyperlink w:anchor="_ENREF_16" w:tooltip="Farmer, 2016 #44" w:history="1">
        <w:r w:rsidRPr="0099416A">
          <w:t>16</w:t>
        </w:r>
      </w:hyperlink>
      <w:r w:rsidRPr="0099416A">
        <w:t>]</w:t>
      </w:r>
      <w:r w:rsidRPr="0099416A">
        <w:fldChar w:fldCharType="end"/>
      </w:r>
      <w:r w:rsidRPr="0099416A">
        <w:t xml:space="preserve">. Now with the introduction of BES system technologies and their decreasing costs it is a logical path for domestic energy consumers who are conscious of pricing and environmental factors.  </w:t>
      </w:r>
    </w:p>
    <w:p w14:paraId="30B4212B" w14:textId="77777777" w:rsidR="00211FC1" w:rsidRPr="0099416A" w:rsidRDefault="00211FC1" w:rsidP="00211FC1"/>
    <w:p w14:paraId="09694804" w14:textId="77777777" w:rsidR="00211FC1" w:rsidRPr="0099416A" w:rsidRDefault="00211FC1" w:rsidP="00211FC1">
      <w:r w:rsidRPr="0099416A">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26FC6951" w14:textId="77777777" w:rsidR="00211FC1" w:rsidRPr="0099416A" w:rsidRDefault="00211FC1" w:rsidP="00211FC1"/>
    <w:p w14:paraId="3C61142E" w14:textId="77777777" w:rsidR="00211FC1" w:rsidRPr="0099416A" w:rsidRDefault="00211FC1" w:rsidP="00211FC1">
      <w:r w:rsidRPr="0099416A">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734FF4AF" w14:textId="77777777" w:rsidR="00211FC1" w:rsidRPr="0099416A" w:rsidRDefault="00211FC1" w:rsidP="00211FC1">
      <w:pPr>
        <w:pStyle w:val="Heading1"/>
      </w:pPr>
      <w:r>
        <w:lastRenderedPageBreak/>
        <w:t>LITERATURE REVIEW</w:t>
      </w:r>
    </w:p>
    <w:p w14:paraId="5D6AE4D1" w14:textId="77777777" w:rsidR="00211FC1" w:rsidRPr="0099416A" w:rsidRDefault="00211FC1" w:rsidP="00211FC1">
      <w:r w:rsidRPr="0099416A">
        <w:t xml:space="preserve">This </w:t>
      </w:r>
      <w:r>
        <w:t>Literature Review</w:t>
      </w:r>
      <w:r w:rsidRPr="0099416A">
        <w:t xml:space="preserve">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68D920E2" w14:textId="77777777" w:rsidR="00211FC1" w:rsidRPr="0099416A" w:rsidRDefault="00211FC1" w:rsidP="00211FC1">
      <w:pPr>
        <w:pStyle w:val="Heading2"/>
      </w:pPr>
      <w:bookmarkStart w:id="27" w:name="_Toc494532664"/>
      <w:r w:rsidRPr="0099416A">
        <w:t>Background</w:t>
      </w:r>
      <w:bookmarkEnd w:id="27"/>
    </w:p>
    <w:p w14:paraId="6CCF5AB6" w14:textId="77777777" w:rsidR="00211FC1" w:rsidRPr="0099416A" w:rsidRDefault="00211FC1" w:rsidP="00211FC1">
      <w:r w:rsidRPr="0099416A">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69D7E56F" w14:textId="77777777" w:rsidR="00211FC1" w:rsidRPr="0099416A" w:rsidRDefault="00211FC1" w:rsidP="00211FC1"/>
    <w:p w14:paraId="1A89D421" w14:textId="77777777" w:rsidR="00211FC1" w:rsidRPr="0099416A" w:rsidRDefault="00211FC1" w:rsidP="00211FC1">
      <w:r w:rsidRPr="0099416A">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49BB2AE" w14:textId="77777777" w:rsidR="00211FC1" w:rsidRPr="0099416A" w:rsidRDefault="00211FC1" w:rsidP="00211FC1"/>
    <w:p w14:paraId="54229BFF" w14:textId="77777777" w:rsidR="00211FC1" w:rsidRPr="0099416A" w:rsidRDefault="00211FC1" w:rsidP="00211FC1">
      <w:r w:rsidRPr="0099416A">
        <w:t xml:space="preserve">Finally, the economics of using the system and current developing technologies are reviewed. With this basis, the gaps in the literature will be identified, examined and evaluated. This 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w:t>
      </w:r>
      <w:r>
        <w:t>Literature Review</w:t>
      </w:r>
      <w:r w:rsidRPr="0099416A">
        <w:t xml:space="preserve"> was not used in any of the references.  </w:t>
      </w:r>
    </w:p>
    <w:p w14:paraId="4EC756DC" w14:textId="77777777" w:rsidR="00211FC1" w:rsidRPr="0099416A" w:rsidRDefault="00211FC1" w:rsidP="00211FC1"/>
    <w:p w14:paraId="505C0BDD" w14:textId="77777777" w:rsidR="00211FC1" w:rsidRPr="0099416A" w:rsidRDefault="00211FC1" w:rsidP="00211FC1">
      <w:r w:rsidRPr="0099416A">
        <w:br w:type="page"/>
      </w:r>
    </w:p>
    <w:p w14:paraId="7640043C" w14:textId="77777777" w:rsidR="00211FC1" w:rsidRPr="0099416A" w:rsidRDefault="00211FC1" w:rsidP="00211FC1">
      <w:pPr>
        <w:pStyle w:val="Heading2"/>
      </w:pPr>
      <w:bookmarkStart w:id="28" w:name="_Toc494532665"/>
      <w:r w:rsidRPr="0099416A">
        <w:lastRenderedPageBreak/>
        <w:t>Solar System Synopsis</w:t>
      </w:r>
      <w:bookmarkEnd w:id="28"/>
    </w:p>
    <w:p w14:paraId="10EF61AB" w14:textId="77777777" w:rsidR="00211FC1" w:rsidRPr="0099416A" w:rsidRDefault="00211FC1" w:rsidP="00211FC1">
      <w:r w:rsidRPr="0099416A">
        <w:t xml:space="preserve">The main premise of this thesis will deal exclusively with solar PV systems which are comprised of three primary components: the solar panels, the DC to AC inverter system and the battery energy storage system. </w:t>
      </w:r>
      <w:r w:rsidRPr="0099416A">
        <w:fldChar w:fldCharType="begin"/>
      </w:r>
      <w:r w:rsidRPr="0099416A">
        <w:instrText xml:space="preserve"> REF _Ref478906885 \h </w:instrText>
      </w:r>
      <w:r w:rsidRPr="0099416A">
        <w:fldChar w:fldCharType="separate"/>
      </w:r>
      <w:r w:rsidRPr="0099416A">
        <w:t>Figure 2</w:t>
      </w:r>
      <w:r w:rsidRPr="0099416A">
        <w:noBreakHyphen/>
        <w:t>1</w:t>
      </w:r>
      <w:r w:rsidRPr="0099416A">
        <w:fldChar w:fldCharType="end"/>
      </w:r>
      <w:r w:rsidRPr="0099416A">
        <w:t xml:space="preserve"> below shows the operation of a solar system with the export and import of power to the grid and the conversion of DC to AC for coupling with the grid and household consumption </w:t>
      </w:r>
      <w:r w:rsidRPr="0099416A">
        <w:fldChar w:fldCharType="begin"/>
      </w:r>
      <w:r w:rsidRPr="0099416A">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99416A">
        <w:fldChar w:fldCharType="separate"/>
      </w:r>
      <w:r w:rsidRPr="0099416A">
        <w:t>[</w:t>
      </w:r>
      <w:hyperlink w:anchor="_ENREF_17" w:tooltip="SavOnSolar, 2017 #71" w:history="1">
        <w:r w:rsidRPr="0099416A">
          <w:t>17</w:t>
        </w:r>
      </w:hyperlink>
      <w:r w:rsidRPr="0099416A">
        <w:t>]</w:t>
      </w:r>
      <w:r w:rsidRPr="0099416A">
        <w:fldChar w:fldCharType="end"/>
      </w:r>
      <w:r w:rsidRPr="0099416A">
        <w:t xml:space="preserve">. </w:t>
      </w:r>
    </w:p>
    <w:p w14:paraId="4A8297F1" w14:textId="77777777" w:rsidR="00211FC1" w:rsidRPr="0099416A" w:rsidRDefault="00211FC1" w:rsidP="00211FC1">
      <w:r w:rsidRPr="0099416A">
        <mc:AlternateContent>
          <mc:Choice Requires="wpg">
            <w:drawing>
              <wp:anchor distT="0" distB="0" distL="114300" distR="114300" simplePos="0" relativeHeight="251665408" behindDoc="0" locked="0" layoutInCell="1" allowOverlap="1" wp14:anchorId="64A33B41" wp14:editId="65251AD5">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78"/>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605E20F0" w14:textId="77777777" w:rsidR="00211FC1" w:rsidRPr="00B3088C" w:rsidRDefault="00211FC1" w:rsidP="00211FC1">
                              <w:pPr>
                                <w:pStyle w:val="Caption"/>
                                <w:rPr>
                                  <w:szCs w:val="24"/>
                                </w:rPr>
                              </w:pPr>
                              <w:bookmarkStart w:id="29" w:name="_Toc494553821"/>
                              <w:bookmarkStart w:id="30" w:name="_Ref4789068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0"/>
                              <w:r>
                                <w:t xml:space="preserve"> - Overview of Operation </w:t>
                              </w:r>
                              <w:r w:rsidRPr="00B72672">
                                <w:t>of</w:t>
                              </w:r>
                              <w:r>
                                <w:t xml:space="preserve"> Solar System [17]</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A33B41" id="Group 7217" o:spid="_x0000_s1030" style="position:absolute;left:0;text-align:left;margin-left:-60pt;margin-top:24.15pt;width:570.6pt;height:301pt;z-index:25166540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79"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605E20F0" w14:textId="77777777" w:rsidR="00211FC1" w:rsidRPr="00B3088C" w:rsidRDefault="00211FC1" w:rsidP="00211FC1">
                        <w:pPr>
                          <w:pStyle w:val="Caption"/>
                          <w:rPr>
                            <w:szCs w:val="24"/>
                          </w:rPr>
                        </w:pPr>
                        <w:bookmarkStart w:id="31" w:name="_Toc494553821"/>
                        <w:bookmarkStart w:id="32" w:name="_Ref4789068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2"/>
                        <w:r>
                          <w:t xml:space="preserve"> - Overview of Operation </w:t>
                        </w:r>
                        <w:r w:rsidRPr="00B72672">
                          <w:t>of</w:t>
                        </w:r>
                        <w:r>
                          <w:t xml:space="preserve"> Solar System [17]</w:t>
                        </w:r>
                        <w:bookmarkEnd w:id="31"/>
                      </w:p>
                    </w:txbxContent>
                  </v:textbox>
                </v:shape>
                <w10:wrap type="square"/>
              </v:group>
            </w:pict>
          </mc:Fallback>
        </mc:AlternateContent>
      </w:r>
    </w:p>
    <w:p w14:paraId="0F0BC295" w14:textId="77777777" w:rsidR="00211FC1" w:rsidRPr="0099416A" w:rsidRDefault="00211FC1" w:rsidP="00211FC1"/>
    <w:p w14:paraId="51349349" w14:textId="77777777" w:rsidR="00211FC1" w:rsidRPr="0099416A" w:rsidRDefault="00211FC1" w:rsidP="00211FC1">
      <w:r w:rsidRPr="0099416A">
        <w:t>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w:t>
      </w:r>
      <w:r>
        <w:t>e</w:t>
      </w:r>
      <w:r w:rsidRPr="0099416A">
        <w:t xml:space="preserv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69034A75" w14:textId="77777777" w:rsidR="00211FC1" w:rsidRPr="0099416A" w:rsidRDefault="00211FC1" w:rsidP="00211FC1"/>
    <w:p w14:paraId="3E4C5CC5" w14:textId="77777777" w:rsidR="00211FC1" w:rsidRPr="0099416A" w:rsidRDefault="00211FC1" w:rsidP="00211FC1">
      <w:pPr>
        <w:pStyle w:val="Heading2"/>
      </w:pPr>
      <w:r w:rsidRPr="0099416A">
        <w:br w:type="page"/>
      </w:r>
      <w:bookmarkStart w:id="33" w:name="_Ref493336619"/>
      <w:bookmarkStart w:id="34" w:name="_Ref493336638"/>
      <w:bookmarkStart w:id="35" w:name="_Toc494532666"/>
      <w:r w:rsidRPr="0099416A">
        <w:lastRenderedPageBreak/>
        <w:t>Photovoltaic Systems</w:t>
      </w:r>
      <w:bookmarkEnd w:id="33"/>
      <w:bookmarkEnd w:id="34"/>
      <w:bookmarkEnd w:id="35"/>
    </w:p>
    <w:p w14:paraId="128FCB7C" w14:textId="77777777" w:rsidR="00211FC1" w:rsidRPr="0099416A" w:rsidRDefault="00211FC1" w:rsidP="00211FC1">
      <w:pPr>
        <w:pStyle w:val="Heading3"/>
      </w:pPr>
      <w:bookmarkStart w:id="36" w:name="_Toc494532667"/>
      <w:r w:rsidRPr="0099416A">
        <w:t>Review of PV</w:t>
      </w:r>
      <w:bookmarkEnd w:id="36"/>
    </w:p>
    <w:p w14:paraId="317E0653" w14:textId="77777777" w:rsidR="00211FC1" w:rsidRPr="0099416A" w:rsidRDefault="00211FC1" w:rsidP="00211FC1">
      <w:r w:rsidRPr="0099416A">
        <w:t xml:space="preserve">Every day there is approximately 100 000 terawatts of energy provided by the sun. Currently, the Earth’s energy demand is 10,000 terawatts; Grätzel emphasised that this is a 10 time surplus. </w:t>
      </w:r>
      <w:r w:rsidRPr="0099416A">
        <w:fldChar w:fldCharType="begin"/>
      </w:r>
      <w:r w:rsidRPr="0099416A">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99416A">
        <w:fldChar w:fldCharType="separate"/>
      </w:r>
      <w:r w:rsidRPr="0099416A">
        <w:t>[</w:t>
      </w:r>
      <w:hyperlink w:anchor="_ENREF_18" w:tooltip="Grätzel, 2007 #45" w:history="1">
        <w:r w:rsidRPr="0099416A">
          <w:t>18</w:t>
        </w:r>
      </w:hyperlink>
      <w:r w:rsidRPr="0099416A">
        <w:t>]</w:t>
      </w:r>
      <w:r w:rsidRPr="0099416A">
        <w:fldChar w:fldCharType="end"/>
      </w:r>
      <w:r w:rsidRPr="0099416A">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99416A">
        <w:fldChar w:fldCharType="begin"/>
      </w:r>
      <w:r w:rsidRPr="0099416A">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99416A">
        <w:fldChar w:fldCharType="separate"/>
      </w:r>
      <w:r w:rsidRPr="0099416A">
        <w:t>[</w:t>
      </w:r>
      <w:hyperlink w:anchor="_ENREF_19" w:tooltip="Sampaio, 2017 #127" w:history="1">
        <w:r w:rsidRPr="0099416A">
          <w:t>19</w:t>
        </w:r>
      </w:hyperlink>
      <w:r w:rsidRPr="0099416A">
        <w:t>]</w:t>
      </w:r>
      <w:r w:rsidRPr="0099416A">
        <w:fldChar w:fldCharType="end"/>
      </w:r>
      <w:r w:rsidRPr="0099416A">
        <w:t xml:space="preserve">. </w:t>
      </w:r>
    </w:p>
    <w:p w14:paraId="4AC5736C" w14:textId="77777777" w:rsidR="00211FC1" w:rsidRPr="0099416A" w:rsidRDefault="00211FC1" w:rsidP="00211FC1"/>
    <w:p w14:paraId="13E9C4D6" w14:textId="77777777" w:rsidR="00211FC1" w:rsidRPr="0099416A" w:rsidRDefault="00211FC1" w:rsidP="00211FC1">
      <w:r w:rsidRPr="0099416A">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99416A">
        <w:fldChar w:fldCharType="begin"/>
      </w:r>
      <w:r w:rsidRPr="0099416A">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99416A">
        <w:fldChar w:fldCharType="separate"/>
      </w:r>
      <w:r w:rsidRPr="0099416A">
        <w:t>[</w:t>
      </w:r>
      <w:hyperlink w:anchor="_ENREF_20" w:tooltip="El Chaar, 2011 #56" w:history="1">
        <w:r w:rsidRPr="0099416A">
          <w:t>20</w:t>
        </w:r>
      </w:hyperlink>
      <w:r w:rsidRPr="0099416A">
        <w:t>]</w:t>
      </w:r>
      <w:r w:rsidRPr="0099416A">
        <w:fldChar w:fldCharType="end"/>
      </w:r>
      <w:r w:rsidRPr="0099416A">
        <w:t xml:space="preserve">. Light which arrives from the sun comes in the form of photons and can do one of three things once it reaches the PN junction. </w:t>
      </w:r>
    </w:p>
    <w:p w14:paraId="0A310DFA" w14:textId="77777777" w:rsidR="00211FC1" w:rsidRPr="0099416A" w:rsidRDefault="00211FC1" w:rsidP="00211FC1"/>
    <w:p w14:paraId="16F1E732" w14:textId="77777777" w:rsidR="00211FC1" w:rsidRPr="0099416A" w:rsidRDefault="00211FC1" w:rsidP="00211FC1">
      <w:r w:rsidRPr="0099416A">
        <w:t xml:space="preserve">Firstly, they can pass straight through; which lower energy photons usually do. Secondly, they can reflect off. Thirdly, they can hit the electrons in the silicon and move them out of their current orbital up to a higher energy band as seen in </w:t>
      </w:r>
      <w:r w:rsidRPr="0099416A">
        <w:fldChar w:fldCharType="begin"/>
      </w:r>
      <w:r w:rsidRPr="0099416A">
        <w:instrText xml:space="preserve"> REF _Ref478480856 \h  \* MERGEFORMAT </w:instrText>
      </w:r>
      <w:r w:rsidRPr="0099416A">
        <w:fldChar w:fldCharType="separate"/>
      </w:r>
      <w:r w:rsidRPr="0099416A">
        <w:t>Figure 2</w:t>
      </w:r>
      <w:r w:rsidRPr="0099416A">
        <w:noBreakHyphen/>
        <w:t>2</w:t>
      </w:r>
      <w:r w:rsidRPr="0099416A">
        <w:fldChar w:fldCharType="end"/>
      </w:r>
      <w:r w:rsidRPr="0099416A">
        <w:t xml:space="preserve">. These electrons can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Pr="0099416A">
        <w:fldChar w:fldCharType="begin"/>
      </w:r>
      <w:r w:rsidRPr="0099416A">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99416A">
        <w:fldChar w:fldCharType="separate"/>
      </w:r>
      <w:r w:rsidRPr="0099416A">
        <w:t>[</w:t>
      </w:r>
      <w:hyperlink w:anchor="_ENREF_21" w:tooltip="Yilmaz, 2015 #54" w:history="1">
        <w:r w:rsidRPr="0099416A">
          <w:t>21</w:t>
        </w:r>
      </w:hyperlink>
      <w:r w:rsidRPr="0099416A">
        <w:t>]</w:t>
      </w:r>
      <w:r w:rsidRPr="0099416A">
        <w:fldChar w:fldCharType="end"/>
      </w:r>
      <w:r w:rsidRPr="0099416A">
        <w:t xml:space="preserve">. </w:t>
      </w:r>
    </w:p>
    <w:p w14:paraId="593F258E" w14:textId="77777777" w:rsidR="00211FC1" w:rsidRPr="0099416A" w:rsidRDefault="00211FC1" w:rsidP="00211FC1">
      <w:pPr>
        <w:rPr>
          <w:rFonts w:eastAsia="AdvP43534B"/>
        </w:rPr>
      </w:pPr>
      <w:r w:rsidRPr="0099416A">
        <mc:AlternateContent>
          <mc:Choice Requires="wpg">
            <w:drawing>
              <wp:anchor distT="0" distB="0" distL="114300" distR="114300" simplePos="0" relativeHeight="251662336" behindDoc="0" locked="0" layoutInCell="1" allowOverlap="1" wp14:anchorId="5B833EA2" wp14:editId="5506C436">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0"/>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466D3C24" w14:textId="77777777" w:rsidR="00211FC1" w:rsidRPr="00486D2E" w:rsidRDefault="00211FC1" w:rsidP="00211FC1">
                              <w:pPr>
                                <w:pStyle w:val="Caption"/>
                              </w:pPr>
                              <w:bookmarkStart w:id="37" w:name="_Toc494553822"/>
                              <w:bookmarkStart w:id="38" w:name="_Ref4784808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38"/>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37"/>
                              <w:r w:rsidRPr="00486D2E">
                                <w:rPr>
                                  <w:rStyle w:val="QuoteChar"/>
                                  <w:i/>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833EA2" id="Group 7174" o:spid="_x0000_s1033" style="position:absolute;left:0;text-align:left;margin-left:-5.5pt;margin-top:20.55pt;width:478.5pt;height:242.5pt;z-index:251662336;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1"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466D3C24" w14:textId="77777777" w:rsidR="00211FC1" w:rsidRPr="00486D2E" w:rsidRDefault="00211FC1" w:rsidP="00211FC1">
                        <w:pPr>
                          <w:pStyle w:val="Caption"/>
                        </w:pPr>
                        <w:bookmarkStart w:id="39" w:name="_Toc494553822"/>
                        <w:bookmarkStart w:id="40" w:name="_Ref4784808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0"/>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39"/>
                        <w:r w:rsidRPr="00486D2E">
                          <w:rPr>
                            <w:rStyle w:val="QuoteChar"/>
                            <w:i/>
                            <w:iCs w:val="0"/>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99416A" w14:paraId="559E56A1" w14:textId="77777777" w:rsidTr="00CF0625">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690A1DC" w14:textId="77777777" w:rsidR="00211FC1" w:rsidRPr="0099416A" w:rsidRDefault="00211FC1" w:rsidP="00CF0625">
            <w:pPr>
              <w:pStyle w:val="REFPIC"/>
              <w:framePr w:hSpace="0" w:wrap="auto" w:vAnchor="margin" w:hAnchor="text" w:yAlign="inline"/>
              <w:rPr>
                <w:lang w:val="en-AU"/>
              </w:rPr>
            </w:pPr>
          </w:p>
        </w:tc>
      </w:tr>
    </w:tbl>
    <w:p w14:paraId="366E32EF" w14:textId="77777777" w:rsidR="00211FC1" w:rsidRPr="0099416A" w:rsidRDefault="00211FC1" w:rsidP="00211FC1"/>
    <w:p w14:paraId="3CA4C980" w14:textId="77777777" w:rsidR="00211FC1" w:rsidRPr="0099416A" w:rsidRDefault="00211FC1" w:rsidP="00211FC1"/>
    <w:p w14:paraId="18D302B4" w14:textId="77777777" w:rsidR="00211FC1" w:rsidRPr="0099416A" w:rsidRDefault="00211FC1" w:rsidP="00211FC1"/>
    <w:p w14:paraId="721B66A4" w14:textId="77777777" w:rsidR="00211FC1" w:rsidRPr="0099416A" w:rsidRDefault="00211FC1" w:rsidP="00211FC1">
      <w:r w:rsidRPr="0099416A">
        <w:lastRenderedPageBreak/>
        <w:t xml:space="preserve">The generation output for a solar cell is dependent upon many variables such as Global Horizontal Index (GHI), temperature data and the type of PV cell or module. The following equation is used to calculate PV generation </w:t>
      </w:r>
      <w:r w:rsidRPr="0099416A">
        <w:fldChar w:fldCharType="begin"/>
      </w:r>
      <w:r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99416A">
        <w:fldChar w:fldCharType="separate"/>
      </w:r>
      <w:r w:rsidRPr="0099416A">
        <w:t>[</w:t>
      </w:r>
      <w:hyperlink w:anchor="_ENREF_22" w:tooltip="Park, 2017 #62" w:history="1">
        <w:r w:rsidRPr="0099416A">
          <w:t>22</w:t>
        </w:r>
      </w:hyperlink>
      <w:r w:rsidRPr="0099416A">
        <w:t>]</w:t>
      </w:r>
      <w:r w:rsidRPr="0099416A">
        <w:fldChar w:fldCharType="end"/>
      </w:r>
      <w:r w:rsidRPr="0099416A">
        <w:t xml:space="preserve">: </w:t>
      </w:r>
    </w:p>
    <w:p w14:paraId="203D84B6" w14:textId="77777777" w:rsidR="00211FC1" w:rsidRPr="0099416A" w:rsidRDefault="00211FC1" w:rsidP="00211FC1"/>
    <w:p w14:paraId="7318F994" w14:textId="77777777" w:rsidR="00211FC1" w:rsidRPr="0099416A" w:rsidRDefault="00211FC1" w:rsidP="00211FC1">
      <w:r w:rsidRPr="0099416A">
        <mc:AlternateContent>
          <mc:Choice Requires="wps">
            <w:drawing>
              <wp:anchor distT="0" distB="0" distL="114300" distR="114300" simplePos="0" relativeHeight="251694080" behindDoc="0" locked="0" layoutInCell="1" allowOverlap="1" wp14:anchorId="7FA23304" wp14:editId="0C8C13C5">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5A6DF28B" w14:textId="77777777" w:rsidR="00211FC1" w:rsidRPr="000A1C49" w:rsidRDefault="00211FC1" w:rsidP="00211FC1">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23304" id="Text Box 7262" o:spid="_x0000_s1036" type="#_x0000_t202" style="position:absolute;left:0;text-align:left;margin-left:424.25pt;margin-top:39.05pt;width:31pt;height:28.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5A6DF28B" w14:textId="77777777" w:rsidR="00211FC1" w:rsidRPr="000A1C49" w:rsidRDefault="00211FC1" w:rsidP="00211FC1">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202B9D33" w14:textId="77777777" w:rsidR="00211FC1" w:rsidRPr="0099416A" w:rsidRDefault="00211FC1" w:rsidP="00211FC1">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43A7FE0" w14:textId="77777777" w:rsidR="00211FC1" w:rsidRPr="0099416A" w:rsidRDefault="00211FC1" w:rsidP="00211FC1"/>
    <w:p w14:paraId="13487FC2" w14:textId="77777777" w:rsidR="00211FC1" w:rsidRPr="0099416A" w:rsidRDefault="00211FC1" w:rsidP="00211FC1">
      <w:r w:rsidRPr="0099416A">
        <w:t>Where:</w:t>
      </w:r>
    </w:p>
    <w:p w14:paraId="5F59DE9C" w14:textId="77777777" w:rsidR="00211FC1" w:rsidRPr="0099416A" w:rsidRDefault="00211FC1" w:rsidP="00211FC1">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Pr="0099416A">
        <w:t xml:space="preserve"> – solar output under STC (see below for definition)</w:t>
      </w:r>
    </w:p>
    <w:p w14:paraId="15BDFC2A" w14:textId="77777777" w:rsidR="00211FC1" w:rsidRPr="0099416A" w:rsidRDefault="00211FC1" w:rsidP="00211FC1">
      <w:pPr>
        <w:pStyle w:val="ListParagraph"/>
        <w:numPr>
          <w:ilvl w:val="0"/>
          <w:numId w:val="11"/>
        </w:numPr>
      </w:pPr>
      <m:oMath>
        <m:r>
          <w:rPr>
            <w:rFonts w:ascii="Cambria Math" w:hAnsi="Cambria Math" w:cs="Cambria Math"/>
          </w:rPr>
          <m:t>G</m:t>
        </m:r>
        <m:r>
          <w:rPr>
            <w:rFonts w:ascii="Cambria Math" w:hAnsi="Cambria Math"/>
          </w:rPr>
          <m:t>HI</m:t>
        </m:r>
      </m:oMath>
      <w:r w:rsidRPr="0099416A">
        <w:t xml:space="preserve"> – Global Horizontal Irradiance</w:t>
      </w:r>
    </w:p>
    <w:p w14:paraId="347F838B" w14:textId="77777777" w:rsidR="00211FC1" w:rsidRPr="0099416A" w:rsidRDefault="00211FC1" w:rsidP="00211FC1">
      <w:pPr>
        <w:pStyle w:val="ListParagraph"/>
        <w:numPr>
          <w:ilvl w:val="0"/>
          <w:numId w:val="11"/>
        </w:numPr>
      </w:pPr>
      <m:oMath>
        <m:r>
          <w:rPr>
            <w:rFonts w:ascii="Cambria Math" w:hAnsi="Cambria Math" w:cs="Cambria Math"/>
          </w:rPr>
          <m:t>γ</m:t>
        </m:r>
      </m:oMath>
      <w:r w:rsidRPr="0099416A">
        <w:t xml:space="preserve"> – temperature coefficient (generally -0.41%/</w:t>
      </w:r>
      <m:oMath>
        <m:r>
          <w:rPr>
            <w:rFonts w:ascii="Cambria Math" w:hAnsi="Cambria Math"/>
          </w:rPr>
          <m:t>°</m:t>
        </m:r>
      </m:oMath>
      <w:r w:rsidRPr="0099416A">
        <w:t>C)</w:t>
      </w:r>
    </w:p>
    <w:p w14:paraId="1AE62C63" w14:textId="77777777" w:rsidR="00211FC1" w:rsidRPr="0099416A" w:rsidRDefault="00211FC1" w:rsidP="00211FC1">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99416A">
        <w:t xml:space="preserve"> - cell temperature</w:t>
      </w:r>
    </w:p>
    <w:p w14:paraId="0B4190FC" w14:textId="77777777" w:rsidR="00211FC1" w:rsidRPr="0099416A" w:rsidRDefault="00211FC1" w:rsidP="00211FC1">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Pr="0099416A">
        <w:t>- constants determined by the system design</w:t>
      </w:r>
    </w:p>
    <w:p w14:paraId="6D63BDCE" w14:textId="77777777" w:rsidR="00211FC1" w:rsidRPr="0099416A" w:rsidRDefault="00211FC1" w:rsidP="00211FC1">
      <w:pPr>
        <w:rPr>
          <w:lang w:eastAsia="zh-CN"/>
        </w:rPr>
      </w:pPr>
      <w:r w:rsidRPr="0099416A">
        <w:t xml:space="preserve">Standard Test Conditions (STC) for the </w:t>
      </w:r>
      <w:r w:rsidRPr="0099416A">
        <w:rPr>
          <w:lang w:eastAsia="zh-CN"/>
        </w:rPr>
        <w:t xml:space="preserve">performance of PV modules is an industry-wide standard and specifies a </w:t>
      </w:r>
      <w:r w:rsidRPr="0099416A">
        <w:rPr>
          <w:bCs/>
          <w:lang w:eastAsia="zh-CN"/>
        </w:rPr>
        <w:t>cell temperature of 25°C</w:t>
      </w:r>
      <w:r w:rsidRPr="0099416A">
        <w:rPr>
          <w:lang w:eastAsia="zh-CN"/>
        </w:rPr>
        <w:t xml:space="preserve"> and an</w:t>
      </w:r>
      <w:r w:rsidRPr="0099416A">
        <w:rPr>
          <w:bCs/>
          <w:lang w:eastAsia="zh-CN"/>
        </w:rPr>
        <w:t xml:space="preserve"> irradiance of 1000 W/m</w:t>
      </w:r>
      <w:r w:rsidRPr="0099416A">
        <w:rPr>
          <w:bCs/>
          <w:vertAlign w:val="superscript"/>
          <w:lang w:eastAsia="zh-CN"/>
        </w:rPr>
        <w:t>2</w:t>
      </w:r>
      <w:r w:rsidRPr="0099416A">
        <w:rPr>
          <w:lang w:eastAsia="zh-CN"/>
        </w:rPr>
        <w:t xml:space="preserve"> with an </w:t>
      </w:r>
      <w:r w:rsidRPr="0099416A">
        <w:rPr>
          <w:bCs/>
          <w:lang w:eastAsia="zh-CN"/>
        </w:rPr>
        <w:t>air mass 1.5 (AM 1.5)</w:t>
      </w:r>
      <w:r w:rsidRPr="0099416A">
        <w:rPr>
          <w:lang w:eastAsia="zh-CN"/>
        </w:rPr>
        <w:t xml:space="preserve"> spectrum</w:t>
      </w:r>
      <w:r w:rsidRPr="0099416A">
        <w:t xml:space="preserve">. </w:t>
      </w:r>
      <w:r w:rsidRPr="0099416A">
        <w:rPr>
          <w:lang w:eastAsia="zh-CN"/>
        </w:rPr>
        <w:t>These conditions correspond to the irradiance and spectrum of sunlight incident on a clear day upon a sun-facing 37°-tilted surface with the sun at an angle of 41.81° above the horizon</w:t>
      </w:r>
      <w:r w:rsidRPr="0099416A">
        <w:t xml:space="preserve"> </w:t>
      </w:r>
      <w:r w:rsidRPr="0099416A">
        <w:rPr>
          <w:lang w:eastAsia="zh-CN"/>
        </w:rPr>
        <w:t xml:space="preserve">at spring and autumn equinoxes in the United States of America (USA) </w:t>
      </w:r>
      <w:r w:rsidRPr="0099416A">
        <w:rPr>
          <w:lang w:eastAsia="zh-CN"/>
        </w:rPr>
        <w:fldChar w:fldCharType="begin"/>
      </w:r>
      <w:r w:rsidRPr="0099416A">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99416A">
        <w:rPr>
          <w:lang w:eastAsia="zh-CN"/>
        </w:rPr>
        <w:fldChar w:fldCharType="separate"/>
      </w:r>
      <w:r w:rsidRPr="0099416A">
        <w:rPr>
          <w:lang w:eastAsia="zh-CN"/>
        </w:rPr>
        <w:t>[</w:t>
      </w:r>
      <w:hyperlink w:anchor="_ENREF_23" w:tooltip="Voltaics, 2017 #192" w:history="1">
        <w:r w:rsidRPr="0099416A">
          <w:rPr>
            <w:lang w:eastAsia="zh-CN"/>
          </w:rPr>
          <w:t>23</w:t>
        </w:r>
      </w:hyperlink>
      <w:r w:rsidRPr="0099416A">
        <w:rPr>
          <w:lang w:eastAsia="zh-CN"/>
        </w:rPr>
        <w:t>]</w:t>
      </w:r>
      <w:r w:rsidRPr="0099416A">
        <w:rPr>
          <w:lang w:eastAsia="zh-CN"/>
        </w:rPr>
        <w:fldChar w:fldCharType="end"/>
      </w:r>
      <w:r w:rsidRPr="0099416A">
        <w:rPr>
          <w:lang w:eastAsia="zh-CN"/>
        </w:rPr>
        <w:t>.</w:t>
      </w:r>
    </w:p>
    <w:p w14:paraId="267572C3" w14:textId="77777777" w:rsidR="00211FC1" w:rsidRPr="0099416A" w:rsidRDefault="00211FC1" w:rsidP="00211FC1">
      <w:pPr>
        <w:rPr>
          <w:lang w:eastAsia="zh-CN"/>
        </w:rPr>
      </w:pPr>
    </w:p>
    <w:p w14:paraId="02C05E1D" w14:textId="77777777" w:rsidR="00211FC1" w:rsidRPr="0099416A" w:rsidRDefault="00211FC1" w:rsidP="00211FC1">
      <w:pPr>
        <w:rPr>
          <w:lang w:eastAsia="zh-CN"/>
        </w:rPr>
      </w:pPr>
    </w:p>
    <w:p w14:paraId="28E725A6" w14:textId="77777777" w:rsidR="00211FC1" w:rsidRPr="0099416A" w:rsidRDefault="00211FC1" w:rsidP="00211FC1">
      <w:pPr>
        <w:rPr>
          <w:lang w:eastAsia="zh-CN"/>
        </w:rPr>
      </w:pPr>
      <w:r w:rsidRPr="0099416A">
        <w:rPr>
          <w:highlight w:val="yellow"/>
          <w:lang w:eastAsia="zh-CN"/>
        </w:rPr>
        <w:t>Add in range for cells types and reference better</w:t>
      </w:r>
    </w:p>
    <w:p w14:paraId="469C241A" w14:textId="77777777" w:rsidR="00211FC1" w:rsidRPr="0099416A" w:rsidRDefault="00211FC1" w:rsidP="00211FC1">
      <w:pPr>
        <w:rPr>
          <w:lang w:eastAsia="zh-CN"/>
        </w:rPr>
      </w:pPr>
    </w:p>
    <w:p w14:paraId="6F21DF45" w14:textId="77777777" w:rsidR="00211FC1" w:rsidRPr="0099416A" w:rsidRDefault="00211FC1" w:rsidP="00211FC1">
      <w:pPr>
        <w:rPr>
          <w:lang w:eastAsia="zh-CN"/>
        </w:rPr>
      </w:pPr>
      <w:r w:rsidRPr="0099416A">
        <w:rPr>
          <w:highlight w:val="yellow"/>
          <w:lang w:eastAsia="zh-CN"/>
        </w:rPr>
        <w:t>Change all margins and figures within margins</w:t>
      </w:r>
    </w:p>
    <w:p w14:paraId="017F5481" w14:textId="77777777" w:rsidR="00211FC1" w:rsidRPr="0099416A" w:rsidRDefault="00211FC1" w:rsidP="00211FC1">
      <w:r w:rsidRPr="0099416A">
        <w:br w:type="page"/>
      </w:r>
    </w:p>
    <w:p w14:paraId="0CD984DA" w14:textId="77777777" w:rsidR="00211FC1" w:rsidRPr="0099416A" w:rsidRDefault="00211FC1" w:rsidP="00211FC1">
      <w:pPr>
        <w:pStyle w:val="Heading3"/>
      </w:pPr>
      <w:bookmarkStart w:id="41" w:name="_Toc494532668"/>
      <w:r w:rsidRPr="0099416A">
        <w:lastRenderedPageBreak/>
        <w:t>Types of PV</w:t>
      </w:r>
      <w:bookmarkEnd w:id="41"/>
    </w:p>
    <w:p w14:paraId="0FCA4437" w14:textId="77777777" w:rsidR="00211FC1" w:rsidRPr="0099416A" w:rsidRDefault="00211FC1" w:rsidP="00211FC1">
      <w:r w:rsidRPr="0099416A">
        <w:t xml:space="preserve">There are many solar cells which make up solar panels or modules. The different types of cell material and configuration are what create the different types of solar panels.  Below is a list of the most common types of cell arrangement: </w:t>
      </w:r>
    </w:p>
    <w:p w14:paraId="5DA7A69E" w14:textId="77777777" w:rsidR="00211FC1" w:rsidRPr="0099416A" w:rsidRDefault="00211FC1" w:rsidP="00211FC1"/>
    <w:p w14:paraId="03AFD92D" w14:textId="77777777" w:rsidR="00211FC1" w:rsidRPr="0099416A" w:rsidRDefault="00211FC1" w:rsidP="00211FC1">
      <w:pPr>
        <w:pStyle w:val="Listi"/>
        <w:sectPr w:rsidR="00211FC1" w:rsidRPr="0099416A" w:rsidSect="00FB63A5">
          <w:headerReference w:type="even" r:id="rId82"/>
          <w:headerReference w:type="default" r:id="rId83"/>
          <w:footerReference w:type="default" r:id="rId84"/>
          <w:headerReference w:type="first" r:id="rId85"/>
          <w:endnotePr>
            <w:numRestart w:val="eachSect"/>
          </w:endnotePr>
          <w:pgSz w:w="11906" w:h="16838"/>
          <w:pgMar w:top="1440" w:right="1440" w:bottom="1440" w:left="1440" w:header="709" w:footer="709" w:gutter="0"/>
          <w:pgNumType w:start="1"/>
          <w:cols w:space="708"/>
          <w:docGrid w:linePitch="360"/>
        </w:sectPr>
      </w:pPr>
    </w:p>
    <w:p w14:paraId="0C2B4002" w14:textId="77777777" w:rsidR="00211FC1" w:rsidRPr="0099416A" w:rsidRDefault="00211FC1" w:rsidP="00211FC1">
      <w:pPr>
        <w:pStyle w:val="Listi"/>
        <w:numPr>
          <w:ilvl w:val="0"/>
          <w:numId w:val="19"/>
        </w:numPr>
      </w:pPr>
      <w:r w:rsidRPr="0099416A">
        <w:t xml:space="preserve">Amorphous silicon solar cell (a-Si) </w:t>
      </w:r>
    </w:p>
    <w:p w14:paraId="72434A17" w14:textId="77777777" w:rsidR="00211FC1" w:rsidRPr="0099416A" w:rsidRDefault="00211FC1" w:rsidP="00211FC1">
      <w:pPr>
        <w:pStyle w:val="Listi"/>
        <w:numPr>
          <w:ilvl w:val="0"/>
          <w:numId w:val="19"/>
        </w:numPr>
      </w:pPr>
      <w:r w:rsidRPr="0099416A">
        <w:t xml:space="preserve">Concentrated PV cell (CVP and HCVP) </w:t>
      </w:r>
    </w:p>
    <w:p w14:paraId="1A7E4B7E" w14:textId="77777777" w:rsidR="00211FC1" w:rsidRPr="0099416A" w:rsidRDefault="00211FC1" w:rsidP="00211FC1">
      <w:pPr>
        <w:pStyle w:val="Listi"/>
        <w:numPr>
          <w:ilvl w:val="0"/>
          <w:numId w:val="19"/>
        </w:numPr>
      </w:pPr>
      <w:r w:rsidRPr="0099416A">
        <w:t xml:space="preserve">Crystalline silicon solar cell (c-Si) </w:t>
      </w:r>
    </w:p>
    <w:p w14:paraId="7A22F36B" w14:textId="77777777" w:rsidR="00211FC1" w:rsidRPr="0099416A" w:rsidRDefault="00211FC1" w:rsidP="00211FC1">
      <w:pPr>
        <w:pStyle w:val="Listi"/>
        <w:numPr>
          <w:ilvl w:val="0"/>
          <w:numId w:val="19"/>
        </w:numPr>
      </w:pPr>
      <w:r w:rsidRPr="0099416A">
        <w:t xml:space="preserve">Multi-junction solar cell (MJ) </w:t>
      </w:r>
    </w:p>
    <w:p w14:paraId="29E13720" w14:textId="77777777" w:rsidR="00211FC1" w:rsidRPr="0099416A" w:rsidRDefault="00211FC1" w:rsidP="00211FC1">
      <w:pPr>
        <w:pStyle w:val="Listi"/>
        <w:numPr>
          <w:ilvl w:val="0"/>
          <w:numId w:val="19"/>
        </w:numPr>
      </w:pPr>
      <w:r w:rsidRPr="0099416A">
        <w:t xml:space="preserve">Nanocrystal solar cell </w:t>
      </w:r>
    </w:p>
    <w:p w14:paraId="400C85CA" w14:textId="77777777" w:rsidR="00211FC1" w:rsidRPr="0099416A" w:rsidRDefault="00211FC1" w:rsidP="00211FC1">
      <w:pPr>
        <w:pStyle w:val="Listi"/>
        <w:numPr>
          <w:ilvl w:val="0"/>
          <w:numId w:val="19"/>
        </w:numPr>
      </w:pPr>
      <w:r w:rsidRPr="0099416A">
        <w:t xml:space="preserve">Perovskite solar cell </w:t>
      </w:r>
    </w:p>
    <w:p w14:paraId="3B7574F1" w14:textId="77777777" w:rsidR="00211FC1" w:rsidRPr="0099416A" w:rsidRDefault="00211FC1" w:rsidP="00211FC1">
      <w:pPr>
        <w:pStyle w:val="Listi"/>
        <w:numPr>
          <w:ilvl w:val="0"/>
          <w:numId w:val="19"/>
        </w:numPr>
      </w:pPr>
      <w:r w:rsidRPr="0099416A">
        <w:t xml:space="preserve">Photo-electrochemical cell (PEC) </w:t>
      </w:r>
    </w:p>
    <w:p w14:paraId="2414243C" w14:textId="77777777" w:rsidR="00211FC1" w:rsidRPr="0099416A" w:rsidRDefault="00211FC1" w:rsidP="00211FC1">
      <w:pPr>
        <w:pStyle w:val="Listi"/>
        <w:numPr>
          <w:ilvl w:val="0"/>
          <w:numId w:val="19"/>
        </w:numPr>
      </w:pPr>
      <w:r w:rsidRPr="0099416A">
        <w:t xml:space="preserve">Plasmonic solar cell </w:t>
      </w:r>
    </w:p>
    <w:p w14:paraId="33BECDBE" w14:textId="77777777" w:rsidR="00211FC1" w:rsidRPr="0099416A" w:rsidRDefault="00211FC1" w:rsidP="00211FC1">
      <w:pPr>
        <w:pStyle w:val="Listi"/>
        <w:numPr>
          <w:ilvl w:val="0"/>
          <w:numId w:val="19"/>
        </w:numPr>
      </w:pPr>
      <w:r w:rsidRPr="0099416A">
        <w:t xml:space="preserve">Polycrystalline solar cell (multi-Si) </w:t>
      </w:r>
    </w:p>
    <w:p w14:paraId="39E7B17D" w14:textId="77777777" w:rsidR="00211FC1" w:rsidRPr="0099416A" w:rsidRDefault="00211FC1" w:rsidP="00211FC1">
      <w:pPr>
        <w:pStyle w:val="Listi"/>
        <w:numPr>
          <w:ilvl w:val="0"/>
          <w:numId w:val="19"/>
        </w:numPr>
      </w:pPr>
      <w:r w:rsidRPr="0099416A">
        <w:t xml:space="preserve">Thin-film solar cell (TFSC) </w:t>
      </w:r>
    </w:p>
    <w:p w14:paraId="0890DC7C" w14:textId="77777777" w:rsidR="00211FC1" w:rsidRPr="0099416A" w:rsidRDefault="00211FC1" w:rsidP="00211FC1">
      <w:pPr>
        <w:pStyle w:val="Listi"/>
        <w:numPr>
          <w:ilvl w:val="0"/>
          <w:numId w:val="19"/>
        </w:numPr>
        <w:sectPr w:rsidR="00211FC1" w:rsidRPr="0099416A" w:rsidSect="002C3099">
          <w:endnotePr>
            <w:numRestart w:val="eachSect"/>
          </w:endnotePr>
          <w:type w:val="continuous"/>
          <w:pgSz w:w="11906" w:h="16838"/>
          <w:pgMar w:top="1440" w:right="1440" w:bottom="1440" w:left="1440" w:header="709" w:footer="709" w:gutter="0"/>
          <w:cols w:num="2" w:space="708"/>
          <w:docGrid w:linePitch="360"/>
        </w:sectPr>
      </w:pPr>
      <w:r w:rsidRPr="0099416A">
        <w:t xml:space="preserve">Organic solar cell (OPV) </w:t>
      </w:r>
    </w:p>
    <w:p w14:paraId="38672CE1" w14:textId="77777777" w:rsidR="00211FC1" w:rsidRPr="0099416A" w:rsidRDefault="00211FC1" w:rsidP="00211FC1">
      <w:pPr>
        <w:pStyle w:val="Listi"/>
      </w:pPr>
    </w:p>
    <w:p w14:paraId="6931978A" w14:textId="77777777" w:rsidR="00211FC1" w:rsidRPr="0099416A" w:rsidRDefault="00211FC1" w:rsidP="00211FC1">
      <w:pPr>
        <w:pStyle w:val="Listi"/>
      </w:pPr>
    </w:p>
    <w:p w14:paraId="2E8F873D" w14:textId="77777777" w:rsidR="00211FC1" w:rsidRPr="0099416A" w:rsidRDefault="00211FC1" w:rsidP="00211FC1">
      <w:pPr>
        <w:pStyle w:val="Listi"/>
      </w:pPr>
      <w:r w:rsidRPr="0099416A">
        <w:t xml:space="preserve">The main types of solar panels in use in the domestic sector are shown in </w:t>
      </w:r>
      <w:r w:rsidRPr="0099416A">
        <w:fldChar w:fldCharType="begin"/>
      </w:r>
      <w:r w:rsidRPr="0099416A">
        <w:instrText xml:space="preserve"> REF _Ref478482406 \h  \* MERGEFORMAT </w:instrText>
      </w:r>
      <w:r w:rsidRPr="0099416A">
        <w:fldChar w:fldCharType="separate"/>
      </w:r>
      <w:r w:rsidRPr="0099416A">
        <w:t>Figure 2</w:t>
      </w:r>
      <w:r w:rsidRPr="0099416A">
        <w:noBreakHyphen/>
        <w:t>3</w:t>
      </w:r>
      <w:r w:rsidRPr="0099416A">
        <w:fldChar w:fldCharType="end"/>
      </w:r>
      <w:r w:rsidRPr="0099416A">
        <w:t xml:space="preserve"> and are monocrystalline, polycrystalline and thin film silicon. The classification of solar panels is shown in </w:t>
      </w:r>
      <w:r w:rsidRPr="0099416A">
        <w:fldChar w:fldCharType="begin"/>
      </w:r>
      <w:r w:rsidRPr="0099416A">
        <w:instrText xml:space="preserve"> REF _Ref478485305 \h  \* MERGEFORMAT </w:instrText>
      </w:r>
      <w:r w:rsidRPr="0099416A">
        <w:fldChar w:fldCharType="separate"/>
      </w:r>
      <w:r w:rsidRPr="0099416A">
        <w:t>Figure 2</w:t>
      </w:r>
      <w:r w:rsidRPr="0099416A">
        <w:noBreakHyphen/>
        <w:t>4</w:t>
      </w:r>
      <w:r w:rsidRPr="0099416A">
        <w:fldChar w:fldCharType="end"/>
      </w:r>
      <w:r w:rsidRPr="0099416A">
        <w:t xml:space="preserve"> below. </w:t>
      </w:r>
    </w:p>
    <w:p w14:paraId="5343FD89" w14:textId="77777777" w:rsidR="00211FC1" w:rsidRPr="0099416A" w:rsidRDefault="00211FC1" w:rsidP="00211FC1">
      <w:pPr>
        <w:pStyle w:val="Listi"/>
      </w:pPr>
      <w:r w:rsidRPr="0099416A">
        <mc:AlternateContent>
          <mc:Choice Requires="wpg">
            <w:drawing>
              <wp:anchor distT="0" distB="0" distL="114300" distR="114300" simplePos="0" relativeHeight="251684864" behindDoc="0" locked="0" layoutInCell="1" allowOverlap="1" wp14:anchorId="74DF3505" wp14:editId="3201F375">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86"/>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3168DE6E" w14:textId="77777777" w:rsidR="00211FC1" w:rsidRPr="00796F4D" w:rsidRDefault="00211FC1" w:rsidP="00211FC1">
                              <w:pPr>
                                <w:pStyle w:val="Caption"/>
                              </w:pPr>
                              <w:bookmarkStart w:id="42" w:name="_Toc494553823"/>
                              <w:bookmarkStart w:id="43" w:name="_Ref4784824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3"/>
                              <w:r w:rsidRPr="00796F4D">
                                <w:t xml:space="preserve"> - </w:t>
                              </w:r>
                              <w:r w:rsidRPr="00796F4D">
                                <w:rPr>
                                  <w:rStyle w:val="QuoteChar"/>
                                  <w:i/>
                                  <w:iCs w:val="0"/>
                                </w:rPr>
                                <w:t xml:space="preserve">Photovoltaic Panel Types </w:t>
                              </w:r>
                              <w:r>
                                <w:rPr>
                                  <w:rStyle w:val="QuoteChar"/>
                                  <w:i/>
                                  <w:iCs w:val="0"/>
                                </w:rPr>
                                <w:t>[21]</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DF3505" id="Group 7177" o:spid="_x0000_s1037" style="position:absolute;left:0;text-align:left;margin-left:40.6pt;margin-top:12.4pt;width:379.35pt;height:182.75pt;z-index:251684864;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87"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3168DE6E" w14:textId="77777777" w:rsidR="00211FC1" w:rsidRPr="00796F4D" w:rsidRDefault="00211FC1" w:rsidP="00211FC1">
                        <w:pPr>
                          <w:pStyle w:val="Caption"/>
                        </w:pPr>
                        <w:bookmarkStart w:id="44" w:name="_Toc494553823"/>
                        <w:bookmarkStart w:id="45" w:name="_Ref4784824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5"/>
                        <w:r w:rsidRPr="00796F4D">
                          <w:t xml:space="preserve"> - </w:t>
                        </w:r>
                        <w:r w:rsidRPr="00796F4D">
                          <w:rPr>
                            <w:rStyle w:val="QuoteChar"/>
                            <w:i/>
                            <w:iCs w:val="0"/>
                          </w:rPr>
                          <w:t xml:space="preserve">Photovoltaic Panel Types </w:t>
                        </w:r>
                        <w:r>
                          <w:rPr>
                            <w:rStyle w:val="QuoteChar"/>
                            <w:i/>
                            <w:iCs w:val="0"/>
                          </w:rPr>
                          <w:t>[21]</w:t>
                        </w:r>
                        <w:bookmarkEnd w:id="44"/>
                      </w:p>
                    </w:txbxContent>
                  </v:textbox>
                </v:shape>
                <w10:wrap type="square"/>
              </v:group>
            </w:pict>
          </mc:Fallback>
        </mc:AlternateContent>
      </w:r>
    </w:p>
    <w:p w14:paraId="72624A75" w14:textId="77777777" w:rsidR="00211FC1" w:rsidRPr="0099416A" w:rsidRDefault="00211FC1" w:rsidP="00211FC1">
      <w:pPr>
        <w:pStyle w:val="Listi"/>
      </w:pPr>
    </w:p>
    <w:p w14:paraId="3FCF549A" w14:textId="77777777" w:rsidR="00211FC1" w:rsidRPr="0099416A" w:rsidRDefault="00211FC1" w:rsidP="00211FC1">
      <w:pPr>
        <w:pStyle w:val="Listi"/>
      </w:pPr>
    </w:p>
    <w:p w14:paraId="0FED7995" w14:textId="77777777" w:rsidR="00211FC1" w:rsidRPr="0099416A" w:rsidRDefault="00211FC1" w:rsidP="00211FC1">
      <w:pPr>
        <w:pStyle w:val="Listi"/>
      </w:pPr>
    </w:p>
    <w:p w14:paraId="245DF03E" w14:textId="77777777" w:rsidR="00211FC1" w:rsidRPr="0099416A" w:rsidRDefault="00211FC1" w:rsidP="00211FC1">
      <w:pPr>
        <w:pStyle w:val="Listi"/>
      </w:pPr>
    </w:p>
    <w:p w14:paraId="42D64D52" w14:textId="77777777" w:rsidR="00211FC1" w:rsidRPr="0099416A" w:rsidRDefault="00211FC1" w:rsidP="00211FC1">
      <w:pPr>
        <w:pStyle w:val="Listi"/>
      </w:pPr>
    </w:p>
    <w:p w14:paraId="3261119D" w14:textId="77777777" w:rsidR="00211FC1" w:rsidRPr="0099416A" w:rsidRDefault="00211FC1" w:rsidP="00211FC1">
      <w:pPr>
        <w:pStyle w:val="Listi"/>
      </w:pPr>
    </w:p>
    <w:p w14:paraId="50ED912C" w14:textId="77777777" w:rsidR="00211FC1" w:rsidRPr="0099416A" w:rsidRDefault="00211FC1" w:rsidP="00211FC1">
      <w:pPr>
        <w:pStyle w:val="Listi"/>
      </w:pPr>
    </w:p>
    <w:p w14:paraId="44E7165B" w14:textId="77777777" w:rsidR="00211FC1" w:rsidRPr="0099416A" w:rsidRDefault="00211FC1" w:rsidP="00211FC1">
      <w:pPr>
        <w:pStyle w:val="Listi"/>
      </w:pPr>
    </w:p>
    <w:p w14:paraId="705184EF" w14:textId="77777777" w:rsidR="00211FC1" w:rsidRPr="0099416A" w:rsidRDefault="00211FC1" w:rsidP="00211FC1">
      <w:pPr>
        <w:pStyle w:val="Listi"/>
      </w:pPr>
    </w:p>
    <w:p w14:paraId="0265C9E7" w14:textId="77777777" w:rsidR="00211FC1" w:rsidRPr="0099416A" w:rsidRDefault="00211FC1" w:rsidP="00211FC1">
      <w:pPr>
        <w:pStyle w:val="Listi"/>
      </w:pPr>
    </w:p>
    <w:p w14:paraId="15FF46D0" w14:textId="77777777" w:rsidR="00211FC1" w:rsidRPr="0099416A" w:rsidRDefault="00211FC1" w:rsidP="00211FC1">
      <w:pPr>
        <w:pStyle w:val="Listi"/>
      </w:pPr>
    </w:p>
    <w:p w14:paraId="7D4C4D43" w14:textId="77777777" w:rsidR="00211FC1" w:rsidRPr="0099416A" w:rsidRDefault="00211FC1" w:rsidP="00211FC1">
      <w:pPr>
        <w:pStyle w:val="Listi"/>
      </w:pPr>
    </w:p>
    <w:p w14:paraId="733D00EB" w14:textId="77777777" w:rsidR="00211FC1" w:rsidRPr="0099416A" w:rsidRDefault="00211FC1" w:rsidP="00211FC1">
      <w:pPr>
        <w:pStyle w:val="Listi"/>
      </w:pPr>
    </w:p>
    <w:p w14:paraId="065921B3" w14:textId="77777777" w:rsidR="00211FC1" w:rsidRPr="0099416A" w:rsidRDefault="00211FC1" w:rsidP="00211FC1">
      <w:pPr>
        <w:pStyle w:val="Listi"/>
      </w:pPr>
    </w:p>
    <w:p w14:paraId="246E79EA" w14:textId="77777777" w:rsidR="00211FC1" w:rsidRPr="0099416A" w:rsidRDefault="00211FC1" w:rsidP="00211FC1">
      <w:pPr>
        <w:pStyle w:val="Listi"/>
      </w:pPr>
      <w:r w:rsidRPr="0099416A">
        <w:t>The main difference between monocrystalline and polycrystalline is that for the same wattage polycrystalline is slightly larger than monocrystalline. Thin film panels are larger than both monocrystalline and polycrystalline.</w:t>
      </w:r>
    </w:p>
    <w:p w14:paraId="3D47CE17" w14:textId="77777777" w:rsidR="00211FC1" w:rsidRPr="0099416A" w:rsidRDefault="00211FC1" w:rsidP="00211FC1">
      <w:r w:rsidRPr="0099416A">
        <mc:AlternateContent>
          <mc:Choice Requires="wpg">
            <w:drawing>
              <wp:anchor distT="0" distB="0" distL="114300" distR="114300" simplePos="0" relativeHeight="251685888" behindDoc="0" locked="0" layoutInCell="1" allowOverlap="1" wp14:anchorId="0FE5A60D" wp14:editId="781FEC54">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88"/>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286E7BFE" w14:textId="77777777" w:rsidR="00211FC1" w:rsidRPr="003F5984" w:rsidRDefault="00211FC1" w:rsidP="00211FC1">
                              <w:pPr>
                                <w:pStyle w:val="Caption"/>
                                <w:rPr>
                                  <w:szCs w:val="24"/>
                                </w:rPr>
                              </w:pPr>
                              <w:bookmarkStart w:id="46" w:name="_Toc494553824"/>
                              <w:bookmarkStart w:id="47" w:name="_Ref4784853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7"/>
                              <w:r>
                                <w:t xml:space="preserve"> - Classification of the Silicon PV Panels [21]</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E5A60D" id="Group 7180" o:spid="_x0000_s1040" style="position:absolute;left:0;text-align:left;margin-left:10.7pt;margin-top:.5pt;width:451.3pt;height:169.55pt;z-index:251685888"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89"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286E7BFE" w14:textId="77777777" w:rsidR="00211FC1" w:rsidRPr="003F5984" w:rsidRDefault="00211FC1" w:rsidP="00211FC1">
                        <w:pPr>
                          <w:pStyle w:val="Caption"/>
                          <w:rPr>
                            <w:szCs w:val="24"/>
                          </w:rPr>
                        </w:pPr>
                        <w:bookmarkStart w:id="48" w:name="_Toc494553824"/>
                        <w:bookmarkStart w:id="49" w:name="_Ref4784853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9"/>
                        <w:r>
                          <w:t xml:space="preserve"> - Classification of the Silicon PV Panels [21]</w:t>
                        </w:r>
                        <w:bookmarkEnd w:id="48"/>
                      </w:p>
                    </w:txbxContent>
                  </v:textbox>
                </v:shape>
              </v:group>
            </w:pict>
          </mc:Fallback>
        </mc:AlternateContent>
      </w:r>
    </w:p>
    <w:p w14:paraId="06BA1828" w14:textId="77777777" w:rsidR="00211FC1" w:rsidRPr="0099416A" w:rsidRDefault="00211FC1" w:rsidP="00211FC1"/>
    <w:p w14:paraId="2C3D7B2B" w14:textId="77777777" w:rsidR="00211FC1" w:rsidRPr="0099416A" w:rsidRDefault="00211FC1" w:rsidP="00211FC1"/>
    <w:p w14:paraId="4DAAE2C8" w14:textId="77777777" w:rsidR="00211FC1" w:rsidRPr="0099416A" w:rsidRDefault="00211FC1" w:rsidP="00211FC1"/>
    <w:p w14:paraId="2FCAFB68" w14:textId="77777777" w:rsidR="00211FC1" w:rsidRPr="0099416A" w:rsidRDefault="00211FC1" w:rsidP="00211FC1"/>
    <w:p w14:paraId="191B9C13" w14:textId="77777777" w:rsidR="00211FC1" w:rsidRPr="0099416A" w:rsidRDefault="00211FC1" w:rsidP="00211FC1"/>
    <w:p w14:paraId="533F4FD4" w14:textId="77777777" w:rsidR="00211FC1" w:rsidRPr="0099416A" w:rsidRDefault="00211FC1" w:rsidP="00211FC1"/>
    <w:p w14:paraId="3EE66A6E" w14:textId="77777777" w:rsidR="00211FC1" w:rsidRPr="0099416A" w:rsidRDefault="00211FC1" w:rsidP="00211FC1"/>
    <w:p w14:paraId="288DE5D0" w14:textId="77777777" w:rsidR="00211FC1" w:rsidRPr="0099416A" w:rsidRDefault="00211FC1" w:rsidP="00211FC1"/>
    <w:p w14:paraId="66B62CF5" w14:textId="77777777" w:rsidR="00211FC1" w:rsidRPr="0099416A" w:rsidRDefault="00211FC1" w:rsidP="00211FC1"/>
    <w:p w14:paraId="75E7AF62" w14:textId="77777777" w:rsidR="00211FC1" w:rsidRPr="0099416A" w:rsidRDefault="00211FC1" w:rsidP="00211FC1">
      <w:pPr>
        <w:rPr>
          <w:rStyle w:val="Strong"/>
        </w:rPr>
      </w:pPr>
      <w:r w:rsidRPr="0099416A">
        <w:rPr>
          <w:rStyle w:val="Strong"/>
        </w:rPr>
        <w:br w:type="page"/>
      </w:r>
    </w:p>
    <w:p w14:paraId="54403085" w14:textId="77777777" w:rsidR="00211FC1" w:rsidRPr="0099416A" w:rsidRDefault="00211FC1" w:rsidP="00211FC1">
      <w:pPr>
        <w:pStyle w:val="Heading3"/>
      </w:pPr>
      <w:bookmarkStart w:id="50" w:name="_Toc494532669"/>
      <w:r w:rsidRPr="0099416A">
        <w:rPr>
          <w:rStyle w:val="Strong"/>
          <w:b w:val="0"/>
        </w:rPr>
        <w:lastRenderedPageBreak/>
        <w:t>Growth</w:t>
      </w:r>
      <w:r w:rsidRPr="0099416A">
        <w:t xml:space="preserve"> of PV</w:t>
      </w:r>
      <w:bookmarkEnd w:id="50"/>
      <w:r w:rsidRPr="0099416A">
        <w:t xml:space="preserve"> </w:t>
      </w:r>
    </w:p>
    <w:p w14:paraId="3D924A24" w14:textId="77777777" w:rsidR="00211FC1" w:rsidRPr="0099416A" w:rsidRDefault="00211FC1" w:rsidP="00211FC1">
      <w:r w:rsidRPr="0099416A">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99416A">
        <w:fldChar w:fldCharType="begin"/>
      </w:r>
      <w:r w:rsidRPr="0099416A">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99416A">
        <w:fldChar w:fldCharType="separate"/>
      </w:r>
      <w:r w:rsidRPr="0099416A">
        <w:t>[</w:t>
      </w:r>
      <w:hyperlink w:anchor="_ENREF_24" w:tooltip="Deloitte, 2015 #68" w:history="1">
        <w:r w:rsidRPr="0099416A">
          <w:t>24</w:t>
        </w:r>
      </w:hyperlink>
      <w:r w:rsidRPr="0099416A">
        <w:t>]</w:t>
      </w:r>
      <w:r w:rsidRPr="0099416A">
        <w:fldChar w:fldCharType="end"/>
      </w:r>
      <w:r w:rsidRPr="0099416A">
        <w:t xml:space="preserve">. </w:t>
      </w:r>
      <w:r w:rsidRPr="0099416A">
        <w:fldChar w:fldCharType="begin"/>
      </w:r>
      <w:r w:rsidRPr="0099416A">
        <w:instrText xml:space="preserve"> REF _Ref478724915 \h  \* MERGEFORMAT </w:instrText>
      </w:r>
      <w:r w:rsidRPr="0099416A">
        <w:fldChar w:fldCharType="separate"/>
      </w:r>
      <w:r w:rsidRPr="0099416A">
        <w:t>Figure 2</w:t>
      </w:r>
      <w:r w:rsidRPr="0099416A">
        <w:noBreakHyphen/>
        <w:t>5</w:t>
      </w:r>
      <w:r w:rsidRPr="0099416A">
        <w:fldChar w:fldCharType="end"/>
      </w:r>
      <w:r w:rsidRPr="0099416A">
        <w:t xml:space="preserve">  trends the decrease in PV module cost. From the </w:t>
      </w:r>
      <w:r w:rsidRPr="0099416A">
        <w:fldChar w:fldCharType="begin"/>
      </w:r>
      <w:r w:rsidRPr="0099416A">
        <w:instrText xml:space="preserve"> REF _Ref478724915 \h </w:instrText>
      </w:r>
      <w:r w:rsidRPr="0099416A">
        <w:fldChar w:fldCharType="separate"/>
      </w:r>
      <w:r w:rsidRPr="0099416A">
        <w:t>Figure 2</w:t>
      </w:r>
      <w:r w:rsidRPr="0099416A">
        <w:noBreakHyphen/>
        <w:t>5</w:t>
      </w:r>
      <w:r w:rsidRPr="0099416A">
        <w:fldChar w:fldCharType="end"/>
      </w:r>
      <w:r w:rsidRPr="0099416A">
        <w:t xml:space="preserve"> it shows that the cost in 1976 was approximately 100.00$/W and in 2014 it is approximately 0.80$/W.</w:t>
      </w:r>
    </w:p>
    <w:p w14:paraId="3033092B" w14:textId="77777777" w:rsidR="00211FC1" w:rsidRPr="0099416A" w:rsidRDefault="00211FC1" w:rsidP="00211FC1"/>
    <w:p w14:paraId="30F3720A" w14:textId="77777777" w:rsidR="00211FC1" w:rsidRPr="0099416A" w:rsidRDefault="00211FC1" w:rsidP="00211FC1"/>
    <w:p w14:paraId="066AC50D" w14:textId="77777777" w:rsidR="00211FC1" w:rsidRPr="0099416A" w:rsidRDefault="00211FC1" w:rsidP="00211FC1"/>
    <w:p w14:paraId="491627EA" w14:textId="77777777" w:rsidR="00211FC1" w:rsidRPr="0099416A" w:rsidRDefault="00211FC1" w:rsidP="00211FC1">
      <w:r w:rsidRPr="0099416A">
        <mc:AlternateContent>
          <mc:Choice Requires="wpg">
            <w:drawing>
              <wp:anchor distT="0" distB="0" distL="114300" distR="114300" simplePos="0" relativeHeight="251663360" behindDoc="0" locked="0" layoutInCell="1" allowOverlap="1" wp14:anchorId="7BBA47C6" wp14:editId="34608179">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0"/>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1C1F6A25" w14:textId="77777777" w:rsidR="00211FC1" w:rsidRPr="00EF3839" w:rsidRDefault="00211FC1" w:rsidP="00211FC1">
                              <w:pPr>
                                <w:pStyle w:val="Caption"/>
                              </w:pPr>
                              <w:bookmarkStart w:id="51" w:name="_Toc494553825"/>
                              <w:bookmarkStart w:id="52" w:name="_Ref47872491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2"/>
                              <w:r>
                                <w:t xml:space="preserve"> - Swanson's Law: Module Costs Decline as Shipments I</w:t>
                              </w:r>
                              <w:r w:rsidRPr="00EF3839">
                                <w:t xml:space="preserve">ncrease </w:t>
                              </w:r>
                              <w:r>
                                <w:t>[23]</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BA47C6" id="Group 7201" o:spid="_x0000_s1043" style="position:absolute;left:0;text-align:left;margin-left:-60pt;margin-top:18.3pt;width:543.65pt;height:281.5pt;z-index:251663360;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1"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1C1F6A25" w14:textId="77777777" w:rsidR="00211FC1" w:rsidRPr="00EF3839" w:rsidRDefault="00211FC1" w:rsidP="00211FC1">
                        <w:pPr>
                          <w:pStyle w:val="Caption"/>
                        </w:pPr>
                        <w:bookmarkStart w:id="53" w:name="_Toc494553825"/>
                        <w:bookmarkStart w:id="54" w:name="_Ref47872491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4"/>
                        <w:r>
                          <w:t xml:space="preserve"> - Swanson's Law: Module Costs Decline as Shipments I</w:t>
                        </w:r>
                        <w:r w:rsidRPr="00EF3839">
                          <w:t xml:space="preserve">ncrease </w:t>
                        </w:r>
                        <w:r>
                          <w:t>[23]</w:t>
                        </w:r>
                        <w:bookmarkEnd w:id="53"/>
                      </w:p>
                    </w:txbxContent>
                  </v:textbox>
                </v:shape>
                <w10:wrap type="square"/>
              </v:group>
            </w:pict>
          </mc:Fallback>
        </mc:AlternateContent>
      </w:r>
    </w:p>
    <w:p w14:paraId="72060B94" w14:textId="77777777" w:rsidR="00211FC1" w:rsidRPr="0099416A" w:rsidRDefault="00211FC1" w:rsidP="00211FC1"/>
    <w:p w14:paraId="6CF72938" w14:textId="77777777" w:rsidR="00211FC1" w:rsidRPr="0099416A" w:rsidRDefault="00211FC1" w:rsidP="00211FC1">
      <w:r w:rsidRPr="0099416A">
        <mc:AlternateContent>
          <mc:Choice Requires="wps">
            <w:drawing>
              <wp:anchor distT="0" distB="0" distL="114300" distR="114300" simplePos="0" relativeHeight="251696128" behindDoc="0" locked="0" layoutInCell="1" allowOverlap="1" wp14:anchorId="7553D340" wp14:editId="2BDC255A">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05B0DDDA" w14:textId="77777777" w:rsidR="00211FC1" w:rsidRDefault="00211FC1" w:rsidP="00211FC1"/>
                          <w:p w14:paraId="6D3BABDD" w14:textId="77777777" w:rsidR="00211FC1" w:rsidRDefault="00211FC1" w:rsidP="00211FC1"/>
                          <w:p w14:paraId="253D3BEA" w14:textId="77777777" w:rsidR="00211FC1" w:rsidRDefault="00211FC1" w:rsidP="00211FC1"/>
                          <w:p w14:paraId="393058F3" w14:textId="77777777" w:rsidR="00211FC1" w:rsidRDefault="00211FC1" w:rsidP="00211FC1"/>
                          <w:p w14:paraId="0ED12D0F" w14:textId="77777777" w:rsidR="00211FC1" w:rsidRDefault="00211FC1" w:rsidP="00211FC1"/>
                          <w:p w14:paraId="09BA5692" w14:textId="77777777" w:rsidR="00211FC1" w:rsidRDefault="00211FC1" w:rsidP="00211FC1"/>
                          <w:p w14:paraId="4C97C268" w14:textId="77777777" w:rsidR="00211FC1" w:rsidRDefault="00211FC1" w:rsidP="00211FC1"/>
                          <w:p w14:paraId="7509DF6D" w14:textId="77777777" w:rsidR="00211FC1" w:rsidRDefault="00211FC1" w:rsidP="00211FC1"/>
                          <w:p w14:paraId="16CD5C06" w14:textId="77777777" w:rsidR="00211FC1" w:rsidRDefault="00211FC1" w:rsidP="00211FC1"/>
                          <w:p w14:paraId="5F501CBB" w14:textId="77777777" w:rsidR="00211FC1" w:rsidRDefault="00211FC1" w:rsidP="00211FC1"/>
                          <w:p w14:paraId="1F6B27DF" w14:textId="77777777" w:rsidR="00211FC1" w:rsidRDefault="00211FC1" w:rsidP="00211F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3D340" id="Text Box 7303" o:spid="_x0000_s1046" type="#_x0000_t202" style="position:absolute;left:0;text-align:left;margin-left:383.1pt;margin-top:255.5pt;width:45.25pt;height:24.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05B0DDDA" w14:textId="77777777" w:rsidR="00211FC1" w:rsidRDefault="00211FC1" w:rsidP="00211FC1"/>
                    <w:p w14:paraId="6D3BABDD" w14:textId="77777777" w:rsidR="00211FC1" w:rsidRDefault="00211FC1" w:rsidP="00211FC1"/>
                    <w:p w14:paraId="253D3BEA" w14:textId="77777777" w:rsidR="00211FC1" w:rsidRDefault="00211FC1" w:rsidP="00211FC1"/>
                    <w:p w14:paraId="393058F3" w14:textId="77777777" w:rsidR="00211FC1" w:rsidRDefault="00211FC1" w:rsidP="00211FC1"/>
                    <w:p w14:paraId="0ED12D0F" w14:textId="77777777" w:rsidR="00211FC1" w:rsidRDefault="00211FC1" w:rsidP="00211FC1"/>
                    <w:p w14:paraId="09BA5692" w14:textId="77777777" w:rsidR="00211FC1" w:rsidRDefault="00211FC1" w:rsidP="00211FC1"/>
                    <w:p w14:paraId="4C97C268" w14:textId="77777777" w:rsidR="00211FC1" w:rsidRDefault="00211FC1" w:rsidP="00211FC1"/>
                    <w:p w14:paraId="7509DF6D" w14:textId="77777777" w:rsidR="00211FC1" w:rsidRDefault="00211FC1" w:rsidP="00211FC1"/>
                    <w:p w14:paraId="16CD5C06" w14:textId="77777777" w:rsidR="00211FC1" w:rsidRDefault="00211FC1" w:rsidP="00211FC1"/>
                    <w:p w14:paraId="5F501CBB" w14:textId="77777777" w:rsidR="00211FC1" w:rsidRDefault="00211FC1" w:rsidP="00211FC1"/>
                    <w:p w14:paraId="1F6B27DF" w14:textId="77777777" w:rsidR="00211FC1" w:rsidRDefault="00211FC1" w:rsidP="00211FC1"/>
                  </w:txbxContent>
                </v:textbox>
              </v:shape>
            </w:pict>
          </mc:Fallback>
        </mc:AlternateContent>
      </w:r>
      <w:r w:rsidRPr="0099416A">
        <mc:AlternateContent>
          <mc:Choice Requires="wps">
            <w:drawing>
              <wp:anchor distT="0" distB="0" distL="114300" distR="114300" simplePos="0" relativeHeight="251695104" behindDoc="0" locked="0" layoutInCell="1" allowOverlap="1" wp14:anchorId="3791C523" wp14:editId="6E44A894">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38711656" w14:textId="77777777" w:rsidR="00211FC1" w:rsidRDefault="00211FC1" w:rsidP="00211FC1"/>
                          <w:p w14:paraId="6572A281" w14:textId="77777777" w:rsidR="00211FC1" w:rsidRDefault="00211FC1" w:rsidP="00211FC1"/>
                          <w:p w14:paraId="79D110B7" w14:textId="77777777" w:rsidR="00211FC1" w:rsidRDefault="00211FC1" w:rsidP="00211FC1"/>
                          <w:p w14:paraId="647B4539" w14:textId="77777777" w:rsidR="00211FC1" w:rsidRDefault="00211FC1" w:rsidP="00211FC1"/>
                          <w:p w14:paraId="681B8893" w14:textId="77777777" w:rsidR="00211FC1" w:rsidRDefault="00211FC1" w:rsidP="00211FC1"/>
                          <w:p w14:paraId="03536CB0" w14:textId="77777777" w:rsidR="00211FC1" w:rsidRDefault="00211FC1" w:rsidP="00211FC1"/>
                          <w:p w14:paraId="327D4406" w14:textId="77777777" w:rsidR="00211FC1" w:rsidRDefault="00211FC1" w:rsidP="00211FC1"/>
                          <w:p w14:paraId="0AA77AD8" w14:textId="77777777" w:rsidR="00211FC1" w:rsidRDefault="00211FC1" w:rsidP="00211FC1"/>
                          <w:p w14:paraId="562060B9" w14:textId="77777777" w:rsidR="00211FC1" w:rsidRDefault="00211FC1" w:rsidP="00211FC1"/>
                          <w:p w14:paraId="332B7226" w14:textId="77777777" w:rsidR="00211FC1" w:rsidRDefault="00211FC1" w:rsidP="00211FC1"/>
                          <w:p w14:paraId="24C6E696" w14:textId="77777777" w:rsidR="00211FC1" w:rsidRDefault="00211FC1" w:rsidP="00211F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1C523" id="Text Box 7294" o:spid="_x0000_s1047" type="#_x0000_t202" style="position:absolute;left:0;text-align:left;margin-left:388.8pt;margin-top:488.5pt;width:45.25pt;height:24.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38711656" w14:textId="77777777" w:rsidR="00211FC1" w:rsidRDefault="00211FC1" w:rsidP="00211FC1"/>
                    <w:p w14:paraId="6572A281" w14:textId="77777777" w:rsidR="00211FC1" w:rsidRDefault="00211FC1" w:rsidP="00211FC1"/>
                    <w:p w14:paraId="79D110B7" w14:textId="77777777" w:rsidR="00211FC1" w:rsidRDefault="00211FC1" w:rsidP="00211FC1"/>
                    <w:p w14:paraId="647B4539" w14:textId="77777777" w:rsidR="00211FC1" w:rsidRDefault="00211FC1" w:rsidP="00211FC1"/>
                    <w:p w14:paraId="681B8893" w14:textId="77777777" w:rsidR="00211FC1" w:rsidRDefault="00211FC1" w:rsidP="00211FC1"/>
                    <w:p w14:paraId="03536CB0" w14:textId="77777777" w:rsidR="00211FC1" w:rsidRDefault="00211FC1" w:rsidP="00211FC1"/>
                    <w:p w14:paraId="327D4406" w14:textId="77777777" w:rsidR="00211FC1" w:rsidRDefault="00211FC1" w:rsidP="00211FC1"/>
                    <w:p w14:paraId="0AA77AD8" w14:textId="77777777" w:rsidR="00211FC1" w:rsidRDefault="00211FC1" w:rsidP="00211FC1"/>
                    <w:p w14:paraId="562060B9" w14:textId="77777777" w:rsidR="00211FC1" w:rsidRDefault="00211FC1" w:rsidP="00211FC1"/>
                    <w:p w14:paraId="332B7226" w14:textId="77777777" w:rsidR="00211FC1" w:rsidRDefault="00211FC1" w:rsidP="00211FC1"/>
                    <w:p w14:paraId="24C6E696" w14:textId="77777777" w:rsidR="00211FC1" w:rsidRDefault="00211FC1" w:rsidP="00211FC1"/>
                  </w:txbxContent>
                </v:textbox>
              </v:shape>
            </w:pict>
          </mc:Fallback>
        </mc:AlternateContent>
      </w:r>
      <w:r w:rsidRPr="0099416A">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99416A">
        <w:fldChar w:fldCharType="begin"/>
      </w:r>
      <w:r w:rsidRPr="0099416A">
        <w:instrText xml:space="preserve"> REF _Ref478726279 \h </w:instrText>
      </w:r>
      <w:r w:rsidRPr="0099416A">
        <w:fldChar w:fldCharType="separate"/>
      </w:r>
      <w:r w:rsidRPr="0099416A">
        <w:t>Figure 2</w:t>
      </w:r>
      <w:r w:rsidRPr="0099416A">
        <w:noBreakHyphen/>
        <w:t>6</w:t>
      </w:r>
      <w:r w:rsidRPr="0099416A">
        <w:fldChar w:fldCharType="end"/>
      </w:r>
      <w:r w:rsidRPr="0099416A">
        <w:t xml:space="preserve"> which compares renewables to other sources of energy </w:t>
      </w:r>
      <w:r w:rsidRPr="0099416A">
        <w:fldChar w:fldCharType="begin"/>
      </w:r>
      <w:r w:rsidRPr="0099416A">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99416A">
        <w:fldChar w:fldCharType="separate"/>
      </w:r>
      <w:r w:rsidRPr="0099416A">
        <w:t>[</w:t>
      </w:r>
      <w:hyperlink w:anchor="_ENREF_25" w:tooltip="Council, 2015 #67" w:history="1">
        <w:r w:rsidRPr="0099416A">
          <w:t>25</w:t>
        </w:r>
      </w:hyperlink>
      <w:r w:rsidRPr="0099416A">
        <w:t>]</w:t>
      </w:r>
      <w:r w:rsidRPr="0099416A">
        <w:fldChar w:fldCharType="end"/>
      </w:r>
      <w:r w:rsidRPr="0099416A">
        <w:t xml:space="preserve">. </w:t>
      </w:r>
    </w:p>
    <w:p w14:paraId="60F53E4E" w14:textId="77777777" w:rsidR="00211FC1" w:rsidRPr="0099416A" w:rsidRDefault="00211FC1" w:rsidP="00211FC1"/>
    <w:p w14:paraId="3B642501" w14:textId="77777777" w:rsidR="00211FC1" w:rsidRPr="0099416A" w:rsidRDefault="00211FC1" w:rsidP="00211FC1"/>
    <w:p w14:paraId="0BEC7C12" w14:textId="77777777" w:rsidR="00211FC1" w:rsidRPr="0099416A" w:rsidRDefault="00211FC1" w:rsidP="00211FC1">
      <w:r w:rsidRPr="0099416A">
        <w:lastRenderedPageBreak/>
        <mc:AlternateContent>
          <mc:Choice Requires="wpg">
            <w:drawing>
              <wp:anchor distT="0" distB="0" distL="114300" distR="114300" simplePos="0" relativeHeight="251676672" behindDoc="0" locked="0" layoutInCell="1" allowOverlap="1" wp14:anchorId="5B041FF0" wp14:editId="484A22DD">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2"/>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03381868" w14:textId="77777777" w:rsidR="00211FC1" w:rsidRPr="00666F19" w:rsidRDefault="00211FC1" w:rsidP="00211FC1">
                              <w:pPr>
                                <w:pStyle w:val="Caption"/>
                                <w:rPr>
                                  <w:szCs w:val="24"/>
                                </w:rPr>
                              </w:pPr>
                              <w:bookmarkStart w:id="55" w:name="_Toc494553826"/>
                              <w:bookmarkStart w:id="56" w:name="_Ref47872627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6"/>
                              <w:r>
                                <w:t xml:space="preserve"> </w:t>
                              </w:r>
                              <w:r w:rsidRPr="00811B9E">
                                <w:t>-</w:t>
                              </w:r>
                              <w:r>
                                <w:t xml:space="preserve"> Changes in Electricity Generation by Fuel Type</w:t>
                              </w:r>
                              <w:r w:rsidRPr="009A37F1">
                                <w:t xml:space="preserve"> </w:t>
                              </w:r>
                              <w:r>
                                <w:t>[24]</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041FF0" id="Group 7203" o:spid="_x0000_s1048" style="position:absolute;left:0;text-align:left;margin-left:-34.4pt;margin-top:0;width:489.6pt;height:259.2pt;z-index:251676672;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3"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03381868" w14:textId="77777777" w:rsidR="00211FC1" w:rsidRPr="00666F19" w:rsidRDefault="00211FC1" w:rsidP="00211FC1">
                        <w:pPr>
                          <w:pStyle w:val="Caption"/>
                          <w:rPr>
                            <w:szCs w:val="24"/>
                          </w:rPr>
                        </w:pPr>
                        <w:bookmarkStart w:id="57" w:name="_Toc494553826"/>
                        <w:bookmarkStart w:id="58" w:name="_Ref47872627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8"/>
                        <w:r>
                          <w:t xml:space="preserve"> </w:t>
                        </w:r>
                        <w:r w:rsidRPr="00811B9E">
                          <w:t>-</w:t>
                        </w:r>
                        <w:r>
                          <w:t xml:space="preserve"> Changes in Electricity Generation by Fuel Type</w:t>
                        </w:r>
                        <w:r w:rsidRPr="009A37F1">
                          <w:t xml:space="preserve"> </w:t>
                        </w:r>
                        <w:r>
                          <w:t>[24]</w:t>
                        </w:r>
                        <w:bookmarkEnd w:id="57"/>
                      </w:p>
                    </w:txbxContent>
                  </v:textbox>
                </v:shape>
                <w10:wrap type="square"/>
              </v:group>
            </w:pict>
          </mc:Fallback>
        </mc:AlternateContent>
      </w:r>
    </w:p>
    <w:p w14:paraId="0A6076D0" w14:textId="77777777" w:rsidR="00211FC1" w:rsidRPr="0099416A" w:rsidRDefault="00211FC1" w:rsidP="00211FC1"/>
    <w:p w14:paraId="31BACCD9" w14:textId="77777777" w:rsidR="00211FC1" w:rsidRPr="0099416A" w:rsidRDefault="00211FC1" w:rsidP="00211FC1">
      <w:r w:rsidRPr="0099416A">
        <w:t xml:space="preserve">The renewable energy industry is growing substantially each year and is comprised of wind, solar PV and solar concentration, wave, geothermal, bio and hydroelectricity. This paper will principally comment on solar photovoltaic technologies. </w:t>
      </w:r>
      <w:r w:rsidRPr="0099416A">
        <w:fldChar w:fldCharType="begin"/>
      </w:r>
      <w:r w:rsidRPr="0099416A">
        <w:instrText xml:space="preserve"> REF _Ref478726944 \h  \* MERGEFORMAT </w:instrText>
      </w:r>
      <w:r w:rsidRPr="0099416A">
        <w:fldChar w:fldCharType="separate"/>
      </w:r>
      <w:r w:rsidRPr="0099416A">
        <w:t>Figure 2</w:t>
      </w:r>
      <w:r w:rsidRPr="0099416A">
        <w:noBreakHyphen/>
        <w:t>7</w:t>
      </w:r>
      <w:r w:rsidRPr="0099416A">
        <w:fldChar w:fldCharType="end"/>
      </w:r>
      <w:r w:rsidRPr="0099416A">
        <w:t xml:space="preserve"> trends the last decade of growth for PV production from 5.1 GW in 2005 to 227 GW in 2015. This clearly demonstrates the growth of PV technologies all over the world </w:t>
      </w:r>
      <w:r w:rsidRPr="0099416A">
        <w:fldChar w:fldCharType="begin"/>
      </w:r>
      <w:r w:rsidRPr="0099416A">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99416A">
        <w:fldChar w:fldCharType="separate"/>
      </w:r>
      <w:r w:rsidRPr="0099416A">
        <w:t>[</w:t>
      </w:r>
      <w:hyperlink w:anchor="_ENREF_26" w:tooltip="REN21, 2016 #66" w:history="1">
        <w:r w:rsidRPr="0099416A">
          <w:t>26</w:t>
        </w:r>
      </w:hyperlink>
      <w:r w:rsidRPr="0099416A">
        <w:t>]</w:t>
      </w:r>
      <w:r w:rsidRPr="0099416A">
        <w:fldChar w:fldCharType="end"/>
      </w:r>
      <w:r w:rsidRPr="0099416A">
        <w:t xml:space="preserve">. </w:t>
      </w:r>
    </w:p>
    <w:p w14:paraId="66517F04" w14:textId="77777777" w:rsidR="00211FC1" w:rsidRPr="0099416A" w:rsidRDefault="00211FC1" w:rsidP="00211FC1"/>
    <w:p w14:paraId="5F82A2A7" w14:textId="77777777" w:rsidR="00211FC1" w:rsidRPr="0099416A" w:rsidRDefault="00211FC1" w:rsidP="00211FC1"/>
    <w:p w14:paraId="31A6D795" w14:textId="77777777" w:rsidR="00211FC1" w:rsidRPr="0099416A" w:rsidRDefault="00211FC1" w:rsidP="00211FC1">
      <w:r w:rsidRPr="0099416A">
        <mc:AlternateContent>
          <mc:Choice Requires="wpg">
            <w:drawing>
              <wp:anchor distT="0" distB="0" distL="114300" distR="114300" simplePos="0" relativeHeight="251677696" behindDoc="0" locked="0" layoutInCell="1" allowOverlap="1" wp14:anchorId="5F28489B" wp14:editId="277657B9">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4"/>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7E6F243C" w14:textId="77777777" w:rsidR="00211FC1" w:rsidRPr="00FF4E75" w:rsidRDefault="00211FC1" w:rsidP="00211FC1">
                              <w:pPr>
                                <w:pStyle w:val="Caption"/>
                                <w:rPr>
                                  <w:szCs w:val="24"/>
                                </w:rPr>
                              </w:pPr>
                              <w:bookmarkStart w:id="59" w:name="_Toc494553827"/>
                              <w:bookmarkStart w:id="60" w:name="_Ref47872694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0"/>
                              <w:r>
                                <w:t xml:space="preserve"> - Solar PV Global Capacity</w:t>
                              </w:r>
                              <w:r w:rsidRPr="00423BE3">
                                <w:t xml:space="preserve"> by Country/Region, 2005-2015</w:t>
                              </w:r>
                              <w:r>
                                <w:t xml:space="preserve"> [25]</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28489B" id="Group 7205" o:spid="_x0000_s1051" style="position:absolute;left:0;text-align:left;margin-left:-15.6pt;margin-top:21.15pt;width:460.8pt;height:292.8pt;z-index:25167769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5"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7E6F243C" w14:textId="77777777" w:rsidR="00211FC1" w:rsidRPr="00FF4E75" w:rsidRDefault="00211FC1" w:rsidP="00211FC1">
                        <w:pPr>
                          <w:pStyle w:val="Caption"/>
                          <w:rPr>
                            <w:szCs w:val="24"/>
                          </w:rPr>
                        </w:pPr>
                        <w:bookmarkStart w:id="61" w:name="_Toc494553827"/>
                        <w:bookmarkStart w:id="62" w:name="_Ref47872694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2"/>
                        <w:r>
                          <w:t xml:space="preserve"> - Solar PV Global Capacity</w:t>
                        </w:r>
                        <w:r w:rsidRPr="00423BE3">
                          <w:t xml:space="preserve"> by Country/Region, 2005-2015</w:t>
                        </w:r>
                        <w:r>
                          <w:t xml:space="preserve"> [25]</w:t>
                        </w:r>
                        <w:bookmarkEnd w:id="61"/>
                      </w:p>
                    </w:txbxContent>
                  </v:textbox>
                </v:shape>
                <w10:wrap type="square"/>
              </v:group>
            </w:pict>
          </mc:Fallback>
        </mc:AlternateContent>
      </w:r>
    </w:p>
    <w:p w14:paraId="68A92CB8" w14:textId="77777777" w:rsidR="00211FC1" w:rsidRPr="0099416A" w:rsidRDefault="00211FC1" w:rsidP="00211FC1">
      <w:r w:rsidRPr="0099416A">
        <w:lastRenderedPageBreak/>
        <w:t xml:space="preserve">The growth in solar PV is occurring all over the world and Australia has seen huge increases in the amount of solar installations. </w:t>
      </w:r>
      <w:r w:rsidRPr="0099416A">
        <w:fldChar w:fldCharType="begin"/>
      </w:r>
      <w:r w:rsidRPr="0099416A">
        <w:instrText xml:space="preserve"> REF _Ref478903066 \h </w:instrText>
      </w:r>
      <w:r w:rsidRPr="0099416A">
        <w:fldChar w:fldCharType="separate"/>
      </w:r>
      <w:r w:rsidRPr="0099416A">
        <w:t>Figure 2</w:t>
      </w:r>
      <w:r w:rsidRPr="0099416A">
        <w:noBreakHyphen/>
        <w:t>8</w:t>
      </w:r>
      <w:r w:rsidRPr="0099416A">
        <w:fldChar w:fldCharType="end"/>
      </w:r>
      <w:r w:rsidRPr="0099416A">
        <w:t xml:space="preserve"> below shows the amount of installations per year in Australia. The peaks noted in the years 2011 and 2012 were due to the rebate programs </w:t>
      </w:r>
      <w:r w:rsidRPr="0099416A">
        <w:fldChar w:fldCharType="begin"/>
      </w:r>
      <w:r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99416A">
        <w:fldChar w:fldCharType="separate"/>
      </w:r>
      <w:r w:rsidRPr="0099416A">
        <w:t>[</w:t>
      </w:r>
      <w:hyperlink w:anchor="_ENREF_25" w:tooltip="Council, 2015 #67" w:history="1">
        <w:r w:rsidRPr="0099416A">
          <w:t>25</w:t>
        </w:r>
      </w:hyperlink>
      <w:r w:rsidRPr="0099416A">
        <w:t>]</w:t>
      </w:r>
      <w:r w:rsidRPr="0099416A">
        <w:fldChar w:fldCharType="end"/>
      </w:r>
      <w:r w:rsidRPr="0099416A">
        <w:t xml:space="preserve">. </w:t>
      </w:r>
    </w:p>
    <w:p w14:paraId="3D257486" w14:textId="77777777" w:rsidR="00211FC1" w:rsidRPr="0099416A" w:rsidRDefault="00211FC1" w:rsidP="00211FC1">
      <w:r w:rsidRPr="0099416A">
        <mc:AlternateContent>
          <mc:Choice Requires="wpg">
            <w:drawing>
              <wp:anchor distT="0" distB="0" distL="114300" distR="114300" simplePos="0" relativeHeight="251697152" behindDoc="0" locked="0" layoutInCell="1" allowOverlap="1" wp14:anchorId="02101FE4" wp14:editId="3FA40C79">
                <wp:simplePos x="0" y="0"/>
                <wp:positionH relativeFrom="column">
                  <wp:posOffset>-391160</wp:posOffset>
                </wp:positionH>
                <wp:positionV relativeFrom="paragraph">
                  <wp:posOffset>302895</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96"/>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65B7AE9C" w14:textId="77777777" w:rsidR="00211FC1" w:rsidRPr="00B33402" w:rsidRDefault="00211FC1" w:rsidP="00211FC1">
                              <w:pPr>
                                <w:pStyle w:val="Caption"/>
                                <w:rPr>
                                  <w:szCs w:val="24"/>
                                </w:rPr>
                              </w:pPr>
                              <w:bookmarkStart w:id="63" w:name="_Toc494553828"/>
                              <w:bookmarkStart w:id="64" w:name="_Ref47890306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4"/>
                              <w:r>
                                <w:t xml:space="preserve"> </w:t>
                              </w:r>
                              <w:r w:rsidRPr="005B7CFB">
                                <w:t>-</w:t>
                              </w:r>
                              <w:r>
                                <w:t xml:space="preserve"> Annual Solar PV Installations in Australia [24]</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101FE4" id="Group 7206" o:spid="_x0000_s1054" style="position:absolute;left:0;text-align:left;margin-left:-30.8pt;margin-top:23.85pt;width:492pt;height:255.6pt;z-index:251697152;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Lav8tn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97"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65B7AE9C" w14:textId="77777777" w:rsidR="00211FC1" w:rsidRPr="00B33402" w:rsidRDefault="00211FC1" w:rsidP="00211FC1">
                        <w:pPr>
                          <w:pStyle w:val="Caption"/>
                          <w:rPr>
                            <w:szCs w:val="24"/>
                          </w:rPr>
                        </w:pPr>
                        <w:bookmarkStart w:id="65" w:name="_Toc494553828"/>
                        <w:bookmarkStart w:id="66" w:name="_Ref47890306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6"/>
                        <w:r>
                          <w:t xml:space="preserve"> </w:t>
                        </w:r>
                        <w:r w:rsidRPr="005B7CFB">
                          <w:t>-</w:t>
                        </w:r>
                        <w:r>
                          <w:t xml:space="preserve"> Annual Solar PV Installations in Australia [24]</w:t>
                        </w:r>
                        <w:bookmarkEnd w:id="65"/>
                      </w:p>
                    </w:txbxContent>
                  </v:textbox>
                </v:shape>
                <w10:wrap type="square"/>
              </v:group>
            </w:pict>
          </mc:Fallback>
        </mc:AlternateContent>
      </w:r>
    </w:p>
    <w:p w14:paraId="60F3FED0" w14:textId="77777777" w:rsidR="00211FC1" w:rsidRPr="0099416A" w:rsidRDefault="00211FC1" w:rsidP="00211FC1"/>
    <w:p w14:paraId="0B834C01" w14:textId="77777777" w:rsidR="00211FC1" w:rsidRPr="0099416A" w:rsidRDefault="00211FC1" w:rsidP="00211FC1">
      <w:r w:rsidRPr="0099416A">
        <w:t xml:space="preserve">While the amount of installations has started to decrease, the size of the installation has increased. </w:t>
      </w:r>
      <w:r w:rsidRPr="0099416A">
        <w:fldChar w:fldCharType="begin"/>
      </w:r>
      <w:r w:rsidRPr="0099416A">
        <w:instrText xml:space="preserve"> REF _Ref478903225 \h  \* MERGEFORMAT </w:instrText>
      </w:r>
      <w:r w:rsidRPr="0099416A">
        <w:fldChar w:fldCharType="separate"/>
      </w:r>
      <w:r w:rsidRPr="0099416A">
        <w:t>Figure 2</w:t>
      </w:r>
      <w:r w:rsidRPr="0099416A">
        <w:noBreakHyphen/>
        <w:t>9</w:t>
      </w:r>
      <w:r w:rsidRPr="0099416A">
        <w:fldChar w:fldCharType="end"/>
      </w:r>
      <w:r w:rsidRPr="0099416A">
        <w:t xml:space="preserve"> below shows that the average kW capacity of the systems installed has increased and is due to price decreases and better technology </w:t>
      </w:r>
      <w:r w:rsidRPr="0099416A">
        <w:fldChar w:fldCharType="begin"/>
      </w:r>
      <w:r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99416A">
        <w:fldChar w:fldCharType="separate"/>
      </w:r>
      <w:r w:rsidRPr="0099416A">
        <w:t>[</w:t>
      </w:r>
      <w:hyperlink w:anchor="_ENREF_25" w:tooltip="Council, 2015 #67" w:history="1">
        <w:r w:rsidRPr="0099416A">
          <w:t>25</w:t>
        </w:r>
      </w:hyperlink>
      <w:r w:rsidRPr="0099416A">
        <w:t>]</w:t>
      </w:r>
      <w:r w:rsidRPr="0099416A">
        <w:fldChar w:fldCharType="end"/>
      </w:r>
      <w:r w:rsidRPr="0099416A">
        <w:t xml:space="preserve">. </w:t>
      </w:r>
    </w:p>
    <w:p w14:paraId="47077F0E" w14:textId="77777777" w:rsidR="00211FC1" w:rsidRPr="0099416A" w:rsidRDefault="00211FC1" w:rsidP="00211FC1"/>
    <w:p w14:paraId="05A21AE0" w14:textId="77777777" w:rsidR="00211FC1" w:rsidRPr="0099416A" w:rsidRDefault="00211FC1" w:rsidP="00211FC1">
      <w:r w:rsidRPr="0099416A">
        <mc:AlternateContent>
          <mc:Choice Requires="wpg">
            <w:drawing>
              <wp:anchor distT="0" distB="0" distL="114300" distR="114300" simplePos="0" relativeHeight="251664384" behindDoc="0" locked="0" layoutInCell="1" allowOverlap="1" wp14:anchorId="137F62F7" wp14:editId="19046284">
                <wp:simplePos x="0" y="0"/>
                <wp:positionH relativeFrom="column">
                  <wp:posOffset>-458470</wp:posOffset>
                </wp:positionH>
                <wp:positionV relativeFrom="paragraph">
                  <wp:posOffset>240665</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98"/>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235F3A15" w14:textId="77777777" w:rsidR="00211FC1" w:rsidRPr="001423FC" w:rsidRDefault="00211FC1" w:rsidP="00211FC1">
                              <w:pPr>
                                <w:pStyle w:val="Caption"/>
                                <w:rPr>
                                  <w:sz w:val="18"/>
                                </w:rPr>
                              </w:pPr>
                              <w:bookmarkStart w:id="67" w:name="_Toc494553829"/>
                              <w:bookmarkStart w:id="68" w:name="_Ref47890322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8"/>
                              <w:r>
                                <w:t xml:space="preserve"> - State Average Solar PV System Size [24]</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7F62F7" id="Group 7209" o:spid="_x0000_s1057" style="position:absolute;left:0;text-align:left;margin-left:-36.1pt;margin-top:18.95pt;width:521.5pt;height:259.2pt;z-index:251664384;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99"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235F3A15" w14:textId="77777777" w:rsidR="00211FC1" w:rsidRPr="001423FC" w:rsidRDefault="00211FC1" w:rsidP="00211FC1">
                        <w:pPr>
                          <w:pStyle w:val="Caption"/>
                          <w:rPr>
                            <w:sz w:val="18"/>
                          </w:rPr>
                        </w:pPr>
                        <w:bookmarkStart w:id="69" w:name="_Toc494553829"/>
                        <w:bookmarkStart w:id="70" w:name="_Ref47890322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0"/>
                        <w:r>
                          <w:t xml:space="preserve"> - State Average Solar PV System Size [24]</w:t>
                        </w:r>
                        <w:bookmarkEnd w:id="69"/>
                      </w:p>
                    </w:txbxContent>
                  </v:textbox>
                </v:shape>
                <w10:wrap type="square"/>
              </v:group>
            </w:pict>
          </mc:Fallback>
        </mc:AlternateContent>
      </w:r>
    </w:p>
    <w:p w14:paraId="36EDAE3C" w14:textId="77777777" w:rsidR="00211FC1" w:rsidRPr="0099416A" w:rsidRDefault="00211FC1" w:rsidP="00211FC1">
      <w:r w:rsidRPr="0099416A">
        <w:lastRenderedPageBreak/>
        <w:t>The renewable energy trend has allowed Queensland</w:t>
      </w:r>
      <w:r>
        <w:t xml:space="preserve"> (QLD)</w:t>
      </w:r>
      <w:r w:rsidRPr="0099416A">
        <w:t xml:space="preserve"> to generate 4% of its electricity from renewables, with two wind farms and 466,966 domestic solar systems </w:t>
      </w:r>
      <w:r w:rsidRPr="0099416A">
        <w:fldChar w:fldCharType="begin"/>
      </w:r>
      <w:r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99416A">
        <w:fldChar w:fldCharType="separate"/>
      </w:r>
      <w:r w:rsidRPr="0099416A">
        <w:t>[</w:t>
      </w:r>
      <w:hyperlink w:anchor="_ENREF_25" w:tooltip="Council, 2015 #67" w:history="1">
        <w:r w:rsidRPr="0099416A">
          <w:t>25</w:t>
        </w:r>
      </w:hyperlink>
      <w:r w:rsidRPr="0099416A">
        <w:t>]</w:t>
      </w:r>
      <w:r w:rsidRPr="0099416A">
        <w:fldChar w:fldCharType="end"/>
      </w:r>
      <w:r w:rsidRPr="0099416A">
        <w:t xml:space="preserve">. Onat has highlighted in Table 2-1 below the advantages and disadvantages of PV systems </w:t>
      </w:r>
      <w:r w:rsidRPr="0099416A">
        <w:fldChar w:fldCharType="begin"/>
      </w:r>
      <w:r w:rsidRPr="0099416A">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99416A">
        <w:fldChar w:fldCharType="separate"/>
      </w:r>
      <w:r w:rsidRPr="0099416A">
        <w:t>[</w:t>
      </w:r>
      <w:hyperlink w:anchor="_ENREF_27" w:tooltip="Güney, 2009 #92" w:history="1">
        <w:r w:rsidRPr="0099416A">
          <w:t>27</w:t>
        </w:r>
      </w:hyperlink>
      <w:r w:rsidRPr="0099416A">
        <w:t>]</w:t>
      </w:r>
      <w:r w:rsidRPr="0099416A">
        <w:fldChar w:fldCharType="end"/>
      </w:r>
      <w:r w:rsidRPr="0099416A">
        <w:t>.</w:t>
      </w:r>
      <w:r w:rsidRPr="0099416A">
        <w:rPr>
          <w:sz w:val="20"/>
          <w:szCs w:val="20"/>
          <w:lang w:eastAsia="en-GB"/>
        </w:rPr>
        <w:t xml:space="preserve"> </w:t>
      </w:r>
    </w:p>
    <w:p w14:paraId="574209BD" w14:textId="77777777" w:rsidR="00211FC1" w:rsidRPr="0099416A" w:rsidRDefault="00211FC1" w:rsidP="00211FC1"/>
    <w:tbl>
      <w:tblPr>
        <w:tblStyle w:val="TableGrid1"/>
        <w:tblpPr w:leftFromText="180" w:rightFromText="180" w:vertAnchor="text" w:horzAnchor="margin" w:tblpXSpec="center" w:tblpY="478"/>
        <w:tblW w:w="10128" w:type="dxa"/>
        <w:tblLook w:val="04A0" w:firstRow="1" w:lastRow="0" w:firstColumn="1" w:lastColumn="0" w:noHBand="0" w:noVBand="1"/>
      </w:tblPr>
      <w:tblGrid>
        <w:gridCol w:w="5064"/>
        <w:gridCol w:w="5064"/>
      </w:tblGrid>
      <w:tr w:rsidR="00211FC1" w:rsidRPr="0099416A" w14:paraId="5AF78D3D" w14:textId="77777777" w:rsidTr="00CF0625">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D3DE" w:themeFill="text2" w:themeFillTint="40"/>
          </w:tcPr>
          <w:p w14:paraId="1B7C7E9D" w14:textId="77777777" w:rsidR="00211FC1" w:rsidRPr="0099416A" w:rsidRDefault="00211FC1" w:rsidP="00CF0625">
            <w:pPr>
              <w:pStyle w:val="TableHeader"/>
            </w:pPr>
            <w:bookmarkStart w:id="71" w:name="_Ref480886663"/>
            <w:bookmarkStart w:id="72" w:name="_Ref481337691"/>
            <w:r w:rsidRPr="0099416A">
              <w:t>Advantages of PV</w:t>
            </w:r>
          </w:p>
        </w:tc>
        <w:tc>
          <w:tcPr>
            <w:tcW w:w="5064" w:type="dxa"/>
            <w:shd w:val="clear" w:color="auto" w:fill="CBD3DE" w:themeFill="text2" w:themeFillTint="40"/>
          </w:tcPr>
          <w:p w14:paraId="1212168B" w14:textId="77777777" w:rsidR="00211FC1" w:rsidRPr="0099416A" w:rsidRDefault="00211FC1" w:rsidP="00CF0625">
            <w:pPr>
              <w:pStyle w:val="TableHeader"/>
            </w:pPr>
            <w:r w:rsidRPr="0099416A">
              <w:t>Disadvantages of PV</w:t>
            </w:r>
          </w:p>
        </w:tc>
      </w:tr>
      <w:tr w:rsidR="00211FC1" w:rsidRPr="0099416A" w14:paraId="55D2C521" w14:textId="77777777" w:rsidTr="00CF0625">
        <w:trPr>
          <w:trHeight w:val="128"/>
        </w:trPr>
        <w:tc>
          <w:tcPr>
            <w:tcW w:w="5064" w:type="dxa"/>
          </w:tcPr>
          <w:p w14:paraId="65F24695" w14:textId="77777777" w:rsidR="00211FC1" w:rsidRPr="0099416A" w:rsidRDefault="00211FC1" w:rsidP="00CF0625">
            <w:pPr>
              <w:pStyle w:val="TableBody"/>
              <w:framePr w:hSpace="0" w:wrap="auto" w:vAnchor="margin" w:hAnchor="text" w:xAlign="left" w:yAlign="inline"/>
            </w:pPr>
            <w:r w:rsidRPr="0099416A">
              <w:t>Fuel source is vast and essentially infinite</w:t>
            </w:r>
          </w:p>
        </w:tc>
        <w:tc>
          <w:tcPr>
            <w:tcW w:w="5064" w:type="dxa"/>
            <w:vMerge w:val="restart"/>
          </w:tcPr>
          <w:p w14:paraId="1A8AB1C6" w14:textId="77777777" w:rsidR="00211FC1" w:rsidRPr="0099416A" w:rsidRDefault="00211FC1" w:rsidP="00CF0625">
            <w:pPr>
              <w:pStyle w:val="TableBody"/>
              <w:framePr w:hSpace="0" w:wrap="auto" w:vAnchor="margin" w:hAnchor="text" w:xAlign="left" w:yAlign="inline"/>
            </w:pPr>
            <w:r w:rsidRPr="0099416A">
              <w:t>Fuel source is diffuse (sunlight is relatively low-density energy)</w:t>
            </w:r>
          </w:p>
        </w:tc>
      </w:tr>
      <w:tr w:rsidR="00211FC1" w:rsidRPr="0099416A" w14:paraId="54133C8B" w14:textId="77777777" w:rsidTr="00CF0625">
        <w:trPr>
          <w:trHeight w:val="522"/>
        </w:trPr>
        <w:tc>
          <w:tcPr>
            <w:tcW w:w="5064" w:type="dxa"/>
          </w:tcPr>
          <w:p w14:paraId="11E178C7" w14:textId="77777777" w:rsidR="00211FC1" w:rsidRPr="0099416A" w:rsidRDefault="00211FC1" w:rsidP="00CF0625">
            <w:pPr>
              <w:pStyle w:val="TableBody"/>
              <w:framePr w:hSpace="0" w:wrap="auto" w:vAnchor="margin" w:hAnchor="text" w:xAlign="left" w:yAlign="inline"/>
            </w:pPr>
            <w:r w:rsidRPr="0099416A">
              <w:t>No emissions, no combustion or radioactive fuel for disposal (does not contribute perceptibly to global climate change or pollution)</w:t>
            </w:r>
          </w:p>
        </w:tc>
        <w:tc>
          <w:tcPr>
            <w:tcW w:w="5064" w:type="dxa"/>
            <w:vMerge/>
          </w:tcPr>
          <w:p w14:paraId="11E33274" w14:textId="77777777" w:rsidR="00211FC1" w:rsidRPr="0099416A" w:rsidRDefault="00211FC1" w:rsidP="00CF0625">
            <w:pPr>
              <w:pStyle w:val="TableBody"/>
              <w:framePr w:hSpace="0" w:wrap="auto" w:vAnchor="margin" w:hAnchor="text" w:xAlign="left" w:yAlign="inline"/>
            </w:pPr>
          </w:p>
        </w:tc>
      </w:tr>
      <w:tr w:rsidR="00211FC1" w:rsidRPr="0099416A" w14:paraId="5442115F" w14:textId="77777777" w:rsidTr="00CF0625">
        <w:trPr>
          <w:trHeight w:val="128"/>
        </w:trPr>
        <w:tc>
          <w:tcPr>
            <w:tcW w:w="5064" w:type="dxa"/>
          </w:tcPr>
          <w:p w14:paraId="01068760" w14:textId="77777777" w:rsidR="00211FC1" w:rsidRPr="0099416A" w:rsidRDefault="00211FC1" w:rsidP="00CF0625">
            <w:pPr>
              <w:pStyle w:val="TableBody"/>
              <w:framePr w:hSpace="0" w:wrap="auto" w:vAnchor="margin" w:hAnchor="text" w:xAlign="left" w:yAlign="inline"/>
            </w:pPr>
            <w:r w:rsidRPr="0099416A">
              <w:t>Low operating costs (no fuel)</w:t>
            </w:r>
          </w:p>
        </w:tc>
        <w:tc>
          <w:tcPr>
            <w:tcW w:w="5064" w:type="dxa"/>
            <w:vMerge w:val="restart"/>
          </w:tcPr>
          <w:p w14:paraId="72843069" w14:textId="77777777" w:rsidR="00211FC1" w:rsidRPr="0099416A" w:rsidRDefault="00211FC1" w:rsidP="00CF0625">
            <w:pPr>
              <w:pStyle w:val="TableBody"/>
              <w:framePr w:hSpace="0" w:wrap="auto" w:vAnchor="margin" w:hAnchor="text" w:xAlign="left" w:yAlign="inline"/>
            </w:pPr>
            <w:r w:rsidRPr="0099416A">
              <w:t>Low conversion efficiency &lt;40% for commercial applications</w:t>
            </w:r>
          </w:p>
        </w:tc>
      </w:tr>
      <w:tr w:rsidR="00211FC1" w:rsidRPr="0099416A" w14:paraId="08C9F566" w14:textId="77777777" w:rsidTr="00CF0625">
        <w:trPr>
          <w:trHeight w:val="128"/>
        </w:trPr>
        <w:tc>
          <w:tcPr>
            <w:tcW w:w="5064" w:type="dxa"/>
          </w:tcPr>
          <w:p w14:paraId="05A15E2E" w14:textId="77777777" w:rsidR="00211FC1" w:rsidRPr="0099416A" w:rsidRDefault="00211FC1" w:rsidP="00CF0625">
            <w:pPr>
              <w:pStyle w:val="TableBody"/>
              <w:framePr w:hSpace="0" w:wrap="auto" w:vAnchor="margin" w:hAnchor="text" w:xAlign="left" w:yAlign="inline"/>
            </w:pPr>
            <w:r w:rsidRPr="0099416A">
              <w:t>No moving parts</w:t>
            </w:r>
          </w:p>
        </w:tc>
        <w:tc>
          <w:tcPr>
            <w:tcW w:w="5064" w:type="dxa"/>
            <w:vMerge/>
          </w:tcPr>
          <w:p w14:paraId="1AA6B712" w14:textId="77777777" w:rsidR="00211FC1" w:rsidRPr="0099416A" w:rsidRDefault="00211FC1" w:rsidP="00CF0625">
            <w:pPr>
              <w:pStyle w:val="TableBody"/>
              <w:framePr w:hSpace="0" w:wrap="auto" w:vAnchor="margin" w:hAnchor="text" w:xAlign="left" w:yAlign="inline"/>
            </w:pPr>
          </w:p>
        </w:tc>
      </w:tr>
      <w:tr w:rsidR="00211FC1" w:rsidRPr="0099416A" w14:paraId="614AF7D4" w14:textId="77777777" w:rsidTr="00CF0625">
        <w:trPr>
          <w:trHeight w:val="123"/>
        </w:trPr>
        <w:tc>
          <w:tcPr>
            <w:tcW w:w="5064" w:type="dxa"/>
          </w:tcPr>
          <w:p w14:paraId="46D804F3" w14:textId="77777777" w:rsidR="00211FC1" w:rsidRPr="0099416A" w:rsidRDefault="00211FC1" w:rsidP="00CF0625">
            <w:pPr>
              <w:pStyle w:val="TableBody"/>
              <w:framePr w:hSpace="0" w:wrap="auto" w:vAnchor="margin" w:hAnchor="text" w:xAlign="left" w:yAlign="inline"/>
            </w:pPr>
            <w:r w:rsidRPr="0099416A">
              <w:t>Ambient temperature operation</w:t>
            </w:r>
          </w:p>
        </w:tc>
        <w:tc>
          <w:tcPr>
            <w:tcW w:w="5064" w:type="dxa"/>
            <w:vMerge/>
          </w:tcPr>
          <w:p w14:paraId="6842AF46" w14:textId="77777777" w:rsidR="00211FC1" w:rsidRPr="0099416A" w:rsidRDefault="00211FC1" w:rsidP="00CF0625">
            <w:pPr>
              <w:pStyle w:val="TableBody"/>
              <w:framePr w:hSpace="0" w:wrap="auto" w:vAnchor="margin" w:hAnchor="text" w:xAlign="left" w:yAlign="inline"/>
            </w:pPr>
          </w:p>
        </w:tc>
      </w:tr>
      <w:tr w:rsidR="00211FC1" w:rsidRPr="0099416A" w14:paraId="6B7D6BA5" w14:textId="77777777" w:rsidTr="00CF0625">
        <w:trPr>
          <w:trHeight w:val="128"/>
        </w:trPr>
        <w:tc>
          <w:tcPr>
            <w:tcW w:w="5064" w:type="dxa"/>
          </w:tcPr>
          <w:p w14:paraId="14127355" w14:textId="77777777" w:rsidR="00211FC1" w:rsidRPr="0099416A" w:rsidRDefault="00211FC1" w:rsidP="00CF0625">
            <w:pPr>
              <w:pStyle w:val="TableBody"/>
              <w:framePr w:hSpace="0" w:wrap="auto" w:vAnchor="margin" w:hAnchor="text" w:xAlign="left" w:yAlign="inline"/>
            </w:pPr>
            <w:r w:rsidRPr="0099416A">
              <w:t>High reliability in modules (&gt;20 years)</w:t>
            </w:r>
          </w:p>
        </w:tc>
        <w:tc>
          <w:tcPr>
            <w:tcW w:w="5064" w:type="dxa"/>
            <w:vMerge w:val="restart"/>
          </w:tcPr>
          <w:p w14:paraId="22DF4C43" w14:textId="77777777" w:rsidR="00211FC1" w:rsidRPr="0099416A" w:rsidRDefault="00211FC1" w:rsidP="00CF0625">
            <w:pPr>
              <w:pStyle w:val="TableBody"/>
              <w:framePr w:hSpace="0" w:wrap="auto" w:vAnchor="margin" w:hAnchor="text" w:xAlign="left" w:yAlign="inline"/>
            </w:pPr>
            <w:r w:rsidRPr="0099416A">
              <w:t>Poorer reliability of auxiliary (BOS) elements including storage</w:t>
            </w:r>
          </w:p>
        </w:tc>
      </w:tr>
      <w:tr w:rsidR="00211FC1" w:rsidRPr="0099416A" w14:paraId="4200D4F1" w14:textId="77777777" w:rsidTr="00CF0625">
        <w:trPr>
          <w:trHeight w:val="128"/>
        </w:trPr>
        <w:tc>
          <w:tcPr>
            <w:tcW w:w="5064" w:type="dxa"/>
          </w:tcPr>
          <w:p w14:paraId="459799D1" w14:textId="77777777" w:rsidR="00211FC1" w:rsidRPr="0099416A" w:rsidRDefault="00211FC1" w:rsidP="00CF0625">
            <w:pPr>
              <w:pStyle w:val="TableBody"/>
              <w:framePr w:hSpace="0" w:wrap="auto" w:vAnchor="margin" w:hAnchor="text" w:xAlign="left" w:yAlign="inline"/>
            </w:pPr>
            <w:r w:rsidRPr="0099416A">
              <w:t>Modular (small or large increments)</w:t>
            </w:r>
          </w:p>
        </w:tc>
        <w:tc>
          <w:tcPr>
            <w:tcW w:w="5064" w:type="dxa"/>
            <w:vMerge/>
          </w:tcPr>
          <w:p w14:paraId="63F4D0F3" w14:textId="77777777" w:rsidR="00211FC1" w:rsidRPr="0099416A" w:rsidRDefault="00211FC1" w:rsidP="00CF0625">
            <w:pPr>
              <w:pStyle w:val="TableBody"/>
              <w:framePr w:hSpace="0" w:wrap="auto" w:vAnchor="margin" w:hAnchor="text" w:xAlign="left" w:yAlign="inline"/>
            </w:pPr>
          </w:p>
        </w:tc>
      </w:tr>
      <w:tr w:rsidR="00211FC1" w:rsidRPr="0099416A" w14:paraId="26EA426B" w14:textId="77777777" w:rsidTr="00CF0625">
        <w:trPr>
          <w:trHeight w:val="128"/>
        </w:trPr>
        <w:tc>
          <w:tcPr>
            <w:tcW w:w="5064" w:type="dxa"/>
          </w:tcPr>
          <w:p w14:paraId="34F5F326" w14:textId="77777777" w:rsidR="00211FC1" w:rsidRPr="0099416A" w:rsidRDefault="00211FC1" w:rsidP="00CF0625">
            <w:pPr>
              <w:pStyle w:val="TableBody"/>
              <w:framePr w:hSpace="0" w:wrap="auto" w:vAnchor="margin" w:hAnchor="text" w:xAlign="left" w:yAlign="inline"/>
            </w:pPr>
            <w:r w:rsidRPr="0099416A">
              <w:t>Quick installation</w:t>
            </w:r>
          </w:p>
        </w:tc>
        <w:tc>
          <w:tcPr>
            <w:tcW w:w="5064" w:type="dxa"/>
            <w:vMerge/>
          </w:tcPr>
          <w:p w14:paraId="5A7DCB39" w14:textId="77777777" w:rsidR="00211FC1" w:rsidRPr="0099416A" w:rsidRDefault="00211FC1" w:rsidP="00CF0625">
            <w:pPr>
              <w:pStyle w:val="TableBody"/>
              <w:framePr w:hSpace="0" w:wrap="auto" w:vAnchor="margin" w:hAnchor="text" w:xAlign="left" w:yAlign="inline"/>
            </w:pPr>
          </w:p>
        </w:tc>
      </w:tr>
      <w:tr w:rsidR="00211FC1" w:rsidRPr="0099416A" w14:paraId="2FBA60E0" w14:textId="77777777" w:rsidTr="00CF0625">
        <w:trPr>
          <w:trHeight w:val="259"/>
        </w:trPr>
        <w:tc>
          <w:tcPr>
            <w:tcW w:w="5064" w:type="dxa"/>
          </w:tcPr>
          <w:p w14:paraId="0402CE41" w14:textId="77777777" w:rsidR="00211FC1" w:rsidRPr="0099416A" w:rsidRDefault="00211FC1" w:rsidP="00CF0625">
            <w:pPr>
              <w:pStyle w:val="TableBody"/>
              <w:framePr w:hSpace="0" w:wrap="auto" w:vAnchor="margin" w:hAnchor="text" w:xAlign="left" w:yAlign="inline"/>
            </w:pPr>
            <w:r w:rsidRPr="0099416A">
              <w:t>Can be integrated into new or existing building structures</w:t>
            </w:r>
          </w:p>
        </w:tc>
        <w:tc>
          <w:tcPr>
            <w:tcW w:w="5064" w:type="dxa"/>
            <w:vMerge w:val="restart"/>
          </w:tcPr>
          <w:p w14:paraId="7AAF3CBF" w14:textId="77777777" w:rsidR="00211FC1" w:rsidRPr="0099416A" w:rsidRDefault="00211FC1" w:rsidP="00CF0625">
            <w:pPr>
              <w:pStyle w:val="TableBody"/>
              <w:framePr w:hSpace="0" w:wrap="auto" w:vAnchor="margin" w:hAnchor="text" w:xAlign="left" w:yAlign="inline"/>
            </w:pPr>
            <w:r w:rsidRPr="0099416A">
              <w:t>Initial investment sum</w:t>
            </w:r>
          </w:p>
        </w:tc>
      </w:tr>
      <w:tr w:rsidR="00211FC1" w:rsidRPr="0099416A" w14:paraId="52B3808E" w14:textId="77777777" w:rsidTr="00CF0625">
        <w:trPr>
          <w:trHeight w:val="128"/>
        </w:trPr>
        <w:tc>
          <w:tcPr>
            <w:tcW w:w="5064" w:type="dxa"/>
          </w:tcPr>
          <w:p w14:paraId="1C234406" w14:textId="77777777" w:rsidR="00211FC1" w:rsidRPr="0099416A" w:rsidRDefault="00211FC1" w:rsidP="00CF0625">
            <w:pPr>
              <w:pStyle w:val="TableBody"/>
              <w:framePr w:hSpace="0" w:wrap="auto" w:vAnchor="margin" w:hAnchor="text" w:xAlign="left" w:yAlign="inline"/>
            </w:pPr>
            <w:r w:rsidRPr="0099416A">
              <w:t>Can be installed at nearly any point of use</w:t>
            </w:r>
          </w:p>
        </w:tc>
        <w:tc>
          <w:tcPr>
            <w:tcW w:w="5064" w:type="dxa"/>
            <w:vMerge/>
          </w:tcPr>
          <w:p w14:paraId="0FF55B12" w14:textId="77777777" w:rsidR="00211FC1" w:rsidRPr="0099416A" w:rsidRDefault="00211FC1" w:rsidP="00CF0625">
            <w:pPr>
              <w:pStyle w:val="TableBody"/>
              <w:framePr w:hSpace="0" w:wrap="auto" w:vAnchor="margin" w:hAnchor="text" w:xAlign="left" w:yAlign="inline"/>
            </w:pPr>
          </w:p>
        </w:tc>
      </w:tr>
      <w:tr w:rsidR="00211FC1" w:rsidRPr="0099416A" w14:paraId="454DE3E8" w14:textId="77777777" w:rsidTr="00CF0625">
        <w:trPr>
          <w:trHeight w:val="259"/>
        </w:trPr>
        <w:tc>
          <w:tcPr>
            <w:tcW w:w="5064" w:type="dxa"/>
          </w:tcPr>
          <w:p w14:paraId="4B579835" w14:textId="77777777" w:rsidR="00211FC1" w:rsidRPr="0099416A" w:rsidRDefault="00211FC1" w:rsidP="00CF0625">
            <w:pPr>
              <w:pStyle w:val="TableBody"/>
              <w:framePr w:hSpace="0" w:wrap="auto" w:vAnchor="margin" w:hAnchor="text" w:xAlign="left" w:yAlign="inline"/>
            </w:pPr>
            <w:r w:rsidRPr="0099416A">
              <w:t>Daily output peak may match local demand</w:t>
            </w:r>
          </w:p>
        </w:tc>
        <w:tc>
          <w:tcPr>
            <w:tcW w:w="5064" w:type="dxa"/>
            <w:vMerge w:val="restart"/>
          </w:tcPr>
          <w:p w14:paraId="7A77142C" w14:textId="77777777" w:rsidR="00211FC1" w:rsidRPr="0099416A" w:rsidRDefault="00211FC1" w:rsidP="00CF0625">
            <w:pPr>
              <w:pStyle w:val="TableBody"/>
              <w:framePr w:hSpace="0" w:wrap="auto" w:vAnchor="margin" w:hAnchor="text" w:xAlign="left" w:yAlign="inline"/>
            </w:pPr>
            <w:r w:rsidRPr="0099416A">
              <w:t>Lack of economical efficient energy storage</w:t>
            </w:r>
          </w:p>
        </w:tc>
      </w:tr>
      <w:tr w:rsidR="00211FC1" w:rsidRPr="0099416A" w14:paraId="70892134" w14:textId="77777777" w:rsidTr="00CF0625">
        <w:trPr>
          <w:trHeight w:val="128"/>
        </w:trPr>
        <w:tc>
          <w:tcPr>
            <w:tcW w:w="5064" w:type="dxa"/>
          </w:tcPr>
          <w:p w14:paraId="582D01F0" w14:textId="77777777" w:rsidR="00211FC1" w:rsidRPr="0099416A" w:rsidRDefault="00211FC1" w:rsidP="00CF0625">
            <w:pPr>
              <w:pStyle w:val="TableBody"/>
              <w:framePr w:hSpace="0" w:wrap="auto" w:vAnchor="margin" w:hAnchor="text" w:xAlign="left" w:yAlign="inline"/>
            </w:pPr>
            <w:r w:rsidRPr="0099416A">
              <w:t>High public acceptance</w:t>
            </w:r>
          </w:p>
        </w:tc>
        <w:tc>
          <w:tcPr>
            <w:tcW w:w="5064" w:type="dxa"/>
            <w:vMerge/>
          </w:tcPr>
          <w:p w14:paraId="51B0390A" w14:textId="77777777" w:rsidR="00211FC1" w:rsidRPr="0099416A" w:rsidRDefault="00211FC1" w:rsidP="00CF0625">
            <w:pPr>
              <w:pStyle w:val="TableBody"/>
              <w:framePr w:hSpace="0" w:wrap="auto" w:vAnchor="margin" w:hAnchor="text" w:xAlign="left" w:yAlign="inline"/>
            </w:pPr>
          </w:p>
        </w:tc>
      </w:tr>
      <w:tr w:rsidR="00211FC1" w:rsidRPr="0099416A" w14:paraId="6E6A5EA7" w14:textId="77777777" w:rsidTr="00CF0625">
        <w:trPr>
          <w:trHeight w:val="123"/>
        </w:trPr>
        <w:tc>
          <w:tcPr>
            <w:tcW w:w="5064" w:type="dxa"/>
          </w:tcPr>
          <w:p w14:paraId="57CBA94C" w14:textId="77777777" w:rsidR="00211FC1" w:rsidRPr="0099416A" w:rsidRDefault="00211FC1" w:rsidP="00CF0625">
            <w:pPr>
              <w:pStyle w:val="TableBody"/>
              <w:framePr w:hSpace="0" w:wrap="auto" w:vAnchor="margin" w:hAnchor="text" w:xAlign="left" w:yAlign="inline"/>
            </w:pPr>
            <w:r w:rsidRPr="0099416A">
              <w:t>Excellent safety record</w:t>
            </w:r>
          </w:p>
        </w:tc>
        <w:tc>
          <w:tcPr>
            <w:tcW w:w="5064" w:type="dxa"/>
            <w:vMerge/>
          </w:tcPr>
          <w:p w14:paraId="3B2AA78B" w14:textId="77777777" w:rsidR="00211FC1" w:rsidRPr="0099416A" w:rsidRDefault="00211FC1" w:rsidP="00CF0625">
            <w:pPr>
              <w:pStyle w:val="TableBody"/>
              <w:framePr w:hSpace="0" w:wrap="auto" w:vAnchor="margin" w:hAnchor="text" w:xAlign="left" w:yAlign="inline"/>
            </w:pPr>
          </w:p>
        </w:tc>
      </w:tr>
    </w:tbl>
    <w:p w14:paraId="01BE20BC" w14:textId="77777777" w:rsidR="00211FC1" w:rsidRPr="0099416A" w:rsidRDefault="00211FC1" w:rsidP="00211FC1">
      <w:pPr>
        <w:pStyle w:val="Caption"/>
      </w:pPr>
      <w:bookmarkStart w:id="73" w:name="_Ref493368897"/>
      <w:bookmarkStart w:id="74" w:name="_Toc494553810"/>
      <w:r w:rsidRPr="0099416A">
        <w:t xml:space="preserve">Table </w:t>
      </w:r>
      <w:r w:rsidRPr="0099416A">
        <w:fldChar w:fldCharType="begin"/>
      </w:r>
      <w:r w:rsidRPr="0099416A">
        <w:instrText xml:space="preserve"> STYLEREF 1 \s </w:instrText>
      </w:r>
      <w:r w:rsidRPr="0099416A">
        <w:fldChar w:fldCharType="separate"/>
      </w:r>
      <w:r w:rsidRPr="0099416A">
        <w:t>2</w:t>
      </w:r>
      <w:r w:rsidRPr="0099416A">
        <w:fldChar w:fldCharType="end"/>
      </w:r>
      <w:r w:rsidRPr="0099416A">
        <w:noBreakHyphen/>
      </w:r>
      <w:r w:rsidRPr="0099416A">
        <w:fldChar w:fldCharType="begin"/>
      </w:r>
      <w:r w:rsidRPr="0099416A">
        <w:instrText xml:space="preserve"> SEQ Table \* ARABIC \s 1 </w:instrText>
      </w:r>
      <w:r w:rsidRPr="0099416A">
        <w:fldChar w:fldCharType="separate"/>
      </w:r>
      <w:r w:rsidRPr="0099416A">
        <w:t>1</w:t>
      </w:r>
      <w:r w:rsidRPr="0099416A">
        <w:fldChar w:fldCharType="end"/>
      </w:r>
      <w:bookmarkEnd w:id="71"/>
      <w:bookmarkEnd w:id="72"/>
      <w:bookmarkEnd w:id="73"/>
      <w:r w:rsidRPr="0099416A">
        <w:t>- Advantages and Disadvantages of PV Systems [27]</w:t>
      </w:r>
      <w:bookmarkEnd w:id="74"/>
    </w:p>
    <w:p w14:paraId="75FA8DB5" w14:textId="77777777" w:rsidR="00211FC1" w:rsidRPr="0099416A" w:rsidRDefault="00211FC1" w:rsidP="00211FC1">
      <w:r w:rsidRPr="0099416A">
        <w:br w:type="page"/>
      </w:r>
    </w:p>
    <w:p w14:paraId="281B488D" w14:textId="77777777" w:rsidR="00211FC1" w:rsidRPr="0099416A" w:rsidRDefault="00211FC1" w:rsidP="00211FC1">
      <w:pPr>
        <w:pStyle w:val="Heading3"/>
        <w:rPr>
          <w:bCs/>
        </w:rPr>
      </w:pPr>
      <w:bookmarkStart w:id="75" w:name="_Toc494532670"/>
      <w:r w:rsidRPr="0099416A">
        <w:rPr>
          <w:rStyle w:val="Strong"/>
          <w:b w:val="0"/>
        </w:rPr>
        <w:lastRenderedPageBreak/>
        <w:t>Efficiency of PV</w:t>
      </w:r>
      <w:bookmarkEnd w:id="75"/>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211FC1" w:rsidRPr="0099416A" w14:paraId="58FE0859" w14:textId="77777777" w:rsidTr="00CF0625">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39BB1414" w14:textId="77777777" w:rsidR="00211FC1" w:rsidRPr="0099416A" w:rsidRDefault="00211FC1" w:rsidP="00CF0625">
            <w:pPr>
              <w:pStyle w:val="REFPIC"/>
              <w:framePr w:hSpace="0" w:wrap="auto" w:vAnchor="margin" w:hAnchor="text" w:yAlign="inline"/>
              <w:rPr>
                <w:lang w:val="en-AU"/>
              </w:rPr>
            </w:pPr>
          </w:p>
        </w:tc>
      </w:tr>
    </w:tbl>
    <w:p w14:paraId="24932A4E" w14:textId="77777777" w:rsidR="00211FC1" w:rsidRPr="0099416A" w:rsidRDefault="00211FC1" w:rsidP="00211FC1">
      <w:r w:rsidRPr="0099416A">
        <w:br/>
        <w:t xml:space="preserve">The PV cell is a technology which is rapidly improving. The first solar cells had less than 1% efficiency and in the 1950’s the Si cells had around 6% efficiency </w:t>
      </w:r>
      <w:r w:rsidRPr="0099416A">
        <w:fldChar w:fldCharType="begin"/>
      </w:r>
      <w:r w:rsidRPr="0099416A">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99416A">
        <w:fldChar w:fldCharType="separate"/>
      </w:r>
      <w:r w:rsidRPr="0099416A">
        <w:t>[</w:t>
      </w:r>
      <w:hyperlink w:anchor="_ENREF_28" w:tooltip="Photovoltaic, 2015 #69" w:history="1">
        <w:r w:rsidRPr="0099416A">
          <w:t>28</w:t>
        </w:r>
      </w:hyperlink>
      <w:r w:rsidRPr="0099416A">
        <w:t>]</w:t>
      </w:r>
      <w:r w:rsidRPr="0099416A">
        <w:fldChar w:fldCharType="end"/>
      </w:r>
      <w:r w:rsidRPr="0099416A">
        <w:t xml:space="preserve">. </w:t>
      </w:r>
      <w:bookmarkStart w:id="76" w:name="_Hlk492836181"/>
      <w:r w:rsidRPr="0099416A">
        <w:t xml:space="preserve">Currently Si crystalline has 25.6% efficiency while the best solar cell is InGaP/GaAs/InGaAs with 37.9% efficiency </w:t>
      </w:r>
      <w:r w:rsidRPr="0099416A">
        <w:fldChar w:fldCharType="begin"/>
      </w:r>
      <w:r w:rsidRPr="0099416A">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99416A">
        <w:fldChar w:fldCharType="separate"/>
      </w:r>
      <w:r w:rsidRPr="0099416A">
        <w:t>[</w:t>
      </w:r>
      <w:hyperlink w:anchor="_ENREF_29" w:tooltip="Green, 2015 #70" w:history="1">
        <w:r w:rsidRPr="0099416A">
          <w:t>29</w:t>
        </w:r>
      </w:hyperlink>
      <w:r w:rsidRPr="0099416A">
        <w:t>]</w:t>
      </w:r>
      <w:r w:rsidRPr="0099416A">
        <w:fldChar w:fldCharType="end"/>
      </w:r>
      <w:r w:rsidRPr="0099416A">
        <w:t xml:space="preserve">. The below </w:t>
      </w:r>
      <w:r w:rsidRPr="0099416A">
        <w:fldChar w:fldCharType="begin"/>
      </w:r>
      <w:r w:rsidRPr="0099416A">
        <w:instrText xml:space="preserve"> REF _Ref478905590 \h </w:instrText>
      </w:r>
      <w:r w:rsidRPr="0099416A">
        <w:fldChar w:fldCharType="separate"/>
      </w:r>
      <w:r w:rsidRPr="0099416A">
        <w:t>Figure 2</w:t>
      </w:r>
      <w:r w:rsidRPr="0099416A">
        <w:noBreakHyphen/>
        <w:t>10</w:t>
      </w:r>
      <w:r w:rsidRPr="0099416A">
        <w:fldChar w:fldCharType="end"/>
      </w:r>
      <w:r w:rsidRPr="0099416A">
        <w:t xml:space="preserve"> shows the trending increase in efficiency for solar </w:t>
      </w:r>
      <w:bookmarkEnd w:id="76"/>
      <w:r w:rsidRPr="0099416A">
        <w:t>panels.</w:t>
      </w:r>
    </w:p>
    <w:p w14:paraId="3CCAC25C" w14:textId="77777777" w:rsidR="00211FC1" w:rsidRPr="0099416A" w:rsidRDefault="00211FC1" w:rsidP="00211FC1">
      <w:r w:rsidRPr="0099416A">
        <mc:AlternateContent>
          <mc:Choice Requires="wpg">
            <w:drawing>
              <wp:anchor distT="0" distB="0" distL="114300" distR="114300" simplePos="0" relativeHeight="251678720" behindDoc="0" locked="0" layoutInCell="1" allowOverlap="1" wp14:anchorId="5844320D" wp14:editId="4B40FD3B">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0"/>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25B3048F" w14:textId="77777777" w:rsidR="00211FC1" w:rsidRPr="009102AB" w:rsidRDefault="00211FC1" w:rsidP="00211FC1">
                              <w:pPr>
                                <w:pStyle w:val="Caption"/>
                                <w:rPr>
                                  <w:szCs w:val="24"/>
                                </w:rPr>
                              </w:pPr>
                              <w:bookmarkStart w:id="77" w:name="_Toc494553830"/>
                              <w:bookmarkStart w:id="78" w:name="_Ref47890559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8"/>
                              <w:r>
                                <w:t xml:space="preserve"> - Best Research-Cell Efficiencies, 1976-2015 [28]</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44320D" id="Group 7212" o:spid="_x0000_s1060" style="position:absolute;left:0;text-align:left;margin-left:-43.55pt;margin-top:21.4pt;width:532.8pt;height:280.8pt;z-index:251678720;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1"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25B3048F" w14:textId="77777777" w:rsidR="00211FC1" w:rsidRPr="009102AB" w:rsidRDefault="00211FC1" w:rsidP="00211FC1">
                        <w:pPr>
                          <w:pStyle w:val="Caption"/>
                          <w:rPr>
                            <w:szCs w:val="24"/>
                          </w:rPr>
                        </w:pPr>
                        <w:bookmarkStart w:id="79" w:name="_Toc494553830"/>
                        <w:bookmarkStart w:id="80" w:name="_Ref47890559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0"/>
                        <w:r>
                          <w:t xml:space="preserve"> - Best Research-Cell Efficiencies, 1976-2015 [28]</w:t>
                        </w:r>
                        <w:bookmarkEnd w:id="79"/>
                      </w:p>
                    </w:txbxContent>
                  </v:textbox>
                </v:shape>
                <w10:wrap type="square"/>
              </v:group>
            </w:pict>
          </mc:Fallback>
        </mc:AlternateContent>
      </w:r>
    </w:p>
    <w:p w14:paraId="498F1CF6" w14:textId="77777777" w:rsidR="00211FC1" w:rsidRPr="0099416A" w:rsidRDefault="00211FC1" w:rsidP="00211FC1"/>
    <w:p w14:paraId="1256E588" w14:textId="77777777" w:rsidR="00211FC1" w:rsidRPr="0099416A" w:rsidRDefault="00211FC1" w:rsidP="00211FC1">
      <w:pPr>
        <w:pStyle w:val="NormalWeb"/>
      </w:pPr>
      <w:r w:rsidRPr="0099416A">
        <w:t xml:space="preserve">While the efficiencies of PV are undoubtedly increasing it is important to mention the declining performance of PV over its lifetime. Shamra wrote that PV experiences a continuous degradation due to aging </w:t>
      </w:r>
      <w:r w:rsidRPr="0099416A">
        <w:fldChar w:fldCharType="begin"/>
      </w:r>
      <w:r w:rsidRPr="0099416A">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99416A">
        <w:fldChar w:fldCharType="separate"/>
      </w:r>
      <w:r w:rsidRPr="0099416A">
        <w:t>[</w:t>
      </w:r>
      <w:hyperlink w:anchor="_ENREF_30" w:tooltip="Sharma, 2013 #163" w:history="1">
        <w:r w:rsidRPr="0099416A">
          <w:t>30</w:t>
        </w:r>
      </w:hyperlink>
      <w:r w:rsidRPr="0099416A">
        <w:t>]</w:t>
      </w:r>
      <w:r w:rsidRPr="0099416A">
        <w:fldChar w:fldCharType="end"/>
      </w:r>
      <w:r w:rsidRPr="0099416A">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99416A">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99416A">
        <w:instrText xml:space="preserve"> ADDIN EN.CITE </w:instrText>
      </w:r>
      <w:r w:rsidRPr="0099416A">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99416A">
        <w:instrText xml:space="preserve"> ADDIN EN.CITE.DATA </w:instrText>
      </w:r>
      <w:r w:rsidRPr="0099416A">
        <w:fldChar w:fldCharType="end"/>
      </w:r>
      <w:r w:rsidRPr="0099416A">
        <w:fldChar w:fldCharType="separate"/>
      </w:r>
      <w:r w:rsidRPr="0099416A">
        <w:t>[</w:t>
      </w:r>
      <w:hyperlink w:anchor="_ENREF_31" w:tooltip="Meyer, 2004 #173" w:history="1">
        <w:r w:rsidRPr="0099416A">
          <w:t>31</w:t>
        </w:r>
      </w:hyperlink>
      <w:r w:rsidRPr="0099416A">
        <w:t>]</w:t>
      </w:r>
      <w:r w:rsidRPr="0099416A">
        <w:fldChar w:fldCharType="end"/>
      </w:r>
      <w:r w:rsidRPr="0099416A">
        <w:t xml:space="preserve">. </w:t>
      </w:r>
    </w:p>
    <w:p w14:paraId="2AB055EB" w14:textId="77777777" w:rsidR="00211FC1" w:rsidRPr="0099416A" w:rsidRDefault="00211FC1" w:rsidP="00211FC1">
      <w:pPr>
        <w:pStyle w:val="NormalWeb"/>
        <w:rPr>
          <w:lang w:eastAsia="zh-CN"/>
        </w:rPr>
      </w:pPr>
    </w:p>
    <w:p w14:paraId="49DCE519" w14:textId="77777777" w:rsidR="00211FC1" w:rsidRPr="0099416A" w:rsidRDefault="00211FC1" w:rsidP="00211FC1">
      <w:pPr>
        <w:pStyle w:val="NormalWeb"/>
        <w:rPr>
          <w:rFonts w:ascii="Calibri" w:hAnsi="Calibri" w:cs="Calibri"/>
        </w:rPr>
      </w:pPr>
      <w:r w:rsidRPr="0099416A">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99416A">
        <w:rPr>
          <w:rFonts w:ascii="AdvP4C4E74" w:hAnsi="AdvP4C4E74" w:cs="Calibri"/>
        </w:rPr>
        <w:t>.</w:t>
      </w:r>
      <w:r w:rsidRPr="0099416A">
        <w:t xml:space="preserve">5%/year </w:t>
      </w:r>
      <w:r w:rsidRPr="0099416A">
        <w:fldChar w:fldCharType="begin"/>
      </w:r>
      <w:r w:rsidRPr="0099416A">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99416A">
        <w:fldChar w:fldCharType="separate"/>
      </w:r>
      <w:r w:rsidRPr="0099416A">
        <w:t>[</w:t>
      </w:r>
      <w:hyperlink w:anchor="_ENREF_32" w:tooltip="Jordan, 2013 #174" w:history="1">
        <w:r w:rsidRPr="0099416A">
          <w:t>32</w:t>
        </w:r>
      </w:hyperlink>
      <w:r w:rsidRPr="0099416A">
        <w:t>]</w:t>
      </w:r>
      <w:r w:rsidRPr="0099416A">
        <w:fldChar w:fldCharType="end"/>
      </w:r>
      <w:r w:rsidRPr="0099416A">
        <w:t>.</w:t>
      </w:r>
    </w:p>
    <w:p w14:paraId="3A4DC9EC" w14:textId="77777777" w:rsidR="00211FC1" w:rsidRPr="0099416A" w:rsidRDefault="00211FC1" w:rsidP="00211FC1"/>
    <w:p w14:paraId="55483468" w14:textId="77777777" w:rsidR="00211FC1" w:rsidRPr="0099416A" w:rsidRDefault="00211FC1" w:rsidP="00211FC1">
      <w:r w:rsidRPr="0099416A">
        <w:lastRenderedPageBreak/>
        <w:t xml:space="preserve">In the most recent study for the trending increases of efficiency for PV technology conducted by Sampaio and Gonzalez in 2017 the </w:t>
      </w:r>
      <w:r w:rsidRPr="0099416A">
        <w:fldChar w:fldCharType="begin"/>
      </w:r>
      <w:r w:rsidRPr="0099416A">
        <w:instrText xml:space="preserve"> REF _Ref481271112 \h </w:instrText>
      </w:r>
      <w:r w:rsidRPr="0099416A">
        <w:fldChar w:fldCharType="separate"/>
      </w:r>
      <w:r w:rsidRPr="0099416A">
        <w:t>Figure 2</w:t>
      </w:r>
      <w:r w:rsidRPr="0099416A">
        <w:noBreakHyphen/>
        <w:t>11</w:t>
      </w:r>
      <w:r w:rsidRPr="0099416A">
        <w:fldChar w:fldCharType="end"/>
      </w:r>
      <w:r w:rsidRPr="0099416A">
        <w:t xml:space="preserve"> below was produced </w:t>
      </w:r>
      <w:r w:rsidRPr="0099416A">
        <w:fldChar w:fldCharType="begin"/>
      </w:r>
      <w:r w:rsidRPr="0099416A">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99416A">
        <w:fldChar w:fldCharType="separate"/>
      </w:r>
      <w:r w:rsidRPr="0099416A">
        <w:t>[</w:t>
      </w:r>
      <w:hyperlink w:anchor="_ENREF_19" w:tooltip="Sampaio, 2017 #127" w:history="1">
        <w:r w:rsidRPr="0099416A">
          <w:t>19</w:t>
        </w:r>
      </w:hyperlink>
      <w:r w:rsidRPr="0099416A">
        <w:t>]</w:t>
      </w:r>
      <w:r w:rsidRPr="0099416A">
        <w:fldChar w:fldCharType="end"/>
      </w:r>
      <w:r w:rsidRPr="0099416A">
        <mc:AlternateContent>
          <mc:Choice Requires="wpg">
            <w:drawing>
              <wp:anchor distT="0" distB="0" distL="114300" distR="114300" simplePos="0" relativeHeight="251692032" behindDoc="0" locked="0" layoutInCell="1" allowOverlap="1" wp14:anchorId="173F987A" wp14:editId="7DC94434">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2"/>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4794E0A4" w14:textId="77777777" w:rsidR="00211FC1" w:rsidRPr="00AD383A" w:rsidRDefault="00211FC1" w:rsidP="00211FC1">
                              <w:pPr>
                                <w:pStyle w:val="Caption"/>
                                <w:rPr>
                                  <w:szCs w:val="24"/>
                                </w:rPr>
                              </w:pPr>
                              <w:bookmarkStart w:id="81" w:name="_Toc494553831"/>
                              <w:bookmarkStart w:id="82" w:name="_Ref48127111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2"/>
                              <w:r>
                                <w:t xml:space="preserve"> - Solar Cell Efficiency [19]</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3F987A" id="Group 7304" o:spid="_x0000_s1063" style="position:absolute;left:0;text-align:left;margin-left:-13.35pt;margin-top:34.3pt;width:487.2pt;height:260.65pt;z-index:251692032;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3"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4794E0A4" w14:textId="77777777" w:rsidR="00211FC1" w:rsidRPr="00AD383A" w:rsidRDefault="00211FC1" w:rsidP="00211FC1">
                        <w:pPr>
                          <w:pStyle w:val="Caption"/>
                          <w:rPr>
                            <w:szCs w:val="24"/>
                          </w:rPr>
                        </w:pPr>
                        <w:bookmarkStart w:id="83" w:name="_Toc494553831"/>
                        <w:bookmarkStart w:id="84" w:name="_Ref48127111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4"/>
                        <w:r>
                          <w:t xml:space="preserve"> - Solar Cell Efficiency [19]</w:t>
                        </w:r>
                        <w:bookmarkEnd w:id="83"/>
                      </w:p>
                    </w:txbxContent>
                  </v:textbox>
                </v:shape>
                <w10:wrap type="square"/>
              </v:group>
            </w:pict>
          </mc:Fallback>
        </mc:AlternateContent>
      </w:r>
      <w:r w:rsidRPr="0099416A">
        <w:t>.</w:t>
      </w:r>
    </w:p>
    <w:p w14:paraId="4E0F532C" w14:textId="77777777" w:rsidR="00211FC1" w:rsidRPr="0099416A" w:rsidRDefault="00211FC1" w:rsidP="00211FC1">
      <w:pPr>
        <w:pStyle w:val="Heading3"/>
      </w:pPr>
      <w:bookmarkStart w:id="85" w:name="_Toc494532671"/>
      <w:r w:rsidRPr="0099416A">
        <w:t>Modelling of PV</w:t>
      </w:r>
      <w:bookmarkEnd w:id="85"/>
    </w:p>
    <w:p w14:paraId="3CF68D36" w14:textId="77777777" w:rsidR="00211FC1" w:rsidRPr="0099416A" w:rsidRDefault="00211FC1" w:rsidP="00211FC1">
      <w:r w:rsidRPr="0099416A">
        <w:t xml:space="preserve">As mentioned previously solar cells are PN junctions which can be reduced to an electrically equivalent solar cell model of a single diode, dependant current source and resistors as shown in the below </w:t>
      </w:r>
      <w:r w:rsidRPr="0099416A">
        <w:fldChar w:fldCharType="begin"/>
      </w:r>
      <w:r w:rsidRPr="0099416A">
        <w:instrText xml:space="preserve"> REF _Ref481245605 \h </w:instrText>
      </w:r>
      <w:r w:rsidRPr="0099416A">
        <w:fldChar w:fldCharType="separate"/>
      </w:r>
      <w:r w:rsidRPr="0099416A">
        <w:t>Figure 2</w:t>
      </w:r>
      <w:r w:rsidRPr="0099416A">
        <w:noBreakHyphen/>
        <w:t>12</w:t>
      </w:r>
      <w:r w:rsidRPr="0099416A">
        <w:fldChar w:fldCharType="end"/>
      </w:r>
      <w:r w:rsidRPr="0099416A">
        <w:t xml:space="preserve">. The voltage drop over the diode depends on the type of material which is used to construct the solar cell.  Silicon crystalline cells have 0.74 V, thin film (GaAs) have 1.122 V and silicon amorphous have 0.896 V forward biasing drop </w:t>
      </w:r>
      <w:r w:rsidRPr="0099416A">
        <w:fldChar w:fldCharType="begin"/>
      </w:r>
      <w:r w:rsidRPr="0099416A">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99416A">
        <w:fldChar w:fldCharType="separate"/>
      </w:r>
      <w:r w:rsidRPr="0099416A">
        <w:t>[</w:t>
      </w:r>
      <w:hyperlink w:anchor="_ENREF_29" w:tooltip="Green, 2015 #70" w:history="1">
        <w:r w:rsidRPr="0099416A">
          <w:t>29</w:t>
        </w:r>
      </w:hyperlink>
      <w:r w:rsidRPr="0099416A">
        <w:t>]</w:t>
      </w:r>
      <w:r w:rsidRPr="0099416A">
        <w:fldChar w:fldCharType="end"/>
      </w:r>
      <w:r w:rsidRPr="0099416A">
        <w:t>.</w:t>
      </w:r>
    </w:p>
    <w:p w14:paraId="59941C5E" w14:textId="77777777" w:rsidR="00211FC1" w:rsidRPr="0099416A" w:rsidRDefault="00211FC1" w:rsidP="00211FC1">
      <w:r w:rsidRPr="0099416A">
        <mc:AlternateContent>
          <mc:Choice Requires="wpg">
            <w:drawing>
              <wp:anchor distT="0" distB="0" distL="114300" distR="114300" simplePos="0" relativeHeight="251721728" behindDoc="0" locked="0" layoutInCell="1" allowOverlap="1" wp14:anchorId="2D4A6E76" wp14:editId="1B7C6A2E">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4"/>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4124CAB1" w14:textId="77777777" w:rsidR="00211FC1" w:rsidRPr="00FB1351" w:rsidRDefault="00211FC1" w:rsidP="00211FC1">
                                <w:pPr>
                                  <w:pStyle w:val="Caption"/>
                                  <w:rPr>
                                    <w:rFonts w:eastAsia="TimesNewRoman"/>
                                    <w:szCs w:val="24"/>
                                    <w:lang w:val="en-GB"/>
                                  </w:rPr>
                                </w:pPr>
                                <w:bookmarkStart w:id="86" w:name="_Ref481245588"/>
                                <w:bookmarkStart w:id="87" w:name="_Toc494553832"/>
                                <w:bookmarkStart w:id="88" w:name="_Ref4812456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8"/>
                                <w:r>
                                  <w:t xml:space="preserve"> - Equivalent Circuit of a Solar Cell</w:t>
                                </w:r>
                                <w:bookmarkEnd w:id="86"/>
                                <w:r>
                                  <w:t xml:space="preserve"> [28]</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56E3C265" w14:textId="77777777" w:rsidR="00211FC1" w:rsidRPr="0090082D" w:rsidRDefault="00211FC1" w:rsidP="00211FC1">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D4A6E76" id="Group 7245" o:spid="_x0000_s1066" style="position:absolute;left:0;text-align:left;margin-left:31.2pt;margin-top:10.25pt;width:372.65pt;height:240.65pt;z-index:251721728"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5"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4124CAB1" w14:textId="77777777" w:rsidR="00211FC1" w:rsidRPr="00FB1351" w:rsidRDefault="00211FC1" w:rsidP="00211FC1">
                          <w:pPr>
                            <w:pStyle w:val="Caption"/>
                            <w:rPr>
                              <w:rFonts w:eastAsia="TimesNewRoman"/>
                              <w:szCs w:val="24"/>
                              <w:lang w:val="en-GB"/>
                            </w:rPr>
                          </w:pPr>
                          <w:bookmarkStart w:id="89" w:name="_Ref481245588"/>
                          <w:bookmarkStart w:id="90" w:name="_Toc494553832"/>
                          <w:bookmarkStart w:id="91" w:name="_Ref4812456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1"/>
                          <w:r>
                            <w:t xml:space="preserve"> - Equivalent Circuit of a Solar Cell</w:t>
                          </w:r>
                          <w:bookmarkEnd w:id="89"/>
                          <w:r>
                            <w:t xml:space="preserve"> [28]</w:t>
                          </w:r>
                          <w:bookmarkEnd w:id="90"/>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56E3C265" w14:textId="77777777" w:rsidR="00211FC1" w:rsidRPr="0090082D" w:rsidRDefault="00211FC1" w:rsidP="00211FC1">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2211347E" w14:textId="77777777" w:rsidR="00211FC1" w:rsidRPr="0099416A" w:rsidRDefault="00211FC1" w:rsidP="00211FC1"/>
    <w:p w14:paraId="0917804C" w14:textId="77777777" w:rsidR="00211FC1" w:rsidRPr="0099416A" w:rsidRDefault="00211FC1" w:rsidP="00211FC1"/>
    <w:p w14:paraId="65A191C3" w14:textId="77777777" w:rsidR="00211FC1" w:rsidRPr="0099416A" w:rsidRDefault="00211FC1" w:rsidP="00211FC1"/>
    <w:p w14:paraId="0261E1DA" w14:textId="77777777" w:rsidR="00211FC1" w:rsidRPr="0099416A" w:rsidRDefault="00211FC1" w:rsidP="00211FC1"/>
    <w:p w14:paraId="00220CEA" w14:textId="77777777" w:rsidR="00211FC1" w:rsidRPr="0099416A" w:rsidRDefault="00211FC1" w:rsidP="00211FC1"/>
    <w:p w14:paraId="355620A3" w14:textId="77777777" w:rsidR="00211FC1" w:rsidRPr="0099416A" w:rsidRDefault="00211FC1" w:rsidP="00211FC1"/>
    <w:p w14:paraId="442EDD75" w14:textId="77777777" w:rsidR="00211FC1" w:rsidRPr="0099416A" w:rsidRDefault="00211FC1" w:rsidP="00211FC1"/>
    <w:p w14:paraId="54F2AFB0" w14:textId="77777777" w:rsidR="00211FC1" w:rsidRPr="0099416A" w:rsidRDefault="00211FC1" w:rsidP="00211FC1"/>
    <w:p w14:paraId="7D4AD923" w14:textId="77777777" w:rsidR="00211FC1" w:rsidRPr="0099416A" w:rsidRDefault="00211FC1" w:rsidP="00211FC1"/>
    <w:p w14:paraId="3B790AA0" w14:textId="77777777" w:rsidR="00211FC1" w:rsidRPr="0099416A" w:rsidRDefault="00211FC1" w:rsidP="00211FC1"/>
    <w:p w14:paraId="2D998028" w14:textId="77777777" w:rsidR="00211FC1" w:rsidRPr="0099416A" w:rsidRDefault="00211FC1" w:rsidP="00211FC1"/>
    <w:p w14:paraId="74D644D0" w14:textId="77777777" w:rsidR="00211FC1" w:rsidRPr="0099416A" w:rsidRDefault="00211FC1" w:rsidP="00211FC1"/>
    <w:p w14:paraId="5B1AC7F0" w14:textId="77777777" w:rsidR="00211FC1" w:rsidRPr="0099416A" w:rsidRDefault="00211FC1" w:rsidP="00211FC1"/>
    <w:p w14:paraId="2D751D14" w14:textId="77777777" w:rsidR="00211FC1" w:rsidRPr="0099416A" w:rsidRDefault="00211FC1" w:rsidP="00211FC1"/>
    <w:p w14:paraId="00E94869" w14:textId="77777777" w:rsidR="00211FC1" w:rsidRPr="0099416A" w:rsidRDefault="00211FC1" w:rsidP="00211FC1"/>
    <w:p w14:paraId="108B83D8" w14:textId="77777777" w:rsidR="00211FC1" w:rsidRPr="0099416A" w:rsidRDefault="00211FC1" w:rsidP="00211FC1"/>
    <w:p w14:paraId="534DA293" w14:textId="77777777" w:rsidR="00211FC1" w:rsidRPr="0099416A" w:rsidRDefault="00211FC1" w:rsidP="00211FC1"/>
    <w:p w14:paraId="6462D414" w14:textId="77777777" w:rsidR="00211FC1" w:rsidRPr="0099416A" w:rsidRDefault="00211FC1" w:rsidP="00211FC1"/>
    <w:p w14:paraId="3E6EF05D" w14:textId="77777777" w:rsidR="00211FC1" w:rsidRPr="0099416A" w:rsidRDefault="00211FC1" w:rsidP="00211FC1">
      <w:r w:rsidRPr="0099416A">
        <w:lastRenderedPageBreak/>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99416A">
        <w:t xml:space="preserve">. The electrons in the valence band are given energy from the photons and “jump” up to the conduction band producing a current </w:t>
      </w:r>
      <w:r w:rsidRPr="0099416A">
        <w:fldChar w:fldCharType="begin"/>
      </w:r>
      <w:r w:rsidRPr="0099416A">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99416A">
        <w:fldChar w:fldCharType="separate"/>
      </w:r>
      <w:r w:rsidRPr="0099416A">
        <w:t>[</w:t>
      </w:r>
      <w:hyperlink w:anchor="_ENREF_33" w:tooltip="Özden, 2016 #117" w:history="1">
        <w:r w:rsidRPr="0099416A">
          <w:t>33</w:t>
        </w:r>
      </w:hyperlink>
      <w:r w:rsidRPr="0099416A">
        <w:t xml:space="preserve">, </w:t>
      </w:r>
      <w:hyperlink w:anchor="_ENREF_34" w:tooltip="Silvestre, 2009 #111" w:history="1">
        <w:r w:rsidRPr="0099416A">
          <w:t>34</w:t>
        </w:r>
      </w:hyperlink>
      <w:r w:rsidRPr="0099416A">
        <w:t>]</w:t>
      </w:r>
      <w:r w:rsidRPr="0099416A">
        <w:fldChar w:fldCharType="end"/>
      </w:r>
      <w:r w:rsidRPr="0099416A">
        <w:t xml:space="preserve">. </w:t>
      </w:r>
    </w:p>
    <w:p w14:paraId="4107E53E" w14:textId="77777777" w:rsidR="00211FC1" w:rsidRPr="0099416A" w:rsidRDefault="00211FC1" w:rsidP="00211FC1"/>
    <w:p w14:paraId="66F263F9" w14:textId="77777777" w:rsidR="00211FC1" w:rsidRPr="0099416A" w:rsidRDefault="00211FC1" w:rsidP="00211FC1">
      <w:r w:rsidRPr="0099416A">
        <w:t xml:space="preserve">The total current which flows out of the solar cell can be calculated by Kirchhoff’s Current law at the top node </w:t>
      </w:r>
      <w:r w:rsidRPr="0099416A">
        <w:fldChar w:fldCharType="begin"/>
      </w:r>
      <w:r w:rsidRPr="0099416A">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99416A">
        <w:fldChar w:fldCharType="separate"/>
      </w:r>
      <w:r w:rsidRPr="0099416A">
        <w:t>[</w:t>
      </w:r>
      <w:hyperlink w:anchor="_ENREF_35" w:tooltip="Baetens, 2010 #88" w:history="1">
        <w:r w:rsidRPr="0099416A">
          <w:t>35</w:t>
        </w:r>
      </w:hyperlink>
      <w:r w:rsidRPr="0099416A">
        <w:t>]</w:t>
      </w:r>
      <w:r w:rsidRPr="0099416A">
        <w:fldChar w:fldCharType="end"/>
      </w:r>
      <w:r w:rsidRPr="0099416A">
        <w:t xml:space="preserve">: </w:t>
      </w:r>
    </w:p>
    <w:p w14:paraId="7BF2293C" w14:textId="77777777" w:rsidR="00211FC1" w:rsidRPr="0099416A" w:rsidRDefault="00211FC1" w:rsidP="00211FC1"/>
    <w:p w14:paraId="1424E493" w14:textId="77777777" w:rsidR="00211FC1" w:rsidRPr="0099416A" w:rsidRDefault="00211FC1" w:rsidP="00211FC1">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Pr="0099416A">
        <w:t xml:space="preserve"> </w:t>
      </w:r>
      <w:r w:rsidRPr="0099416A">
        <w:tab/>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2</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2</w:t>
      </w:r>
      <w:r w:rsidRPr="0099416A">
        <w:rPr>
          <w:rStyle w:val="EquationsChar"/>
          <w:rFonts w:eastAsia="TimesNewRoman"/>
          <w:i w:val="0"/>
        </w:rPr>
        <w:fldChar w:fldCharType="end"/>
      </w:r>
      <w:r w:rsidRPr="0099416A">
        <w:rPr>
          <w:rStyle w:val="EquationsChar"/>
          <w:rFonts w:eastAsia="TimesNewRoman"/>
          <w:i w:val="0"/>
        </w:rPr>
        <w:t>)</w:t>
      </w:r>
    </w:p>
    <w:p w14:paraId="6661A5F4" w14:textId="77777777" w:rsidR="00211FC1" w:rsidRPr="0099416A" w:rsidRDefault="00211FC1" w:rsidP="00211FC1"/>
    <w:p w14:paraId="4B287794" w14:textId="77777777" w:rsidR="00211FC1" w:rsidRPr="0099416A" w:rsidRDefault="00211FC1" w:rsidP="00211FC1">
      <w:r w:rsidRPr="0099416A">
        <w:t>Where:</w:t>
      </w:r>
    </w:p>
    <w:p w14:paraId="6A803EDB"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Pr="0099416A">
        <w:t xml:space="preserve"> - current flowing out of the cell</w:t>
      </w:r>
    </w:p>
    <w:p w14:paraId="54F84C72"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99416A">
        <w:rPr>
          <w:sz w:val="16"/>
          <w:szCs w:val="16"/>
        </w:rPr>
        <w:t xml:space="preserve"> </w:t>
      </w:r>
      <w:r w:rsidRPr="0099416A">
        <w:t xml:space="preserve">- photocurrent source </w:t>
      </w:r>
    </w:p>
    <w:p w14:paraId="5499990A"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Pr="0099416A">
        <w:rPr>
          <w:sz w:val="16"/>
          <w:szCs w:val="16"/>
        </w:rPr>
        <w:t xml:space="preserve"> </w:t>
      </w:r>
      <w:r w:rsidRPr="0099416A">
        <w:t>- diode current</w:t>
      </w:r>
    </w:p>
    <w:p w14:paraId="2390F67E"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Pr="0099416A">
        <w:rPr>
          <w:sz w:val="16"/>
          <w:szCs w:val="16"/>
        </w:rPr>
        <w:t xml:space="preserve"> </w:t>
      </w:r>
      <w:r w:rsidRPr="0099416A">
        <w:t>- current flowing through a parallel resistor caused by a forward biased P-N junction</w:t>
      </w:r>
    </w:p>
    <w:p w14:paraId="0B4CFBCB" w14:textId="77777777" w:rsidR="00211FC1" w:rsidRPr="0099416A" w:rsidRDefault="00211FC1" w:rsidP="00211FC1">
      <w:pPr>
        <w:pStyle w:val="ListParagraph"/>
        <w:rPr>
          <w:lang w:eastAsia="en-GB"/>
        </w:rPr>
      </w:pPr>
    </w:p>
    <w:p w14:paraId="2364612E" w14:textId="77777777" w:rsidR="00211FC1" w:rsidRPr="0099416A" w:rsidRDefault="00211FC1" w:rsidP="00211FC1">
      <w:pPr>
        <w:rPr>
          <w:lang w:eastAsia="en-GB"/>
        </w:rPr>
      </w:pPr>
      <w:r w:rsidRPr="0099416A">
        <w:rPr>
          <w:lang w:eastAsia="en-GB"/>
        </w:rPr>
        <w:t xml:space="preserve">The current produced by the photocurrent source is given by the equation </w:t>
      </w:r>
      <w:r w:rsidRPr="0099416A">
        <w:fldChar w:fldCharType="begin"/>
      </w:r>
      <w:r w:rsidRPr="0099416A">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99416A">
        <w:fldChar w:fldCharType="separate"/>
      </w:r>
      <w:r w:rsidRPr="0099416A">
        <w:t>[</w:t>
      </w:r>
      <w:hyperlink w:anchor="_ENREF_35" w:tooltip="Baetens, 2010 #88" w:history="1">
        <w:r w:rsidRPr="0099416A">
          <w:t>35</w:t>
        </w:r>
      </w:hyperlink>
      <w:r w:rsidRPr="0099416A">
        <w:t>]</w:t>
      </w:r>
      <w:r w:rsidRPr="0099416A">
        <w:fldChar w:fldCharType="end"/>
      </w:r>
      <w:r w:rsidRPr="0099416A">
        <w:t>:</w:t>
      </w:r>
    </w:p>
    <w:p w14:paraId="5CF0F1A8" w14:textId="77777777" w:rsidR="00211FC1" w:rsidRPr="0099416A" w:rsidRDefault="00211FC1" w:rsidP="00211FC1">
      <w:pPr>
        <w:rPr>
          <w:lang w:eastAsia="en-GB"/>
        </w:rPr>
      </w:pPr>
    </w:p>
    <w:p w14:paraId="2273B2F8" w14:textId="77777777" w:rsidR="00211FC1" w:rsidRPr="0099416A" w:rsidRDefault="00211FC1" w:rsidP="00211FC1">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Pr="0099416A">
        <w:t xml:space="preserve"> </w:t>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2</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t>)</w:t>
      </w:r>
    </w:p>
    <w:p w14:paraId="4BA58E03" w14:textId="77777777" w:rsidR="00211FC1" w:rsidRPr="0099416A" w:rsidRDefault="00211FC1" w:rsidP="00211FC1"/>
    <w:p w14:paraId="2945F297" w14:textId="77777777" w:rsidR="00211FC1" w:rsidRPr="0099416A" w:rsidRDefault="00211FC1" w:rsidP="00211FC1">
      <w:r w:rsidRPr="0099416A">
        <w:t>Where:</w:t>
      </w:r>
    </w:p>
    <w:p w14:paraId="7B785B1A"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Pr="0099416A">
        <w:rPr>
          <w:sz w:val="16"/>
          <w:szCs w:val="16"/>
        </w:rPr>
        <w:t xml:space="preserve"> </w:t>
      </w:r>
      <w:r w:rsidRPr="0099416A">
        <w:t xml:space="preserve">- photocurrent source </w:t>
      </w:r>
    </w:p>
    <w:p w14:paraId="534BE2E4"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Pr="0099416A">
        <w:rPr>
          <w:sz w:val="16"/>
          <w:szCs w:val="16"/>
        </w:rPr>
        <w:t xml:space="preserve"> </w:t>
      </w:r>
      <w:r w:rsidRPr="0099416A">
        <w:t>- short circuit current at 1,000W/m</w:t>
      </w:r>
      <w:r w:rsidRPr="0099416A">
        <w:rPr>
          <w:vertAlign w:val="superscript"/>
        </w:rPr>
        <w:t>2</w:t>
      </w:r>
      <w:r w:rsidRPr="0099416A">
        <w:t xml:space="preserve"> and 25</w:t>
      </w:r>
      <m:oMath>
        <m:r>
          <w:rPr>
            <w:rFonts w:ascii="Cambria Math" w:hAnsi="Cambria Math"/>
          </w:rPr>
          <m:t>℃</m:t>
        </m:r>
      </m:oMath>
    </w:p>
    <w:p w14:paraId="214C14C7"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99416A">
        <w:rPr>
          <w:sz w:val="16"/>
          <w:szCs w:val="16"/>
        </w:rPr>
        <w:t xml:space="preserve"> </w:t>
      </w:r>
      <w:r w:rsidRPr="0099416A">
        <w:t>- surface temperature of the solar cell</w:t>
      </w:r>
    </w:p>
    <w:p w14:paraId="7EC5E8DC"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99416A">
        <w:rPr>
          <w:sz w:val="16"/>
          <w:szCs w:val="16"/>
        </w:rPr>
        <w:t xml:space="preserve"> </w:t>
      </w:r>
      <w:r w:rsidRPr="0099416A">
        <w:t>- irradiation incident on the solar cell</w:t>
      </w:r>
    </w:p>
    <w:p w14:paraId="09834692"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99416A">
        <w:rPr>
          <w:sz w:val="16"/>
          <w:szCs w:val="16"/>
        </w:rPr>
        <w:t xml:space="preserve"> </w:t>
      </w:r>
      <w:r w:rsidRPr="0099416A">
        <w:t>- temperature modification coefficient for the short circuit current</w:t>
      </w:r>
    </w:p>
    <w:p w14:paraId="0C371241" w14:textId="77777777" w:rsidR="00211FC1" w:rsidRPr="0099416A" w:rsidRDefault="00211FC1" w:rsidP="00211FC1"/>
    <w:p w14:paraId="37C3F878" w14:textId="77777777" w:rsidR="00211FC1" w:rsidRPr="0099416A" w:rsidRDefault="00211FC1" w:rsidP="00211FC1">
      <w:pPr>
        <w:rPr>
          <w:rFonts w:eastAsia="TimesNewRoman"/>
        </w:rPr>
      </w:pPr>
      <w:r w:rsidRPr="0099416A">
        <w:t xml:space="preserve">In Baetens’ studies he utilised the formula below derived from </w:t>
      </w:r>
      <w:r w:rsidRPr="0099416A">
        <w:fldChar w:fldCharType="begin"/>
      </w:r>
      <w:r w:rsidRPr="0099416A">
        <w:instrText xml:space="preserve"> REF _Ref481245605 \h </w:instrText>
      </w:r>
      <w:r w:rsidRPr="0099416A">
        <w:fldChar w:fldCharType="separate"/>
      </w:r>
      <w:r w:rsidRPr="0099416A">
        <w:t>Figure 2</w:t>
      </w:r>
      <w:r w:rsidRPr="0099416A">
        <w:noBreakHyphen/>
        <w:t>12</w:t>
      </w:r>
      <w:r w:rsidRPr="0099416A">
        <w:fldChar w:fldCharType="end"/>
      </w:r>
      <w:r w:rsidRPr="0099416A">
        <w:t xml:space="preserve"> for the instantaneous power produced by PV </w:t>
      </w:r>
      <w:r w:rsidRPr="0099416A">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99416A">
        <w:rPr>
          <w:rFonts w:eastAsia="TimesNewRoman"/>
        </w:rPr>
        <w:instrText xml:space="preserve"> ADDIN EN.CITE </w:instrText>
      </w:r>
      <w:r w:rsidRPr="0099416A">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99416A">
        <w:rPr>
          <w:rFonts w:eastAsia="TimesNewRoman"/>
        </w:rPr>
        <w:instrText xml:space="preserve"> ADDIN EN.CITE.DATA </w:instrText>
      </w:r>
      <w:r w:rsidRPr="0099416A">
        <w:rPr>
          <w:rFonts w:eastAsia="TimesNewRoman"/>
        </w:rPr>
      </w:r>
      <w:r w:rsidRPr="0099416A">
        <w:rPr>
          <w:rFonts w:eastAsia="TimesNewRoman"/>
        </w:rPr>
        <w:fldChar w:fldCharType="end"/>
      </w:r>
      <w:r w:rsidRPr="0099416A">
        <w:rPr>
          <w:rFonts w:eastAsia="TimesNewRoman"/>
        </w:rPr>
      </w:r>
      <w:r w:rsidRPr="0099416A">
        <w:rPr>
          <w:rFonts w:eastAsia="TimesNewRoman"/>
        </w:rPr>
        <w:fldChar w:fldCharType="separate"/>
      </w:r>
      <w:r w:rsidRPr="0099416A">
        <w:rPr>
          <w:rFonts w:eastAsia="TimesNewRoman"/>
        </w:rPr>
        <w:t>[</w:t>
      </w:r>
      <w:hyperlink w:anchor="_ENREF_33" w:tooltip="Özden, 2016 #117" w:history="1">
        <w:r w:rsidRPr="0099416A">
          <w:rPr>
            <w:rFonts w:eastAsia="TimesNewRoman"/>
          </w:rPr>
          <w:t>33-35</w:t>
        </w:r>
      </w:hyperlink>
      <w:r w:rsidRPr="0099416A">
        <w:rPr>
          <w:rFonts w:eastAsia="TimesNewRoman"/>
        </w:rPr>
        <w:t>]</w:t>
      </w:r>
      <w:r w:rsidRPr="0099416A">
        <w:rPr>
          <w:rFonts w:eastAsia="TimesNewRoman"/>
        </w:rPr>
        <w:fldChar w:fldCharType="end"/>
      </w:r>
      <w:r w:rsidRPr="0099416A">
        <w:t>:</w:t>
      </w:r>
      <w:r w:rsidRPr="0099416A">
        <w:rPr>
          <w:rFonts w:eastAsia="TimesNewRoman"/>
        </w:rPr>
        <w:t xml:space="preserve"> </w:t>
      </w:r>
    </w:p>
    <w:p w14:paraId="741FD78D" w14:textId="77777777" w:rsidR="00211FC1" w:rsidRPr="0099416A" w:rsidRDefault="00211FC1" w:rsidP="00211FC1">
      <w:pPr>
        <w:pStyle w:val="EquaText"/>
      </w:pPr>
      <w:bookmarkStart w:id="92" w:name="_Ref480117722"/>
    </w:p>
    <w:p w14:paraId="049D32C3" w14:textId="77777777" w:rsidR="00211FC1" w:rsidRPr="0099416A" w:rsidRDefault="00211FC1" w:rsidP="00211FC1">
      <w:pPr>
        <w:pStyle w:val="EquaText"/>
      </w:pPr>
      <m:oMath>
        <m:sSub>
          <m:sSubPr>
            <m:ctrlPr/>
          </m:sSubPr>
          <m:e>
            <m:r>
              <m:t>P</m:t>
            </m:r>
          </m:e>
          <m:sub>
            <m:r>
              <m:t>PV,ins</m:t>
            </m:r>
          </m:sub>
        </m:sSub>
        <m:r>
          <m:t>=</m:t>
        </m:r>
        <m:sSub>
          <m:sSubPr>
            <m:ctrlPr/>
          </m:sSubPr>
          <m:e>
            <m:r>
              <m:t>I</m:t>
            </m:r>
          </m:e>
          <m:sub>
            <m:r>
              <m:t>cell</m:t>
            </m:r>
          </m:sub>
        </m:sSub>
        <m:r>
          <m:t>V</m:t>
        </m:r>
      </m:oMath>
      <w:r w:rsidRPr="0099416A">
        <w:tab/>
      </w:r>
      <w:r w:rsidRPr="0099416A">
        <w:tab/>
      </w:r>
      <w:r w:rsidRPr="0099416A">
        <w:tab/>
      </w:r>
      <w:r w:rsidRPr="0099416A">
        <w:tab/>
      </w:r>
      <w:r w:rsidRPr="0099416A">
        <w:tab/>
      </w:r>
      <w:r w:rsidRPr="0099416A">
        <w:tab/>
      </w:r>
      <w:bookmarkEnd w:id="92"/>
      <w:r w:rsidRPr="0099416A">
        <w:rPr>
          <w:rStyle w:val="EquationsChar"/>
          <w:i w:val="0"/>
        </w:rPr>
        <w:t>(</w:t>
      </w:r>
      <w:r w:rsidRPr="0099416A">
        <w:rPr>
          <w:rStyle w:val="EquationsChar"/>
          <w:i w:val="0"/>
        </w:rPr>
        <w:fldChar w:fldCharType="begin"/>
      </w:r>
      <w:r w:rsidRPr="0099416A">
        <w:rPr>
          <w:rStyle w:val="EquationsChar"/>
          <w:i w:val="0"/>
        </w:rPr>
        <w:instrText xml:space="preserve"> STYLEREF 1 \s </w:instrText>
      </w:r>
      <w:r w:rsidRPr="0099416A">
        <w:rPr>
          <w:rStyle w:val="EquationsChar"/>
          <w:i w:val="0"/>
        </w:rPr>
        <w:fldChar w:fldCharType="separate"/>
      </w:r>
      <w:r w:rsidRPr="0099416A">
        <w:rPr>
          <w:rStyle w:val="EquationsChar"/>
          <w:i w:val="0"/>
        </w:rPr>
        <w:t>2</w:t>
      </w:r>
      <w:r w:rsidRPr="0099416A">
        <w:rPr>
          <w:rStyle w:val="EquationsChar"/>
          <w:i w:val="0"/>
        </w:rPr>
        <w:fldChar w:fldCharType="end"/>
      </w:r>
      <w:r w:rsidRPr="0099416A">
        <w:rPr>
          <w:rStyle w:val="EquationsChar"/>
          <w:i w:val="0"/>
        </w:rPr>
        <w:noBreakHyphen/>
      </w:r>
      <w:r w:rsidRPr="0099416A">
        <w:rPr>
          <w:rStyle w:val="EquationsChar"/>
          <w:i w:val="0"/>
        </w:rPr>
        <w:fldChar w:fldCharType="begin"/>
      </w:r>
      <w:r w:rsidRPr="0099416A">
        <w:rPr>
          <w:rStyle w:val="EquationsChar"/>
          <w:i w:val="0"/>
        </w:rPr>
        <w:instrText xml:space="preserve"> SEQ Equation \* ARABIC \s 1 </w:instrText>
      </w:r>
      <w:r w:rsidRPr="0099416A">
        <w:rPr>
          <w:rStyle w:val="EquationsChar"/>
          <w:i w:val="0"/>
        </w:rPr>
        <w:fldChar w:fldCharType="separate"/>
      </w:r>
      <w:r w:rsidRPr="0099416A">
        <w:rPr>
          <w:rStyle w:val="EquationsChar"/>
          <w:i w:val="0"/>
        </w:rPr>
        <w:t>4</w:t>
      </w:r>
      <w:r w:rsidRPr="0099416A">
        <w:rPr>
          <w:rStyle w:val="EquationsChar"/>
          <w:i w:val="0"/>
        </w:rPr>
        <w:fldChar w:fldCharType="end"/>
      </w:r>
      <w:r w:rsidRPr="0099416A">
        <w:rPr>
          <w:rStyle w:val="EquationsChar"/>
          <w:i w:val="0"/>
        </w:rPr>
        <w:t>)</w:t>
      </w:r>
    </w:p>
    <w:p w14:paraId="1DB1241B" w14:textId="77777777" w:rsidR="00211FC1" w:rsidRPr="0099416A" w:rsidRDefault="00211FC1" w:rsidP="00211FC1">
      <w:pPr>
        <w:pStyle w:val="EquaText"/>
      </w:pPr>
    </w:p>
    <w:p w14:paraId="2FC2DB4E" w14:textId="77777777" w:rsidR="00211FC1" w:rsidRPr="0099416A" w:rsidRDefault="00211FC1" w:rsidP="00211FC1">
      <w:pPr>
        <w:pStyle w:val="EquaText"/>
      </w:pPr>
    </w:p>
    <w:p w14:paraId="6163FB5A" w14:textId="77777777" w:rsidR="00211FC1" w:rsidRPr="0099416A" w:rsidRDefault="00211FC1" w:rsidP="00211FC1">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Pr="0099416A">
        <w:t xml:space="preserve">  </w:t>
      </w:r>
      <w:r w:rsidRPr="0099416A">
        <w:tab/>
      </w:r>
      <w:r w:rsidRPr="0099416A">
        <w:tab/>
        <w:t xml:space="preserve"> </w:t>
      </w:r>
      <w:r w:rsidRPr="0099416A">
        <w:rPr>
          <w:rStyle w:val="EquationsChar"/>
          <w:i w:val="0"/>
        </w:rPr>
        <w:t>(</w:t>
      </w:r>
      <w:r w:rsidRPr="0099416A">
        <w:rPr>
          <w:rStyle w:val="EquationsChar"/>
          <w:i w:val="0"/>
        </w:rPr>
        <w:fldChar w:fldCharType="begin"/>
      </w:r>
      <w:r w:rsidRPr="0099416A">
        <w:rPr>
          <w:rStyle w:val="EquationsChar"/>
          <w:i w:val="0"/>
        </w:rPr>
        <w:instrText xml:space="preserve"> STYLEREF 1 \s </w:instrText>
      </w:r>
      <w:r w:rsidRPr="0099416A">
        <w:rPr>
          <w:rStyle w:val="EquationsChar"/>
          <w:i w:val="0"/>
        </w:rPr>
        <w:fldChar w:fldCharType="separate"/>
      </w:r>
      <w:r w:rsidRPr="0099416A">
        <w:rPr>
          <w:rStyle w:val="EquationsChar"/>
          <w:i w:val="0"/>
        </w:rPr>
        <w:t>2</w:t>
      </w:r>
      <w:r w:rsidRPr="0099416A">
        <w:rPr>
          <w:rStyle w:val="EquationsChar"/>
          <w:i w:val="0"/>
        </w:rPr>
        <w:fldChar w:fldCharType="end"/>
      </w:r>
      <w:r w:rsidRPr="0099416A">
        <w:rPr>
          <w:rStyle w:val="EquationsChar"/>
          <w:i w:val="0"/>
        </w:rPr>
        <w:noBreakHyphen/>
      </w:r>
      <w:r w:rsidRPr="0099416A">
        <w:rPr>
          <w:rStyle w:val="EquationsChar"/>
          <w:i w:val="0"/>
        </w:rPr>
        <w:fldChar w:fldCharType="begin"/>
      </w:r>
      <w:r w:rsidRPr="0099416A">
        <w:rPr>
          <w:rStyle w:val="EquationsChar"/>
          <w:i w:val="0"/>
        </w:rPr>
        <w:instrText xml:space="preserve"> SEQ Equation \* ARABIC \s 1 </w:instrText>
      </w:r>
      <w:r w:rsidRPr="0099416A">
        <w:rPr>
          <w:rStyle w:val="EquationsChar"/>
          <w:i w:val="0"/>
        </w:rPr>
        <w:fldChar w:fldCharType="separate"/>
      </w:r>
      <w:r w:rsidRPr="0099416A">
        <w:rPr>
          <w:rStyle w:val="EquationsChar"/>
          <w:i w:val="0"/>
        </w:rPr>
        <w:t>5</w:t>
      </w:r>
      <w:r w:rsidRPr="0099416A">
        <w:rPr>
          <w:rStyle w:val="EquationsChar"/>
          <w:i w:val="0"/>
        </w:rPr>
        <w:fldChar w:fldCharType="end"/>
      </w:r>
      <w:r w:rsidRPr="0099416A">
        <w:rPr>
          <w:rStyle w:val="EquationsChar"/>
          <w:i w:val="0"/>
        </w:rPr>
        <w:t>)</w:t>
      </w:r>
    </w:p>
    <w:p w14:paraId="53AE987E" w14:textId="77777777" w:rsidR="00211FC1" w:rsidRPr="0099416A" w:rsidRDefault="00211FC1" w:rsidP="00211FC1">
      <w:r w:rsidRPr="0099416A">
        <w:t>Where:</w:t>
      </w:r>
    </w:p>
    <w:p w14:paraId="6C1CE9B8"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Pr="0099416A">
        <w:rPr>
          <w:sz w:val="16"/>
          <w:szCs w:val="16"/>
        </w:rPr>
        <w:t xml:space="preserve"> </w:t>
      </w:r>
      <w:r w:rsidRPr="0099416A">
        <w:t>- instantaneous power produced by the cell</w:t>
      </w:r>
    </w:p>
    <w:p w14:paraId="2C3F30C8"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Pr="0099416A">
        <w:rPr>
          <w:sz w:val="16"/>
          <w:szCs w:val="16"/>
        </w:rPr>
        <w:t xml:space="preserve"> </w:t>
      </w:r>
      <w:r w:rsidRPr="0099416A">
        <w:t>- current produced by the cell</w:t>
      </w:r>
    </w:p>
    <w:p w14:paraId="0F3F22BB" w14:textId="77777777" w:rsidR="00211FC1" w:rsidRPr="0099416A" w:rsidRDefault="00211FC1" w:rsidP="00211FC1">
      <w:pPr>
        <w:pStyle w:val="ListParagraph"/>
        <w:numPr>
          <w:ilvl w:val="0"/>
          <w:numId w:val="6"/>
        </w:numPr>
      </w:pPr>
      <w:r w:rsidRPr="0099416A">
        <w:lastRenderedPageBreak/>
        <w:t>V - voltage of the cell</w:t>
      </w:r>
    </w:p>
    <w:p w14:paraId="04240AA6"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Pr="0099416A">
        <w:rPr>
          <w:sz w:val="16"/>
          <w:szCs w:val="16"/>
        </w:rPr>
        <w:t xml:space="preserve"> </w:t>
      </w:r>
      <w:r w:rsidRPr="0099416A">
        <w:t>- light generated current</w:t>
      </w:r>
    </w:p>
    <w:p w14:paraId="75B923F2"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Pr="0099416A">
        <w:rPr>
          <w:sz w:val="16"/>
          <w:szCs w:val="16"/>
        </w:rPr>
        <w:t xml:space="preserve"> </w:t>
      </w:r>
      <w:r w:rsidRPr="0099416A">
        <w:t>- reverse saturation current of the diode</w:t>
      </w:r>
    </w:p>
    <w:p w14:paraId="5AA4EA1B" w14:textId="77777777" w:rsidR="00211FC1" w:rsidRPr="0099416A" w:rsidRDefault="00211FC1" w:rsidP="00211FC1">
      <w:pPr>
        <w:pStyle w:val="ListParagraph"/>
        <w:numPr>
          <w:ilvl w:val="0"/>
          <w:numId w:val="6"/>
        </w:numPr>
      </w:pPr>
      <w:r w:rsidRPr="0099416A">
        <w:t>R</w:t>
      </w:r>
      <w:r w:rsidRPr="0099416A">
        <w:rPr>
          <w:sz w:val="16"/>
          <w:szCs w:val="16"/>
        </w:rPr>
        <w:t>s</w:t>
      </w:r>
      <w:r w:rsidRPr="0099416A">
        <w:t xml:space="preserve"> - series resistance of the cells</w:t>
      </w:r>
    </w:p>
    <w:p w14:paraId="03B5FCEE" w14:textId="77777777" w:rsidR="00211FC1" w:rsidRPr="0099416A" w:rsidRDefault="00211FC1" w:rsidP="00211FC1">
      <w:pPr>
        <w:pStyle w:val="ListParagraph"/>
        <w:numPr>
          <w:ilvl w:val="0"/>
          <w:numId w:val="6"/>
        </w:numPr>
      </w:pPr>
      <w:r w:rsidRPr="0099416A">
        <w:t>R</w:t>
      </w:r>
      <w:r w:rsidRPr="0099416A">
        <w:rPr>
          <w:sz w:val="16"/>
          <w:szCs w:val="16"/>
        </w:rPr>
        <w:t xml:space="preserve">sh </w:t>
      </w:r>
      <w:r w:rsidRPr="0099416A">
        <w:t>- shunt resistance of the cells</w:t>
      </w:r>
    </w:p>
    <w:p w14:paraId="77B4F83F" w14:textId="77777777" w:rsidR="00211FC1" w:rsidRPr="0099416A" w:rsidRDefault="00211FC1" w:rsidP="00211FC1">
      <w:pPr>
        <w:pStyle w:val="ListParagraph"/>
        <w:numPr>
          <w:ilvl w:val="0"/>
          <w:numId w:val="6"/>
        </w:numPr>
      </w:pPr>
      <w:r w:rsidRPr="0099416A">
        <w:t>a</w:t>
      </w:r>
      <w:r w:rsidRPr="0099416A">
        <w:rPr>
          <w:sz w:val="16"/>
          <w:szCs w:val="16"/>
        </w:rPr>
        <w:t xml:space="preserve">ref </w:t>
      </w:r>
      <w:r w:rsidRPr="0099416A">
        <w:t>- modified ideal factor for compensation of second-order effects depending on the cell</w:t>
      </w:r>
    </w:p>
    <w:p w14:paraId="74A47528" w14:textId="77777777" w:rsidR="00211FC1" w:rsidRPr="0099416A" w:rsidRDefault="00211FC1" w:rsidP="00211FC1">
      <w:r w:rsidRPr="0099416A">
        <w:t xml:space="preserve">The above formula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Pr="0099416A">
        <w:fldChar w:fldCharType="begin"/>
      </w:r>
      <w:r w:rsidRPr="0099416A">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99416A">
        <w:fldChar w:fldCharType="separate"/>
      </w:r>
      <w:r w:rsidRPr="0099416A">
        <w:t>[</w:t>
      </w:r>
      <w:hyperlink w:anchor="_ENREF_36" w:tooltip="Barrios, 2013 #128" w:history="1">
        <w:r w:rsidRPr="0099416A">
          <w:t>36</w:t>
        </w:r>
      </w:hyperlink>
      <w:r w:rsidRPr="0099416A">
        <w:t>]</w:t>
      </w:r>
      <w:r w:rsidRPr="0099416A">
        <w:fldChar w:fldCharType="end"/>
      </w:r>
      <w:r w:rsidRPr="0099416A">
        <w:t xml:space="preserve">. Instead Borowy in his calculations for average power used the Beta and Weibull functions with the formula </w:t>
      </w:r>
      <w:r w:rsidRPr="0099416A">
        <w:fldChar w:fldCharType="begin"/>
      </w:r>
      <w:r w:rsidRPr="0099416A">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99416A">
        <w:fldChar w:fldCharType="separate"/>
      </w:r>
      <w:r w:rsidRPr="0099416A">
        <w:t>[</w:t>
      </w:r>
      <w:hyperlink w:anchor="_ENREF_37" w:tooltip="Borowy, 1996 #75" w:history="1">
        <w:r w:rsidRPr="0099416A">
          <w:t>37</w:t>
        </w:r>
      </w:hyperlink>
      <w:r w:rsidRPr="0099416A">
        <w:t>]</w:t>
      </w:r>
      <w:r w:rsidRPr="0099416A">
        <w:fldChar w:fldCharType="end"/>
      </w:r>
      <w:r w:rsidRPr="0099416A">
        <w:t xml:space="preserve">: </w:t>
      </w:r>
    </w:p>
    <w:p w14:paraId="642F6B80" w14:textId="77777777" w:rsidR="00211FC1" w:rsidRPr="0099416A" w:rsidRDefault="00211FC1" w:rsidP="00211FC1"/>
    <w:p w14:paraId="0A3C03F7" w14:textId="77777777" w:rsidR="00211FC1" w:rsidRPr="0099416A" w:rsidRDefault="00211FC1" w:rsidP="00211FC1">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Pr="0099416A">
        <w:t xml:space="preserve">  </w:t>
      </w:r>
      <w:r w:rsidRPr="0099416A">
        <w:tab/>
      </w:r>
      <w:r w:rsidRPr="0099416A">
        <w:tab/>
      </w:r>
      <w:r w:rsidRPr="0099416A">
        <w:tab/>
      </w:r>
      <w:r w:rsidRPr="0099416A">
        <w:tab/>
        <w:t xml:space="preserve"> </w:t>
      </w:r>
      <w:r w:rsidRPr="0099416A">
        <w:rPr>
          <w:rStyle w:val="EquationsChar"/>
          <w:i w:val="0"/>
        </w:rPr>
        <w:t>(</w:t>
      </w:r>
      <w:r w:rsidRPr="0099416A">
        <w:rPr>
          <w:rStyle w:val="EquationsChar"/>
          <w:i w:val="0"/>
        </w:rPr>
        <w:fldChar w:fldCharType="begin"/>
      </w:r>
      <w:r w:rsidRPr="0099416A">
        <w:rPr>
          <w:rStyle w:val="EquationsChar"/>
          <w:i w:val="0"/>
        </w:rPr>
        <w:instrText xml:space="preserve"> STYLEREF 1 \s </w:instrText>
      </w:r>
      <w:r w:rsidRPr="0099416A">
        <w:rPr>
          <w:rStyle w:val="EquationsChar"/>
          <w:i w:val="0"/>
        </w:rPr>
        <w:fldChar w:fldCharType="separate"/>
      </w:r>
      <w:r w:rsidRPr="0099416A">
        <w:rPr>
          <w:rStyle w:val="EquationsChar"/>
          <w:i w:val="0"/>
        </w:rPr>
        <w:t>2</w:t>
      </w:r>
      <w:r w:rsidRPr="0099416A">
        <w:rPr>
          <w:rStyle w:val="EquationsChar"/>
          <w:i w:val="0"/>
        </w:rPr>
        <w:fldChar w:fldCharType="end"/>
      </w:r>
      <w:r w:rsidRPr="0099416A">
        <w:rPr>
          <w:rStyle w:val="EquationsChar"/>
          <w:i w:val="0"/>
        </w:rPr>
        <w:noBreakHyphen/>
      </w:r>
      <w:r w:rsidRPr="0099416A">
        <w:rPr>
          <w:rStyle w:val="EquationsChar"/>
          <w:i w:val="0"/>
        </w:rPr>
        <w:fldChar w:fldCharType="begin"/>
      </w:r>
      <w:r w:rsidRPr="0099416A">
        <w:rPr>
          <w:rStyle w:val="EquationsChar"/>
          <w:i w:val="0"/>
        </w:rPr>
        <w:instrText xml:space="preserve"> SEQ Equation \* ARABIC \s 1 </w:instrText>
      </w:r>
      <w:r w:rsidRPr="0099416A">
        <w:rPr>
          <w:rStyle w:val="EquationsChar"/>
          <w:i w:val="0"/>
        </w:rPr>
        <w:fldChar w:fldCharType="separate"/>
      </w:r>
      <w:r w:rsidRPr="0099416A">
        <w:rPr>
          <w:rStyle w:val="EquationsChar"/>
          <w:i w:val="0"/>
        </w:rPr>
        <w:t>6</w:t>
      </w:r>
      <w:r w:rsidRPr="0099416A">
        <w:rPr>
          <w:rStyle w:val="EquationsChar"/>
          <w:i w:val="0"/>
        </w:rPr>
        <w:fldChar w:fldCharType="end"/>
      </w:r>
      <w:r w:rsidRPr="0099416A">
        <w:rPr>
          <w:rStyle w:val="EquationsChar"/>
          <w:i w:val="0"/>
        </w:rPr>
        <w:t>)</w:t>
      </w:r>
    </w:p>
    <w:p w14:paraId="3B70D4E0" w14:textId="77777777" w:rsidR="00211FC1" w:rsidRPr="0099416A" w:rsidRDefault="00211FC1" w:rsidP="00211FC1">
      <w:r w:rsidRPr="0099416A">
        <w:t>Where:</w:t>
      </w:r>
    </w:p>
    <w:p w14:paraId="72A36D6A"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Pr="0099416A">
        <w:t xml:space="preserve"> -</w:t>
      </w:r>
      <w:r w:rsidRPr="0099416A">
        <w:rPr>
          <w:sz w:val="16"/>
          <w:szCs w:val="16"/>
        </w:rPr>
        <w:t xml:space="preserve"> </w:t>
      </w:r>
      <w:r w:rsidRPr="0099416A">
        <w:t>average power produced over the time-period of integration</w:t>
      </w:r>
    </w:p>
    <w:p w14:paraId="02A965C3" w14:textId="77777777" w:rsidR="00211FC1" w:rsidRPr="0099416A" w:rsidRDefault="00211FC1" w:rsidP="00211FC1">
      <w:pPr>
        <w:pStyle w:val="ListParagraph"/>
        <w:numPr>
          <w:ilvl w:val="0"/>
          <w:numId w:val="6"/>
        </w:numPr>
      </w:pPr>
      <w:r w:rsidRPr="0099416A">
        <w:rPr>
          <w:iCs/>
        </w:rPr>
        <w:t>f</w:t>
      </w:r>
      <w:r w:rsidRPr="0099416A">
        <w:t>(</w:t>
      </w:r>
      <w:r w:rsidRPr="0099416A">
        <w:rPr>
          <w:iCs/>
        </w:rPr>
        <w:t>S</w:t>
      </w:r>
      <w:r w:rsidRPr="0099416A">
        <w:t>) - irradiance probability density function</w:t>
      </w:r>
    </w:p>
    <w:p w14:paraId="37B18CD5" w14:textId="77777777" w:rsidR="00211FC1" w:rsidRPr="0099416A" w:rsidRDefault="00211FC1" w:rsidP="00211FC1">
      <w:r w:rsidRPr="0099416A">
        <w:t xml:space="preserve">While Borowy used the probability function to calculate the average power produced per period. Zahedi used the formula below to calculate the production of kilowatt hours (kWhrs) of energy produced for a solar system. This formula uses the calculated solar irradiance for a given region </w:t>
      </w:r>
      <w:r w:rsidRPr="0099416A">
        <w:fldChar w:fldCharType="begin"/>
      </w:r>
      <w:r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99416A">
        <w:fldChar w:fldCharType="separate"/>
      </w:r>
      <w:r w:rsidRPr="0099416A">
        <w:t>[</w:t>
      </w:r>
      <w:hyperlink w:anchor="_ENREF_38" w:tooltip="Zahedi, 2013 #123" w:history="1">
        <w:r w:rsidRPr="0099416A">
          <w:t>38</w:t>
        </w:r>
      </w:hyperlink>
      <w:r w:rsidRPr="0099416A">
        <w:t>]</w:t>
      </w:r>
      <w:r w:rsidRPr="0099416A">
        <w:fldChar w:fldCharType="end"/>
      </w:r>
      <w:r w:rsidRPr="0099416A">
        <w:t xml:space="preserve">. The peak sun hour is an hour in which the sunlight intensity is 1,000 watts per square meter. This is converted from the Joules per day of solar irradiance to kilowatts and divided by the 1000 watts per square meter </w:t>
      </w:r>
      <w:r w:rsidRPr="0099416A">
        <w:fldChar w:fldCharType="begin"/>
      </w:r>
      <w:r w:rsidRPr="0099416A">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99416A">
        <w:fldChar w:fldCharType="separate"/>
      </w:r>
      <w:r w:rsidRPr="0099416A">
        <w:t>[</w:t>
      </w:r>
      <w:hyperlink w:anchor="_ENREF_27" w:tooltip="Güney, 2009 #92" w:history="1">
        <w:r w:rsidRPr="0099416A">
          <w:t>27</w:t>
        </w:r>
      </w:hyperlink>
      <w:r w:rsidRPr="0099416A">
        <w:t>]</w:t>
      </w:r>
      <w:r w:rsidRPr="0099416A">
        <w:fldChar w:fldCharType="end"/>
      </w:r>
      <w:r w:rsidRPr="0099416A">
        <w:t xml:space="preserve">. </w:t>
      </w:r>
    </w:p>
    <w:p w14:paraId="31749A8E" w14:textId="77777777" w:rsidR="00211FC1" w:rsidRPr="0099416A" w:rsidRDefault="00211FC1" w:rsidP="00211FC1"/>
    <w:p w14:paraId="6159F587" w14:textId="77777777" w:rsidR="00211FC1" w:rsidRPr="0099416A" w:rsidRDefault="00211FC1" w:rsidP="00211FC1">
      <w:pPr>
        <w:pStyle w:val="EquaText"/>
      </w:pPr>
      <m:oMath>
        <m:sSub>
          <m:sSubPr>
            <m:ctrlPr/>
          </m:sSubPr>
          <m:e>
            <m:r>
              <m:t>P</m:t>
            </m:r>
          </m:e>
          <m:sub>
            <m:r>
              <m:t>PV,avg</m:t>
            </m:r>
          </m:sub>
        </m:sSub>
        <m:r>
          <m:t>(kW)=size</m:t>
        </m:r>
        <m:d>
          <m:dPr>
            <m:ctrlPr/>
          </m:dPr>
          <m:e>
            <m:r>
              <m:t>kW</m:t>
            </m:r>
          </m:e>
        </m:d>
        <m:r>
          <m:t xml:space="preserve">*PSH*PR   </m:t>
        </m:r>
      </m:oMath>
      <w:r w:rsidRPr="0099416A">
        <w:t xml:space="preserve">  </w:t>
      </w:r>
      <w:r w:rsidRPr="0099416A">
        <w:tab/>
      </w:r>
      <w:r w:rsidRPr="0099416A">
        <w:tab/>
      </w:r>
      <w:r w:rsidRPr="0099416A">
        <w:tab/>
        <w:t xml:space="preserve"> </w:t>
      </w:r>
      <w:r w:rsidRPr="0099416A">
        <w:rPr>
          <w:rStyle w:val="EquationsChar"/>
          <w:i w:val="0"/>
        </w:rPr>
        <w:t>(</w:t>
      </w:r>
      <w:r w:rsidRPr="0099416A">
        <w:rPr>
          <w:rStyle w:val="EquationsChar"/>
          <w:i w:val="0"/>
        </w:rPr>
        <w:fldChar w:fldCharType="begin"/>
      </w:r>
      <w:r w:rsidRPr="0099416A">
        <w:rPr>
          <w:rStyle w:val="EquationsChar"/>
          <w:i w:val="0"/>
        </w:rPr>
        <w:instrText xml:space="preserve"> STYLEREF 1 \s </w:instrText>
      </w:r>
      <w:r w:rsidRPr="0099416A">
        <w:rPr>
          <w:rStyle w:val="EquationsChar"/>
          <w:i w:val="0"/>
        </w:rPr>
        <w:fldChar w:fldCharType="separate"/>
      </w:r>
      <w:r w:rsidRPr="0099416A">
        <w:rPr>
          <w:rStyle w:val="EquationsChar"/>
          <w:i w:val="0"/>
        </w:rPr>
        <w:t>2</w:t>
      </w:r>
      <w:r w:rsidRPr="0099416A">
        <w:rPr>
          <w:rStyle w:val="EquationsChar"/>
          <w:i w:val="0"/>
        </w:rPr>
        <w:fldChar w:fldCharType="end"/>
      </w:r>
      <w:r w:rsidRPr="0099416A">
        <w:rPr>
          <w:rStyle w:val="EquationsChar"/>
          <w:i w:val="0"/>
        </w:rPr>
        <w:noBreakHyphen/>
      </w:r>
      <w:r w:rsidRPr="0099416A">
        <w:rPr>
          <w:rStyle w:val="EquationsChar"/>
          <w:i w:val="0"/>
        </w:rPr>
        <w:fldChar w:fldCharType="begin"/>
      </w:r>
      <w:r w:rsidRPr="0099416A">
        <w:rPr>
          <w:rStyle w:val="EquationsChar"/>
          <w:i w:val="0"/>
        </w:rPr>
        <w:instrText xml:space="preserve"> SEQ Equation \* ARABIC \s 1 </w:instrText>
      </w:r>
      <w:r w:rsidRPr="0099416A">
        <w:rPr>
          <w:rStyle w:val="EquationsChar"/>
          <w:i w:val="0"/>
        </w:rPr>
        <w:fldChar w:fldCharType="separate"/>
      </w:r>
      <w:r w:rsidRPr="0099416A">
        <w:rPr>
          <w:rStyle w:val="EquationsChar"/>
          <w:i w:val="0"/>
        </w:rPr>
        <w:t>7</w:t>
      </w:r>
      <w:r w:rsidRPr="0099416A">
        <w:rPr>
          <w:rStyle w:val="EquationsChar"/>
          <w:i w:val="0"/>
        </w:rPr>
        <w:fldChar w:fldCharType="end"/>
      </w:r>
      <w:r w:rsidRPr="0099416A">
        <w:rPr>
          <w:rStyle w:val="EquationsChar"/>
          <w:i w:val="0"/>
        </w:rPr>
        <w:t>)</w:t>
      </w:r>
    </w:p>
    <w:p w14:paraId="532D21DF" w14:textId="77777777" w:rsidR="00211FC1" w:rsidRPr="0099416A" w:rsidRDefault="00211FC1" w:rsidP="00211FC1">
      <w:r w:rsidRPr="0099416A">
        <w:t>Where:</w:t>
      </w:r>
    </w:p>
    <w:p w14:paraId="05793C16" w14:textId="77777777" w:rsidR="00211FC1" w:rsidRPr="0099416A" w:rsidRDefault="00211FC1" w:rsidP="00211FC1">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Pr="0099416A">
        <w:t xml:space="preserve"> -</w:t>
      </w:r>
      <w:r w:rsidRPr="0099416A">
        <w:rPr>
          <w:sz w:val="16"/>
          <w:szCs w:val="16"/>
        </w:rPr>
        <w:t xml:space="preserve"> </w:t>
      </w:r>
      <w:r w:rsidRPr="0099416A">
        <w:t>average power produced in kWhr</w:t>
      </w:r>
    </w:p>
    <w:p w14:paraId="1702C3D4" w14:textId="77777777" w:rsidR="00211FC1" w:rsidRPr="0099416A" w:rsidRDefault="00211FC1" w:rsidP="00211FC1">
      <w:pPr>
        <w:pStyle w:val="ListParagraph"/>
        <w:numPr>
          <w:ilvl w:val="0"/>
          <w:numId w:val="6"/>
        </w:numPr>
      </w:pPr>
      <m:oMath>
        <m:r>
          <w:rPr>
            <w:rFonts w:ascii="Cambria Math" w:hAnsi="Cambria Math" w:cs="Cambria Math"/>
          </w:rPr>
          <m:t>s</m:t>
        </m:r>
        <m:r>
          <w:rPr>
            <w:rFonts w:ascii="Cambria Math" w:hAnsi="Cambria Math"/>
          </w:rPr>
          <m:t>ize</m:t>
        </m:r>
      </m:oMath>
      <w:r w:rsidRPr="0099416A">
        <w:t xml:space="preserve"> -</w:t>
      </w:r>
      <w:r w:rsidRPr="0099416A">
        <w:rPr>
          <w:sz w:val="16"/>
          <w:szCs w:val="16"/>
        </w:rPr>
        <w:t xml:space="preserve"> </w:t>
      </w:r>
      <w:r w:rsidRPr="0099416A">
        <w:t>size of the system in kW</w:t>
      </w:r>
    </w:p>
    <w:p w14:paraId="601F5975" w14:textId="77777777" w:rsidR="00211FC1" w:rsidRPr="0099416A" w:rsidRDefault="00211FC1" w:rsidP="00211FC1">
      <w:pPr>
        <w:pStyle w:val="ListParagraph"/>
        <w:numPr>
          <w:ilvl w:val="0"/>
          <w:numId w:val="6"/>
        </w:numPr>
      </w:pPr>
      <m:oMath>
        <m:r>
          <w:rPr>
            <w:rFonts w:ascii="Cambria Math" w:hAnsi="Cambria Math" w:cs="Cambria Math"/>
          </w:rPr>
          <m:t>P</m:t>
        </m:r>
        <m:r>
          <w:rPr>
            <w:rFonts w:ascii="Cambria Math" w:hAnsi="Cambria Math"/>
          </w:rPr>
          <m:t>SH</m:t>
        </m:r>
      </m:oMath>
      <w:r w:rsidRPr="0099416A">
        <w:t xml:space="preserve"> -</w:t>
      </w:r>
      <w:r w:rsidRPr="0099416A">
        <w:rPr>
          <w:sz w:val="16"/>
          <w:szCs w:val="16"/>
        </w:rPr>
        <w:t xml:space="preserve"> </w:t>
      </w:r>
      <w:r w:rsidRPr="0099416A">
        <w:t>peak sun hours</w:t>
      </w:r>
    </w:p>
    <w:p w14:paraId="2DB7B53F" w14:textId="77777777" w:rsidR="00211FC1" w:rsidRPr="0099416A" w:rsidRDefault="00211FC1" w:rsidP="00211FC1">
      <w:pPr>
        <w:pStyle w:val="ListParagraph"/>
        <w:numPr>
          <w:ilvl w:val="0"/>
          <w:numId w:val="6"/>
        </w:numPr>
      </w:pPr>
      <m:oMath>
        <m:r>
          <w:rPr>
            <w:rFonts w:ascii="Cambria Math" w:hAnsi="Cambria Math" w:cs="Cambria Math"/>
          </w:rPr>
          <m:t>P</m:t>
        </m:r>
        <m:r>
          <w:rPr>
            <w:rFonts w:ascii="Cambria Math" w:hAnsi="Cambria Math"/>
          </w:rPr>
          <m:t>R</m:t>
        </m:r>
      </m:oMath>
      <w:r w:rsidRPr="0099416A">
        <w:t xml:space="preserve"> -</w:t>
      </w:r>
      <w:r w:rsidRPr="0099416A">
        <w:rPr>
          <w:sz w:val="16"/>
          <w:szCs w:val="16"/>
        </w:rPr>
        <w:t xml:space="preserve"> </w:t>
      </w:r>
      <w:r w:rsidRPr="0099416A">
        <w:t xml:space="preserve">production rating and is usually less than 1 due to manufacturers tolerances, dust and dirt and temperature </w:t>
      </w:r>
    </w:p>
    <w:p w14:paraId="7BB10042" w14:textId="77777777" w:rsidR="00211FC1" w:rsidRPr="0099416A" w:rsidRDefault="00211FC1" w:rsidP="00211FC1">
      <w:pPr>
        <w:pStyle w:val="ListParagraph"/>
        <w:numPr>
          <w:ilvl w:val="0"/>
          <w:numId w:val="6"/>
        </w:numPr>
      </w:pPr>
      <w:r w:rsidRPr="0099416A">
        <w:br w:type="page"/>
      </w:r>
    </w:p>
    <w:p w14:paraId="5063E407" w14:textId="77777777" w:rsidR="00211FC1" w:rsidRPr="0099416A" w:rsidRDefault="00211FC1" w:rsidP="00211FC1">
      <w:pPr>
        <w:pStyle w:val="Heading3"/>
      </w:pPr>
      <w:bookmarkStart w:id="93" w:name="_Toc494532672"/>
      <w:r w:rsidRPr="0099416A">
        <w:lastRenderedPageBreak/>
        <w:t>Effects of Shadows on PV</w:t>
      </w:r>
      <w:bookmarkEnd w:id="93"/>
    </w:p>
    <w:p w14:paraId="232FCAB8" w14:textId="77777777" w:rsidR="00211FC1" w:rsidRPr="0099416A" w:rsidRDefault="00211FC1" w:rsidP="00211FC1">
      <w:r w:rsidRPr="0099416A">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99416A">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99416A">
        <w:instrText xml:space="preserve"> ADDIN EN.CITE </w:instrText>
      </w:r>
      <w:r w:rsidRPr="0099416A">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99416A">
        <w:instrText xml:space="preserve"> ADDIN EN.CITE.DATA </w:instrText>
      </w:r>
      <w:r w:rsidRPr="0099416A">
        <w:fldChar w:fldCharType="end"/>
      </w:r>
      <w:r w:rsidRPr="0099416A">
        <w:fldChar w:fldCharType="separate"/>
      </w:r>
      <w:r w:rsidRPr="0099416A">
        <w:t>[</w:t>
      </w:r>
      <w:hyperlink w:anchor="_ENREF_33" w:tooltip="Özden, 2016 #117" w:history="1">
        <w:r w:rsidRPr="0099416A">
          <w:t>33-35</w:t>
        </w:r>
      </w:hyperlink>
      <w:r w:rsidRPr="0099416A">
        <w:t>]</w:t>
      </w:r>
      <w:r w:rsidRPr="0099416A">
        <w:fldChar w:fldCharType="end"/>
      </w:r>
      <w:r w:rsidRPr="0099416A">
        <w:t xml:space="preserve">. </w:t>
      </w:r>
    </w:p>
    <w:p w14:paraId="7B80B714" w14:textId="77777777" w:rsidR="00211FC1" w:rsidRPr="0099416A" w:rsidRDefault="00211FC1" w:rsidP="00211FC1">
      <w:pPr>
        <w:rPr>
          <w:lang w:eastAsia="en-GB"/>
        </w:rPr>
      </w:pPr>
    </w:p>
    <w:p w14:paraId="13FC69FD" w14:textId="77777777" w:rsidR="00211FC1" w:rsidRPr="0099416A" w:rsidRDefault="00211FC1" w:rsidP="00211FC1">
      <w:pPr>
        <w:rPr>
          <w:lang w:eastAsia="en-GB"/>
        </w:rPr>
      </w:pPr>
      <w:r w:rsidRPr="0099416A">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99416A">
        <w:t xml:space="preserve"> </w:t>
      </w:r>
      <w:r w:rsidRPr="0099416A">
        <w:rPr>
          <w:lang w:eastAsia="en-GB"/>
        </w:rPr>
        <w:fldChar w:fldCharType="begin"/>
      </w:r>
      <w:r w:rsidRPr="0099416A">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99416A">
        <w:rPr>
          <w:lang w:eastAsia="en-GB"/>
        </w:rPr>
        <w:fldChar w:fldCharType="separate"/>
      </w:r>
      <w:r w:rsidRPr="0099416A">
        <w:rPr>
          <w:lang w:eastAsia="en-GB"/>
        </w:rPr>
        <w:t>[</w:t>
      </w:r>
      <w:hyperlink w:anchor="_ENREF_39" w:tooltip="Mai, 2017 #118" w:history="1">
        <w:r w:rsidRPr="0099416A">
          <w:rPr>
            <w:lang w:eastAsia="en-GB"/>
          </w:rPr>
          <w:t>39</w:t>
        </w:r>
      </w:hyperlink>
      <w:r w:rsidRPr="0099416A">
        <w:rPr>
          <w:lang w:eastAsia="en-GB"/>
        </w:rPr>
        <w:t>]</w:t>
      </w:r>
      <w:r w:rsidRPr="0099416A">
        <w:rPr>
          <w:lang w:eastAsia="en-GB"/>
        </w:rPr>
        <w:fldChar w:fldCharType="end"/>
      </w:r>
      <w:r w:rsidRPr="0099416A">
        <w:rPr>
          <w:lang w:eastAsia="en-GB"/>
        </w:rPr>
        <w:t xml:space="preserve">. </w:t>
      </w:r>
    </w:p>
    <w:p w14:paraId="557ABBCB" w14:textId="77777777" w:rsidR="00211FC1" w:rsidRPr="0099416A" w:rsidRDefault="00211FC1" w:rsidP="00211FC1">
      <w:pPr>
        <w:rPr>
          <w:lang w:eastAsia="en-GB"/>
        </w:rPr>
      </w:pPr>
    </w:p>
    <w:p w14:paraId="60832D04" w14:textId="77777777" w:rsidR="00211FC1" w:rsidRPr="0099416A" w:rsidRDefault="00211FC1" w:rsidP="00211FC1">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Pr="0099416A">
        <w:t xml:space="preserve">  </w:t>
      </w:r>
      <w:r w:rsidRPr="0099416A">
        <w:tab/>
        <w:t xml:space="preserve"> </w:t>
      </w:r>
      <w:r w:rsidRPr="0099416A">
        <w:tab/>
      </w:r>
      <w:r w:rsidRPr="0099416A">
        <w:tab/>
      </w:r>
      <w:r w:rsidRPr="0099416A">
        <w:tab/>
      </w:r>
      <w:r w:rsidRPr="0099416A">
        <w:tab/>
      </w:r>
      <w:r w:rsidRPr="0099416A">
        <w:rPr>
          <w:rStyle w:val="EquationsChar"/>
          <w:i w:val="0"/>
        </w:rPr>
        <w:t xml:space="preserve"> (</w:t>
      </w:r>
      <w:r w:rsidRPr="0099416A">
        <w:rPr>
          <w:rStyle w:val="EquationsChar"/>
          <w:i w:val="0"/>
        </w:rPr>
        <w:fldChar w:fldCharType="begin"/>
      </w:r>
      <w:r w:rsidRPr="0099416A">
        <w:rPr>
          <w:rStyle w:val="EquationsChar"/>
          <w:i w:val="0"/>
        </w:rPr>
        <w:instrText xml:space="preserve"> STYLEREF 1 \s </w:instrText>
      </w:r>
      <w:r w:rsidRPr="0099416A">
        <w:rPr>
          <w:rStyle w:val="EquationsChar"/>
          <w:i w:val="0"/>
        </w:rPr>
        <w:fldChar w:fldCharType="separate"/>
      </w:r>
      <w:r w:rsidRPr="0099416A">
        <w:rPr>
          <w:rStyle w:val="EquationsChar"/>
          <w:i w:val="0"/>
        </w:rPr>
        <w:t>2</w:t>
      </w:r>
      <w:r w:rsidRPr="0099416A">
        <w:rPr>
          <w:rStyle w:val="EquationsChar"/>
          <w:i w:val="0"/>
        </w:rPr>
        <w:fldChar w:fldCharType="end"/>
      </w:r>
      <w:r w:rsidRPr="0099416A">
        <w:rPr>
          <w:rStyle w:val="EquationsChar"/>
          <w:i w:val="0"/>
        </w:rPr>
        <w:noBreakHyphen/>
      </w:r>
      <w:r w:rsidRPr="0099416A">
        <w:rPr>
          <w:rStyle w:val="EquationsChar"/>
          <w:i w:val="0"/>
        </w:rPr>
        <w:fldChar w:fldCharType="begin"/>
      </w:r>
      <w:r w:rsidRPr="0099416A">
        <w:rPr>
          <w:rStyle w:val="EquationsChar"/>
          <w:i w:val="0"/>
        </w:rPr>
        <w:instrText xml:space="preserve"> SEQ Equation \* ARABIC \s 1 </w:instrText>
      </w:r>
      <w:r w:rsidRPr="0099416A">
        <w:rPr>
          <w:rStyle w:val="EquationsChar"/>
          <w:i w:val="0"/>
        </w:rPr>
        <w:fldChar w:fldCharType="separate"/>
      </w:r>
      <w:r w:rsidRPr="0099416A">
        <w:rPr>
          <w:rStyle w:val="EquationsChar"/>
          <w:i w:val="0"/>
        </w:rPr>
        <w:t>8</w:t>
      </w:r>
      <w:r w:rsidRPr="0099416A">
        <w:rPr>
          <w:rStyle w:val="EquationsChar"/>
          <w:i w:val="0"/>
        </w:rPr>
        <w:fldChar w:fldCharType="end"/>
      </w:r>
      <w:r w:rsidRPr="0099416A">
        <w:rPr>
          <w:rStyle w:val="EquationsChar"/>
          <w:i w:val="0"/>
        </w:rPr>
        <w:t>)</w:t>
      </w:r>
    </w:p>
    <w:p w14:paraId="2362DD3A" w14:textId="77777777" w:rsidR="00211FC1" w:rsidRPr="0099416A" w:rsidRDefault="00211FC1" w:rsidP="00211FC1">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Pr="0099416A">
        <w:t xml:space="preserve">  </w:t>
      </w:r>
      <w:r w:rsidRPr="0099416A">
        <w:tab/>
      </w:r>
      <w:r w:rsidRPr="0099416A">
        <w:tab/>
        <w:t xml:space="preserve">   </w:t>
      </w:r>
      <w:r w:rsidRPr="0099416A">
        <w:tab/>
      </w:r>
      <w:r w:rsidRPr="0099416A">
        <w:tab/>
        <w:t xml:space="preserve"> </w:t>
      </w:r>
      <w:r w:rsidRPr="0099416A">
        <w:rPr>
          <w:rStyle w:val="EquationsChar"/>
          <w:i w:val="0"/>
        </w:rPr>
        <w:t>(</w:t>
      </w:r>
      <w:r w:rsidRPr="0099416A">
        <w:rPr>
          <w:rStyle w:val="EquationsChar"/>
          <w:i w:val="0"/>
        </w:rPr>
        <w:fldChar w:fldCharType="begin"/>
      </w:r>
      <w:r w:rsidRPr="0099416A">
        <w:rPr>
          <w:rStyle w:val="EquationsChar"/>
          <w:i w:val="0"/>
        </w:rPr>
        <w:instrText xml:space="preserve"> STYLEREF 1 \s </w:instrText>
      </w:r>
      <w:r w:rsidRPr="0099416A">
        <w:rPr>
          <w:rStyle w:val="EquationsChar"/>
          <w:i w:val="0"/>
        </w:rPr>
        <w:fldChar w:fldCharType="separate"/>
      </w:r>
      <w:r w:rsidRPr="0099416A">
        <w:rPr>
          <w:rStyle w:val="EquationsChar"/>
          <w:i w:val="0"/>
        </w:rPr>
        <w:t>2</w:t>
      </w:r>
      <w:r w:rsidRPr="0099416A">
        <w:rPr>
          <w:rStyle w:val="EquationsChar"/>
          <w:i w:val="0"/>
        </w:rPr>
        <w:fldChar w:fldCharType="end"/>
      </w:r>
      <w:r w:rsidRPr="0099416A">
        <w:rPr>
          <w:rStyle w:val="EquationsChar"/>
          <w:i w:val="0"/>
        </w:rPr>
        <w:noBreakHyphen/>
      </w:r>
      <w:r w:rsidRPr="0099416A">
        <w:rPr>
          <w:rStyle w:val="EquationsChar"/>
          <w:i w:val="0"/>
        </w:rPr>
        <w:fldChar w:fldCharType="begin"/>
      </w:r>
      <w:r w:rsidRPr="0099416A">
        <w:rPr>
          <w:rStyle w:val="EquationsChar"/>
          <w:i w:val="0"/>
        </w:rPr>
        <w:instrText xml:space="preserve"> SEQ Equation \* ARABIC \s 1 </w:instrText>
      </w:r>
      <w:r w:rsidRPr="0099416A">
        <w:rPr>
          <w:rStyle w:val="EquationsChar"/>
          <w:i w:val="0"/>
        </w:rPr>
        <w:fldChar w:fldCharType="separate"/>
      </w:r>
      <w:r w:rsidRPr="0099416A">
        <w:rPr>
          <w:rStyle w:val="EquationsChar"/>
          <w:i w:val="0"/>
        </w:rPr>
        <w:t>9</w:t>
      </w:r>
      <w:r w:rsidRPr="0099416A">
        <w:rPr>
          <w:rStyle w:val="EquationsChar"/>
          <w:i w:val="0"/>
        </w:rPr>
        <w:fldChar w:fldCharType="end"/>
      </w:r>
      <w:r w:rsidRPr="0099416A">
        <w:rPr>
          <w:rStyle w:val="EquationsChar"/>
          <w:i w:val="0"/>
        </w:rPr>
        <w:t>)</w:t>
      </w:r>
    </w:p>
    <w:p w14:paraId="22CDCDB1" w14:textId="77777777" w:rsidR="00211FC1" w:rsidRPr="0099416A" w:rsidRDefault="00211FC1" w:rsidP="00211FC1">
      <w:pPr>
        <w:rPr>
          <w:lang w:eastAsia="en-GB"/>
        </w:rPr>
      </w:pPr>
      <w:r w:rsidRPr="0099416A">
        <w:rPr>
          <w:lang w:eastAsia="en-GB"/>
        </w:rPr>
        <w:t>Where:</w:t>
      </w:r>
    </w:p>
    <w:p w14:paraId="4C58CE0D" w14:textId="77777777" w:rsidR="00211FC1" w:rsidRPr="0099416A" w:rsidRDefault="00211FC1" w:rsidP="00211FC1">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Pr="0099416A">
        <w:rPr>
          <w:sz w:val="16"/>
          <w:szCs w:val="16"/>
        </w:rPr>
        <w:t xml:space="preserve"> </w:t>
      </w:r>
      <w:r w:rsidRPr="0099416A">
        <w:t>- is the nth-number of cells in series uniformly irradiated</w:t>
      </w:r>
    </w:p>
    <w:p w14:paraId="05E59EE5" w14:textId="77777777" w:rsidR="00211FC1" w:rsidRPr="0099416A" w:rsidRDefault="00211FC1" w:rsidP="00211FC1">
      <w:pPr>
        <w:rPr>
          <w:lang w:eastAsia="en-GB"/>
        </w:rPr>
      </w:pPr>
    </w:p>
    <w:p w14:paraId="550D6652" w14:textId="77777777" w:rsidR="00211FC1" w:rsidRPr="0099416A" w:rsidRDefault="00211FC1" w:rsidP="00211FC1">
      <w:pPr>
        <w:rPr>
          <w:lang w:eastAsia="en-GB"/>
        </w:rPr>
      </w:pPr>
      <w:r w:rsidRPr="0099416A">
        <w:rPr>
          <w:lang w:eastAsia="en-GB"/>
        </w:rPr>
        <w:t>Therefore, if we have a module comprised of 60 silicon polycrystalline cells with an open circuit voltage of 0.6626 connected serially we would expect [</w:t>
      </w:r>
      <w:hyperlink w:anchor="_ENREF_36" w:tooltip="Solar, 2017 #120" w:history="1">
        <w:r w:rsidRPr="0099416A">
          <w:rPr>
            <w:lang w:eastAsia="en-GB"/>
          </w:rPr>
          <w:t>36</w:t>
        </w:r>
      </w:hyperlink>
      <w:r w:rsidRPr="0099416A">
        <w:rPr>
          <w:lang w:eastAsia="en-GB"/>
        </w:rPr>
        <w:t>]</w:t>
      </w:r>
      <w:r w:rsidRPr="0099416A">
        <w:rPr>
          <w:lang w:eastAsia="en-GB"/>
        </w:rPr>
        <w:fldChar w:fldCharType="begin"/>
      </w:r>
      <w:r w:rsidRPr="0099416A">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99416A">
        <w:rPr>
          <w:lang w:eastAsia="en-GB"/>
        </w:rPr>
        <w:fldChar w:fldCharType="separate"/>
      </w:r>
      <w:r w:rsidRPr="0099416A">
        <w:rPr>
          <w:lang w:eastAsia="en-GB"/>
        </w:rPr>
        <w:t>[</w:t>
      </w:r>
      <w:hyperlink w:anchor="_ENREF_40" w:tooltip="Alonso-García, 2006 #121" w:history="1">
        <w:r w:rsidRPr="0099416A">
          <w:rPr>
            <w:lang w:eastAsia="en-GB"/>
          </w:rPr>
          <w:t>40</w:t>
        </w:r>
      </w:hyperlink>
      <w:r w:rsidRPr="0099416A">
        <w:rPr>
          <w:lang w:eastAsia="en-GB"/>
        </w:rPr>
        <w:t>]</w:t>
      </w:r>
      <w:r w:rsidRPr="0099416A">
        <w:rPr>
          <w:lang w:eastAsia="en-GB"/>
        </w:rPr>
        <w:fldChar w:fldCharType="end"/>
      </w:r>
      <w:r w:rsidRPr="0099416A">
        <w:rPr>
          <w:lang w:eastAsia="en-GB"/>
        </w:rPr>
        <w:t>:</w:t>
      </w:r>
    </w:p>
    <w:p w14:paraId="7E1B3B4A" w14:textId="77777777" w:rsidR="00211FC1" w:rsidRPr="0099416A" w:rsidRDefault="00211FC1" w:rsidP="00211FC1">
      <w:pPr>
        <w:rPr>
          <w:lang w:eastAsia="en-GB"/>
        </w:rPr>
      </w:pPr>
    </w:p>
    <w:p w14:paraId="75BE8E79" w14:textId="77777777" w:rsidR="00211FC1" w:rsidRPr="0099416A" w:rsidRDefault="00211FC1" w:rsidP="00211FC1">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A6CBD42" w14:textId="77777777" w:rsidR="00211FC1" w:rsidRPr="0099416A" w:rsidRDefault="00211FC1" w:rsidP="00211FC1">
      <w:pPr>
        <w:pStyle w:val="EquaText"/>
      </w:pPr>
      <m:oMathPara>
        <m:oMath>
          <m:r>
            <m:t>V= 60 * 0.6626</m:t>
          </m:r>
        </m:oMath>
      </m:oMathPara>
    </w:p>
    <w:p w14:paraId="28A545D9" w14:textId="77777777" w:rsidR="00211FC1" w:rsidRPr="0099416A" w:rsidRDefault="00211FC1" w:rsidP="00211FC1">
      <w:pPr>
        <w:pStyle w:val="EquaText"/>
        <w:rPr>
          <w:lang w:eastAsia="en-GB"/>
        </w:rPr>
      </w:pPr>
      <m:oMathPara>
        <m:oMath>
          <m:r>
            <m:t>V= 39.75 volts</m:t>
          </m:r>
        </m:oMath>
      </m:oMathPara>
    </w:p>
    <w:p w14:paraId="67756A80" w14:textId="77777777" w:rsidR="00211FC1" w:rsidRPr="0099416A" w:rsidRDefault="00211FC1" w:rsidP="00211FC1">
      <w:pPr>
        <w:rPr>
          <w:lang w:eastAsia="en-GB"/>
        </w:rPr>
      </w:pPr>
    </w:p>
    <w:p w14:paraId="1E839415" w14:textId="77777777" w:rsidR="00211FC1" w:rsidRPr="0099416A" w:rsidRDefault="00211FC1" w:rsidP="00211FC1">
      <w:pPr>
        <w:rPr>
          <w:lang w:eastAsia="en-GB"/>
        </w:rPr>
      </w:pPr>
      <w:r w:rsidRPr="0099416A">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99416A">
          <w:rPr>
            <w:lang w:eastAsia="en-GB"/>
          </w:rPr>
          <w:t>38</w:t>
        </w:r>
      </w:hyperlink>
      <w:r w:rsidRPr="0099416A">
        <w:rPr>
          <w:lang w:eastAsia="en-GB"/>
        </w:rPr>
        <w:t>][</w:t>
      </w:r>
      <w:hyperlink w:anchor="_ENREF_36" w:tooltip="Solar, 2017 #120" w:history="1">
        <w:r w:rsidRPr="0099416A">
          <w:rPr>
            <w:lang w:eastAsia="en-GB"/>
          </w:rPr>
          <w:t>36</w:t>
        </w:r>
      </w:hyperlink>
      <w:r w:rsidRPr="0099416A">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99416A">
        <w:rPr>
          <w:lang w:eastAsia="en-GB"/>
        </w:rPr>
        <w:fldChar w:fldCharType="begin"/>
      </w:r>
      <w:r w:rsidRPr="0099416A">
        <w:rPr>
          <w:lang w:eastAsia="en-GB"/>
        </w:rPr>
        <w:instrText xml:space="preserve"> REF _Ref481258586 \h  \* MERGEFORMAT </w:instrText>
      </w:r>
      <w:r w:rsidRPr="0099416A">
        <w:rPr>
          <w:lang w:eastAsia="en-GB"/>
        </w:rPr>
      </w:r>
      <w:r w:rsidRPr="0099416A">
        <w:rPr>
          <w:lang w:eastAsia="en-GB"/>
        </w:rPr>
        <w:fldChar w:fldCharType="separate"/>
      </w:r>
      <w:r w:rsidRPr="0099416A">
        <w:t>Figure 2</w:t>
      </w:r>
      <w:r w:rsidRPr="0099416A">
        <w:noBreakHyphen/>
        <w:t>13</w:t>
      </w:r>
      <w:r w:rsidRPr="0099416A">
        <w:rPr>
          <w:lang w:eastAsia="en-GB"/>
        </w:rPr>
        <w:fldChar w:fldCharType="end"/>
      </w:r>
      <w:r w:rsidRPr="0099416A">
        <w:rPr>
          <w:lang w:eastAsia="en-GB"/>
        </w:rPr>
        <w:t>. This shows the reverse breakdown voltage and at -20 volts the current is at 5 amps. This is approaching the maximum current of each cell</w:t>
      </w:r>
      <w:r w:rsidRPr="0099416A">
        <w:t xml:space="preserve"> </w:t>
      </w:r>
      <w:r w:rsidRPr="0099416A">
        <w:rPr>
          <w:lang w:eastAsia="en-GB"/>
        </w:rPr>
        <w:fldChar w:fldCharType="begin"/>
      </w:r>
      <w:r w:rsidRPr="0099416A">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99416A">
        <w:rPr>
          <w:lang w:eastAsia="en-GB"/>
        </w:rPr>
        <w:fldChar w:fldCharType="separate"/>
      </w:r>
      <w:r w:rsidRPr="0099416A">
        <w:rPr>
          <w:lang w:eastAsia="en-GB"/>
        </w:rPr>
        <w:t>[</w:t>
      </w:r>
      <w:hyperlink w:anchor="_ENREF_40" w:tooltip="Alonso-García, 2006 #121" w:history="1">
        <w:r w:rsidRPr="0099416A">
          <w:rPr>
            <w:lang w:eastAsia="en-GB"/>
          </w:rPr>
          <w:t>40</w:t>
        </w:r>
      </w:hyperlink>
      <w:r w:rsidRPr="0099416A">
        <w:rPr>
          <w:lang w:eastAsia="en-GB"/>
        </w:rPr>
        <w:t>]</w:t>
      </w:r>
      <w:r w:rsidRPr="0099416A">
        <w:rPr>
          <w:lang w:eastAsia="en-GB"/>
        </w:rPr>
        <w:fldChar w:fldCharType="end"/>
      </w:r>
      <w:r w:rsidRPr="0099416A">
        <w:rPr>
          <w:lang w:eastAsia="en-GB"/>
        </w:rPr>
        <w:t xml:space="preserve">. </w:t>
      </w:r>
    </w:p>
    <w:p w14:paraId="38D4AC77" w14:textId="77777777" w:rsidR="00211FC1" w:rsidRPr="0099416A" w:rsidRDefault="00211FC1" w:rsidP="00211FC1">
      <w:pPr>
        <w:rPr>
          <w:lang w:eastAsia="en-GB"/>
        </w:rPr>
      </w:pPr>
    </w:p>
    <w:p w14:paraId="51E92BF8" w14:textId="77777777" w:rsidR="00211FC1" w:rsidRPr="0099416A" w:rsidRDefault="00211FC1" w:rsidP="00211FC1">
      <w:pPr>
        <w:rPr>
          <w:lang w:eastAsia="en-GB"/>
        </w:rPr>
      </w:pPr>
    </w:p>
    <w:p w14:paraId="7948A1A8" w14:textId="77777777" w:rsidR="00211FC1" w:rsidRPr="0099416A" w:rsidRDefault="00211FC1" w:rsidP="00211FC1">
      <w:pPr>
        <w:rPr>
          <w:lang w:eastAsia="en-GB"/>
        </w:rPr>
      </w:pPr>
    </w:p>
    <w:p w14:paraId="726E9EB1" w14:textId="77777777" w:rsidR="00211FC1" w:rsidRPr="0099416A" w:rsidRDefault="00211FC1" w:rsidP="00211FC1">
      <w:pPr>
        <w:rPr>
          <w:lang w:eastAsia="en-GB"/>
        </w:rPr>
      </w:pPr>
    </w:p>
    <w:p w14:paraId="18CAE576" w14:textId="77777777" w:rsidR="00211FC1" w:rsidRPr="0099416A" w:rsidRDefault="00211FC1" w:rsidP="00211FC1">
      <w:pPr>
        <w:rPr>
          <w:lang w:eastAsia="en-GB"/>
        </w:rPr>
      </w:pPr>
      <w:r w:rsidRPr="0099416A">
        <w:lastRenderedPageBreak/>
        <mc:AlternateContent>
          <mc:Choice Requires="wpg">
            <w:drawing>
              <wp:anchor distT="0" distB="0" distL="114300" distR="114300" simplePos="0" relativeHeight="251687936" behindDoc="0" locked="0" layoutInCell="1" allowOverlap="1" wp14:anchorId="0F021ADD" wp14:editId="5ECD53F2">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06"/>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91FECD0" w14:textId="77777777" w:rsidR="00211FC1" w:rsidRPr="001F399C" w:rsidRDefault="00211FC1" w:rsidP="00211FC1">
                              <w:pPr>
                                <w:pStyle w:val="Caption"/>
                                <w:rPr>
                                  <w:szCs w:val="24"/>
                                </w:rPr>
                              </w:pPr>
                              <w:bookmarkStart w:id="94" w:name="_Toc494553833"/>
                              <w:bookmarkStart w:id="95" w:name="_Ref48125858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5"/>
                              <w:r>
                                <w:t xml:space="preserve"> - I-V Characteristic for Silicon 33 Cells Tested without Irradiance (a) Reverse Bias and (b) Forward Bias, at 22 Degrees Celsius [37]</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21ADD" id="Group 7297" o:spid="_x0000_s1071" style="position:absolute;left:0;text-align:left;margin-left:-32.4pt;margin-top:0;width:508.6pt;height:286.75pt;z-index:251687936;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07"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91FECD0" w14:textId="77777777" w:rsidR="00211FC1" w:rsidRPr="001F399C" w:rsidRDefault="00211FC1" w:rsidP="00211FC1">
                        <w:pPr>
                          <w:pStyle w:val="Caption"/>
                          <w:rPr>
                            <w:szCs w:val="24"/>
                          </w:rPr>
                        </w:pPr>
                        <w:bookmarkStart w:id="96" w:name="_Toc494553833"/>
                        <w:bookmarkStart w:id="97" w:name="_Ref48125858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7"/>
                        <w:r>
                          <w:t xml:space="preserve"> - I-V Characteristic for Silicon 33 Cells Tested without Irradiance (a) Reverse Bias and (b) Forward Bias, at 22 Degrees Celsius [37]</w:t>
                        </w:r>
                        <w:bookmarkEnd w:id="96"/>
                      </w:p>
                    </w:txbxContent>
                  </v:textbox>
                </v:shape>
                <w10:wrap type="square"/>
              </v:group>
            </w:pict>
          </mc:Fallback>
        </mc:AlternateContent>
      </w:r>
    </w:p>
    <w:p w14:paraId="3AD1AEC4" w14:textId="77777777" w:rsidR="00211FC1" w:rsidRPr="0099416A" w:rsidRDefault="00211FC1" w:rsidP="00211FC1">
      <w:pPr>
        <w:rPr>
          <w:lang w:eastAsia="en-GB"/>
        </w:rPr>
      </w:pPr>
      <w:r w:rsidRPr="0099416A">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99416A">
        <w:t xml:space="preserve"> </w:t>
      </w:r>
      <w:r w:rsidRPr="0099416A">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99416A">
        <w:rPr>
          <w:lang w:eastAsia="en-GB"/>
        </w:rPr>
        <w:instrText xml:space="preserve"> ADDIN EN.CITE </w:instrText>
      </w:r>
      <w:r w:rsidRPr="0099416A">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99416A">
        <w:rPr>
          <w:lang w:eastAsia="en-GB"/>
        </w:rPr>
        <w:instrText xml:space="preserve"> ADDIN EN.CITE.DATA </w:instrText>
      </w:r>
      <w:r w:rsidRPr="0099416A">
        <w:rPr>
          <w:lang w:eastAsia="en-GB"/>
        </w:rPr>
      </w:r>
      <w:r w:rsidRPr="0099416A">
        <w:rPr>
          <w:lang w:eastAsia="en-GB"/>
        </w:rPr>
        <w:fldChar w:fldCharType="end"/>
      </w:r>
      <w:r w:rsidRPr="0099416A">
        <w:rPr>
          <w:lang w:eastAsia="en-GB"/>
        </w:rPr>
      </w:r>
      <w:r w:rsidRPr="0099416A">
        <w:rPr>
          <w:lang w:eastAsia="en-GB"/>
        </w:rPr>
        <w:fldChar w:fldCharType="separate"/>
      </w:r>
      <w:r w:rsidRPr="0099416A">
        <w:rPr>
          <w:lang w:eastAsia="en-GB"/>
        </w:rPr>
        <w:t>[</w:t>
      </w:r>
      <w:hyperlink w:anchor="_ENREF_34" w:tooltip="Silvestre, 2009 #111" w:history="1">
        <w:r w:rsidRPr="0099416A">
          <w:rPr>
            <w:lang w:eastAsia="en-GB"/>
          </w:rPr>
          <w:t>34</w:t>
        </w:r>
      </w:hyperlink>
      <w:r w:rsidRPr="0099416A">
        <w:rPr>
          <w:lang w:eastAsia="en-GB"/>
        </w:rPr>
        <w:t xml:space="preserve">, </w:t>
      </w:r>
      <w:hyperlink w:anchor="_ENREF_39" w:tooltip="Mai, 2017 #118" w:history="1">
        <w:r w:rsidRPr="0099416A">
          <w:rPr>
            <w:lang w:eastAsia="en-GB"/>
          </w:rPr>
          <w:t>39</w:t>
        </w:r>
      </w:hyperlink>
      <w:r w:rsidRPr="0099416A">
        <w:rPr>
          <w:lang w:eastAsia="en-GB"/>
        </w:rPr>
        <w:t xml:space="preserve">, </w:t>
      </w:r>
      <w:hyperlink w:anchor="_ENREF_41" w:tooltip="Mohammed, 2016 #116" w:history="1">
        <w:r w:rsidRPr="0099416A">
          <w:rPr>
            <w:lang w:eastAsia="en-GB"/>
          </w:rPr>
          <w:t>41</w:t>
        </w:r>
      </w:hyperlink>
      <w:r w:rsidRPr="0099416A">
        <w:rPr>
          <w:lang w:eastAsia="en-GB"/>
        </w:rPr>
        <w:t xml:space="preserve">, </w:t>
      </w:r>
      <w:hyperlink w:anchor="_ENREF_42" w:tooltip="Duong, 2017 #115" w:history="1">
        <w:r w:rsidRPr="0099416A">
          <w:rPr>
            <w:lang w:eastAsia="en-GB"/>
          </w:rPr>
          <w:t>42</w:t>
        </w:r>
      </w:hyperlink>
      <w:r w:rsidRPr="0099416A">
        <w:rPr>
          <w:lang w:eastAsia="en-GB"/>
        </w:rPr>
        <w:t>]</w:t>
      </w:r>
      <w:r w:rsidRPr="0099416A">
        <w:rPr>
          <w:lang w:eastAsia="en-GB"/>
        </w:rPr>
        <w:fldChar w:fldCharType="end"/>
      </w:r>
      <w:r w:rsidRPr="0099416A">
        <w:rPr>
          <w:lang w:eastAsia="en-GB"/>
        </w:rPr>
        <w:t>.</w:t>
      </w:r>
    </w:p>
    <w:p w14:paraId="192A794F" w14:textId="77777777" w:rsidR="00211FC1" w:rsidRPr="0099416A" w:rsidRDefault="00211FC1" w:rsidP="00211FC1">
      <w:pPr>
        <w:rPr>
          <w:lang w:eastAsia="en-GB"/>
        </w:rPr>
      </w:pPr>
    </w:p>
    <w:p w14:paraId="0D7C98F4" w14:textId="77777777" w:rsidR="00211FC1" w:rsidRPr="0099416A" w:rsidRDefault="00211FC1" w:rsidP="00211FC1">
      <w:pPr>
        <w:rPr>
          <w:lang w:eastAsia="en-GB"/>
        </w:rPr>
      </w:pPr>
      <w:r w:rsidRPr="0099416A">
        <mc:AlternateContent>
          <mc:Choice Requires="wpg">
            <w:drawing>
              <wp:anchor distT="0" distB="0" distL="114300" distR="114300" simplePos="0" relativeHeight="251704320" behindDoc="0" locked="0" layoutInCell="1" allowOverlap="1" wp14:anchorId="061A4595" wp14:editId="38EC105D">
                <wp:simplePos x="0" y="0"/>
                <wp:positionH relativeFrom="column">
                  <wp:posOffset>101600</wp:posOffset>
                </wp:positionH>
                <wp:positionV relativeFrom="paragraph">
                  <wp:posOffset>21272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7EF402D1" w14:textId="77777777" w:rsidR="00211FC1" w:rsidRPr="00B72CE3" w:rsidRDefault="00211FC1" w:rsidP="00211FC1">
                              <w:pPr>
                                <w:pStyle w:val="Caption"/>
                                <w:rPr>
                                  <w:szCs w:val="24"/>
                                  <w:lang w:eastAsia="en-GB"/>
                                </w:rPr>
                              </w:pPr>
                              <w:bookmarkStart w:id="98" w:name="_Toc494553834"/>
                              <w:bookmarkStart w:id="99" w:name="_Ref4816549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9"/>
                              <w:r>
                                <w:t xml:space="preserve"> -</w:t>
                              </w:r>
                              <w:r w:rsidRPr="00416D4A">
                                <w:t xml:space="preserve"> </w:t>
                              </w:r>
                              <w:r>
                                <w:t>Adding No-O</w:t>
                              </w:r>
                              <w:r w:rsidRPr="00804B48">
                                <w:t>verlapped bypass diodes</w:t>
                              </w:r>
                              <w:r>
                                <w:t xml:space="preserve"> [30]</w:t>
                              </w:r>
                              <w:bookmarkEnd w:id="9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1A4595" id="Group 15" o:spid="_x0000_s1074" style="position:absolute;left:0;text-align:left;margin-left:8pt;margin-top:16.75pt;width:437.65pt;height:123.1pt;z-index:25170432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09"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7EF402D1" w14:textId="77777777" w:rsidR="00211FC1" w:rsidRPr="00B72CE3" w:rsidRDefault="00211FC1" w:rsidP="00211FC1">
                        <w:pPr>
                          <w:pStyle w:val="Caption"/>
                          <w:rPr>
                            <w:szCs w:val="24"/>
                            <w:lang w:eastAsia="en-GB"/>
                          </w:rPr>
                        </w:pPr>
                        <w:bookmarkStart w:id="100" w:name="_Toc494553834"/>
                        <w:bookmarkStart w:id="101" w:name="_Ref4816549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1"/>
                        <w:r>
                          <w:t xml:space="preserve"> -</w:t>
                        </w:r>
                        <w:r w:rsidRPr="00416D4A">
                          <w:t xml:space="preserve"> </w:t>
                        </w:r>
                        <w:r>
                          <w:t>Adding No-O</w:t>
                        </w:r>
                        <w:r w:rsidRPr="00804B48">
                          <w:t>verlapped bypass diodes</w:t>
                        </w:r>
                        <w:r>
                          <w:t xml:space="preserve"> [30]</w:t>
                        </w:r>
                        <w:bookmarkEnd w:id="100"/>
                        <w:r>
                          <w:t xml:space="preserve"> </w:t>
                        </w:r>
                      </w:p>
                    </w:txbxContent>
                  </v:textbox>
                </v:shape>
                <w10:wrap type="square"/>
              </v:group>
            </w:pict>
          </mc:Fallback>
        </mc:AlternateContent>
      </w:r>
      <w:r w:rsidRPr="0099416A">
        <mc:AlternateContent>
          <mc:Choice Requires="wpg">
            <w:drawing>
              <wp:anchor distT="0" distB="0" distL="114300" distR="114300" simplePos="0" relativeHeight="251705344" behindDoc="0" locked="0" layoutInCell="1" allowOverlap="1" wp14:anchorId="533C9235" wp14:editId="55C1CD99">
                <wp:simplePos x="0" y="0"/>
                <wp:positionH relativeFrom="column">
                  <wp:posOffset>-127000</wp:posOffset>
                </wp:positionH>
                <wp:positionV relativeFrom="paragraph">
                  <wp:posOffset>178244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5C81811A" w14:textId="77777777" w:rsidR="00211FC1" w:rsidRPr="00751999" w:rsidRDefault="00211FC1" w:rsidP="00211FC1">
                              <w:pPr>
                                <w:pStyle w:val="Caption"/>
                                <w:rPr>
                                  <w:lang w:eastAsia="en-GB"/>
                                </w:rPr>
                              </w:pPr>
                              <w:bookmarkStart w:id="102" w:name="_Toc494553835"/>
                              <w:bookmarkStart w:id="103" w:name="_Ref4816549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3"/>
                              <w:r>
                                <w:t xml:space="preserve"> - Adding O</w:t>
                              </w:r>
                              <w:r w:rsidRPr="00967B76">
                                <w:t>verlapped bypass diodes</w:t>
                              </w:r>
                              <w:r>
                                <w:t xml:space="preserve"> [30]</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3C9235" id="Group 17" o:spid="_x0000_s1077" style="position:absolute;left:0;text-align:left;margin-left:-10pt;margin-top:140.35pt;width:464.3pt;height:132.45pt;z-index:251705344"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1"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5C81811A" w14:textId="77777777" w:rsidR="00211FC1" w:rsidRPr="00751999" w:rsidRDefault="00211FC1" w:rsidP="00211FC1">
                        <w:pPr>
                          <w:pStyle w:val="Caption"/>
                          <w:rPr>
                            <w:lang w:eastAsia="en-GB"/>
                          </w:rPr>
                        </w:pPr>
                        <w:bookmarkStart w:id="104" w:name="_Toc494553835"/>
                        <w:bookmarkStart w:id="105" w:name="_Ref4816549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5"/>
                        <w:r>
                          <w:t xml:space="preserve"> - Adding O</w:t>
                        </w:r>
                        <w:r w:rsidRPr="00967B76">
                          <w:t>verlapped bypass diodes</w:t>
                        </w:r>
                        <w:r>
                          <w:t xml:space="preserve"> [30]</w:t>
                        </w:r>
                        <w:bookmarkEnd w:id="104"/>
                      </w:p>
                    </w:txbxContent>
                  </v:textbox>
                </v:shape>
                <w10:wrap type="square"/>
              </v:group>
            </w:pict>
          </mc:Fallback>
        </mc:AlternateContent>
      </w:r>
      <w:r w:rsidRPr="0099416A">
        <w:t xml:space="preserve"> </w:t>
      </w:r>
    </w:p>
    <w:p w14:paraId="00048689" w14:textId="77777777" w:rsidR="00211FC1" w:rsidRPr="0099416A" w:rsidRDefault="00211FC1" w:rsidP="00211FC1">
      <w:pPr>
        <w:rPr>
          <w:lang w:eastAsia="en-GB"/>
        </w:rPr>
      </w:pPr>
      <w:r w:rsidRPr="0099416A">
        <w:rPr>
          <w:lang w:eastAsia="en-GB"/>
        </w:rPr>
        <w:lastRenderedPageBreak/>
        <w:t xml:space="preserve">To overcome the issue of solar cells operating in a condition of reverse bias there are different configurations of bypass diodes. There has been several studies by Mohammed, Duong and Silvestre on the correct configuration of bypass diodes </w:t>
      </w:r>
      <w:r w:rsidRPr="0099416A">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99416A">
        <w:rPr>
          <w:lang w:eastAsia="en-GB"/>
        </w:rPr>
        <w:instrText xml:space="preserve"> ADDIN EN.CITE </w:instrText>
      </w:r>
      <w:r w:rsidRPr="0099416A">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99416A">
        <w:rPr>
          <w:lang w:eastAsia="en-GB"/>
        </w:rPr>
        <w:instrText xml:space="preserve"> ADDIN EN.CITE.DATA </w:instrText>
      </w:r>
      <w:r w:rsidRPr="0099416A">
        <w:rPr>
          <w:lang w:eastAsia="en-GB"/>
        </w:rPr>
      </w:r>
      <w:r w:rsidRPr="0099416A">
        <w:rPr>
          <w:lang w:eastAsia="en-GB"/>
        </w:rPr>
        <w:fldChar w:fldCharType="end"/>
      </w:r>
      <w:r w:rsidRPr="0099416A">
        <w:rPr>
          <w:lang w:eastAsia="en-GB"/>
        </w:rPr>
      </w:r>
      <w:r w:rsidRPr="0099416A">
        <w:rPr>
          <w:lang w:eastAsia="en-GB"/>
        </w:rPr>
        <w:fldChar w:fldCharType="separate"/>
      </w:r>
      <w:r w:rsidRPr="0099416A">
        <w:rPr>
          <w:lang w:eastAsia="en-GB"/>
        </w:rPr>
        <w:t>[</w:t>
      </w:r>
      <w:hyperlink w:anchor="_ENREF_34" w:tooltip="Silvestre, 2009 #111" w:history="1">
        <w:r w:rsidRPr="0099416A">
          <w:rPr>
            <w:lang w:eastAsia="en-GB"/>
          </w:rPr>
          <w:t>34</w:t>
        </w:r>
      </w:hyperlink>
      <w:r w:rsidRPr="0099416A">
        <w:rPr>
          <w:lang w:eastAsia="en-GB"/>
        </w:rPr>
        <w:t xml:space="preserve">, </w:t>
      </w:r>
      <w:hyperlink w:anchor="_ENREF_41" w:tooltip="Mohammed, 2016 #116" w:history="1">
        <w:r w:rsidRPr="0099416A">
          <w:rPr>
            <w:lang w:eastAsia="en-GB"/>
          </w:rPr>
          <w:t>41</w:t>
        </w:r>
      </w:hyperlink>
      <w:r w:rsidRPr="0099416A">
        <w:rPr>
          <w:lang w:eastAsia="en-GB"/>
        </w:rPr>
        <w:t xml:space="preserve">, </w:t>
      </w:r>
      <w:hyperlink w:anchor="_ENREF_42" w:tooltip="Duong, 2017 #115" w:history="1">
        <w:r w:rsidRPr="0099416A">
          <w:rPr>
            <w:lang w:eastAsia="en-GB"/>
          </w:rPr>
          <w:t>42</w:t>
        </w:r>
      </w:hyperlink>
      <w:r w:rsidRPr="0099416A">
        <w:rPr>
          <w:lang w:eastAsia="en-GB"/>
        </w:rPr>
        <w:t>]</w:t>
      </w:r>
      <w:r w:rsidRPr="0099416A">
        <w:rPr>
          <w:lang w:eastAsia="en-GB"/>
        </w:rPr>
        <w:fldChar w:fldCharType="end"/>
      </w:r>
      <w:r w:rsidRPr="0099416A">
        <w:rPr>
          <w:lang w:eastAsia="en-GB"/>
        </w:rPr>
        <w:t xml:space="preserve">. Duong continues by saying that the configuration of the bypass diodes has an important influence on the possibility of a hot spot forming. Two common configurations are shown in </w:t>
      </w:r>
      <w:r w:rsidRPr="0099416A">
        <w:rPr>
          <w:lang w:eastAsia="en-GB"/>
        </w:rPr>
        <w:fldChar w:fldCharType="begin"/>
      </w:r>
      <w:r w:rsidRPr="0099416A">
        <w:rPr>
          <w:lang w:eastAsia="en-GB"/>
        </w:rPr>
        <w:instrText xml:space="preserve"> REF _Ref481654984 \h </w:instrText>
      </w:r>
      <w:r w:rsidRPr="0099416A">
        <w:rPr>
          <w:lang w:eastAsia="en-GB"/>
        </w:rPr>
      </w:r>
      <w:r w:rsidRPr="0099416A">
        <w:rPr>
          <w:lang w:eastAsia="en-GB"/>
        </w:rPr>
        <w:fldChar w:fldCharType="separate"/>
      </w:r>
      <w:r w:rsidRPr="0099416A">
        <w:t>Figure 2</w:t>
      </w:r>
      <w:r w:rsidRPr="0099416A">
        <w:noBreakHyphen/>
        <w:t>14</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81654985 \h </w:instrText>
      </w:r>
      <w:r w:rsidRPr="0099416A">
        <w:rPr>
          <w:lang w:eastAsia="en-GB"/>
        </w:rPr>
      </w:r>
      <w:r w:rsidRPr="0099416A">
        <w:rPr>
          <w:lang w:eastAsia="en-GB"/>
        </w:rPr>
        <w:fldChar w:fldCharType="separate"/>
      </w:r>
      <w:r w:rsidRPr="0099416A">
        <w:t>Figure 2</w:t>
      </w:r>
      <w:r w:rsidRPr="0099416A">
        <w:noBreakHyphen/>
        <w:t>15</w:t>
      </w:r>
      <w:r w:rsidRPr="0099416A">
        <w:rPr>
          <w:lang w:eastAsia="en-GB"/>
        </w:rPr>
        <w:fldChar w:fldCharType="end"/>
      </w:r>
      <w:r w:rsidRPr="0099416A">
        <w:rPr>
          <w:lang w:eastAsia="en-GB"/>
        </w:rPr>
        <w:t>.</w:t>
      </w:r>
    </w:p>
    <w:p w14:paraId="48A9EA98" w14:textId="77777777" w:rsidR="00211FC1" w:rsidRPr="0099416A" w:rsidRDefault="00211FC1" w:rsidP="00211FC1">
      <w:pPr>
        <w:rPr>
          <w:lang w:eastAsia="en-GB"/>
        </w:rPr>
      </w:pPr>
    </w:p>
    <w:p w14:paraId="3999A53C" w14:textId="77777777" w:rsidR="00211FC1" w:rsidRPr="0099416A" w:rsidRDefault="00211FC1" w:rsidP="00211FC1">
      <w:pPr>
        <w:rPr>
          <w:lang w:eastAsia="en-GB"/>
        </w:rPr>
      </w:pPr>
      <w:r w:rsidRPr="0099416A">
        <mc:AlternateContent>
          <mc:Choice Requires="wpg">
            <w:drawing>
              <wp:anchor distT="0" distB="0" distL="114300" distR="114300" simplePos="0" relativeHeight="251691008" behindDoc="0" locked="0" layoutInCell="1" allowOverlap="1" wp14:anchorId="06F95854" wp14:editId="26BE37A7">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2"/>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68CBB5B1" w14:textId="77777777" w:rsidR="00211FC1" w:rsidRPr="00D97CDA" w:rsidRDefault="00211FC1" w:rsidP="00211FC1">
                              <w:pPr>
                                <w:pStyle w:val="Caption"/>
                                <w:rPr>
                                  <w:szCs w:val="24"/>
                                </w:rPr>
                              </w:pPr>
                              <w:bookmarkStart w:id="106" w:name="_Toc494553836"/>
                              <w:bookmarkStart w:id="107" w:name="_Ref4812688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7"/>
                              <w:r>
                                <w:t xml:space="preserve"> - Shading Scenarios used by Mai [38]</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6F95854" id="Group 7300" o:spid="_x0000_s1080" style="position:absolute;left:0;text-align:left;margin-left:-1.85pt;margin-top:19pt;width:445pt;height:327.2pt;z-index:251691008;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3"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68CBB5B1" w14:textId="77777777" w:rsidR="00211FC1" w:rsidRPr="00D97CDA" w:rsidRDefault="00211FC1" w:rsidP="00211FC1">
                        <w:pPr>
                          <w:pStyle w:val="Caption"/>
                          <w:rPr>
                            <w:szCs w:val="24"/>
                          </w:rPr>
                        </w:pPr>
                        <w:bookmarkStart w:id="108" w:name="_Toc494553836"/>
                        <w:bookmarkStart w:id="109" w:name="_Ref4812688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9"/>
                        <w:r>
                          <w:t xml:space="preserve"> - Shading Scenarios used by Mai [38]</w:t>
                        </w:r>
                        <w:bookmarkEnd w:id="108"/>
                      </w:p>
                    </w:txbxContent>
                  </v:textbox>
                </v:shape>
                <w10:wrap type="square"/>
              </v:group>
            </w:pict>
          </mc:Fallback>
        </mc:AlternateContent>
      </w:r>
    </w:p>
    <w:p w14:paraId="5664B23B" w14:textId="77777777" w:rsidR="00211FC1" w:rsidRPr="0099416A" w:rsidRDefault="00211FC1" w:rsidP="00211FC1">
      <w:pPr>
        <w:rPr>
          <w:lang w:eastAsia="en-GB"/>
        </w:rPr>
      </w:pPr>
    </w:p>
    <w:p w14:paraId="70166D8D" w14:textId="77777777" w:rsidR="00211FC1" w:rsidRPr="0099416A" w:rsidRDefault="00211FC1" w:rsidP="00211FC1">
      <w:pPr>
        <w:rPr>
          <w:lang w:eastAsia="en-GB"/>
        </w:rPr>
      </w:pPr>
    </w:p>
    <w:p w14:paraId="2775BE8C" w14:textId="77777777" w:rsidR="00211FC1" w:rsidRPr="0099416A" w:rsidRDefault="00211FC1" w:rsidP="00211FC1">
      <w:pPr>
        <w:rPr>
          <w:lang w:eastAsia="en-GB"/>
        </w:rPr>
      </w:pPr>
    </w:p>
    <w:p w14:paraId="6B1BD24E" w14:textId="77777777" w:rsidR="00211FC1" w:rsidRPr="0099416A" w:rsidRDefault="00211FC1" w:rsidP="00211FC1">
      <w:pPr>
        <w:rPr>
          <w:lang w:eastAsia="en-GB"/>
        </w:rPr>
      </w:pPr>
      <w:r w:rsidRPr="0099416A">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99416A">
        <w:rPr>
          <w:lang w:eastAsia="en-GB"/>
        </w:rPr>
        <w:fldChar w:fldCharType="begin"/>
      </w:r>
      <w:r w:rsidRPr="0099416A">
        <w:rPr>
          <w:lang w:eastAsia="en-GB"/>
        </w:rPr>
        <w:instrText xml:space="preserve"> REF _Ref481268899 \h </w:instrText>
      </w:r>
      <w:r w:rsidRPr="0099416A">
        <w:rPr>
          <w:lang w:eastAsia="en-GB"/>
        </w:rPr>
      </w:r>
      <w:r w:rsidRPr="0099416A">
        <w:rPr>
          <w:lang w:eastAsia="en-GB"/>
        </w:rPr>
        <w:fldChar w:fldCharType="separate"/>
      </w:r>
      <w:r w:rsidRPr="0099416A">
        <w:t>Figure 2</w:t>
      </w:r>
      <w:r w:rsidRPr="0099416A">
        <w:noBreakHyphen/>
        <w:t>16</w:t>
      </w:r>
      <w:r w:rsidRPr="0099416A">
        <w:rPr>
          <w:lang w:eastAsia="en-GB"/>
        </w:rPr>
        <w:fldChar w:fldCharType="end"/>
      </w:r>
      <w:r w:rsidRPr="0099416A">
        <w:rPr>
          <w:lang w:eastAsia="en-GB"/>
        </w:rPr>
        <w:t xml:space="preserve">. The research showed that the overlapped and not-overlapped configurations had their advantages and disadvantages for PV installation, and therefore, environmental factors must be taken into consideration. </w:t>
      </w:r>
    </w:p>
    <w:p w14:paraId="255FE530" w14:textId="77777777" w:rsidR="00211FC1" w:rsidRPr="0099416A" w:rsidRDefault="00211FC1" w:rsidP="00211FC1">
      <w:pPr>
        <w:rPr>
          <w:lang w:eastAsia="en-GB"/>
        </w:rPr>
      </w:pPr>
    </w:p>
    <w:p w14:paraId="6AE816CF" w14:textId="77777777" w:rsidR="00211FC1" w:rsidRPr="0099416A" w:rsidRDefault="00211FC1" w:rsidP="00211FC1">
      <w:r w:rsidRPr="0099416A">
        <w:rPr>
          <w:lang w:eastAsia="en-GB"/>
        </w:rPr>
        <w:t xml:space="preserve">The interesting finding was that for a tropical climate the not-overlapped diode configuration was optimal </w:t>
      </w:r>
      <w:r w:rsidRPr="0099416A">
        <w:rPr>
          <w:lang w:eastAsia="en-GB"/>
        </w:rPr>
        <w:fldChar w:fldCharType="begin"/>
      </w:r>
      <w:r w:rsidRPr="0099416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99416A">
        <w:rPr>
          <w:lang w:eastAsia="en-GB"/>
        </w:rPr>
        <w:fldChar w:fldCharType="separate"/>
      </w:r>
      <w:r w:rsidRPr="0099416A">
        <w:rPr>
          <w:lang w:eastAsia="en-GB"/>
        </w:rPr>
        <w:t>[</w:t>
      </w:r>
      <w:hyperlink w:anchor="_ENREF_42" w:tooltip="Duong, 2017 #115" w:history="1">
        <w:r w:rsidRPr="0099416A">
          <w:rPr>
            <w:lang w:eastAsia="en-GB"/>
          </w:rPr>
          <w:t>42</w:t>
        </w:r>
      </w:hyperlink>
      <w:r w:rsidRPr="0099416A">
        <w:rPr>
          <w:lang w:eastAsia="en-GB"/>
        </w:rPr>
        <w:t>]</w:t>
      </w:r>
      <w:r w:rsidRPr="0099416A">
        <w:rPr>
          <w:lang w:eastAsia="en-GB"/>
        </w:rPr>
        <w:fldChar w:fldCharType="end"/>
      </w:r>
      <w:r w:rsidRPr="0099416A">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99416A">
        <w:rPr>
          <w:lang w:eastAsia="en-GB"/>
        </w:rPr>
        <w:fldChar w:fldCharType="begin"/>
      </w:r>
      <w:r w:rsidRPr="0099416A">
        <w:rPr>
          <w:lang w:eastAsia="en-GB"/>
        </w:rPr>
        <w:instrText xml:space="preserve"> REF _Ref481263303 \h </w:instrText>
      </w:r>
      <w:r w:rsidRPr="0099416A">
        <w:rPr>
          <w:lang w:eastAsia="en-GB"/>
        </w:rPr>
      </w:r>
      <w:r w:rsidRPr="0099416A">
        <w:rPr>
          <w:lang w:eastAsia="en-GB"/>
        </w:rPr>
        <w:fldChar w:fldCharType="separate"/>
      </w:r>
      <w:r w:rsidRPr="0099416A">
        <w:t>Figure 2</w:t>
      </w:r>
      <w:r w:rsidRPr="0099416A">
        <w:noBreakHyphen/>
        <w:t>17</w:t>
      </w:r>
      <w:r w:rsidRPr="0099416A">
        <w:rPr>
          <w:lang w:eastAsia="en-GB"/>
        </w:rPr>
        <w:fldChar w:fldCharType="end"/>
      </w:r>
      <w:r w:rsidRPr="0099416A">
        <w:rPr>
          <w:lang w:eastAsia="en-GB"/>
        </w:rPr>
        <w:t xml:space="preserve"> </w:t>
      </w:r>
      <w:r w:rsidRPr="0099416A">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99416A">
        <w:rPr>
          <w:lang w:eastAsia="en-GB"/>
        </w:rPr>
        <w:instrText xml:space="preserve"> ADDIN EN.CITE </w:instrText>
      </w:r>
      <w:r w:rsidRPr="0099416A">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99416A">
        <w:rPr>
          <w:lang w:eastAsia="en-GB"/>
        </w:rPr>
        <w:instrText xml:space="preserve"> ADDIN EN.CITE.DATA </w:instrText>
      </w:r>
      <w:r w:rsidRPr="0099416A">
        <w:rPr>
          <w:lang w:eastAsia="en-GB"/>
        </w:rPr>
      </w:r>
      <w:r w:rsidRPr="0099416A">
        <w:rPr>
          <w:lang w:eastAsia="en-GB"/>
        </w:rPr>
        <w:fldChar w:fldCharType="end"/>
      </w:r>
      <w:r w:rsidRPr="0099416A">
        <w:rPr>
          <w:lang w:eastAsia="en-GB"/>
        </w:rPr>
      </w:r>
      <w:r w:rsidRPr="0099416A">
        <w:rPr>
          <w:lang w:eastAsia="en-GB"/>
        </w:rPr>
        <w:fldChar w:fldCharType="separate"/>
      </w:r>
      <w:r w:rsidRPr="0099416A">
        <w:rPr>
          <w:lang w:eastAsia="en-GB"/>
        </w:rPr>
        <w:t>[</w:t>
      </w:r>
      <w:hyperlink w:anchor="_ENREF_41" w:tooltip="Mohammed, 2016 #116" w:history="1">
        <w:r w:rsidRPr="0099416A">
          <w:rPr>
            <w:lang w:eastAsia="en-GB"/>
          </w:rPr>
          <w:t>41</w:t>
        </w:r>
      </w:hyperlink>
      <w:r w:rsidRPr="0099416A">
        <w:rPr>
          <w:lang w:eastAsia="en-GB"/>
        </w:rPr>
        <w:t xml:space="preserve">, </w:t>
      </w:r>
      <w:hyperlink w:anchor="_ENREF_43" w:tooltip="Herrmann, 1997 #112" w:history="1">
        <w:r w:rsidRPr="0099416A">
          <w:rPr>
            <w:lang w:eastAsia="en-GB"/>
          </w:rPr>
          <w:t>43</w:t>
        </w:r>
      </w:hyperlink>
      <w:r w:rsidRPr="0099416A">
        <w:rPr>
          <w:lang w:eastAsia="en-GB"/>
        </w:rPr>
        <w:t xml:space="preserve">, </w:t>
      </w:r>
      <w:hyperlink w:anchor="_ENREF_44" w:tooltip="AspenCore, 2017 #119" w:history="1">
        <w:r w:rsidRPr="0099416A">
          <w:rPr>
            <w:lang w:eastAsia="en-GB"/>
          </w:rPr>
          <w:t>44</w:t>
        </w:r>
      </w:hyperlink>
      <w:r w:rsidRPr="0099416A">
        <w:rPr>
          <w:lang w:eastAsia="en-GB"/>
        </w:rPr>
        <w:t>]</w:t>
      </w:r>
      <w:r w:rsidRPr="0099416A">
        <w:rPr>
          <w:lang w:eastAsia="en-GB"/>
        </w:rPr>
        <w:fldChar w:fldCharType="end"/>
      </w:r>
      <w:r w:rsidRPr="0099416A">
        <w:rPr>
          <w:lang w:eastAsia="en-GB"/>
        </w:rPr>
        <w:t>.</w:t>
      </w:r>
      <w:r w:rsidRPr="0099416A">
        <w:t xml:space="preserve"> </w:t>
      </w:r>
    </w:p>
    <w:p w14:paraId="64C00220" w14:textId="77777777" w:rsidR="00211FC1" w:rsidRPr="0099416A" w:rsidRDefault="00211FC1" w:rsidP="00211FC1">
      <w:r w:rsidRPr="0099416A">
        <w:lastRenderedPageBreak/>
        <mc:AlternateContent>
          <mc:Choice Requires="wpg">
            <w:drawing>
              <wp:anchor distT="0" distB="0" distL="114300" distR="114300" simplePos="0" relativeHeight="251688960" behindDoc="0" locked="0" layoutInCell="1" allowOverlap="1" wp14:anchorId="6A69D0CA" wp14:editId="787BCE64">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4"/>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09742545" w14:textId="77777777" w:rsidR="00211FC1" w:rsidRPr="001C391A" w:rsidRDefault="00211FC1" w:rsidP="00211FC1">
                              <w:pPr>
                                <w:pStyle w:val="Caption"/>
                              </w:pPr>
                              <w:bookmarkStart w:id="110" w:name="_Toc494553837"/>
                              <w:bookmarkStart w:id="111" w:name="_Ref4812633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1"/>
                              <w:r>
                                <w:t xml:space="preserve"> - Diagram of Bypass and Blocking diode functions [40]</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69D0CA" id="Group 7228" o:spid="_x0000_s1083" style="position:absolute;left:0;text-align:left;margin-left:58.8pt;margin-top:9.45pt;width:353.3pt;height:4in;z-index:251688960;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5"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09742545" w14:textId="77777777" w:rsidR="00211FC1" w:rsidRPr="001C391A" w:rsidRDefault="00211FC1" w:rsidP="00211FC1">
                        <w:pPr>
                          <w:pStyle w:val="Caption"/>
                        </w:pPr>
                        <w:bookmarkStart w:id="112" w:name="_Toc494553837"/>
                        <w:bookmarkStart w:id="113" w:name="_Ref4812633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3"/>
                        <w:r>
                          <w:t xml:space="preserve"> - Diagram of Bypass and Blocking diode functions [40]</w:t>
                        </w:r>
                        <w:bookmarkEnd w:id="112"/>
                      </w:p>
                    </w:txbxContent>
                  </v:textbox>
                </v:shape>
                <w10:wrap type="square"/>
              </v:group>
            </w:pict>
          </mc:Fallback>
        </mc:AlternateContent>
      </w:r>
    </w:p>
    <w:p w14:paraId="351E7A70" w14:textId="77777777" w:rsidR="00211FC1" w:rsidRPr="0099416A" w:rsidRDefault="00211FC1" w:rsidP="00211FC1"/>
    <w:p w14:paraId="6D4BFB58" w14:textId="77777777" w:rsidR="00211FC1" w:rsidRPr="0099416A" w:rsidRDefault="00211FC1" w:rsidP="00211FC1"/>
    <w:p w14:paraId="16F644F3" w14:textId="77777777" w:rsidR="00211FC1" w:rsidRPr="0099416A" w:rsidRDefault="00211FC1" w:rsidP="00211FC1"/>
    <w:p w14:paraId="00BFDA00" w14:textId="77777777" w:rsidR="00211FC1" w:rsidRPr="0099416A" w:rsidRDefault="00211FC1" w:rsidP="00211FC1">
      <w:pPr>
        <w:rPr>
          <w:lang w:eastAsia="en-GB"/>
        </w:rPr>
      </w:pPr>
    </w:p>
    <w:p w14:paraId="5B1ADC8F" w14:textId="77777777" w:rsidR="00211FC1" w:rsidRPr="0099416A" w:rsidRDefault="00211FC1" w:rsidP="00211FC1">
      <w:pPr>
        <w:rPr>
          <w:lang w:eastAsia="en-GB"/>
        </w:rPr>
      </w:pPr>
    </w:p>
    <w:p w14:paraId="308C3A62" w14:textId="77777777" w:rsidR="00211FC1" w:rsidRPr="0099416A" w:rsidRDefault="00211FC1" w:rsidP="00211FC1">
      <w:pPr>
        <w:rPr>
          <w:lang w:eastAsia="en-GB"/>
        </w:rPr>
      </w:pPr>
    </w:p>
    <w:p w14:paraId="0EA89E24" w14:textId="77777777" w:rsidR="00211FC1" w:rsidRPr="0099416A" w:rsidRDefault="00211FC1" w:rsidP="00211FC1">
      <w:pPr>
        <w:rPr>
          <w:lang w:eastAsia="en-GB"/>
        </w:rPr>
      </w:pPr>
    </w:p>
    <w:p w14:paraId="75C78B10" w14:textId="77777777" w:rsidR="00211FC1" w:rsidRPr="0099416A" w:rsidRDefault="00211FC1" w:rsidP="00211FC1">
      <w:pPr>
        <w:pStyle w:val="Caption"/>
      </w:pPr>
    </w:p>
    <w:p w14:paraId="032EE9AA" w14:textId="77777777" w:rsidR="00211FC1" w:rsidRPr="0099416A" w:rsidRDefault="00211FC1" w:rsidP="00211FC1">
      <w:pPr>
        <w:pStyle w:val="Caption"/>
      </w:pPr>
    </w:p>
    <w:p w14:paraId="39C6D42F" w14:textId="77777777" w:rsidR="00211FC1" w:rsidRPr="0099416A" w:rsidRDefault="00211FC1" w:rsidP="00211FC1">
      <w:pPr>
        <w:pStyle w:val="Caption"/>
      </w:pPr>
    </w:p>
    <w:p w14:paraId="1BC6D61C" w14:textId="77777777" w:rsidR="00211FC1" w:rsidRPr="0099416A" w:rsidRDefault="00211FC1" w:rsidP="00211FC1">
      <w:pPr>
        <w:pStyle w:val="Caption"/>
      </w:pPr>
    </w:p>
    <w:p w14:paraId="3610C225" w14:textId="77777777" w:rsidR="00211FC1" w:rsidRPr="0099416A" w:rsidRDefault="00211FC1" w:rsidP="00211FC1">
      <w:pPr>
        <w:pStyle w:val="Caption"/>
      </w:pPr>
    </w:p>
    <w:p w14:paraId="3BF4D457" w14:textId="77777777" w:rsidR="00211FC1" w:rsidRPr="0099416A" w:rsidRDefault="00211FC1" w:rsidP="00211FC1">
      <w:pPr>
        <w:pStyle w:val="Caption"/>
      </w:pPr>
    </w:p>
    <w:p w14:paraId="3A82F1B6" w14:textId="77777777" w:rsidR="00211FC1" w:rsidRPr="0099416A" w:rsidRDefault="00211FC1" w:rsidP="00211FC1">
      <w:pPr>
        <w:pStyle w:val="Caption"/>
      </w:pPr>
    </w:p>
    <w:p w14:paraId="4C7FA05E" w14:textId="77777777" w:rsidR="00211FC1" w:rsidRPr="0099416A" w:rsidRDefault="00211FC1" w:rsidP="00211FC1">
      <w:pPr>
        <w:pStyle w:val="Caption"/>
      </w:pPr>
    </w:p>
    <w:p w14:paraId="57381A67" w14:textId="77777777" w:rsidR="00211FC1" w:rsidRPr="0099416A" w:rsidRDefault="00211FC1" w:rsidP="00211FC1">
      <w:pPr>
        <w:pStyle w:val="Caption"/>
      </w:pPr>
    </w:p>
    <w:p w14:paraId="1E59BC9C" w14:textId="77777777" w:rsidR="00211FC1" w:rsidRPr="0099416A" w:rsidRDefault="00211FC1" w:rsidP="00211FC1">
      <w:pPr>
        <w:pStyle w:val="Caption"/>
      </w:pPr>
    </w:p>
    <w:p w14:paraId="73A56251" w14:textId="77777777" w:rsidR="00211FC1" w:rsidRPr="0099416A" w:rsidRDefault="00211FC1" w:rsidP="00211FC1">
      <w:pPr>
        <w:pStyle w:val="Caption"/>
      </w:pPr>
    </w:p>
    <w:p w14:paraId="2AB9BFBA" w14:textId="77777777" w:rsidR="00211FC1" w:rsidRPr="0099416A" w:rsidRDefault="00211FC1" w:rsidP="00211FC1">
      <w:pPr>
        <w:pStyle w:val="Caption"/>
      </w:pPr>
    </w:p>
    <w:p w14:paraId="32FD179D" w14:textId="77777777" w:rsidR="00211FC1" w:rsidRPr="0099416A" w:rsidRDefault="00211FC1" w:rsidP="00211FC1">
      <w:pPr>
        <w:pStyle w:val="Caption"/>
      </w:pPr>
    </w:p>
    <w:p w14:paraId="327FC218" w14:textId="77777777" w:rsidR="00211FC1" w:rsidRPr="0099416A" w:rsidRDefault="00211FC1" w:rsidP="00211FC1">
      <w:pPr>
        <w:pStyle w:val="Caption"/>
      </w:pPr>
    </w:p>
    <w:p w14:paraId="6A45E74F" w14:textId="77777777" w:rsidR="00211FC1" w:rsidRPr="0099416A" w:rsidRDefault="00211FC1" w:rsidP="00211FC1">
      <w:pPr>
        <w:pStyle w:val="Heading3"/>
      </w:pPr>
      <w:bookmarkStart w:id="114" w:name="_Toc494532673"/>
      <w:r w:rsidRPr="0099416A">
        <w:t>Effects of Dust</w:t>
      </w:r>
      <w:bookmarkEnd w:id="114"/>
      <w:r w:rsidRPr="0099416A">
        <w:rPr>
          <w:lang w:eastAsia="en-GB"/>
        </w:rPr>
        <w:t xml:space="preserve"> </w:t>
      </w:r>
    </w:p>
    <w:p w14:paraId="16C7C4AD" w14:textId="77777777" w:rsidR="00211FC1" w:rsidRPr="0099416A" w:rsidRDefault="00211FC1" w:rsidP="00211FC1">
      <w:pPr>
        <w:rPr>
          <w:lang w:eastAsia="en-GB"/>
        </w:rPr>
      </w:pPr>
      <w:r w:rsidRPr="0099416A">
        <w:rPr>
          <w:lang w:eastAsia="en-GB"/>
        </w:rPr>
        <w:t>Sun and Jiang found that the reduction of ef</w:t>
      </w:r>
      <w:r w:rsidRPr="0099416A">
        <w:rPr>
          <w:rFonts w:ascii="AdvOT863180fb+fb" w:hAnsi="AdvOT863180fb+fb" w:cs="AdvOT863180fb+fb"/>
          <w:lang w:eastAsia="en-GB"/>
        </w:rPr>
        <w:t>fi</w:t>
      </w:r>
      <w:r w:rsidRPr="0099416A">
        <w:rPr>
          <w:lang w:eastAsia="en-GB"/>
        </w:rPr>
        <w:t>ciency has a linear relationship with the dust deposition density, and the difference caused by cell types was not obvious.</w:t>
      </w:r>
      <w:r w:rsidRPr="0099416A">
        <w:t xml:space="preserve"> It was found that dust pollution had a</w:t>
      </w:r>
      <w:r w:rsidRPr="0099416A">
        <w:rPr>
          <w:lang w:eastAsia="en-GB"/>
        </w:rPr>
        <w:t xml:space="preserve"> signi</w:t>
      </w:r>
      <w:r w:rsidRPr="0099416A">
        <w:rPr>
          <w:rFonts w:ascii="AdvOT863180fb+fb" w:hAnsi="AdvOT863180fb+fb" w:cs="AdvOT863180fb+fb"/>
          <w:lang w:eastAsia="en-GB"/>
        </w:rPr>
        <w:t>fi</w:t>
      </w:r>
      <w:r w:rsidRPr="0099416A">
        <w:rPr>
          <w:lang w:eastAsia="en-GB"/>
        </w:rPr>
        <w:t>cant impact on PV module output, corresponding to a reduction of PV output ef</w:t>
      </w:r>
      <w:r w:rsidRPr="0099416A">
        <w:rPr>
          <w:rFonts w:ascii="AdvOT863180fb+fb" w:hAnsi="AdvOT863180fb+fb" w:cs="AdvOT863180fb+fb"/>
          <w:lang w:eastAsia="en-GB"/>
        </w:rPr>
        <w:t>fi</w:t>
      </w:r>
      <w:r w:rsidRPr="0099416A">
        <w:rPr>
          <w:lang w:eastAsia="en-GB"/>
        </w:rPr>
        <w:t xml:space="preserve">ciency which grew from 0 to 26% </w:t>
      </w:r>
      <w:r w:rsidRPr="0099416A">
        <w:rPr>
          <w:lang w:eastAsia="en-GB"/>
        </w:rPr>
        <w:fldChar w:fldCharType="begin"/>
      </w:r>
      <w:r w:rsidRPr="0099416A">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99416A">
        <w:rPr>
          <w:lang w:eastAsia="en-GB"/>
        </w:rPr>
        <w:fldChar w:fldCharType="separate"/>
      </w:r>
      <w:r w:rsidRPr="0099416A">
        <w:rPr>
          <w:lang w:eastAsia="en-GB"/>
        </w:rPr>
        <w:t>[</w:t>
      </w:r>
      <w:hyperlink w:anchor="_ENREF_45" w:tooltip="Jiang, 2011 #162" w:history="1">
        <w:r w:rsidRPr="0099416A">
          <w:rPr>
            <w:lang w:eastAsia="en-GB"/>
          </w:rPr>
          <w:t>45</w:t>
        </w:r>
      </w:hyperlink>
      <w:r w:rsidRPr="0099416A">
        <w:rPr>
          <w:lang w:eastAsia="en-GB"/>
        </w:rPr>
        <w:t>]</w:t>
      </w:r>
      <w:r w:rsidRPr="0099416A">
        <w:rPr>
          <w:lang w:eastAsia="en-GB"/>
        </w:rPr>
        <w:fldChar w:fldCharType="end"/>
      </w:r>
      <w:r w:rsidRPr="0099416A">
        <w:rPr>
          <w:lang w:eastAsia="en-GB"/>
        </w:rPr>
        <w:t xml:space="preserve">. This evaluation was validated by another study by Mani and Pillai who recorded dust deposition loss of 5.86%, with the winter losses being 4–5% and 6–7% losses in summer </w:t>
      </w:r>
      <w:r w:rsidRPr="0099416A">
        <w:rPr>
          <w:lang w:eastAsia="en-GB"/>
        </w:rPr>
        <w:fldChar w:fldCharType="begin"/>
      </w:r>
      <w:r w:rsidRPr="0099416A">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99416A">
        <w:rPr>
          <w:lang w:eastAsia="en-GB"/>
        </w:rPr>
        <w:fldChar w:fldCharType="separate"/>
      </w:r>
      <w:r w:rsidRPr="0099416A">
        <w:rPr>
          <w:lang w:eastAsia="en-GB"/>
        </w:rPr>
        <w:t>[</w:t>
      </w:r>
      <w:hyperlink w:anchor="_ENREF_46" w:tooltip="Mani, 2010 #161" w:history="1">
        <w:r w:rsidRPr="0099416A">
          <w:rPr>
            <w:lang w:eastAsia="en-GB"/>
          </w:rPr>
          <w:t>46</w:t>
        </w:r>
      </w:hyperlink>
      <w:r w:rsidRPr="0099416A">
        <w:rPr>
          <w:lang w:eastAsia="en-GB"/>
        </w:rPr>
        <w:t>]</w:t>
      </w:r>
      <w:r w:rsidRPr="0099416A">
        <w:rPr>
          <w:lang w:eastAsia="en-GB"/>
        </w:rPr>
        <w:fldChar w:fldCharType="end"/>
      </w:r>
      <w:r w:rsidRPr="0099416A">
        <w:rPr>
          <w:lang w:eastAsia="en-GB"/>
        </w:rPr>
        <w:t>. These figures were significantly lower than the maximum of 26% from Sun and Jiang, but validated the reduction in PV output from dust deposition.</w:t>
      </w:r>
    </w:p>
    <w:p w14:paraId="08D0E7CF" w14:textId="77777777" w:rsidR="00211FC1" w:rsidRPr="0099416A" w:rsidRDefault="00211FC1" w:rsidP="00211FC1">
      <w:pPr>
        <w:pStyle w:val="Heading3"/>
        <w:numPr>
          <w:ilvl w:val="0"/>
          <w:numId w:val="0"/>
        </w:numPr>
      </w:pPr>
      <w:r w:rsidRPr="0099416A">
        <w:br w:type="page"/>
      </w:r>
    </w:p>
    <w:p w14:paraId="5159A433" w14:textId="77777777" w:rsidR="00211FC1" w:rsidRPr="0099416A" w:rsidRDefault="00211FC1" w:rsidP="00211FC1">
      <w:pPr>
        <w:pStyle w:val="Heading3"/>
      </w:pPr>
      <w:bookmarkStart w:id="115" w:name="_Ref492834828"/>
      <w:bookmarkStart w:id="116" w:name="_Ref492834849"/>
      <w:bookmarkStart w:id="117" w:name="_Toc494532674"/>
      <w:r w:rsidRPr="0099416A">
        <w:lastRenderedPageBreak/>
        <w:t>Costs of PV</w:t>
      </w:r>
      <w:bookmarkEnd w:id="115"/>
      <w:bookmarkEnd w:id="116"/>
      <w:bookmarkEnd w:id="117"/>
    </w:p>
    <w:p w14:paraId="76FD149C" w14:textId="77777777" w:rsidR="00211FC1" w:rsidRPr="0099416A" w:rsidRDefault="00211FC1" w:rsidP="00211FC1">
      <w:r w:rsidRPr="0099416A">
        <w:t xml:space="preserve">The cost of a solar panel installation varies due to three primary factors </w:t>
      </w:r>
      <w:r w:rsidRPr="0099416A">
        <w:fldChar w:fldCharType="begin"/>
      </w:r>
      <w:r w:rsidRPr="0099416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99416A">
        <w:fldChar w:fldCharType="separate"/>
      </w:r>
      <w:r w:rsidRPr="0099416A">
        <w:t>[</w:t>
      </w:r>
      <w:hyperlink w:anchor="_ENREF_47" w:tooltip="Government, 2017 #105" w:history="1">
        <w:r w:rsidRPr="0099416A">
          <w:t>47</w:t>
        </w:r>
      </w:hyperlink>
      <w:r w:rsidRPr="0099416A">
        <w:t>]</w:t>
      </w:r>
      <w:r w:rsidRPr="0099416A">
        <w:fldChar w:fldCharType="end"/>
      </w:r>
      <w:r w:rsidRPr="0099416A">
        <w:t xml:space="preserve">: </w:t>
      </w:r>
    </w:p>
    <w:p w14:paraId="660CADF0" w14:textId="77777777" w:rsidR="00211FC1" w:rsidRPr="0099416A" w:rsidRDefault="00211FC1" w:rsidP="00211FC1">
      <w:pPr>
        <w:pStyle w:val="ListParagraph"/>
        <w:numPr>
          <w:ilvl w:val="0"/>
          <w:numId w:val="8"/>
        </w:numPr>
      </w:pPr>
      <w:r w:rsidRPr="0099416A">
        <w:t>System Size</w:t>
      </w:r>
    </w:p>
    <w:p w14:paraId="0F79C767" w14:textId="77777777" w:rsidR="00211FC1" w:rsidRPr="0099416A" w:rsidRDefault="00211FC1" w:rsidP="00211FC1">
      <w:pPr>
        <w:pStyle w:val="ListParagraph"/>
        <w:numPr>
          <w:ilvl w:val="1"/>
          <w:numId w:val="8"/>
        </w:numPr>
      </w:pPr>
      <w:r w:rsidRPr="0099416A">
        <w:t>Generally, a 1.5kW system will produce a third of some households demands. 3.0kW and 5.0kW systems are becoming more common.</w:t>
      </w:r>
    </w:p>
    <w:p w14:paraId="4DE36D85" w14:textId="77777777" w:rsidR="00211FC1" w:rsidRPr="0099416A" w:rsidRDefault="00211FC1" w:rsidP="00211FC1">
      <w:pPr>
        <w:pStyle w:val="ListParagraph"/>
      </w:pPr>
    </w:p>
    <w:p w14:paraId="28ED5C83" w14:textId="77777777" w:rsidR="00211FC1" w:rsidRPr="0099416A" w:rsidRDefault="00211FC1" w:rsidP="00211FC1">
      <w:pPr>
        <w:pStyle w:val="ListParagraph"/>
        <w:numPr>
          <w:ilvl w:val="0"/>
          <w:numId w:val="8"/>
        </w:numPr>
      </w:pPr>
      <w:r w:rsidRPr="0099416A">
        <w:t>Installation Type and Labour</w:t>
      </w:r>
    </w:p>
    <w:p w14:paraId="3502D539" w14:textId="77777777" w:rsidR="00211FC1" w:rsidRPr="0099416A" w:rsidRDefault="00211FC1" w:rsidP="00211FC1">
      <w:pPr>
        <w:pStyle w:val="ListParagraph"/>
        <w:numPr>
          <w:ilvl w:val="1"/>
          <w:numId w:val="8"/>
        </w:numPr>
      </w:pPr>
      <w:r w:rsidRPr="0099416A">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48BAB80F" w14:textId="77777777" w:rsidR="00211FC1" w:rsidRPr="0099416A" w:rsidRDefault="00211FC1" w:rsidP="00211FC1">
      <w:pPr>
        <w:pStyle w:val="ListParagraph"/>
      </w:pPr>
    </w:p>
    <w:p w14:paraId="3E33F4CF" w14:textId="77777777" w:rsidR="00211FC1" w:rsidRPr="0099416A" w:rsidRDefault="00211FC1" w:rsidP="00211FC1">
      <w:pPr>
        <w:pStyle w:val="ListParagraph"/>
        <w:numPr>
          <w:ilvl w:val="0"/>
          <w:numId w:val="8"/>
        </w:numPr>
      </w:pPr>
      <w:r w:rsidRPr="0099416A">
        <w:t>Brand</w:t>
      </w:r>
    </w:p>
    <w:p w14:paraId="6A438F79" w14:textId="77777777" w:rsidR="00211FC1" w:rsidRPr="0099416A" w:rsidRDefault="00211FC1" w:rsidP="00211FC1">
      <w:pPr>
        <w:pStyle w:val="ListParagraph"/>
        <w:numPr>
          <w:ilvl w:val="1"/>
          <w:numId w:val="8"/>
        </w:numPr>
      </w:pPr>
      <w:r w:rsidRPr="0099416A">
        <w:t>The brand affects the price of system with the more established brands having correspondingly higher price. Generally, with warranty up to 25 years.</w:t>
      </w:r>
    </w:p>
    <w:p w14:paraId="3CE412D6" w14:textId="77777777" w:rsidR="00211FC1" w:rsidRPr="0099416A" w:rsidRDefault="00211FC1" w:rsidP="00211FC1">
      <w:pPr>
        <w:pStyle w:val="ListParagraph"/>
      </w:pPr>
    </w:p>
    <w:p w14:paraId="14B37B94" w14:textId="77777777" w:rsidR="00211FC1" w:rsidRPr="0099416A" w:rsidRDefault="00211FC1" w:rsidP="00211FC1">
      <w:r w:rsidRPr="0099416A">
        <w:t xml:space="preserve">From the Australian Government website, it states the approximate cost of a solar system after the rebate and is shown in </w:t>
      </w:r>
      <w:r w:rsidRPr="0099416A">
        <w:fldChar w:fldCharType="begin"/>
      </w:r>
      <w:r w:rsidRPr="0099416A">
        <w:instrText xml:space="preserve"> REF _Ref480221996 \h  \* MERGEFORMAT </w:instrText>
      </w:r>
      <w:r w:rsidRPr="0099416A">
        <w:fldChar w:fldCharType="separate"/>
      </w:r>
      <w:r w:rsidRPr="0099416A">
        <w:t>Table 2</w:t>
      </w:r>
      <w:r w:rsidRPr="0099416A">
        <w:noBreakHyphen/>
        <w:t>2</w:t>
      </w:r>
      <w:r w:rsidRPr="0099416A">
        <w:fldChar w:fldCharType="end"/>
      </w:r>
      <w:r w:rsidRPr="0099416A">
        <w:t xml:space="preserve"> below:</w:t>
      </w:r>
      <w:r w:rsidRPr="0099416A">
        <w:tab/>
      </w:r>
    </w:p>
    <w:p w14:paraId="44989C74" w14:textId="77777777" w:rsidR="00211FC1" w:rsidRPr="0099416A" w:rsidRDefault="00211FC1" w:rsidP="00211FC1">
      <w:pPr>
        <w:pStyle w:val="Caption"/>
      </w:pPr>
      <w:bookmarkStart w:id="118" w:name="_Ref480221996"/>
      <w:bookmarkStart w:id="119" w:name="_Toc494553811"/>
      <w:r w:rsidRPr="0099416A">
        <w:t xml:space="preserve">Table </w:t>
      </w:r>
      <w:r w:rsidRPr="0099416A">
        <w:fldChar w:fldCharType="begin"/>
      </w:r>
      <w:r w:rsidRPr="0099416A">
        <w:instrText xml:space="preserve"> STYLEREF 1 \s </w:instrText>
      </w:r>
      <w:r w:rsidRPr="0099416A">
        <w:fldChar w:fldCharType="separate"/>
      </w:r>
      <w:r w:rsidRPr="0099416A">
        <w:t>2</w:t>
      </w:r>
      <w:r w:rsidRPr="0099416A">
        <w:fldChar w:fldCharType="end"/>
      </w:r>
      <w:r w:rsidRPr="0099416A">
        <w:noBreakHyphen/>
      </w:r>
      <w:r w:rsidRPr="0099416A">
        <w:fldChar w:fldCharType="begin"/>
      </w:r>
      <w:r w:rsidRPr="0099416A">
        <w:instrText xml:space="preserve"> SEQ Table \* ARABIC \s 1 </w:instrText>
      </w:r>
      <w:r w:rsidRPr="0099416A">
        <w:fldChar w:fldCharType="separate"/>
      </w:r>
      <w:r w:rsidRPr="0099416A">
        <w:t>2</w:t>
      </w:r>
      <w:r w:rsidRPr="0099416A">
        <w:fldChar w:fldCharType="end"/>
      </w:r>
      <w:bookmarkEnd w:id="118"/>
      <w:r w:rsidRPr="0099416A">
        <w:t xml:space="preserve"> - Approximate Cost of PV in QLD [42]</w:t>
      </w:r>
      <w:bookmarkEnd w:id="119"/>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211FC1" w:rsidRPr="0099416A" w14:paraId="42898DDD" w14:textId="77777777" w:rsidTr="00CF0625">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2DB6F71E" w14:textId="77777777" w:rsidR="00211FC1" w:rsidRPr="0099416A" w:rsidRDefault="00211FC1" w:rsidP="00CF0625">
            <w:pPr>
              <w:pStyle w:val="TableHeader"/>
            </w:pPr>
            <w:r w:rsidRPr="0099416A">
              <w:t>System Size</w:t>
            </w:r>
          </w:p>
        </w:tc>
        <w:tc>
          <w:tcPr>
            <w:tcW w:w="4508" w:type="dxa"/>
            <w:shd w:val="clear" w:color="auto" w:fill="BFBFBF" w:themeFill="background1" w:themeFillShade="BF"/>
          </w:tcPr>
          <w:p w14:paraId="5F32FFBB" w14:textId="77777777" w:rsidR="00211FC1" w:rsidRPr="0099416A" w:rsidRDefault="00211FC1" w:rsidP="00CF0625">
            <w:pPr>
              <w:pStyle w:val="TableHeader"/>
            </w:pPr>
            <w:r w:rsidRPr="0099416A">
              <w:t>Price (AUD)</w:t>
            </w:r>
          </w:p>
        </w:tc>
      </w:tr>
      <w:tr w:rsidR="00211FC1" w:rsidRPr="0099416A" w14:paraId="0A57D77B" w14:textId="77777777" w:rsidTr="00CF0625">
        <w:tc>
          <w:tcPr>
            <w:tcW w:w="4508" w:type="dxa"/>
          </w:tcPr>
          <w:p w14:paraId="32142476" w14:textId="77777777" w:rsidR="00211FC1" w:rsidRPr="0099416A" w:rsidRDefault="00211FC1" w:rsidP="00CF0625">
            <w:pPr>
              <w:pStyle w:val="TableBody"/>
              <w:framePr w:hSpace="0" w:wrap="auto" w:vAnchor="margin" w:hAnchor="text" w:xAlign="left" w:yAlign="inline"/>
            </w:pPr>
            <w:r w:rsidRPr="0099416A">
              <w:t>3kW</w:t>
            </w:r>
          </w:p>
        </w:tc>
        <w:tc>
          <w:tcPr>
            <w:tcW w:w="4508" w:type="dxa"/>
          </w:tcPr>
          <w:p w14:paraId="49C7A027" w14:textId="77777777" w:rsidR="00211FC1" w:rsidRPr="0099416A" w:rsidRDefault="00211FC1" w:rsidP="00CF0625">
            <w:pPr>
              <w:pStyle w:val="TableBody"/>
              <w:framePr w:hSpace="0" w:wrap="auto" w:vAnchor="margin" w:hAnchor="text" w:xAlign="left" w:yAlign="inline"/>
            </w:pPr>
            <w:r w:rsidRPr="0099416A">
              <w:t>$4,000 - $6,000</w:t>
            </w:r>
          </w:p>
        </w:tc>
      </w:tr>
      <w:tr w:rsidR="00211FC1" w:rsidRPr="0099416A" w14:paraId="465EC471" w14:textId="77777777" w:rsidTr="00CF0625">
        <w:tc>
          <w:tcPr>
            <w:tcW w:w="4508" w:type="dxa"/>
          </w:tcPr>
          <w:p w14:paraId="66F23EF5" w14:textId="77777777" w:rsidR="00211FC1" w:rsidRPr="0099416A" w:rsidRDefault="00211FC1" w:rsidP="00CF0625">
            <w:pPr>
              <w:pStyle w:val="TableBody"/>
              <w:framePr w:hSpace="0" w:wrap="auto" w:vAnchor="margin" w:hAnchor="text" w:xAlign="left" w:yAlign="inline"/>
            </w:pPr>
            <w:r w:rsidRPr="0099416A">
              <w:t>5kW</w:t>
            </w:r>
          </w:p>
        </w:tc>
        <w:tc>
          <w:tcPr>
            <w:tcW w:w="4508" w:type="dxa"/>
          </w:tcPr>
          <w:p w14:paraId="76661C76" w14:textId="77777777" w:rsidR="00211FC1" w:rsidRPr="0099416A" w:rsidRDefault="00211FC1" w:rsidP="00CF0625">
            <w:pPr>
              <w:pStyle w:val="TableBody"/>
              <w:framePr w:hSpace="0" w:wrap="auto" w:vAnchor="margin" w:hAnchor="text" w:xAlign="left" w:yAlign="inline"/>
            </w:pPr>
            <w:r w:rsidRPr="0099416A">
              <w:t>$5,000 - $8,500</w:t>
            </w:r>
          </w:p>
        </w:tc>
      </w:tr>
      <w:tr w:rsidR="00211FC1" w:rsidRPr="0099416A" w14:paraId="43435F9B" w14:textId="77777777" w:rsidTr="00CF0625">
        <w:tc>
          <w:tcPr>
            <w:tcW w:w="4508" w:type="dxa"/>
          </w:tcPr>
          <w:p w14:paraId="3CA2FA58" w14:textId="77777777" w:rsidR="00211FC1" w:rsidRPr="0099416A" w:rsidRDefault="00211FC1" w:rsidP="00CF0625">
            <w:pPr>
              <w:pStyle w:val="TableBody"/>
              <w:framePr w:hSpace="0" w:wrap="auto" w:vAnchor="margin" w:hAnchor="text" w:xAlign="left" w:yAlign="inline"/>
            </w:pPr>
            <w:r w:rsidRPr="0099416A">
              <w:t>10kW</w:t>
            </w:r>
          </w:p>
        </w:tc>
        <w:tc>
          <w:tcPr>
            <w:tcW w:w="4508" w:type="dxa"/>
          </w:tcPr>
          <w:p w14:paraId="536ACCE5" w14:textId="77777777" w:rsidR="00211FC1" w:rsidRPr="0099416A" w:rsidRDefault="00211FC1" w:rsidP="00CF0625">
            <w:pPr>
              <w:pStyle w:val="TableBody"/>
              <w:framePr w:hSpace="0" w:wrap="auto" w:vAnchor="margin" w:hAnchor="text" w:xAlign="left" w:yAlign="inline"/>
            </w:pPr>
            <w:r w:rsidRPr="0099416A">
              <w:t>$12,000 - $16,000</w:t>
            </w:r>
          </w:p>
        </w:tc>
      </w:tr>
    </w:tbl>
    <w:p w14:paraId="0AB7A52A" w14:textId="77777777" w:rsidR="00211FC1" w:rsidRPr="0099416A" w:rsidRDefault="00211FC1" w:rsidP="00211FC1"/>
    <w:p w14:paraId="4247E64B" w14:textId="77777777" w:rsidR="00211FC1" w:rsidRPr="0099416A" w:rsidRDefault="00211FC1" w:rsidP="00211FC1"/>
    <w:p w14:paraId="5B5AA143" w14:textId="77777777" w:rsidR="00211FC1" w:rsidRPr="0099416A" w:rsidRDefault="00211FC1" w:rsidP="00211FC1">
      <w:r w:rsidRPr="0099416A">
        <w:t>It then goes on to state that an average 1.5 kW system will generate approximately 6.3 kWhr of electricity per day. The Australian Government uses the number 18</w:t>
      </w:r>
      <w:r>
        <w:t xml:space="preserve"> </w:t>
      </w:r>
      <w:r w:rsidRPr="0099416A">
        <w:t>kWhr for the average household, although later in this paper it is re-established at 20</w:t>
      </w:r>
      <w:r>
        <w:t xml:space="preserve"> </w:t>
      </w:r>
      <w:r w:rsidRPr="0099416A">
        <w:t xml:space="preserve">kWhr. Using this number we arrive at a 1/3 reduction in electricity price for a household with irradiance equivalent to Brisbane, Australia </w:t>
      </w:r>
      <w:r w:rsidRPr="0099416A">
        <w:fldChar w:fldCharType="begin"/>
      </w:r>
      <w:r w:rsidRPr="0099416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99416A">
        <w:fldChar w:fldCharType="separate"/>
      </w:r>
      <w:r w:rsidRPr="0099416A">
        <w:t>[</w:t>
      </w:r>
      <w:hyperlink w:anchor="_ENREF_47" w:tooltip="Government, 2017 #105" w:history="1">
        <w:r w:rsidRPr="0099416A">
          <w:t>47</w:t>
        </w:r>
      </w:hyperlink>
      <w:r w:rsidRPr="0099416A">
        <w:t>]</w:t>
      </w:r>
      <w:r w:rsidRPr="0099416A">
        <w:fldChar w:fldCharType="end"/>
      </w:r>
      <w:r w:rsidRPr="0099416A">
        <w:t xml:space="preserve">. </w:t>
      </w:r>
    </w:p>
    <w:p w14:paraId="3EE97543" w14:textId="77777777" w:rsidR="00211FC1" w:rsidRPr="0099416A" w:rsidRDefault="00211FC1" w:rsidP="00211FC1">
      <w:pPr>
        <w:pStyle w:val="NormalWeb"/>
        <w:rPr>
          <w:lang w:eastAsia="zh-CN"/>
        </w:rPr>
      </w:pPr>
      <w:r w:rsidRPr="0099416A">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99416A">
        <w:fldChar w:fldCharType="begin"/>
      </w:r>
      <w:r w:rsidRPr="0099416A">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99416A">
        <w:fldChar w:fldCharType="separate"/>
      </w:r>
      <w:r w:rsidRPr="0099416A">
        <w:t>[</w:t>
      </w:r>
      <w:hyperlink w:anchor="_ENREF_48" w:tooltip="Kumar, 2009 #172" w:history="1">
        <w:r w:rsidRPr="0099416A">
          <w:t>48</w:t>
        </w:r>
      </w:hyperlink>
      <w:r w:rsidRPr="0099416A">
        <w:t>]</w:t>
      </w:r>
      <w:r w:rsidRPr="0099416A">
        <w:fldChar w:fldCharType="end"/>
      </w:r>
      <w:r w:rsidRPr="0099416A">
        <w:t>.</w:t>
      </w:r>
    </w:p>
    <w:p w14:paraId="1D4450BA" w14:textId="77777777" w:rsidR="00211FC1" w:rsidRPr="0099416A" w:rsidRDefault="00211FC1" w:rsidP="00211FC1">
      <w:pPr>
        <w:pStyle w:val="NormalWeb"/>
      </w:pPr>
      <w:r w:rsidRPr="0099416A">
        <w:t> </w:t>
      </w:r>
    </w:p>
    <w:p w14:paraId="60D9AAB0" w14:textId="77777777" w:rsidR="00211FC1" w:rsidRPr="0099416A" w:rsidRDefault="00211FC1" w:rsidP="00211FC1">
      <w:pPr>
        <w:pStyle w:val="NormalWeb"/>
      </w:pPr>
      <w:r w:rsidRPr="0099416A">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99416A">
        <w:fldChar w:fldCharType="begin"/>
      </w:r>
      <w:r w:rsidRPr="0099416A">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99416A">
        <w:fldChar w:fldCharType="separate"/>
      </w:r>
      <w:r w:rsidRPr="0099416A">
        <w:t>[</w:t>
      </w:r>
      <w:hyperlink w:anchor="_ENREF_49" w:tooltip="McCabe, 2011 #171" w:history="1">
        <w:r w:rsidRPr="0099416A">
          <w:t>49</w:t>
        </w:r>
      </w:hyperlink>
      <w:r w:rsidRPr="0099416A">
        <w:t>]</w:t>
      </w:r>
      <w:r w:rsidRPr="0099416A">
        <w:fldChar w:fldCharType="end"/>
      </w:r>
      <w:r w:rsidRPr="0099416A">
        <w:t>.</w:t>
      </w:r>
    </w:p>
    <w:p w14:paraId="197607D8" w14:textId="77777777" w:rsidR="00211FC1" w:rsidRPr="0099416A" w:rsidRDefault="00211FC1" w:rsidP="00211FC1">
      <w:pPr>
        <w:pStyle w:val="NormalWeb"/>
      </w:pPr>
      <w:r w:rsidRPr="0099416A">
        <w:t> </w:t>
      </w:r>
      <w:r w:rsidRPr="0099416A">
        <w:br w:type="page"/>
      </w:r>
    </w:p>
    <w:p w14:paraId="60179E24" w14:textId="77777777" w:rsidR="00211FC1" w:rsidRPr="0099416A" w:rsidRDefault="00211FC1" w:rsidP="00211FC1">
      <w:pPr>
        <w:pStyle w:val="Heading3"/>
      </w:pPr>
      <w:bookmarkStart w:id="120" w:name="_Toc494532675"/>
      <w:r w:rsidRPr="0099416A">
        <w:lastRenderedPageBreak/>
        <w:t>Payback of PV</w:t>
      </w:r>
      <w:bookmarkEnd w:id="120"/>
    </w:p>
    <w:p w14:paraId="051ABF85" w14:textId="77777777" w:rsidR="00211FC1" w:rsidRPr="0099416A" w:rsidRDefault="00211FC1" w:rsidP="00211FC1">
      <w:r w:rsidRPr="0099416A">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99416A">
        <w:fldChar w:fldCharType="begin"/>
      </w:r>
      <w:r w:rsidRPr="0099416A">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99416A">
        <w:fldChar w:fldCharType="separate"/>
      </w:r>
      <w:r w:rsidRPr="0099416A">
        <w:t>[</w:t>
      </w:r>
      <w:hyperlink w:anchor="_ENREF_50" w:tooltip="Rajoria, 2016 #124" w:history="1">
        <w:r w:rsidRPr="0099416A">
          <w:t>50</w:t>
        </w:r>
      </w:hyperlink>
      <w:r w:rsidRPr="0099416A">
        <w:t>]</w:t>
      </w:r>
      <w:r w:rsidRPr="0099416A">
        <w:fldChar w:fldCharType="end"/>
      </w:r>
      <w:r w:rsidRPr="0099416A">
        <w:t xml:space="preserve">. </w:t>
      </w:r>
    </w:p>
    <w:p w14:paraId="6E320F21" w14:textId="77777777" w:rsidR="00211FC1" w:rsidRPr="0099416A" w:rsidRDefault="00211FC1" w:rsidP="00211FC1"/>
    <w:p w14:paraId="117B5F93" w14:textId="77777777" w:rsidR="00211FC1" w:rsidRPr="0099416A" w:rsidRDefault="00211FC1" w:rsidP="00211FC1">
      <w:r w:rsidRPr="0099416A">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99416A">
        <w:fldChar w:fldCharType="begin"/>
      </w:r>
      <w:r w:rsidRPr="0099416A">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99416A">
        <w:fldChar w:fldCharType="separate"/>
      </w:r>
      <w:r w:rsidRPr="0099416A">
        <w:t>[</w:t>
      </w:r>
      <w:hyperlink w:anchor="_ENREF_51" w:tooltip="Knapp, 2001 #113" w:history="1">
        <w:r w:rsidRPr="0099416A">
          <w:t>51</w:t>
        </w:r>
      </w:hyperlink>
      <w:r w:rsidRPr="0099416A">
        <w:t>]</w:t>
      </w:r>
      <w:r w:rsidRPr="0099416A">
        <w:fldChar w:fldCharType="end"/>
      </w:r>
      <w:r w:rsidRPr="0099416A">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99416A">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instrText xml:space="preserve"> ADDIN EN.CITE </w:instrText>
      </w:r>
      <w:r>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instrText xml:space="preserve"> ADDIN EN.CITE.DATA </w:instrText>
      </w:r>
      <w:r>
        <w:fldChar w:fldCharType="end"/>
      </w:r>
      <w:r w:rsidRPr="0099416A">
        <w:fldChar w:fldCharType="separate"/>
      </w:r>
      <w:r>
        <w:rPr>
          <w:noProof/>
        </w:rPr>
        <w:t>[</w:t>
      </w:r>
      <w:hyperlink w:anchor="_ENREF_52" w:tooltip="Alsema, 2000 #126" w:history="1">
        <w:r>
          <w:rPr>
            <w:noProof/>
          </w:rPr>
          <w:t>52</w:t>
        </w:r>
      </w:hyperlink>
      <w:r>
        <w:rPr>
          <w:noProof/>
        </w:rPr>
        <w:t xml:space="preserve">, </w:t>
      </w:r>
      <w:hyperlink w:anchor="_ENREF_53" w:tooltip="Ganguly, 2016 #10" w:history="1">
        <w:r>
          <w:rPr>
            <w:noProof/>
          </w:rPr>
          <w:t>53</w:t>
        </w:r>
      </w:hyperlink>
      <w:r>
        <w:rPr>
          <w:noProof/>
        </w:rPr>
        <w:t>]</w:t>
      </w:r>
      <w:r w:rsidRPr="0099416A">
        <w:fldChar w:fldCharType="end"/>
      </w:r>
      <w:r w:rsidRPr="0099416A">
        <w:t>.</w:t>
      </w:r>
    </w:p>
    <w:p w14:paraId="450E442C" w14:textId="77777777" w:rsidR="00211FC1" w:rsidRPr="0099416A" w:rsidRDefault="00211FC1" w:rsidP="00211FC1">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99416A">
        <w:t xml:space="preserve">  </w:t>
      </w:r>
      <w:r w:rsidRPr="0099416A">
        <w:tab/>
      </w:r>
      <w:r w:rsidRPr="0099416A">
        <w:tab/>
      </w:r>
      <w:r w:rsidRPr="0099416A">
        <w:tab/>
      </w:r>
      <w:r w:rsidRPr="0099416A">
        <w:rPr>
          <w:rStyle w:val="EquationsChar"/>
        </w:rPr>
        <w:t xml:space="preserve"> </w:t>
      </w:r>
      <w:r w:rsidRPr="0099416A">
        <w:rPr>
          <w:rStyle w:val="EquationsChar"/>
          <w:i w:val="0"/>
        </w:rPr>
        <w:t>(</w:t>
      </w:r>
      <w:r w:rsidRPr="0099416A">
        <w:rPr>
          <w:rStyle w:val="EquationsChar"/>
          <w:i w:val="0"/>
        </w:rPr>
        <w:fldChar w:fldCharType="begin"/>
      </w:r>
      <w:r w:rsidRPr="0099416A">
        <w:rPr>
          <w:rStyle w:val="EquationsChar"/>
          <w:i w:val="0"/>
        </w:rPr>
        <w:instrText xml:space="preserve"> STYLEREF 1 \s </w:instrText>
      </w:r>
      <w:r w:rsidRPr="0099416A">
        <w:rPr>
          <w:rStyle w:val="EquationsChar"/>
          <w:i w:val="0"/>
        </w:rPr>
        <w:fldChar w:fldCharType="separate"/>
      </w:r>
      <w:r w:rsidRPr="0099416A">
        <w:rPr>
          <w:rStyle w:val="EquationsChar"/>
          <w:i w:val="0"/>
        </w:rPr>
        <w:t>2</w:t>
      </w:r>
      <w:r w:rsidRPr="0099416A">
        <w:rPr>
          <w:rStyle w:val="EquationsChar"/>
          <w:i w:val="0"/>
        </w:rPr>
        <w:fldChar w:fldCharType="end"/>
      </w:r>
      <w:r w:rsidRPr="0099416A">
        <w:rPr>
          <w:rStyle w:val="EquationsChar"/>
          <w:i w:val="0"/>
        </w:rPr>
        <w:noBreakHyphen/>
      </w:r>
      <w:r w:rsidRPr="0099416A">
        <w:rPr>
          <w:rStyle w:val="EquationsChar"/>
          <w:i w:val="0"/>
        </w:rPr>
        <w:fldChar w:fldCharType="begin"/>
      </w:r>
      <w:r w:rsidRPr="0099416A">
        <w:rPr>
          <w:rStyle w:val="EquationsChar"/>
          <w:i w:val="0"/>
        </w:rPr>
        <w:instrText xml:space="preserve"> SEQ Equation \* ARABIC \s 1 </w:instrText>
      </w:r>
      <w:r w:rsidRPr="0099416A">
        <w:rPr>
          <w:rStyle w:val="EquationsChar"/>
          <w:i w:val="0"/>
        </w:rPr>
        <w:fldChar w:fldCharType="separate"/>
      </w:r>
      <w:r w:rsidRPr="0099416A">
        <w:rPr>
          <w:rStyle w:val="EquationsChar"/>
          <w:i w:val="0"/>
        </w:rPr>
        <w:t>10</w:t>
      </w:r>
      <w:r w:rsidRPr="0099416A">
        <w:rPr>
          <w:rStyle w:val="EquationsChar"/>
          <w:i w:val="0"/>
        </w:rPr>
        <w:fldChar w:fldCharType="end"/>
      </w:r>
      <w:r w:rsidRPr="0099416A">
        <w:rPr>
          <w:rStyle w:val="EquationsChar"/>
          <w:i w:val="0"/>
        </w:rPr>
        <w:t>)</w:t>
      </w:r>
    </w:p>
    <w:p w14:paraId="4F5A278C" w14:textId="77777777" w:rsidR="00211FC1" w:rsidRPr="0099416A" w:rsidRDefault="00211FC1" w:rsidP="00211FC1">
      <w:r w:rsidRPr="0099416A">
        <w:t>Where:</w:t>
      </w:r>
    </w:p>
    <w:p w14:paraId="50ABFE59" w14:textId="77777777" w:rsidR="00211FC1" w:rsidRPr="0099416A" w:rsidRDefault="00211FC1" w:rsidP="00211FC1">
      <w:pPr>
        <w:pStyle w:val="Bullet"/>
        <w:numPr>
          <w:ilvl w:val="0"/>
          <w:numId w:val="14"/>
        </w:numPr>
        <w:rPr>
          <w:lang w:val="en-AU"/>
        </w:rPr>
      </w:pPr>
      <m:oMath>
        <m:r>
          <w:rPr>
            <w:rFonts w:ascii="Cambria Math" w:hAnsi="Cambria Math" w:cs="Cambria Math"/>
            <w:lang w:val="en-AU"/>
          </w:rPr>
          <m:t>p</m:t>
        </m:r>
        <m:r>
          <w:rPr>
            <w:rFonts w:ascii="Cambria Math" w:hAnsi="Cambria Math"/>
            <w:lang w:val="en-AU"/>
          </w:rPr>
          <m:t>roduc</m:t>
        </m:r>
        <m:r>
          <m:rPr>
            <m:sty m:val="p"/>
          </m:rPr>
          <w:rPr>
            <w:rFonts w:ascii="Cambria Math" w:hAnsi="Cambria Math" w:cs="Cambria Math"/>
            <w:lang w:val="en-AU"/>
          </w:rPr>
          <m:t>t</m:t>
        </m:r>
        <m:r>
          <w:rPr>
            <w:rFonts w:ascii="Cambria Math" w:hAnsi="Cambria Math"/>
            <w:lang w:val="en-AU"/>
          </w:rPr>
          <m:t>ion</m:t>
        </m:r>
        <m:r>
          <m:rPr>
            <m:sty m:val="p"/>
          </m:rPr>
          <w:rPr>
            <w:rFonts w:ascii="Cambria Math" w:hAnsi="Cambria Math"/>
            <w:lang w:val="en-AU"/>
          </w:rPr>
          <m:t xml:space="preserve"> </m:t>
        </m:r>
        <m:r>
          <w:rPr>
            <w:rFonts w:ascii="Cambria Math" w:hAnsi="Cambria Math"/>
            <w:lang w:val="en-AU"/>
          </w:rPr>
          <m:t>energy</m:t>
        </m:r>
        <m:r>
          <m:rPr>
            <m:sty m:val="p"/>
          </m:rPr>
          <w:rPr>
            <w:rFonts w:ascii="Cambria Math" w:hAnsi="Cambria Math"/>
            <w:lang w:val="en-AU"/>
          </w:rPr>
          <m:t xml:space="preserve"> </m:t>
        </m:r>
        <m:r>
          <w:rPr>
            <w:rFonts w:ascii="Cambria Math" w:hAnsi="Cambria Math"/>
            <w:lang w:val="en-AU"/>
          </w:rPr>
          <m:t>requirements</m:t>
        </m:r>
      </m:oMath>
      <w:r w:rsidRPr="0099416A">
        <w:rPr>
          <w:lang w:val="en-AU"/>
        </w:rPr>
        <w:t xml:space="preserve"> - the gross energy required to produce the product i.e. upstream process and raw materials i.e. silicon</w:t>
      </w:r>
    </w:p>
    <w:p w14:paraId="71498A06" w14:textId="77777777" w:rsidR="00211FC1" w:rsidRPr="0099416A" w:rsidRDefault="00211FC1" w:rsidP="00211FC1">
      <w:pPr>
        <w:pStyle w:val="Bullet"/>
        <w:numPr>
          <w:ilvl w:val="0"/>
          <w:numId w:val="14"/>
        </w:numPr>
        <w:rPr>
          <w:lang w:val="en-AU"/>
        </w:rPr>
      </w:pPr>
      <m:oMath>
        <m:r>
          <w:rPr>
            <w:rFonts w:ascii="Cambria Math" w:hAnsi="Cambria Math" w:cs="Cambria Math"/>
            <w:lang w:val="en-AU"/>
          </w:rPr>
          <m:t>p</m:t>
        </m:r>
        <m:r>
          <w:rPr>
            <w:rFonts w:ascii="Cambria Math" w:hAnsi="Cambria Math"/>
            <w:lang w:val="en-AU"/>
          </w:rPr>
          <m:t>ower</m:t>
        </m:r>
        <m:r>
          <m:rPr>
            <m:sty m:val="p"/>
          </m:rPr>
          <w:rPr>
            <w:rFonts w:ascii="Cambria Math" w:hAnsi="Cambria Math"/>
            <w:lang w:val="en-AU"/>
          </w:rPr>
          <m:t xml:space="preserve"> </m:t>
        </m:r>
        <m:r>
          <w:rPr>
            <w:rFonts w:ascii="Cambria Math" w:hAnsi="Cambria Math"/>
            <w:lang w:val="en-AU"/>
          </w:rPr>
          <m:t>rating</m:t>
        </m:r>
      </m:oMath>
      <w:r w:rsidRPr="0099416A">
        <w:rPr>
          <w:lang w:val="en-AU"/>
        </w:rPr>
        <w:t xml:space="preserve"> - or efficiency is the rate at which the incoming sunlight is converted into electrical energy and includes system losses</w:t>
      </w:r>
    </w:p>
    <w:p w14:paraId="2D410563" w14:textId="77777777" w:rsidR="00211FC1" w:rsidRPr="0099416A" w:rsidRDefault="00211FC1" w:rsidP="00211FC1">
      <w:pPr>
        <w:pStyle w:val="Bullet"/>
        <w:numPr>
          <w:ilvl w:val="0"/>
          <w:numId w:val="14"/>
        </w:numPr>
        <w:rPr>
          <w:lang w:val="en-AU"/>
        </w:rPr>
      </w:pPr>
      <m:oMath>
        <m:r>
          <w:rPr>
            <w:rFonts w:ascii="Cambria Math" w:hAnsi="Cambria Math" w:cs="Cambria Math"/>
            <w:lang w:val="en-AU"/>
          </w:rPr>
          <m:t>i</m:t>
        </m:r>
        <m:r>
          <w:rPr>
            <w:rFonts w:ascii="Cambria Math" w:hAnsi="Cambria Math"/>
            <w:lang w:val="en-AU"/>
          </w:rPr>
          <m:t>nsolati</m:t>
        </m:r>
        <m:r>
          <w:rPr>
            <w:rFonts w:ascii="Cambria Math" w:hAnsi="Cambria Math" w:cs="Cambria Math"/>
            <w:lang w:val="en-AU"/>
          </w:rPr>
          <m:t>o</m:t>
        </m:r>
        <m:r>
          <w:rPr>
            <w:rFonts w:ascii="Cambria Math" w:hAnsi="Cambria Math"/>
            <w:lang w:val="en-AU"/>
          </w:rPr>
          <m:t>n</m:t>
        </m:r>
      </m:oMath>
      <w:r w:rsidRPr="0099416A">
        <w:rPr>
          <w:lang w:val="en-AU"/>
        </w:rPr>
        <w:t xml:space="preserve"> - solar insolation or irradiance but also extends to installation style incorporating roof tilt, orientation, tracking, grid or standalone connection</w:t>
      </w:r>
    </w:p>
    <w:p w14:paraId="32786E86" w14:textId="77777777" w:rsidR="00211FC1" w:rsidRPr="0099416A" w:rsidRDefault="00211FC1" w:rsidP="00211FC1">
      <w:r w:rsidRPr="0099416A">
        <mc:AlternateContent>
          <mc:Choice Requires="wpg">
            <w:drawing>
              <wp:anchor distT="0" distB="0" distL="114300" distR="114300" simplePos="0" relativeHeight="251693056" behindDoc="0" locked="0" layoutInCell="1" allowOverlap="1" wp14:anchorId="40A9B994" wp14:editId="4A41484B">
                <wp:simplePos x="0" y="0"/>
                <wp:positionH relativeFrom="column">
                  <wp:posOffset>-38100</wp:posOffset>
                </wp:positionH>
                <wp:positionV relativeFrom="paragraph">
                  <wp:posOffset>1110615</wp:posOffset>
                </wp:positionV>
                <wp:extent cx="5800725" cy="2639695"/>
                <wp:effectExtent l="0" t="0" r="9525" b="8255"/>
                <wp:wrapSquare wrapText="bothSides"/>
                <wp:docPr id="7307" name="Group 7307"/>
                <wp:cNvGraphicFramePr/>
                <a:graphic xmlns:a="http://schemas.openxmlformats.org/drawingml/2006/main">
                  <a:graphicData uri="http://schemas.microsoft.com/office/word/2010/wordprocessingGroup">
                    <wpg:wgp>
                      <wpg:cNvGrpSpPr/>
                      <wpg:grpSpPr>
                        <a:xfrm>
                          <a:off x="0" y="0"/>
                          <a:ext cx="5800725" cy="2639695"/>
                          <a:chOff x="216523" y="0"/>
                          <a:chExt cx="5801435" cy="2640008"/>
                        </a:xfrm>
                      </wpg:grpSpPr>
                      <pic:pic xmlns:pic="http://schemas.openxmlformats.org/drawingml/2006/picture">
                        <pic:nvPicPr>
                          <pic:cNvPr id="7305" name="Picture 7305"/>
                          <pic:cNvPicPr>
                            <a:picLocks noChangeAspect="1"/>
                          </pic:cNvPicPr>
                        </pic:nvPicPr>
                        <pic:blipFill>
                          <a:blip r:embed="rId116"/>
                          <a:stretch>
                            <a:fillRect/>
                          </a:stretch>
                        </pic:blipFill>
                        <pic:spPr>
                          <a:xfrm>
                            <a:off x="904240" y="0"/>
                            <a:ext cx="4602480" cy="2233295"/>
                          </a:xfrm>
                          <a:prstGeom prst="rect">
                            <a:avLst/>
                          </a:prstGeom>
                        </pic:spPr>
                      </pic:pic>
                      <wps:wsp>
                        <wps:cNvPr id="7306" name="Text Box 7306"/>
                        <wps:cNvSpPr txBox="1"/>
                        <wps:spPr>
                          <a:xfrm>
                            <a:off x="216523" y="2286000"/>
                            <a:ext cx="5801435" cy="354008"/>
                          </a:xfrm>
                          <a:prstGeom prst="rect">
                            <a:avLst/>
                          </a:prstGeom>
                          <a:solidFill>
                            <a:prstClr val="white"/>
                          </a:solidFill>
                          <a:ln>
                            <a:noFill/>
                          </a:ln>
                        </wps:spPr>
                        <wps:txbx>
                          <w:txbxContent>
                            <w:p w14:paraId="243F1804" w14:textId="77777777" w:rsidR="00211FC1" w:rsidRPr="00F15136" w:rsidRDefault="00211FC1" w:rsidP="00211FC1">
                              <w:pPr>
                                <w:pStyle w:val="Caption"/>
                                <w:rPr>
                                  <w:szCs w:val="24"/>
                                  <w:lang w:val="en-GB"/>
                                </w:rPr>
                              </w:pPr>
                              <w:bookmarkStart w:id="121" w:name="_Toc494553838"/>
                              <w:bookmarkStart w:id="122" w:name="_Ref48127170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2"/>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A9B994" id="Group 7307" o:spid="_x0000_s1086" style="position:absolute;left:0;text-align:left;margin-left:-3pt;margin-top:87.45pt;width:456.75pt;height:207.85pt;z-index:251693056;mso-width-relative:margin;mso-height-relative:margin" coordorigin="2165" coordsize="58014,26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17" o:title=""/>
                </v:shape>
                <v:shape id="Text Box 7306" o:spid="_x0000_s1088" type="#_x0000_t202" style="position:absolute;left:2165;top:22860;width:58014;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243F1804" w14:textId="77777777" w:rsidR="00211FC1" w:rsidRPr="00F15136" w:rsidRDefault="00211FC1" w:rsidP="00211FC1">
                        <w:pPr>
                          <w:pStyle w:val="Caption"/>
                          <w:rPr>
                            <w:szCs w:val="24"/>
                            <w:lang w:val="en-GB"/>
                          </w:rPr>
                        </w:pPr>
                        <w:bookmarkStart w:id="123" w:name="_Toc494553838"/>
                        <w:bookmarkStart w:id="124" w:name="_Ref48127170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4"/>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3"/>
                      </w:p>
                    </w:txbxContent>
                  </v:textbox>
                </v:shape>
                <w10:wrap type="square"/>
              </v:group>
            </w:pict>
          </mc:Fallback>
        </mc:AlternateContent>
      </w:r>
      <w:r w:rsidRPr="0099416A">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below </w:t>
      </w:r>
      <w:r w:rsidRPr="0099416A">
        <w:fldChar w:fldCharType="begin"/>
      </w:r>
      <w:r w:rsidRPr="0099416A">
        <w:instrText xml:space="preserve"> REF _Ref481271704 \h  \* MERGEFORMAT </w:instrText>
      </w:r>
      <w:r w:rsidRPr="0099416A">
        <w:fldChar w:fldCharType="separate"/>
      </w:r>
      <w:r w:rsidRPr="0099416A">
        <w:t>Figure 2</w:t>
      </w:r>
      <w:r w:rsidRPr="0099416A">
        <w:noBreakHyphen/>
        <w:t>18</w:t>
      </w:r>
      <w:r w:rsidRPr="0099416A">
        <w:fldChar w:fldCharType="end"/>
      </w:r>
      <w:r w:rsidRPr="0099416A">
        <w:t xml:space="preserve"> for EPBT decrease </w:t>
      </w:r>
      <w:r w:rsidRPr="0099416A">
        <w:fldChar w:fldCharType="begin"/>
      </w:r>
      <w:r w:rsidRPr="0099416A">
        <w:instrText xml:space="preserve"> ADDIN EN.CITE &lt;EndNote&gt;&lt;Cite&gt;&lt;Author&gt;Peharz&lt;/Author&gt;&lt;Year&gt;2005&lt;/Year&gt;&lt;RecNum&gt;125&lt;/RecNum&gt;&lt;DisplayText&gt;[51, 54]&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99416A">
        <w:fldChar w:fldCharType="separate"/>
      </w:r>
      <w:r w:rsidRPr="0099416A">
        <w:t>[</w:t>
      </w:r>
      <w:hyperlink w:anchor="_ENREF_51" w:tooltip="Knapp, 2001 #113" w:history="1">
        <w:r w:rsidRPr="0099416A">
          <w:t>51</w:t>
        </w:r>
      </w:hyperlink>
      <w:r w:rsidRPr="0099416A">
        <w:t xml:space="preserve">, </w:t>
      </w:r>
      <w:hyperlink w:anchor="_ENREF_54" w:tooltip="Peharz, 2005 #125" w:history="1">
        <w:r w:rsidRPr="0099416A">
          <w:t>54</w:t>
        </w:r>
      </w:hyperlink>
      <w:r w:rsidRPr="0099416A">
        <w:t>]</w:t>
      </w:r>
      <w:r w:rsidRPr="0099416A">
        <w:fldChar w:fldCharType="end"/>
      </w:r>
      <w:r w:rsidRPr="0099416A">
        <w:t>.</w:t>
      </w:r>
      <w:r w:rsidRPr="0099416A">
        <w:br w:type="page"/>
      </w:r>
    </w:p>
    <w:p w14:paraId="5134D010" w14:textId="77777777" w:rsidR="00211FC1" w:rsidRPr="0099416A" w:rsidRDefault="00211FC1" w:rsidP="00211FC1">
      <w:pPr>
        <w:pStyle w:val="Heading2"/>
      </w:pPr>
      <w:bookmarkStart w:id="125" w:name="_Toc494532676"/>
      <w:r w:rsidRPr="0099416A">
        <w:lastRenderedPageBreak/>
        <w:t>Inverter System Technologies</w:t>
      </w:r>
      <w:bookmarkEnd w:id="125"/>
    </w:p>
    <w:p w14:paraId="721ED74B" w14:textId="77777777" w:rsidR="00211FC1" w:rsidRPr="0099416A" w:rsidRDefault="00211FC1" w:rsidP="00211FC1">
      <w:r w:rsidRPr="0099416A">
        <w:t>An inverter, converter, solar inverter, or PV inverter is an electrical device which converts a DC input signal into a usable AC output signal. The inverter for a solar system converts the DC from the solar panels to AC, which can then be used in the residential household or f</w:t>
      </w:r>
      <w:r>
        <w:t>e</w:t>
      </w:r>
      <w:r w:rsidRPr="0099416A">
        <w:t xml:space="preserve">d into the commercial electrical grid. The solar inverter usually has additional unique functions when operating as a Distributed Energy Resource (DER) system with PV arrays such as maximum power point tracking (MPPT) and anti-islanding protection </w:t>
      </w:r>
      <w:r w:rsidRPr="0099416A">
        <w:fldChar w:fldCharType="begin"/>
      </w:r>
      <w:r w:rsidRPr="0099416A">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99416A">
        <w:fldChar w:fldCharType="separate"/>
      </w:r>
      <w:r w:rsidRPr="0099416A">
        <w:t>[</w:t>
      </w:r>
      <w:hyperlink w:anchor="_ENREF_55" w:tooltip="Jain, 2007 #73" w:history="1">
        <w:r w:rsidRPr="0099416A">
          <w:t>55</w:t>
        </w:r>
      </w:hyperlink>
      <w:r w:rsidRPr="0099416A">
        <w:t>]</w:t>
      </w:r>
      <w:r w:rsidRPr="0099416A">
        <w:fldChar w:fldCharType="end"/>
      </w:r>
      <w:r w:rsidRPr="0099416A">
        <w:t xml:space="preserve">. </w:t>
      </w:r>
    </w:p>
    <w:p w14:paraId="24363E27" w14:textId="77777777" w:rsidR="00211FC1" w:rsidRPr="0099416A" w:rsidRDefault="00211FC1" w:rsidP="00211FC1"/>
    <w:p w14:paraId="4FFB12D8" w14:textId="77777777" w:rsidR="00211FC1" w:rsidRPr="0099416A" w:rsidRDefault="00211FC1" w:rsidP="00211FC1">
      <w:r w:rsidRPr="0099416A">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99416A">
        <w:fldChar w:fldCharType="begin"/>
      </w:r>
      <w:r w:rsidRPr="0099416A">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99416A">
        <w:fldChar w:fldCharType="separate"/>
      </w:r>
      <w:r w:rsidRPr="0099416A">
        <w:t>[</w:t>
      </w:r>
      <w:hyperlink w:anchor="_ENREF_56" w:tooltip="Solar, 2017 #74" w:history="1">
        <w:r w:rsidRPr="0099416A">
          <w:t>56</w:t>
        </w:r>
      </w:hyperlink>
      <w:r w:rsidRPr="0099416A">
        <w:t>]</w:t>
      </w:r>
      <w:r w:rsidRPr="0099416A">
        <w:fldChar w:fldCharType="end"/>
      </w:r>
      <w:r w:rsidRPr="0099416A">
        <w:t xml:space="preserve">: </w:t>
      </w:r>
    </w:p>
    <w:p w14:paraId="6E0EB68B" w14:textId="77777777" w:rsidR="00211FC1" w:rsidRPr="0099416A" w:rsidRDefault="00211FC1" w:rsidP="00211FC1">
      <w:pPr>
        <w:pStyle w:val="Bullet"/>
        <w:rPr>
          <w:lang w:val="en-AU"/>
        </w:rPr>
      </w:pPr>
      <w:r w:rsidRPr="0099416A">
        <w:rPr>
          <w:lang w:val="en-AU"/>
        </w:rPr>
        <w:t>Stand-alone inverters – these inverters are used in isolated systems and convert from batteries charged by PV.</w:t>
      </w:r>
    </w:p>
    <w:p w14:paraId="457DD6AD" w14:textId="77777777" w:rsidR="00211FC1" w:rsidRPr="0099416A" w:rsidRDefault="00211FC1" w:rsidP="00211FC1">
      <w:pPr>
        <w:pStyle w:val="Bullet"/>
        <w:rPr>
          <w:lang w:val="en-AU"/>
        </w:rPr>
      </w:pPr>
      <w:r w:rsidRPr="0099416A">
        <w:rPr>
          <w:lang w:val="en-AU"/>
        </w:rPr>
        <w:t>Grid-tie inverters – these inverters are in DER systems which are designed to match the phase of the supplier’s sine wave and shut down upon loss of the network to prevent islanding. They do not run when the network is out.</w:t>
      </w:r>
    </w:p>
    <w:p w14:paraId="07A17F25" w14:textId="77777777" w:rsidR="00211FC1" w:rsidRPr="0099416A" w:rsidRDefault="00211FC1" w:rsidP="00211FC1">
      <w:pPr>
        <w:pStyle w:val="Bullet"/>
        <w:rPr>
          <w:lang w:val="en-AU"/>
        </w:rPr>
      </w:pPr>
      <w:r w:rsidRPr="0099416A">
        <w:rPr>
          <w:lang w:val="en-AU"/>
        </w:rPr>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59976F2E" w14:textId="77777777" w:rsidR="00211FC1" w:rsidRPr="0099416A" w:rsidRDefault="00211FC1" w:rsidP="00211FC1">
      <w:r w:rsidRPr="0099416A">
        <w:t>Solar Inverter Systems generally accommodate:</w:t>
      </w:r>
    </w:p>
    <w:p w14:paraId="21910F28" w14:textId="77777777" w:rsidR="00211FC1" w:rsidRPr="0099416A" w:rsidRDefault="00211FC1" w:rsidP="00211FC1">
      <w:pPr>
        <w:pStyle w:val="Bullet"/>
        <w:rPr>
          <w:lang w:val="en-AU"/>
        </w:rPr>
      </w:pPr>
      <w:r w:rsidRPr="0099416A">
        <w:rPr>
          <w:lang w:val="en-AU"/>
        </w:rPr>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99416A">
        <w:rPr>
          <w:lang w:val="en-AU"/>
        </w:rPr>
        <w:fldChar w:fldCharType="begin"/>
      </w:r>
      <w:r w:rsidRPr="0099416A">
        <w:rPr>
          <w:lang w:val="en-AU"/>
        </w:rPr>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99416A">
        <w:rPr>
          <w:lang w:val="en-AU"/>
        </w:rPr>
        <w:fldChar w:fldCharType="separate"/>
      </w:r>
      <w:r w:rsidRPr="0099416A">
        <w:rPr>
          <w:lang w:val="en-AU"/>
        </w:rPr>
        <w:t>[</w:t>
      </w:r>
      <w:hyperlink w:anchor="_ENREF_55" w:tooltip="Jain, 2007 #73" w:history="1">
        <w:r w:rsidRPr="0099416A">
          <w:rPr>
            <w:lang w:val="en-AU"/>
          </w:rPr>
          <w:t>55</w:t>
        </w:r>
      </w:hyperlink>
      <w:r w:rsidRPr="0099416A">
        <w:rPr>
          <w:lang w:val="en-AU"/>
        </w:rPr>
        <w:t>]</w:t>
      </w:r>
      <w:r w:rsidRPr="0099416A">
        <w:rPr>
          <w:lang w:val="en-AU"/>
        </w:rPr>
        <w:fldChar w:fldCharType="end"/>
      </w:r>
      <w:r w:rsidRPr="0099416A">
        <w:rPr>
          <w:lang w:val="en-AU"/>
        </w:rPr>
        <w:t xml:space="preserve">. </w:t>
      </w:r>
    </w:p>
    <w:p w14:paraId="54FF2408" w14:textId="77777777" w:rsidR="00211FC1" w:rsidRPr="0099416A" w:rsidRDefault="00211FC1" w:rsidP="00211FC1">
      <w:pPr>
        <w:pStyle w:val="Bullet"/>
        <w:rPr>
          <w:lang w:val="en-AU"/>
        </w:rPr>
      </w:pPr>
      <w:r w:rsidRPr="0099416A">
        <w:rPr>
          <w:lang w:val="en-AU"/>
        </w:rPr>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5B163114" w14:textId="77777777" w:rsidR="00211FC1" w:rsidRPr="0099416A" w:rsidRDefault="00211FC1" w:rsidP="00211FC1"/>
    <w:p w14:paraId="7D65B4DD" w14:textId="77777777" w:rsidR="00211FC1" w:rsidRPr="0099416A" w:rsidRDefault="00211FC1" w:rsidP="00211FC1">
      <w:r w:rsidRPr="0099416A">
        <w:t xml:space="preserve">Park pointed out that the efficiency of each inverter is dependent on the efficiency curve for that particular inverter </w:t>
      </w:r>
      <w:r w:rsidRPr="0099416A">
        <w:fldChar w:fldCharType="begin"/>
      </w:r>
      <w:r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99416A">
        <w:fldChar w:fldCharType="separate"/>
      </w:r>
      <w:r w:rsidRPr="0099416A">
        <w:t>[</w:t>
      </w:r>
      <w:hyperlink w:anchor="_ENREF_22" w:tooltip="Park, 2017 #62" w:history="1">
        <w:r w:rsidRPr="0099416A">
          <w:t>22</w:t>
        </w:r>
      </w:hyperlink>
      <w:r w:rsidRPr="0099416A">
        <w:t>]</w:t>
      </w:r>
      <w:r w:rsidRPr="0099416A">
        <w:fldChar w:fldCharType="end"/>
      </w:r>
      <w:r w:rsidRPr="0099416A">
        <w:t xml:space="preserve">. </w:t>
      </w:r>
      <w:bookmarkStart w:id="126" w:name="_Hlk492836144"/>
      <w:r w:rsidRPr="0099416A">
        <w:t xml:space="preserve">Konsen made the argument that the efficiency of inverters has improved since the mid-1990s from 90% up to 99% efficiency. </w:t>
      </w:r>
      <w:bookmarkEnd w:id="126"/>
      <w:r w:rsidRPr="0099416A">
        <w:t xml:space="preserve">This was due to new approaches such as MPPT algorithms and realisations, multilevel topologies, soft switching, output filter optimisation and silicon carbide semiconductors. </w:t>
      </w:r>
      <w:r w:rsidRPr="0099416A">
        <w:fldChar w:fldCharType="begin"/>
      </w:r>
      <w:r w:rsidRPr="0099416A">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99416A">
        <w:fldChar w:fldCharType="separate"/>
      </w:r>
      <w:r w:rsidRPr="0099416A">
        <w:t>[</w:t>
      </w:r>
      <w:hyperlink w:anchor="_ENREF_57" w:tooltip="Aarniovuori, 2013 #99" w:history="1">
        <w:r w:rsidRPr="0099416A">
          <w:t>57</w:t>
        </w:r>
      </w:hyperlink>
      <w:r w:rsidRPr="0099416A">
        <w:t>]</w:t>
      </w:r>
      <w:r w:rsidRPr="0099416A">
        <w:fldChar w:fldCharType="end"/>
      </w:r>
      <w:r w:rsidRPr="0099416A">
        <w:t xml:space="preserve">. It should be noted that a study by Carr placed the overall production ratio of the PV systems tested between 0.84 and 0.94 </w:t>
      </w:r>
      <w:r w:rsidRPr="0099416A">
        <w:fldChar w:fldCharType="begin"/>
      </w:r>
      <w:r w:rsidRPr="0099416A">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99416A">
        <w:fldChar w:fldCharType="separate"/>
      </w:r>
      <w:r w:rsidRPr="0099416A">
        <w:t>[</w:t>
      </w:r>
      <w:hyperlink w:anchor="_ENREF_58" w:tooltip="Carr, 2004 #170" w:history="1">
        <w:r w:rsidRPr="0099416A">
          <w:t>58</w:t>
        </w:r>
      </w:hyperlink>
      <w:r w:rsidRPr="0099416A">
        <w:t>]</w:t>
      </w:r>
      <w:r w:rsidRPr="0099416A">
        <w:fldChar w:fldCharType="end"/>
      </w:r>
      <w:r w:rsidRPr="0099416A">
        <w:t>.</w:t>
      </w:r>
    </w:p>
    <w:p w14:paraId="41D87201" w14:textId="77777777" w:rsidR="00211FC1" w:rsidRPr="0099416A" w:rsidRDefault="00211FC1" w:rsidP="00211FC1"/>
    <w:p w14:paraId="279A639C" w14:textId="77777777" w:rsidR="00211FC1" w:rsidRPr="0099416A" w:rsidRDefault="00211FC1" w:rsidP="00211FC1">
      <w:r w:rsidRPr="0099416A">
        <w:lastRenderedPageBreak/>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99416A">
        <w:rPr>
          <w:rStyle w:val="FootnoteReference"/>
        </w:rPr>
        <w:t xml:space="preserve"> </w:t>
      </w:r>
      <w:r w:rsidRPr="0099416A">
        <w:t xml:space="preserve">The typical installation wiring for a grid tie inverter system as described in AS4777 is given in Appendix 5.This protection is in the form of undervoltage, overvoltage, under-frequency and over-frequency as outlined in the </w:t>
      </w:r>
      <w:r w:rsidRPr="0099416A">
        <w:fldChar w:fldCharType="begin"/>
      </w:r>
      <w:r w:rsidRPr="0099416A">
        <w:instrText xml:space="preserve"> REF _Ref481264522 \h </w:instrText>
      </w:r>
      <w:r w:rsidRPr="0099416A">
        <w:fldChar w:fldCharType="separate"/>
      </w:r>
      <w:r w:rsidRPr="0099416A">
        <w:t>Table 2</w:t>
      </w:r>
      <w:r w:rsidRPr="0099416A">
        <w:noBreakHyphen/>
        <w:t>3</w:t>
      </w:r>
      <w:r w:rsidRPr="0099416A">
        <w:fldChar w:fldCharType="end"/>
      </w:r>
      <w:r w:rsidRPr="0099416A">
        <w:t xml:space="preserve"> </w:t>
      </w:r>
      <w:r w:rsidRPr="0099416A">
        <w:fldChar w:fldCharType="begin"/>
      </w:r>
      <w:r w:rsidRPr="0099416A">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99416A">
        <w:fldChar w:fldCharType="separate"/>
      </w:r>
      <w:r w:rsidRPr="0099416A">
        <w:t>[</w:t>
      </w:r>
      <w:hyperlink w:anchor="_ENREF_59" w:tooltip="Standard, 2016 #122" w:history="1">
        <w:r w:rsidRPr="0099416A">
          <w:t>59</w:t>
        </w:r>
      </w:hyperlink>
      <w:r w:rsidRPr="0099416A">
        <w:t>]</w:t>
      </w:r>
      <w:r w:rsidRPr="0099416A">
        <w:fldChar w:fldCharType="end"/>
      </w:r>
      <w:r w:rsidRPr="0099416A">
        <w:t xml:space="preserve">. </w:t>
      </w:r>
    </w:p>
    <w:p w14:paraId="68EC29F1" w14:textId="77777777" w:rsidR="00211FC1" w:rsidRPr="0099416A" w:rsidRDefault="00211FC1" w:rsidP="00211FC1">
      <w:r w:rsidRPr="0099416A">
        <mc:AlternateContent>
          <mc:Choice Requires="wpg">
            <w:drawing>
              <wp:anchor distT="0" distB="0" distL="114300" distR="114300" simplePos="0" relativeHeight="251689984" behindDoc="0" locked="0" layoutInCell="1" allowOverlap="1" wp14:anchorId="457F43CE" wp14:editId="3E591884">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18"/>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5C9458DA" w14:textId="77777777" w:rsidR="00211FC1" w:rsidRPr="0031589E" w:rsidRDefault="00211FC1" w:rsidP="00211FC1">
                              <w:pPr>
                                <w:pStyle w:val="Caption"/>
                                <w:rPr>
                                  <w:szCs w:val="24"/>
                                </w:rPr>
                              </w:pPr>
                              <w:bookmarkStart w:id="127" w:name="_Ref481264522"/>
                              <w:bookmarkStart w:id="128" w:name="_Ref481264519"/>
                              <w:bookmarkStart w:id="129" w:name="_Toc49455381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7"/>
                              <w:r>
                                <w:t xml:space="preserve"> - Passive Anti-Islanding </w:t>
                              </w:r>
                              <w:r w:rsidRPr="006915FC">
                                <w:rPr>
                                  <w:highlight w:val="yellow"/>
                                </w:rPr>
                                <w:t>Set-Point Values</w:t>
                              </w:r>
                              <w:bookmarkEnd w:id="128"/>
                              <w:r w:rsidRPr="006915FC">
                                <w:rPr>
                                  <w:highlight w:val="yellow"/>
                                </w:rPr>
                                <w:t xml:space="preserve"> [59]</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7F43CE" id="Group 7279" o:spid="_x0000_s1089" style="position:absolute;left:0;text-align:left;margin-left:-5.85pt;margin-top:25.9pt;width:461.35pt;height:191.8pt;z-index:251689984;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19"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5C9458DA" w14:textId="77777777" w:rsidR="00211FC1" w:rsidRPr="0031589E" w:rsidRDefault="00211FC1" w:rsidP="00211FC1">
                        <w:pPr>
                          <w:pStyle w:val="Caption"/>
                          <w:rPr>
                            <w:szCs w:val="24"/>
                          </w:rPr>
                        </w:pPr>
                        <w:bookmarkStart w:id="130" w:name="_Ref481264522"/>
                        <w:bookmarkStart w:id="131" w:name="_Ref481264519"/>
                        <w:bookmarkStart w:id="132" w:name="_Toc49455381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0"/>
                        <w:r>
                          <w:t xml:space="preserve"> - Passive Anti-Islanding </w:t>
                        </w:r>
                        <w:r w:rsidRPr="006915FC">
                          <w:rPr>
                            <w:highlight w:val="yellow"/>
                          </w:rPr>
                          <w:t>Set-Point Values</w:t>
                        </w:r>
                        <w:bookmarkEnd w:id="131"/>
                        <w:r w:rsidRPr="006915FC">
                          <w:rPr>
                            <w:highlight w:val="yellow"/>
                          </w:rPr>
                          <w:t xml:space="preserve"> [59]</w:t>
                        </w:r>
                        <w:bookmarkEnd w:id="132"/>
                      </w:p>
                    </w:txbxContent>
                  </v:textbox>
                </v:shape>
                <w10:wrap type="square"/>
              </v:group>
            </w:pict>
          </mc:Fallback>
        </mc:AlternateContent>
      </w:r>
    </w:p>
    <w:p w14:paraId="4711ED53" w14:textId="77777777" w:rsidR="00211FC1" w:rsidRPr="0099416A" w:rsidRDefault="00211FC1" w:rsidP="00211FC1"/>
    <w:p w14:paraId="15CA5CC6" w14:textId="77777777" w:rsidR="00211FC1" w:rsidRPr="0099416A" w:rsidRDefault="00211FC1" w:rsidP="00211FC1"/>
    <w:p w14:paraId="0F55E6AF" w14:textId="77777777" w:rsidR="00211FC1" w:rsidRPr="0099416A" w:rsidRDefault="00211FC1" w:rsidP="00211FC1"/>
    <w:p w14:paraId="6D7F7760" w14:textId="77777777" w:rsidR="00211FC1" w:rsidRPr="0099416A" w:rsidRDefault="00211FC1" w:rsidP="00211FC1">
      <w:r w:rsidRPr="0099416A">
        <w:br w:type="page"/>
      </w:r>
    </w:p>
    <w:p w14:paraId="4E1399BB" w14:textId="77777777" w:rsidR="00211FC1" w:rsidRPr="0099416A" w:rsidRDefault="00211FC1" w:rsidP="00211FC1">
      <w:pPr>
        <w:pStyle w:val="Heading2"/>
      </w:pPr>
      <w:bookmarkStart w:id="133" w:name="_Toc494532677"/>
      <w:r w:rsidRPr="0099416A">
        <w:lastRenderedPageBreak/>
        <w:t>Battery Energy Storage (BES) Systems</w:t>
      </w:r>
      <w:bookmarkEnd w:id="133"/>
    </w:p>
    <w:p w14:paraId="60FD7E83" w14:textId="77777777" w:rsidR="00211FC1" w:rsidRPr="0099416A" w:rsidRDefault="00211FC1" w:rsidP="00211FC1">
      <w:pPr>
        <w:pStyle w:val="Heading3"/>
      </w:pPr>
      <w:bookmarkStart w:id="134" w:name="_Toc494532678"/>
      <w:r w:rsidRPr="0099416A">
        <w:t>BES Utility &amp; Capital</w:t>
      </w:r>
      <w:bookmarkEnd w:id="134"/>
    </w:p>
    <w:p w14:paraId="77EB50C9" w14:textId="77777777" w:rsidR="00211FC1" w:rsidRPr="0099416A" w:rsidRDefault="00211FC1" w:rsidP="00211FC1">
      <w:r w:rsidRPr="0099416A">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99416A">
        <w:fldChar w:fldCharType="begin"/>
      </w:r>
      <w:r w:rsidRPr="0099416A">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99416A">
        <w:fldChar w:fldCharType="separate"/>
      </w:r>
      <w:r w:rsidRPr="0099416A">
        <w:t>[</w:t>
      </w:r>
      <w:hyperlink w:anchor="_ENREF_60" w:tooltip="Kirchsteiger, 2016 #15" w:history="1">
        <w:r w:rsidRPr="0099416A">
          <w:t>60</w:t>
        </w:r>
      </w:hyperlink>
      <w:r w:rsidRPr="0099416A">
        <w:t>]</w:t>
      </w:r>
      <w:r w:rsidRPr="0099416A">
        <w:fldChar w:fldCharType="end"/>
      </w:r>
      <w:r w:rsidRPr="0099416A">
        <w:t xml:space="preserve">. </w:t>
      </w:r>
    </w:p>
    <w:p w14:paraId="19873020" w14:textId="77777777" w:rsidR="00211FC1" w:rsidRPr="0099416A" w:rsidRDefault="00211FC1" w:rsidP="00211FC1"/>
    <w:p w14:paraId="724DEDE6" w14:textId="77777777" w:rsidR="00211FC1" w:rsidRPr="0099416A" w:rsidRDefault="00211FC1" w:rsidP="00211FC1">
      <w:r w:rsidRPr="0099416A">
        <mc:AlternateContent>
          <mc:Choice Requires="wpg">
            <w:drawing>
              <wp:anchor distT="0" distB="0" distL="114300" distR="114300" simplePos="0" relativeHeight="251680768" behindDoc="0" locked="0" layoutInCell="1" allowOverlap="1" wp14:anchorId="7B0E6241" wp14:editId="71DC63CD">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0"/>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1D86A8C0" w14:textId="77777777" w:rsidR="00211FC1" w:rsidRPr="003D5256" w:rsidRDefault="00211FC1" w:rsidP="00211FC1">
                              <w:pPr>
                                <w:pStyle w:val="Caption"/>
                                <w:rPr>
                                  <w:szCs w:val="24"/>
                                </w:rPr>
                              </w:pPr>
                              <w:bookmarkStart w:id="135" w:name="_Ref480359731"/>
                              <w:bookmarkStart w:id="136" w:name="_Toc494553839"/>
                              <w:bookmarkStart w:id="137" w:name="_Ref48035973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7"/>
                              <w:r>
                                <w:t xml:space="preserve"> - Graphical view of potential offset with BES</w:t>
                              </w:r>
                              <w:bookmarkEnd w:id="135"/>
                              <w:r>
                                <w:t xml:space="preserve"> [53]</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B0E6241" id="Group 7266" o:spid="_x0000_s1092" style="position:absolute;left:0;text-align:left;margin-left:-3.1pt;margin-top:83.8pt;width:451.3pt;height:219.85pt;z-index:251680768;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1"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1D86A8C0" w14:textId="77777777" w:rsidR="00211FC1" w:rsidRPr="003D5256" w:rsidRDefault="00211FC1" w:rsidP="00211FC1">
                        <w:pPr>
                          <w:pStyle w:val="Caption"/>
                          <w:rPr>
                            <w:szCs w:val="24"/>
                          </w:rPr>
                        </w:pPr>
                        <w:bookmarkStart w:id="138" w:name="_Ref480359731"/>
                        <w:bookmarkStart w:id="139" w:name="_Toc494553839"/>
                        <w:bookmarkStart w:id="140" w:name="_Ref48035973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0"/>
                        <w:r>
                          <w:t xml:space="preserve"> - Graphical view of potential offset with BES</w:t>
                        </w:r>
                        <w:bookmarkEnd w:id="138"/>
                        <w:r>
                          <w:t xml:space="preserve"> [53]</w:t>
                        </w:r>
                        <w:bookmarkEnd w:id="139"/>
                      </w:p>
                    </w:txbxContent>
                  </v:textbox>
                </v:shape>
                <w10:wrap type="square"/>
              </v:group>
            </w:pict>
          </mc:Fallback>
        </mc:AlternateContent>
      </w:r>
      <w:r w:rsidRPr="0099416A">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below </w:t>
      </w:r>
      <w:r w:rsidRPr="0099416A">
        <w:fldChar w:fldCharType="begin"/>
      </w:r>
      <w:r w:rsidRPr="0099416A">
        <w:instrText xml:space="preserve"> REF _Ref480359735 \h </w:instrText>
      </w:r>
      <w:r w:rsidRPr="0099416A">
        <w:fldChar w:fldCharType="separate"/>
      </w:r>
      <w:r w:rsidRPr="0099416A">
        <w:t>Figure 2</w:t>
      </w:r>
      <w:r w:rsidRPr="0099416A">
        <w:noBreakHyphen/>
        <w:t>19</w:t>
      </w:r>
      <w:r w:rsidRPr="0099416A">
        <w:fldChar w:fldCharType="end"/>
      </w:r>
      <w:r w:rsidRPr="0099416A">
        <w:t xml:space="preserve"> </w:t>
      </w:r>
      <w:r w:rsidRPr="0099416A">
        <w:fldChar w:fldCharType="begin"/>
      </w:r>
      <w:r w:rsidRPr="0099416A">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99416A">
        <w:fldChar w:fldCharType="separate"/>
      </w:r>
      <w:r w:rsidRPr="0099416A">
        <w:t>[</w:t>
      </w:r>
      <w:hyperlink w:anchor="_ENREF_61" w:tooltip="Energy, 2017 #109" w:history="1">
        <w:r w:rsidRPr="0099416A">
          <w:t>61</w:t>
        </w:r>
      </w:hyperlink>
      <w:r w:rsidRPr="0099416A">
        <w:t>]</w:t>
      </w:r>
      <w:r w:rsidRPr="0099416A">
        <w:fldChar w:fldCharType="end"/>
      </w:r>
      <w:r w:rsidRPr="0099416A">
        <w:t xml:space="preserve">. </w:t>
      </w:r>
    </w:p>
    <w:p w14:paraId="32AC8C30" w14:textId="77777777" w:rsidR="00211FC1" w:rsidRPr="0099416A" w:rsidRDefault="00211FC1" w:rsidP="00211FC1">
      <w:pPr>
        <w:pStyle w:val="powerwall-price"/>
      </w:pPr>
    </w:p>
    <w:p w14:paraId="208ADC30" w14:textId="77777777" w:rsidR="00211FC1" w:rsidRPr="0099416A" w:rsidRDefault="00211FC1" w:rsidP="00211FC1">
      <w:pPr>
        <w:pStyle w:val="powerwall-price"/>
      </w:pPr>
      <w:r w:rsidRPr="0099416A">
        <w:t>The three main solar batteries on the market for purchase in Australia are the LG Chem RESU, Redflow ZBM 2 and the Tesla Powerwall, which was released in 2015. These are lithium-ion and zinc bromide batteries with 4-13.2</w:t>
      </w:r>
      <w:r>
        <w:t xml:space="preserve"> </w:t>
      </w:r>
      <w:r w:rsidRPr="0099416A">
        <w:t>kWhr ratings depending on the unit</w:t>
      </w:r>
      <w:bookmarkStart w:id="141" w:name="_Hlk492836127"/>
      <w:r w:rsidRPr="0099416A">
        <w:t>. The Powerwall 2 claims 89% round-trip efficiency, the ZBM 80% while the LG RESU claims 95% efficiency. The ZBM 2 promotes 100% capacity use. Rydh in a 2005 study concluded with values of 0.4-0.8 for overall battery efficiency</w:t>
      </w:r>
      <w:bookmarkEnd w:id="141"/>
      <w:r w:rsidRPr="0099416A">
        <w:t xml:space="preserve">; this seems to contradict the claims made by Telsa and LG but due to the decade in elapsed time it seems reasonable. </w:t>
      </w:r>
      <w:r w:rsidRPr="0099416A">
        <w:fldChar w:fldCharType="begin"/>
      </w:r>
      <w:r w:rsidRPr="0099416A">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99416A">
        <w:fldChar w:fldCharType="separate"/>
      </w:r>
      <w:r w:rsidRPr="0099416A">
        <w:t>[</w:t>
      </w:r>
      <w:hyperlink w:anchor="_ENREF_62" w:tooltip="Rydh, 2005 #100" w:history="1">
        <w:r w:rsidRPr="0099416A">
          <w:t>62</w:t>
        </w:r>
      </w:hyperlink>
      <w:r w:rsidRPr="0099416A">
        <w:t>]</w:t>
      </w:r>
      <w:r w:rsidRPr="0099416A">
        <w:fldChar w:fldCharType="end"/>
      </w:r>
      <w:r w:rsidRPr="0099416A">
        <w:t xml:space="preserve"> The retail price for a 10</w:t>
      </w:r>
      <w:r>
        <w:t xml:space="preserve"> </w:t>
      </w:r>
      <w:r w:rsidRPr="0099416A">
        <w:t xml:space="preserve">kWhr LG RESU is </w:t>
      </w:r>
      <w:r w:rsidRPr="0099416A">
        <w:rPr>
          <w:rStyle w:val="woocommerce-price-currencysymbol"/>
        </w:rPr>
        <w:t>$</w:t>
      </w:r>
      <w:r w:rsidRPr="0099416A">
        <w:rPr>
          <w:rStyle w:val="woocommerce-price-amount"/>
        </w:rPr>
        <w:t>9,700 AUD, a 10</w:t>
      </w:r>
      <w:r>
        <w:rPr>
          <w:rStyle w:val="woocommerce-price-amount"/>
        </w:rPr>
        <w:t xml:space="preserve"> </w:t>
      </w:r>
      <w:r w:rsidRPr="0099416A">
        <w:rPr>
          <w:rStyle w:val="woocommerce-price-amount"/>
        </w:rPr>
        <w:t xml:space="preserve">kWhr </w:t>
      </w:r>
      <w:r w:rsidRPr="0099416A">
        <w:t>ZBM2 is $10,600 AUD and a 13.5</w:t>
      </w:r>
      <w:r>
        <w:t xml:space="preserve"> </w:t>
      </w:r>
      <w:r w:rsidRPr="0099416A">
        <w:t>kWhr Tesla Powerwall 2 is $8,750 AUD. The typical cost of installation is between $1,150- $2900 AUD.</w:t>
      </w:r>
    </w:p>
    <w:p w14:paraId="0A2DF39C" w14:textId="77777777" w:rsidR="00211FC1" w:rsidRPr="0099416A" w:rsidRDefault="00211FC1" w:rsidP="00211FC1">
      <w:pPr>
        <w:pStyle w:val="powerwall-price"/>
      </w:pPr>
    </w:p>
    <w:p w14:paraId="1FE756CE" w14:textId="77777777" w:rsidR="00211FC1" w:rsidRPr="0099416A" w:rsidRDefault="00211FC1" w:rsidP="00211FC1">
      <w:pPr>
        <w:pStyle w:val="powerwall-price"/>
      </w:pPr>
      <w:r w:rsidRPr="0099416A">
        <w:t xml:space="preserve">Battery energy storage systems are costly, but with a government subsidy or rebate they readily become economically viable. There are currently schemes in Australia which provide a rebate </w:t>
      </w:r>
      <w:r w:rsidRPr="0099416A">
        <w:lastRenderedPageBreak/>
        <w:t>for BES systems. As of the 1</w:t>
      </w:r>
      <w:r w:rsidRPr="0099416A">
        <w:rPr>
          <w:vertAlign w:val="superscript"/>
        </w:rPr>
        <w:t>st</w:t>
      </w:r>
      <w:r w:rsidRPr="0099416A">
        <w:t xml:space="preserve"> of July 2016, Adelaide in SA have in effect a rebate of 50% of the installed system cost with a maximum cap of $5,000 for BES systems </w:t>
      </w:r>
      <w:r w:rsidRPr="0099416A">
        <w:fldChar w:fldCharType="begin"/>
      </w:r>
      <w:r w:rsidRPr="0099416A">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99416A">
        <w:fldChar w:fldCharType="separate"/>
      </w:r>
      <w:r w:rsidRPr="0099416A">
        <w:t>[</w:t>
      </w:r>
      <w:hyperlink w:anchor="_ENREF_63" w:tooltip="Council, 2017 #106" w:history="1">
        <w:r w:rsidRPr="0099416A">
          <w:t>63</w:t>
        </w:r>
      </w:hyperlink>
      <w:r w:rsidRPr="0099416A">
        <w:t>]</w:t>
      </w:r>
      <w:r w:rsidRPr="0099416A">
        <w:fldChar w:fldCharType="end"/>
      </w:r>
      <w:r w:rsidRPr="0099416A">
        <w:t xml:space="preserve">. </w:t>
      </w:r>
    </w:p>
    <w:p w14:paraId="08F9D9FB" w14:textId="77777777" w:rsidR="00211FC1" w:rsidRPr="0099416A" w:rsidRDefault="00211FC1" w:rsidP="00211FC1">
      <w:pPr>
        <w:pStyle w:val="Heading3"/>
      </w:pPr>
      <w:bookmarkStart w:id="142" w:name="_Toc494532679"/>
      <w:r w:rsidRPr="0099416A">
        <w:t>Modelling of BES</w:t>
      </w:r>
      <w:bookmarkEnd w:id="142"/>
    </w:p>
    <w:p w14:paraId="742C2E0C" w14:textId="77777777" w:rsidR="00211FC1" w:rsidRPr="0099416A" w:rsidRDefault="00211FC1" w:rsidP="00211FC1">
      <w:r w:rsidRPr="0099416A">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99416A">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99416A">
        <w:instrText xml:space="preserve"> ADDIN EN.CITE </w:instrText>
      </w:r>
      <w:r w:rsidRPr="0099416A">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99416A">
        <w:instrText xml:space="preserve"> ADDIN EN.CITE.DATA </w:instrText>
      </w:r>
      <w:r w:rsidRPr="0099416A">
        <w:fldChar w:fldCharType="end"/>
      </w:r>
      <w:r w:rsidRPr="0099416A">
        <w:fldChar w:fldCharType="separate"/>
      </w:r>
      <w:r w:rsidRPr="0099416A">
        <w:t>[</w:t>
      </w:r>
      <w:hyperlink w:anchor="_ENREF_64" w:tooltip="Teng, 2013 #77" w:history="1">
        <w:r w:rsidRPr="0099416A">
          <w:t>64</w:t>
        </w:r>
      </w:hyperlink>
      <w:r w:rsidRPr="0099416A">
        <w:t>]</w:t>
      </w:r>
      <w:r w:rsidRPr="0099416A">
        <w:fldChar w:fldCharType="end"/>
      </w:r>
      <w:r w:rsidRPr="0099416A">
        <w:t xml:space="preserve">. </w:t>
      </w:r>
    </w:p>
    <w:p w14:paraId="5DEF8795" w14:textId="77777777" w:rsidR="00211FC1" w:rsidRPr="0099416A" w:rsidRDefault="00211FC1" w:rsidP="00211FC1"/>
    <w:p w14:paraId="49313778" w14:textId="77777777" w:rsidR="00211FC1" w:rsidRPr="0099416A" w:rsidRDefault="00211FC1" w:rsidP="00211FC1">
      <w:r w:rsidRPr="0099416A">
        <w:t xml:space="preserve">The battery life is greatest when the batteries are kept close to 100% of their capacity and after a deep or partial discharge are recharged quickly </w:t>
      </w:r>
      <w:r w:rsidRPr="0099416A">
        <w:fldChar w:fldCharType="begin"/>
      </w:r>
      <w:r w:rsidRPr="0099416A">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99416A">
        <w:fldChar w:fldCharType="separate"/>
      </w:r>
      <w:r w:rsidRPr="0099416A">
        <w:t>[</w:t>
      </w:r>
      <w:hyperlink w:anchor="_ENREF_37" w:tooltip="Borowy, 1996 #75" w:history="1">
        <w:r w:rsidRPr="0099416A">
          <w:t>37</w:t>
        </w:r>
      </w:hyperlink>
      <w:r w:rsidRPr="0099416A">
        <w:t>]</w:t>
      </w:r>
      <w:r w:rsidRPr="0099416A">
        <w:fldChar w:fldCharType="end"/>
      </w:r>
      <w:r w:rsidRPr="0099416A">
        <w:t xml:space="preserve">. Optimal charging and discharging of a battery is dependent on the battery’s characteristics and condition. The following is an explanation of battery factors which affect its production and storage </w:t>
      </w:r>
      <w:r w:rsidRPr="0099416A">
        <w:fldChar w:fldCharType="begin"/>
      </w:r>
      <w:r w:rsidRPr="0099416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99416A">
        <w:fldChar w:fldCharType="separate"/>
      </w:r>
      <w:r w:rsidRPr="0099416A">
        <w:t>[</w:t>
      </w:r>
      <w:hyperlink w:anchor="_ENREF_65" w:tooltip="Shen, 2009 #101" w:history="1">
        <w:r w:rsidRPr="0099416A">
          <w:t>65</w:t>
        </w:r>
      </w:hyperlink>
      <w:r w:rsidRPr="0099416A">
        <w:t>]</w:t>
      </w:r>
      <w:r w:rsidRPr="0099416A">
        <w:fldChar w:fldCharType="end"/>
      </w:r>
      <w:r w:rsidRPr="0099416A">
        <w:t xml:space="preserve">. </w:t>
      </w:r>
    </w:p>
    <w:p w14:paraId="0029D65B" w14:textId="77777777" w:rsidR="00211FC1" w:rsidRPr="0099416A" w:rsidRDefault="00211FC1" w:rsidP="00211FC1"/>
    <w:p w14:paraId="601119C7" w14:textId="77777777" w:rsidR="00211FC1" w:rsidRPr="0099416A" w:rsidRDefault="00211FC1" w:rsidP="00211FC1">
      <w:r w:rsidRPr="0099416A">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99416A">
        <w:fldChar w:fldCharType="begin"/>
      </w:r>
      <w:r w:rsidRPr="0099416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99416A">
        <w:fldChar w:fldCharType="separate"/>
      </w:r>
      <w:r w:rsidRPr="0099416A">
        <w:t>[</w:t>
      </w:r>
      <w:hyperlink w:anchor="_ENREF_65" w:tooltip="Shen, 2009 #101" w:history="1">
        <w:r w:rsidRPr="0099416A">
          <w:t>65</w:t>
        </w:r>
      </w:hyperlink>
      <w:r w:rsidRPr="0099416A">
        <w:t>]</w:t>
      </w:r>
      <w:r w:rsidRPr="0099416A">
        <w:fldChar w:fldCharType="end"/>
      </w:r>
      <w:r w:rsidRPr="0099416A">
        <w:t>. The energy stored on any day is given by the equation:</w:t>
      </w:r>
    </w:p>
    <w:p w14:paraId="0B16D465" w14:textId="77777777" w:rsidR="00211FC1" w:rsidRPr="0099416A" w:rsidRDefault="00211FC1" w:rsidP="00211FC1"/>
    <w:p w14:paraId="05DED42D" w14:textId="77777777" w:rsidR="00211FC1" w:rsidRPr="0099416A" w:rsidRDefault="00211FC1" w:rsidP="00211FC1">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Pr="0099416A">
        <w:rPr>
          <w:rFonts w:eastAsia="TimesNewRoman"/>
        </w:rPr>
        <w:tab/>
      </w:r>
      <w:r w:rsidRPr="0099416A">
        <w:rPr>
          <w:rFonts w:eastAsia="TimesNewRoman"/>
        </w:rPr>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2</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1</w:t>
      </w:r>
      <w:r w:rsidRPr="0099416A">
        <w:rPr>
          <w:rStyle w:val="EquationsChar"/>
          <w:rFonts w:eastAsia="TimesNewRoman"/>
          <w:i w:val="0"/>
        </w:rPr>
        <w:fldChar w:fldCharType="end"/>
      </w:r>
      <w:r w:rsidRPr="0099416A">
        <w:rPr>
          <w:rStyle w:val="EquationsChar"/>
          <w:rFonts w:eastAsia="TimesNewRoman"/>
          <w:i w:val="0"/>
        </w:rPr>
        <w:t>)</w:t>
      </w:r>
    </w:p>
    <w:p w14:paraId="507E7FA3" w14:textId="77777777" w:rsidR="00211FC1" w:rsidRPr="0099416A" w:rsidRDefault="00211FC1" w:rsidP="00211FC1">
      <w:r w:rsidRPr="0099416A">
        <w:t>Where:</w:t>
      </w:r>
    </w:p>
    <w:p w14:paraId="1FF38063" w14:textId="77777777" w:rsidR="00211FC1" w:rsidRPr="0099416A" w:rsidRDefault="00211FC1" w:rsidP="00211FC1"/>
    <w:p w14:paraId="5B910638" w14:textId="77777777" w:rsidR="00211FC1" w:rsidRPr="0099416A" w:rsidRDefault="00211FC1" w:rsidP="00211FC1">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m:t>
            </m:r>
          </m:e>
        </m:d>
      </m:oMath>
      <w:r w:rsidRPr="0099416A">
        <w:rPr>
          <w:lang w:val="en-AU"/>
        </w:rPr>
        <w:t xml:space="preserve"> – the energy stored in the battery on nth day (present day)</w:t>
      </w:r>
    </w:p>
    <w:p w14:paraId="65A86B48" w14:textId="77777777" w:rsidR="00211FC1" w:rsidRPr="0099416A" w:rsidRDefault="00211FC1" w:rsidP="00211FC1">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1</m:t>
            </m:r>
          </m:e>
        </m:d>
      </m:oMath>
      <w:r w:rsidRPr="0099416A">
        <w:rPr>
          <w:lang w:val="en-AU"/>
        </w:rPr>
        <w:t xml:space="preserve"> – energy stored in the battery on nth-1 day (day before)</w:t>
      </w:r>
    </w:p>
    <w:p w14:paraId="09289A4D" w14:textId="77777777" w:rsidR="00211FC1" w:rsidRPr="0099416A" w:rsidRDefault="00211FC1" w:rsidP="00211FC1">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s</m:t>
            </m:r>
          </m:sub>
        </m:sSub>
      </m:oMath>
      <w:r w:rsidRPr="0099416A">
        <w:rPr>
          <w:lang w:val="en-AU"/>
        </w:rPr>
        <w:t xml:space="preserve"> – daily battery self-discharge rate</w:t>
      </w:r>
    </w:p>
    <w:p w14:paraId="75B43A16" w14:textId="77777777" w:rsidR="00211FC1" w:rsidRPr="0099416A" w:rsidRDefault="00211FC1" w:rsidP="00211FC1">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pv</m:t>
            </m:r>
          </m:sub>
        </m:sSub>
      </m:oMath>
      <w:r w:rsidRPr="0099416A">
        <w:rPr>
          <w:lang w:val="en-AU"/>
        </w:rPr>
        <w:t xml:space="preserve"> – energy generated by the solar array on the nth day</w:t>
      </w:r>
    </w:p>
    <w:p w14:paraId="1E254E16" w14:textId="77777777" w:rsidR="00211FC1" w:rsidRPr="0099416A" w:rsidRDefault="00211FC1" w:rsidP="00211FC1">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inv</m:t>
            </m:r>
          </m:sub>
        </m:sSub>
      </m:oMath>
      <w:r w:rsidRPr="0099416A">
        <w:rPr>
          <w:lang w:val="en-AU"/>
        </w:rPr>
        <w:t xml:space="preserve"> – efficiency of the inverter</w:t>
      </w:r>
    </w:p>
    <w:p w14:paraId="183171A5" w14:textId="77777777" w:rsidR="00211FC1" w:rsidRPr="0099416A" w:rsidRDefault="00211FC1" w:rsidP="00211FC1">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batt</m:t>
            </m:r>
          </m:sub>
        </m:sSub>
      </m:oMath>
      <w:r w:rsidRPr="0099416A">
        <w:rPr>
          <w:lang w:val="en-AU"/>
        </w:rPr>
        <w:t xml:space="preserve"> – efficiency of the battery</w:t>
      </w:r>
    </w:p>
    <w:p w14:paraId="3BE17DA4" w14:textId="77777777" w:rsidR="00211FC1" w:rsidRPr="0099416A" w:rsidRDefault="00211FC1" w:rsidP="00211FC1"/>
    <w:p w14:paraId="549DC6FB" w14:textId="77777777" w:rsidR="00211FC1" w:rsidRPr="0099416A" w:rsidRDefault="00211FC1" w:rsidP="00211FC1">
      <w:r w:rsidRPr="0099416A">
        <w:t>On any nth day, the energy which can be stored in the battery is subject to the condition:</w:t>
      </w:r>
    </w:p>
    <w:p w14:paraId="43E7732F" w14:textId="77777777" w:rsidR="00211FC1" w:rsidRPr="0099416A" w:rsidRDefault="00211FC1" w:rsidP="00211FC1"/>
    <w:p w14:paraId="213AB069" w14:textId="77777777" w:rsidR="00211FC1" w:rsidRPr="0099416A" w:rsidRDefault="00211FC1" w:rsidP="00211FC1">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Pr="0099416A">
        <w:tab/>
      </w:r>
      <w:r w:rsidRPr="0099416A">
        <w:tab/>
      </w:r>
      <w:r w:rsidRPr="0099416A">
        <w:tab/>
        <w:t xml:space="preserve">    </w:t>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2</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2</w:t>
      </w:r>
      <w:r w:rsidRPr="0099416A">
        <w:rPr>
          <w:rStyle w:val="EquationsChar"/>
          <w:rFonts w:eastAsia="TimesNewRoman"/>
          <w:i w:val="0"/>
        </w:rPr>
        <w:fldChar w:fldCharType="end"/>
      </w:r>
      <w:r w:rsidRPr="0099416A">
        <w:rPr>
          <w:rStyle w:val="EquationsChar"/>
          <w:rFonts w:eastAsia="TimesNewRoman"/>
          <w:i w:val="0"/>
        </w:rPr>
        <w:t>)</w:t>
      </w:r>
    </w:p>
    <w:p w14:paraId="638E79EB" w14:textId="77777777" w:rsidR="00211FC1" w:rsidRPr="0099416A" w:rsidRDefault="00211FC1" w:rsidP="00211FC1">
      <w:r w:rsidRPr="0099416A">
        <w:t>Where:</w:t>
      </w:r>
    </w:p>
    <w:p w14:paraId="6BE81B0A" w14:textId="77777777" w:rsidR="00211FC1" w:rsidRPr="0099416A" w:rsidRDefault="00211FC1" w:rsidP="00211FC1">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in) </m:t>
            </m:r>
          </m:sub>
        </m:sSub>
      </m:oMath>
      <w:r w:rsidRPr="0099416A">
        <w:rPr>
          <w:lang w:val="en-AU"/>
        </w:rPr>
        <w:t xml:space="preserve"> – is the minimum energy level of the battery</w:t>
      </w:r>
    </w:p>
    <w:p w14:paraId="42623356" w14:textId="77777777" w:rsidR="00211FC1" w:rsidRPr="0099416A" w:rsidRDefault="00211FC1" w:rsidP="00211FC1">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ax) </m:t>
            </m:r>
          </m:sub>
        </m:sSub>
      </m:oMath>
      <w:r w:rsidRPr="0099416A">
        <w:rPr>
          <w:lang w:val="en-AU"/>
        </w:rPr>
        <w:t xml:space="preserve"> – is the maximum energy level of the battery</w:t>
      </w:r>
    </w:p>
    <w:p w14:paraId="4C5848E0" w14:textId="77777777" w:rsidR="00211FC1" w:rsidRPr="0099416A" w:rsidRDefault="00211FC1" w:rsidP="00211FC1"/>
    <w:p w14:paraId="71F0A305" w14:textId="77777777" w:rsidR="00211FC1" w:rsidRPr="0099416A" w:rsidRDefault="00211FC1" w:rsidP="00211FC1">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99416A">
        <w:t xml:space="preserve"> is the minimum energy level the battery can achieve without affecting the specified battery life. This minimum level is the maximum depth of discharge (DOD). The DOD is a </w:t>
      </w:r>
      <w:r w:rsidRPr="0099416A">
        <w:lastRenderedPageBreak/>
        <w:t xml:space="preserve">measure of the percentage of battery which has been discharged compared to its total maximum capacity. A 80% discharge or DOD is considered a deep discharge </w:t>
      </w:r>
      <w:r w:rsidRPr="0099416A">
        <w:fldChar w:fldCharType="begin"/>
      </w:r>
      <w:r w:rsidRPr="0099416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99416A">
        <w:fldChar w:fldCharType="separate"/>
      </w:r>
      <w:r w:rsidRPr="0099416A">
        <w:t>[</w:t>
      </w:r>
      <w:hyperlink w:anchor="_ENREF_65" w:tooltip="Shen, 2009 #101" w:history="1">
        <w:r w:rsidRPr="0099416A">
          <w:t>65</w:t>
        </w:r>
      </w:hyperlink>
      <w:r w:rsidRPr="0099416A">
        <w:t>]</w:t>
      </w:r>
      <w:r w:rsidRPr="0099416A">
        <w:fldChar w:fldCharType="end"/>
      </w:r>
      <w:r w:rsidRPr="0099416A">
        <w:t xml:space="preserve">. </w:t>
      </w:r>
    </w:p>
    <w:p w14:paraId="37AAFB5E" w14:textId="77777777" w:rsidR="00211FC1" w:rsidRPr="0099416A" w:rsidRDefault="00211FC1" w:rsidP="00211FC1"/>
    <w:p w14:paraId="357A0510" w14:textId="77777777" w:rsidR="00211FC1" w:rsidRPr="0099416A" w:rsidRDefault="00211FC1" w:rsidP="00211FC1">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Pr="0099416A">
        <w:rPr>
          <w:rFonts w:ascii="Times New Roman" w:hAnsi="Times New Roman"/>
        </w:rPr>
        <w:t xml:space="preserve"> </w:t>
      </w:r>
      <w:r w:rsidRPr="0099416A">
        <w:rPr>
          <w:rFonts w:ascii="Times New Roman" w:hAnsi="Times New Roman"/>
        </w:rPr>
        <w:tab/>
        <w:t xml:space="preserve">  </w:t>
      </w:r>
      <w:r w:rsidRPr="0099416A">
        <w:rPr>
          <w:rFonts w:ascii="Times New Roman" w:hAnsi="Times New Roman"/>
        </w:rPr>
        <w:tab/>
      </w:r>
      <w:r w:rsidRPr="0099416A">
        <w:rPr>
          <w:rFonts w:ascii="Times New Roman" w:hAnsi="Times New Roman"/>
        </w:rPr>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2</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3</w:t>
      </w:r>
      <w:r w:rsidRPr="0099416A">
        <w:rPr>
          <w:rStyle w:val="EquationsChar"/>
          <w:rFonts w:eastAsia="TimesNewRoman"/>
          <w:i w:val="0"/>
        </w:rPr>
        <w:fldChar w:fldCharType="end"/>
      </w:r>
      <w:r w:rsidRPr="0099416A">
        <w:rPr>
          <w:rStyle w:val="EquationsChar"/>
          <w:rFonts w:eastAsia="TimesNewRoman"/>
          <w:i w:val="0"/>
        </w:rPr>
        <w:t>)</w:t>
      </w:r>
    </w:p>
    <w:p w14:paraId="25210E55" w14:textId="77777777" w:rsidR="00211FC1" w:rsidRPr="0099416A" w:rsidRDefault="00211FC1" w:rsidP="00211FC1">
      <w:pPr>
        <w:pStyle w:val="EquaText"/>
      </w:pPr>
    </w:p>
    <w:p w14:paraId="002F8C5A" w14:textId="77777777" w:rsidR="00211FC1" w:rsidRPr="0099416A" w:rsidRDefault="00211FC1" w:rsidP="00211FC1">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2</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4</w:t>
      </w:r>
      <w:r w:rsidRPr="0099416A">
        <w:rPr>
          <w:rStyle w:val="EquationsChar"/>
          <w:rFonts w:eastAsia="TimesNewRoman"/>
          <w:i w:val="0"/>
        </w:rPr>
        <w:fldChar w:fldCharType="end"/>
      </w:r>
      <w:r w:rsidRPr="0099416A">
        <w:rPr>
          <w:rStyle w:val="EquationsChar"/>
          <w:rFonts w:eastAsia="TimesNewRoman"/>
          <w:i w:val="0"/>
        </w:rPr>
        <w:t>)</w:t>
      </w:r>
    </w:p>
    <w:p w14:paraId="3B281863" w14:textId="77777777" w:rsidR="00211FC1" w:rsidRPr="0099416A" w:rsidRDefault="00211FC1" w:rsidP="00211FC1">
      <w:r w:rsidRPr="0099416A">
        <w:t>Therefore,</w:t>
      </w:r>
    </w:p>
    <w:p w14:paraId="0C3C5095" w14:textId="77777777" w:rsidR="00211FC1" w:rsidRPr="0099416A" w:rsidRDefault="00211FC1" w:rsidP="00211FC1">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Pr="0099416A">
        <w:t xml:space="preserve"> </w:t>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2</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5</w:t>
      </w:r>
      <w:r w:rsidRPr="0099416A">
        <w:rPr>
          <w:rStyle w:val="EquationsChar"/>
          <w:rFonts w:eastAsia="TimesNewRoman"/>
          <w:i w:val="0"/>
        </w:rPr>
        <w:fldChar w:fldCharType="end"/>
      </w:r>
      <w:r w:rsidRPr="0099416A">
        <w:rPr>
          <w:rStyle w:val="EquationsChar"/>
          <w:rFonts w:eastAsia="TimesNewRoman"/>
          <w:i w:val="0"/>
        </w:rPr>
        <w:t>)</w:t>
      </w:r>
    </w:p>
    <w:p w14:paraId="00EC11FD" w14:textId="77777777" w:rsidR="00211FC1" w:rsidRPr="0099416A" w:rsidRDefault="00211FC1" w:rsidP="00211FC1">
      <w:r w:rsidRPr="0099416A">
        <w:t>Where:</w:t>
      </w:r>
    </w:p>
    <w:p w14:paraId="7B7AD0AD" w14:textId="77777777" w:rsidR="00211FC1" w:rsidRPr="0099416A" w:rsidRDefault="00211FC1" w:rsidP="00211FC1">
      <w:pPr>
        <w:pStyle w:val="Bullet"/>
        <w:rPr>
          <w:lang w:val="en-AU"/>
        </w:rPr>
      </w:pPr>
      <m:oMath>
        <m:sSub>
          <m:sSubPr>
            <m:ctrlPr>
              <w:rPr>
                <w:rFonts w:ascii="Cambria Math" w:hAnsi="Cambria Math"/>
                <w:lang w:val="en-AU"/>
              </w:rPr>
            </m:ctrlPr>
          </m:sSubPr>
          <m:e>
            <m:r>
              <w:rPr>
                <w:rFonts w:ascii="Cambria Math" w:hAnsi="Cambria Math"/>
                <w:lang w:val="en-AU"/>
              </w:rPr>
              <m:t>C</m:t>
            </m:r>
          </m:e>
          <m:sub>
            <m:r>
              <w:rPr>
                <w:rFonts w:ascii="Cambria Math" w:hAnsi="Cambria Math"/>
                <w:lang w:val="en-AU"/>
              </w:rPr>
              <m:t>batt</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V</m:t>
            </m:r>
          </m:e>
          <m:sub>
            <m:r>
              <w:rPr>
                <w:rFonts w:ascii="Cambria Math" w:hAnsi="Cambria Math"/>
                <w:lang w:val="en-AU"/>
              </w:rPr>
              <m:t>rated</m:t>
            </m:r>
          </m:sub>
        </m:sSub>
        <m:r>
          <w:rPr>
            <w:rFonts w:ascii="Cambria Math" w:hAnsi="Cambria Math"/>
            <w:lang w:val="en-AU"/>
          </w:rPr>
          <m:t xml:space="preserve">= </m:t>
        </m:r>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d>
              <m:dPr>
                <m:ctrlPr>
                  <w:rPr>
                    <w:rFonts w:ascii="Cambria Math" w:hAnsi="Cambria Math"/>
                    <w:lang w:val="en-AU"/>
                  </w:rPr>
                </m:ctrlPr>
              </m:dPr>
              <m:e>
                <m:r>
                  <m:rPr>
                    <m:sty m:val="p"/>
                  </m:rPr>
                  <w:rPr>
                    <w:rFonts w:ascii="Cambria Math" w:hAnsi="Cambria Math"/>
                    <w:lang w:val="en-AU"/>
                  </w:rPr>
                  <m:t>max</m:t>
                </m:r>
              </m:e>
            </m:d>
          </m:sub>
        </m:sSub>
      </m:oMath>
      <w:r w:rsidRPr="0099416A">
        <w:rPr>
          <w:rFonts w:cs="Times New Roman"/>
          <w:lang w:val="en-AU"/>
        </w:rPr>
        <w:t xml:space="preserve"> and is the energy capacity of the battery</w:t>
      </w:r>
    </w:p>
    <w:p w14:paraId="31A47EC7" w14:textId="77777777" w:rsidR="00211FC1" w:rsidRPr="0099416A" w:rsidRDefault="00211FC1" w:rsidP="00211FC1">
      <w:pPr>
        <w:pStyle w:val="Bullet"/>
        <w:rPr>
          <w:lang w:val="en-AU"/>
        </w:rPr>
      </w:pPr>
      <m:oMath>
        <m:sSub>
          <m:sSubPr>
            <m:ctrlPr>
              <w:rPr>
                <w:rFonts w:ascii="Cambria Math" w:hAnsi="Cambria Math"/>
                <w:lang w:val="en-AU"/>
              </w:rPr>
            </m:ctrlPr>
          </m:sSubPr>
          <m:e>
            <m:r>
              <w:rPr>
                <w:rFonts w:ascii="Cambria Math" w:hAnsi="Cambria Math"/>
                <w:lang w:val="en-AU"/>
              </w:rPr>
              <m:t>DOD</m:t>
            </m:r>
          </m:e>
          <m:sub>
            <m:r>
              <w:rPr>
                <w:rFonts w:ascii="Cambria Math" w:hAnsi="Cambria Math"/>
                <w:lang w:val="en-AU"/>
              </w:rPr>
              <m:t>max</m:t>
            </m:r>
            <m:r>
              <m:rPr>
                <m:sty m:val="p"/>
              </m:rPr>
              <w:rPr>
                <w:rFonts w:ascii="Cambria Math" w:hAnsi="Cambria Math"/>
                <w:lang w:val="en-AU"/>
              </w:rPr>
              <m:t xml:space="preserve"> </m:t>
            </m:r>
          </m:sub>
        </m:sSub>
      </m:oMath>
      <w:r w:rsidRPr="0099416A">
        <w:rPr>
          <w:lang w:val="en-AU"/>
        </w:rPr>
        <w:t xml:space="preserve"> – is the depth of discharge</w:t>
      </w:r>
    </w:p>
    <w:p w14:paraId="0EA055F6" w14:textId="77777777" w:rsidR="00211FC1" w:rsidRPr="0099416A" w:rsidRDefault="00211FC1" w:rsidP="00211FC1">
      <w:pPr>
        <w:pStyle w:val="Bullet"/>
        <w:rPr>
          <w:lang w:val="en-AU"/>
        </w:rPr>
      </w:pPr>
      <m:oMath>
        <m:sSub>
          <m:sSubPr>
            <m:ctrlPr>
              <w:rPr>
                <w:rFonts w:ascii="Cambria Math" w:hAnsi="Cambria Math"/>
                <w:lang w:val="en-AU"/>
              </w:rPr>
            </m:ctrlPr>
          </m:sSubPr>
          <m:e>
            <m:r>
              <w:rPr>
                <w:rFonts w:ascii="Cambria Math" w:hAnsi="Cambria Math"/>
                <w:lang w:val="en-AU"/>
              </w:rPr>
              <m:t>SOC</m:t>
            </m:r>
          </m:e>
          <m:sub>
            <m:r>
              <w:rPr>
                <w:rFonts w:ascii="Cambria Math" w:hAnsi="Cambria Math"/>
                <w:lang w:val="en-AU"/>
              </w:rPr>
              <m:t>min</m:t>
            </m:r>
            <m:r>
              <m:rPr>
                <m:sty m:val="p"/>
              </m:rPr>
              <w:rPr>
                <w:rFonts w:ascii="Cambria Math" w:hAnsi="Cambria Math"/>
                <w:lang w:val="en-AU"/>
              </w:rPr>
              <m:t xml:space="preserve"> </m:t>
            </m:r>
          </m:sub>
        </m:sSub>
      </m:oMath>
      <w:r w:rsidRPr="0099416A">
        <w:rPr>
          <w:lang w:val="en-AU"/>
        </w:rPr>
        <w:t xml:space="preserve"> – is the state of charge </w:t>
      </w:r>
    </w:p>
    <w:p w14:paraId="380E84A7" w14:textId="77777777" w:rsidR="00211FC1" w:rsidRPr="0099416A" w:rsidRDefault="00211FC1" w:rsidP="00211FC1">
      <w:r w:rsidRPr="0099416A">
        <w:t>SOC</w:t>
      </w:r>
      <w:r w:rsidRPr="0099416A">
        <w:rPr>
          <w:iCs/>
        </w:rPr>
        <w:t xml:space="preserve"> is the state of charge of the battery and</w:t>
      </w:r>
      <w:r w:rsidRPr="0099416A">
        <w:t xml:space="preserve"> is a percentage expression which indicates a battery’s remaining capacity over its total capacity. It is given by the formula </w:t>
      </w:r>
      <w:r w:rsidRPr="0099416A">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99416A">
        <w:instrText xml:space="preserve"> ADDIN EN.CITE </w:instrText>
      </w:r>
      <w:r w:rsidRPr="0099416A">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99416A">
        <w:instrText xml:space="preserve"> ADDIN EN.CITE.DATA </w:instrText>
      </w:r>
      <w:r w:rsidRPr="0099416A">
        <w:fldChar w:fldCharType="end"/>
      </w:r>
      <w:r w:rsidRPr="0099416A">
        <w:fldChar w:fldCharType="separate"/>
      </w:r>
      <w:r w:rsidRPr="0099416A">
        <w:t>[</w:t>
      </w:r>
      <w:hyperlink w:anchor="_ENREF_65" w:tooltip="Shen, 2009 #101" w:history="1">
        <w:r w:rsidRPr="0099416A">
          <w:t>65</w:t>
        </w:r>
      </w:hyperlink>
      <w:r w:rsidRPr="0099416A">
        <w:t xml:space="preserve">, </w:t>
      </w:r>
      <w:hyperlink w:anchor="_ENREF_66" w:tooltip="Ng, 2009 #129" w:history="1">
        <w:r w:rsidRPr="0099416A">
          <w:t>66</w:t>
        </w:r>
      </w:hyperlink>
      <w:r w:rsidRPr="0099416A">
        <w:t>]</w:t>
      </w:r>
      <w:r w:rsidRPr="0099416A">
        <w:fldChar w:fldCharType="end"/>
      </w:r>
      <w:r w:rsidRPr="0099416A">
        <w:t xml:space="preserve">: </w:t>
      </w:r>
    </w:p>
    <w:p w14:paraId="2003BCAF" w14:textId="77777777" w:rsidR="00211FC1" w:rsidRPr="0099416A" w:rsidRDefault="00211FC1" w:rsidP="00211FC1">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Pr="0099416A">
        <w:rPr>
          <w:rFonts w:eastAsia="TimesNewRoman"/>
        </w:rPr>
        <w:tab/>
      </w:r>
      <w:r w:rsidRPr="0099416A">
        <w:rPr>
          <w:rFonts w:eastAsia="TimesNewRoman"/>
        </w:rPr>
        <w:tab/>
      </w:r>
      <w:r w:rsidRPr="0099416A">
        <w:rPr>
          <w:rFonts w:eastAsia="TimesNewRoman"/>
        </w:rPr>
        <w:tab/>
      </w:r>
      <w:r w:rsidRPr="0099416A">
        <w:rPr>
          <w:rFonts w:eastAsia="TimesNewRoman"/>
        </w:rPr>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2</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6</w:t>
      </w:r>
      <w:r w:rsidRPr="0099416A">
        <w:rPr>
          <w:rStyle w:val="EquationsChar"/>
          <w:rFonts w:eastAsia="TimesNewRoman"/>
          <w:i w:val="0"/>
        </w:rPr>
        <w:fldChar w:fldCharType="end"/>
      </w:r>
      <w:r w:rsidRPr="0099416A">
        <w:rPr>
          <w:rStyle w:val="EquationsChar"/>
          <w:rFonts w:eastAsia="TimesNewRoman"/>
          <w:i w:val="0"/>
        </w:rPr>
        <w:t>)</w:t>
      </w:r>
    </w:p>
    <w:p w14:paraId="4A6A3A06" w14:textId="77777777" w:rsidR="00211FC1" w:rsidRPr="0099416A" w:rsidRDefault="00211FC1" w:rsidP="00211FC1">
      <w:r w:rsidRPr="0099416A">
        <w:t>DOD of a battery is linked to the life of the battery. The lower the DOD then the lower the cost of the system and the shorter the battery life.</w:t>
      </w:r>
    </w:p>
    <w:p w14:paraId="6840D7B6" w14:textId="77777777" w:rsidR="00211FC1" w:rsidRPr="0099416A" w:rsidRDefault="00211FC1" w:rsidP="00211FC1"/>
    <w:p w14:paraId="1AA051A9" w14:textId="77777777" w:rsidR="00211FC1" w:rsidRPr="0099416A" w:rsidRDefault="00211FC1" w:rsidP="00211FC1">
      <w:r w:rsidRPr="0099416A">
        <w:t xml:space="preserve">The difference in the battery technologies affect how they should be operated. The DOD can be shallow or deep and the higher the DOD the lower the cycle life and vice versa </w:t>
      </w:r>
      <w:r w:rsidRPr="0099416A">
        <w:fldChar w:fldCharType="begin"/>
      </w:r>
      <w:r w:rsidRPr="0099416A">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99416A">
        <w:fldChar w:fldCharType="separate"/>
      </w:r>
      <w:r w:rsidRPr="0099416A">
        <w:t>[</w:t>
      </w:r>
      <w:hyperlink w:anchor="_ENREF_67" w:tooltip="Muselli, 2000 #78" w:history="1">
        <w:r w:rsidRPr="0099416A">
          <w:t>67</w:t>
        </w:r>
      </w:hyperlink>
      <w:r w:rsidRPr="0099416A">
        <w:t>]</w:t>
      </w:r>
      <w:r w:rsidRPr="0099416A">
        <w:fldChar w:fldCharType="end"/>
      </w:r>
      <w:r w:rsidRPr="0099416A">
        <w:t xml:space="preserve">.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following equation can be used to calculate the SOH of the battery </w:t>
      </w:r>
      <w:r w:rsidRPr="0099416A">
        <w:fldChar w:fldCharType="begin"/>
      </w:r>
      <w:r w:rsidRPr="0099416A">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99416A">
        <w:fldChar w:fldCharType="separate"/>
      </w:r>
      <w:r w:rsidRPr="0099416A">
        <w:t>[</w:t>
      </w:r>
      <w:hyperlink w:anchor="_ENREF_66" w:tooltip="Ng, 2009 #129" w:history="1">
        <w:r w:rsidRPr="0099416A">
          <w:t>66</w:t>
        </w:r>
      </w:hyperlink>
      <w:r w:rsidRPr="0099416A">
        <w:t>]</w:t>
      </w:r>
      <w:r w:rsidRPr="0099416A">
        <w:fldChar w:fldCharType="end"/>
      </w:r>
      <w:r w:rsidRPr="0099416A">
        <w:t xml:space="preserve">: </w:t>
      </w:r>
    </w:p>
    <w:p w14:paraId="1369937E" w14:textId="77777777" w:rsidR="00211FC1" w:rsidRPr="0099416A" w:rsidRDefault="00211FC1" w:rsidP="00211FC1"/>
    <w:p w14:paraId="544C0D1B" w14:textId="77777777" w:rsidR="00211FC1" w:rsidRPr="0099416A" w:rsidRDefault="00211FC1" w:rsidP="00211FC1">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2</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7</w:t>
      </w:r>
      <w:r w:rsidRPr="0099416A">
        <w:rPr>
          <w:rStyle w:val="EquationsChar"/>
          <w:rFonts w:eastAsia="TimesNewRoman"/>
          <w:i w:val="0"/>
        </w:rPr>
        <w:fldChar w:fldCharType="end"/>
      </w:r>
      <w:r w:rsidRPr="0099416A">
        <w:rPr>
          <w:rStyle w:val="EquationsChar"/>
          <w:rFonts w:eastAsia="TimesNewRoman"/>
          <w:i w:val="0"/>
        </w:rPr>
        <w:t>)</w:t>
      </w:r>
    </w:p>
    <w:p w14:paraId="049FB7D4" w14:textId="77777777" w:rsidR="00211FC1" w:rsidRPr="0099416A" w:rsidRDefault="00211FC1" w:rsidP="00211FC1"/>
    <w:p w14:paraId="7E5BEC85" w14:textId="77777777" w:rsidR="00211FC1" w:rsidRPr="0099416A" w:rsidRDefault="00211FC1" w:rsidP="00211FC1">
      <w:r w:rsidRPr="0099416A">
        <w:t>Where:</w:t>
      </w:r>
    </w:p>
    <w:p w14:paraId="278DA679" w14:textId="77777777" w:rsidR="00211FC1" w:rsidRPr="0099416A" w:rsidRDefault="00211FC1" w:rsidP="00211FC1">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rated</m:t>
            </m:r>
          </m:sub>
        </m:sSub>
      </m:oMath>
      <w:r w:rsidRPr="0099416A">
        <w:rPr>
          <w:lang w:val="en-AU"/>
        </w:rPr>
        <w:t xml:space="preserve"> – is the original rated capacity of the battery</w:t>
      </w:r>
    </w:p>
    <w:p w14:paraId="0038490D" w14:textId="77777777" w:rsidR="00211FC1" w:rsidRPr="0099416A" w:rsidRDefault="00211FC1" w:rsidP="00211FC1">
      <w:r w:rsidRPr="0099416A">
        <w:br w:type="page"/>
      </w:r>
    </w:p>
    <w:p w14:paraId="0A572A14" w14:textId="77777777" w:rsidR="00211FC1" w:rsidRPr="0099416A" w:rsidRDefault="00211FC1" w:rsidP="00211FC1">
      <w:pPr>
        <w:pStyle w:val="Heading2"/>
      </w:pPr>
      <w:bookmarkStart w:id="143" w:name="_Toc494532680"/>
      <w:r>
        <w:lastRenderedPageBreak/>
        <w:t>North QLD</w:t>
      </w:r>
      <w:r w:rsidRPr="0099416A">
        <w:t xml:space="preserve"> Solar Radiation</w:t>
      </w:r>
      <w:bookmarkEnd w:id="143"/>
    </w:p>
    <w:p w14:paraId="4CF5F724" w14:textId="77777777" w:rsidR="00211FC1" w:rsidRPr="0099416A" w:rsidRDefault="00211FC1" w:rsidP="00211FC1">
      <w:r w:rsidRPr="0099416A">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99416A">
        <w:fldChar w:fldCharType="begin"/>
      </w:r>
      <w:r w:rsidRPr="0099416A">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99416A">
        <w:fldChar w:fldCharType="separate"/>
      </w:r>
      <w:r w:rsidRPr="0099416A">
        <w:t>[</w:t>
      </w:r>
      <w:hyperlink w:anchor="_ENREF_68" w:tooltip="McKenzie, 1993 #81" w:history="1">
        <w:r w:rsidRPr="0099416A">
          <w:t>68</w:t>
        </w:r>
      </w:hyperlink>
      <w:r w:rsidRPr="0099416A">
        <w:t>]</w:t>
      </w:r>
      <w:r w:rsidRPr="0099416A">
        <w:fldChar w:fldCharType="end"/>
      </w:r>
      <w:r w:rsidRPr="0099416A">
        <w:t xml:space="preserve">. </w:t>
      </w:r>
    </w:p>
    <w:p w14:paraId="1316F8F0" w14:textId="77777777" w:rsidR="00211FC1" w:rsidRPr="0099416A" w:rsidRDefault="00211FC1" w:rsidP="00211FC1"/>
    <w:p w14:paraId="7358C3B6" w14:textId="77777777" w:rsidR="00211FC1" w:rsidRPr="0099416A" w:rsidRDefault="00211FC1" w:rsidP="00211FC1">
      <w:r w:rsidRPr="0099416A">
        <w:t>Australia is situated approximately in the middle of the tropic of Capricorn at 23.5</w:t>
      </w:r>
      <m:oMath>
        <m:r>
          <m:rPr>
            <m:sty m:val="p"/>
          </m:rPr>
          <w:rPr>
            <w:rFonts w:ascii="Cambria Math" w:hAnsi="Cambria Math"/>
            <w:lang w:eastAsia="en-GB"/>
          </w:rPr>
          <m:t>°</m:t>
        </m:r>
      </m:oMath>
      <w:r w:rsidRPr="0099416A">
        <w:t xml:space="preserve"> latitude. It therefore experiences high degrees of solar irradiance which nominate it as a prime candidate for solar PV systems. The Australian Solar Irradiance is shown below in </w:t>
      </w:r>
      <w:r w:rsidRPr="0099416A">
        <w:fldChar w:fldCharType="begin"/>
      </w:r>
      <w:r w:rsidRPr="0099416A">
        <w:instrText xml:space="preserve"> REF _Ref479518582 \h </w:instrText>
      </w:r>
      <w:r w:rsidRPr="0099416A">
        <w:fldChar w:fldCharType="separate"/>
      </w:r>
      <w:r w:rsidRPr="0099416A">
        <w:t>Figure 2</w:t>
      </w:r>
      <w:r w:rsidRPr="0099416A">
        <w:noBreakHyphen/>
        <w:t>20</w:t>
      </w:r>
      <w:r w:rsidRPr="0099416A">
        <w:fldChar w:fldCharType="end"/>
      </w:r>
      <w:r w:rsidRPr="0099416A">
        <w:t xml:space="preserve"> and was taken from the Bureau of Meteorology website </w:t>
      </w:r>
      <w:r w:rsidRPr="0099416A">
        <w:fldChar w:fldCharType="begin"/>
      </w:r>
      <w:r w:rsidRPr="0099416A">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99416A">
        <w:fldChar w:fldCharType="separate"/>
      </w:r>
      <w:r w:rsidRPr="0099416A">
        <w:t>[</w:t>
      </w:r>
      <w:hyperlink w:anchor="_ENREF_69" w:tooltip="(BOM), 2017 #79" w:history="1">
        <w:r w:rsidRPr="0099416A">
          <w:t>69</w:t>
        </w:r>
      </w:hyperlink>
      <w:r w:rsidRPr="0099416A">
        <w:t>]</w:t>
      </w:r>
      <w:r w:rsidRPr="0099416A">
        <w:fldChar w:fldCharType="end"/>
      </w:r>
      <w:r w:rsidRPr="0099416A">
        <w:t xml:space="preserve">. </w:t>
      </w:r>
    </w:p>
    <w:p w14:paraId="2F59039F" w14:textId="77777777" w:rsidR="00211FC1" w:rsidRPr="0099416A" w:rsidRDefault="00211FC1" w:rsidP="00211FC1">
      <w:r w:rsidRPr="0099416A">
        <mc:AlternateContent>
          <mc:Choice Requires="wpg">
            <w:drawing>
              <wp:anchor distT="0" distB="0" distL="114300" distR="114300" simplePos="0" relativeHeight="251666432" behindDoc="0" locked="0" layoutInCell="1" allowOverlap="1" wp14:anchorId="2EEDA9FB" wp14:editId="6E9EDB6C">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2"/>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127F5881" w14:textId="77777777" w:rsidR="00211FC1" w:rsidRPr="00BB0A4A" w:rsidRDefault="00211FC1" w:rsidP="00211FC1">
                              <w:pPr>
                                <w:pStyle w:val="Caption"/>
                                <w:rPr>
                                  <w:szCs w:val="24"/>
                                </w:rPr>
                              </w:pPr>
                              <w:bookmarkStart w:id="144" w:name="_Ref492978409"/>
                              <w:bookmarkStart w:id="145" w:name="_Toc494553840"/>
                              <w:bookmarkStart w:id="146" w:name="_Ref4795185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6"/>
                              <w:r>
                                <w:t xml:space="preserve"> - Australian Solar Irradiance [61]</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EEDA9FB" id="Group 7189" o:spid="_x0000_s1095" style="position:absolute;left:0;text-align:left;margin-left:-7.2pt;margin-top:22.8pt;width:451.3pt;height:351.45pt;z-index:251666432;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3"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127F5881" w14:textId="77777777" w:rsidR="00211FC1" w:rsidRPr="00BB0A4A" w:rsidRDefault="00211FC1" w:rsidP="00211FC1">
                        <w:pPr>
                          <w:pStyle w:val="Caption"/>
                          <w:rPr>
                            <w:szCs w:val="24"/>
                          </w:rPr>
                        </w:pPr>
                        <w:bookmarkStart w:id="147" w:name="_Ref492978409"/>
                        <w:bookmarkStart w:id="148" w:name="_Toc494553840"/>
                        <w:bookmarkStart w:id="149" w:name="_Ref4795185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9"/>
                        <w:r>
                          <w:t xml:space="preserve"> - Australian Solar Irradiance [61]</w:t>
                        </w:r>
                        <w:bookmarkEnd w:id="147"/>
                        <w:bookmarkEnd w:id="148"/>
                      </w:p>
                    </w:txbxContent>
                  </v:textbox>
                </v:shape>
                <w10:wrap type="square"/>
              </v:group>
            </w:pict>
          </mc:Fallback>
        </mc:AlternateContent>
      </w:r>
    </w:p>
    <w:p w14:paraId="04ECB0D3" w14:textId="77777777" w:rsidR="00211FC1" w:rsidRPr="0099416A" w:rsidRDefault="00211FC1" w:rsidP="00211FC1"/>
    <w:p w14:paraId="07483BC3" w14:textId="77777777" w:rsidR="00211FC1" w:rsidRPr="0099416A" w:rsidRDefault="00211FC1" w:rsidP="00211FC1">
      <w:r w:rsidRPr="0099416A">
        <w:fldChar w:fldCharType="begin"/>
      </w:r>
      <w:r w:rsidRPr="0099416A">
        <w:instrText xml:space="preserve"> REF _Ref479518582 \h </w:instrText>
      </w:r>
      <w:r w:rsidRPr="0099416A">
        <w:fldChar w:fldCharType="separate"/>
      </w:r>
      <w:r w:rsidRPr="0099416A">
        <w:t>Figure 2</w:t>
      </w:r>
      <w:r w:rsidRPr="0099416A">
        <w:noBreakHyphen/>
        <w:t>20</w:t>
      </w:r>
      <w:r w:rsidRPr="0099416A">
        <w:fldChar w:fldCharType="end"/>
      </w:r>
      <w:r w:rsidRPr="0099416A">
        <w:t xml:space="preserve"> shows that Townsville experiences approximately 22 MJ/m</w:t>
      </w:r>
      <w:r w:rsidRPr="0099416A">
        <w:rPr>
          <w:sz w:val="28"/>
          <w:vertAlign w:val="superscript"/>
        </w:rPr>
        <w:t>2</w:t>
      </w:r>
      <w:r w:rsidRPr="0099416A">
        <w:t xml:space="preserve"> of solar energy each year with approximately 300 days of sunlight </w:t>
      </w:r>
      <w:r w:rsidRPr="0099416A">
        <w:fldChar w:fldCharType="begin"/>
      </w:r>
      <w:r w:rsidRPr="0099416A">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99416A">
        <w:fldChar w:fldCharType="separate"/>
      </w:r>
      <w:r w:rsidRPr="0099416A">
        <w:t>[</w:t>
      </w:r>
      <w:hyperlink w:anchor="_ENREF_70" w:tooltip="Zahedi, 2010 #36" w:history="1">
        <w:r w:rsidRPr="0099416A">
          <w:t>70</w:t>
        </w:r>
      </w:hyperlink>
      <w:r w:rsidRPr="0099416A">
        <w:t>]</w:t>
      </w:r>
      <w:r w:rsidRPr="0099416A">
        <w:fldChar w:fldCharType="end"/>
      </w:r>
      <w:r w:rsidRPr="0099416A">
        <w:t xml:space="preserve">. Townsville experiences high levels of solar radiation throughout the year due to its high solar elevations and low total ozone columns </w:t>
      </w:r>
      <w:r w:rsidRPr="0099416A">
        <w:fldChar w:fldCharType="begin"/>
      </w:r>
      <w:r w:rsidRPr="0099416A">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99416A">
        <w:fldChar w:fldCharType="separate"/>
      </w:r>
      <w:r w:rsidRPr="0099416A">
        <w:t>[</w:t>
      </w:r>
      <w:hyperlink w:anchor="_ENREF_71" w:tooltip="Bernhard, 1997 #80" w:history="1">
        <w:r w:rsidRPr="0099416A">
          <w:t>71</w:t>
        </w:r>
      </w:hyperlink>
      <w:r w:rsidRPr="0099416A">
        <w:t>]</w:t>
      </w:r>
      <w:r w:rsidRPr="0099416A">
        <w:fldChar w:fldCharType="end"/>
      </w:r>
      <w:r w:rsidRPr="0099416A">
        <w:t>. This 22MJ/m</w:t>
      </w:r>
      <w:r w:rsidRPr="0099416A">
        <w:rPr>
          <w:vertAlign w:val="superscript"/>
        </w:rPr>
        <w:t>2</w:t>
      </w:r>
      <w:r w:rsidRPr="0099416A">
        <w:t xml:space="preserve"> is a yearly figure and consequently from the tilt of the Earth’s axis it varies as shown in </w:t>
      </w:r>
      <w:r w:rsidRPr="0099416A">
        <w:fldChar w:fldCharType="begin"/>
      </w:r>
      <w:r w:rsidRPr="0099416A">
        <w:instrText xml:space="preserve"> REF _Ref479519412 \h  \* MERGEFORMAT </w:instrText>
      </w:r>
      <w:r w:rsidRPr="0099416A">
        <w:fldChar w:fldCharType="separate"/>
      </w:r>
      <w:r w:rsidRPr="0099416A">
        <w:t>Figure 2</w:t>
      </w:r>
      <w:r w:rsidRPr="0099416A">
        <w:noBreakHyphen/>
        <w:t>21</w:t>
      </w:r>
      <w:r w:rsidRPr="0099416A">
        <w:fldChar w:fldCharType="end"/>
      </w:r>
      <w:r w:rsidRPr="0099416A">
        <w:t>. This total radiation figure was created in Turkey with a similar latitude to Townsville but in the Northern Hemisphere. It shows the relationship between month and amount of solar radiation and how it varies throughout the year.</w:t>
      </w:r>
      <w:bookmarkStart w:id="150" w:name="globalirradiance"/>
      <w:bookmarkEnd w:id="150"/>
    </w:p>
    <w:p w14:paraId="792968A6" w14:textId="77777777" w:rsidR="00211FC1" w:rsidRPr="0099416A" w:rsidRDefault="00211FC1" w:rsidP="00211FC1">
      <w:r w:rsidRPr="0099416A">
        <w:lastRenderedPageBreak/>
        <mc:AlternateContent>
          <mc:Choice Requires="wpg">
            <w:drawing>
              <wp:anchor distT="0" distB="0" distL="114300" distR="114300" simplePos="0" relativeHeight="251668480" behindDoc="0" locked="0" layoutInCell="1" allowOverlap="1" wp14:anchorId="5F54A4E2" wp14:editId="4D466C9C">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4"/>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68B89D16" w14:textId="77777777" w:rsidR="00211FC1" w:rsidRPr="00D803C5" w:rsidRDefault="00211FC1" w:rsidP="00211FC1">
                              <w:pPr>
                                <w:pStyle w:val="Caption"/>
                              </w:pPr>
                              <w:bookmarkStart w:id="151" w:name="_Toc494553841"/>
                              <w:bookmarkStart w:id="152" w:name="_Ref47951941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2"/>
                              <w:r>
                                <w:t xml:space="preserve"> </w:t>
                              </w:r>
                              <w:r w:rsidRPr="005E24DD">
                                <w:t>-</w:t>
                              </w:r>
                              <w:r>
                                <w:t xml:space="preserve"> Average Hourly Total Solar Radiation on Horizontal Surface (measured) [63]</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54A4E2" id="Group 7210" o:spid="_x0000_s1098" style="position:absolute;left:0;text-align:left;margin-left:-8.45pt;margin-top:18.1pt;width:457.7pt;height:348pt;z-index:251668480;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5"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68B89D16" w14:textId="77777777" w:rsidR="00211FC1" w:rsidRPr="00D803C5" w:rsidRDefault="00211FC1" w:rsidP="00211FC1">
                        <w:pPr>
                          <w:pStyle w:val="Caption"/>
                        </w:pPr>
                        <w:bookmarkStart w:id="153" w:name="_Toc494553841"/>
                        <w:bookmarkStart w:id="154" w:name="_Ref47951941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4"/>
                        <w:r>
                          <w:t xml:space="preserve"> </w:t>
                        </w:r>
                        <w:r w:rsidRPr="005E24DD">
                          <w:t>-</w:t>
                        </w:r>
                        <w:r>
                          <w:t xml:space="preserve"> Average Hourly Total Solar Radiation on Horizontal Surface (measured) [63]</w:t>
                        </w:r>
                        <w:bookmarkEnd w:id="153"/>
                      </w:p>
                    </w:txbxContent>
                  </v:textbox>
                </v:shape>
                <w10:wrap type="square"/>
              </v:group>
            </w:pict>
          </mc:Fallback>
        </mc:AlternateContent>
      </w:r>
    </w:p>
    <w:p w14:paraId="44A0AD14" w14:textId="77777777" w:rsidR="00211FC1" w:rsidRPr="0099416A" w:rsidRDefault="00211FC1" w:rsidP="00211FC1">
      <w:r w:rsidRPr="0099416A">
        <w:br w:type="page"/>
      </w:r>
    </w:p>
    <w:p w14:paraId="631CAD02" w14:textId="77777777" w:rsidR="00211FC1" w:rsidRPr="0099416A" w:rsidRDefault="00211FC1" w:rsidP="00211FC1"/>
    <w:p w14:paraId="5E261046" w14:textId="77777777" w:rsidR="00211FC1" w:rsidRPr="0099416A" w:rsidRDefault="00211FC1" w:rsidP="00211FC1">
      <w:pPr>
        <w:pStyle w:val="Heading3"/>
      </w:pPr>
      <w:bookmarkStart w:id="155" w:name="_Toc494532681"/>
      <w:r w:rsidRPr="0099416A">
        <w:t>PSH Conversion</w:t>
      </w:r>
      <w:bookmarkEnd w:id="155"/>
    </w:p>
    <w:p w14:paraId="754B3281" w14:textId="77777777" w:rsidR="00211FC1" w:rsidRPr="0099416A" w:rsidRDefault="00211FC1" w:rsidP="00211FC1">
      <w:r w:rsidRPr="0099416A">
        <w:t xml:space="preserve">The data which is given in </w:t>
      </w:r>
      <w:r w:rsidRPr="0099416A">
        <w:fldChar w:fldCharType="begin"/>
      </w:r>
      <w:r w:rsidRPr="0099416A">
        <w:instrText xml:space="preserve"> REF _Ref479518582 \h </w:instrText>
      </w:r>
      <w:r w:rsidRPr="0099416A">
        <w:fldChar w:fldCharType="separate"/>
      </w:r>
      <w:r w:rsidRPr="0099416A">
        <w:t>Figure 2</w:t>
      </w:r>
      <w:r w:rsidRPr="0099416A">
        <w:noBreakHyphen/>
        <w:t>20</w:t>
      </w:r>
      <w:r w:rsidRPr="0099416A">
        <w:fldChar w:fldCharType="end"/>
      </w:r>
      <w:r w:rsidRPr="0099416A">
        <w:t xml:space="preserve"> is megajoules per meter squared. To convert megajoules per meters squared per day to peak sun hours the following conversions are used:</w:t>
      </w:r>
    </w:p>
    <w:p w14:paraId="60DD8056" w14:textId="77777777" w:rsidR="00211FC1" w:rsidRPr="0099416A" w:rsidRDefault="00211FC1" w:rsidP="00211FC1"/>
    <w:p w14:paraId="2C915EA7" w14:textId="77777777" w:rsidR="00211FC1" w:rsidRPr="0099416A" w:rsidRDefault="00211FC1" w:rsidP="00211FC1">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5FE8E65C" w14:textId="77777777" w:rsidR="00211FC1" w:rsidRPr="0099416A" w:rsidRDefault="00211FC1" w:rsidP="00211FC1"/>
    <w:p w14:paraId="04DA5262" w14:textId="77777777" w:rsidR="00211FC1" w:rsidRPr="0099416A" w:rsidRDefault="00211FC1" w:rsidP="00211FC1">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46972FD9" w14:textId="77777777" w:rsidR="00211FC1" w:rsidRPr="0099416A" w:rsidRDefault="00211FC1" w:rsidP="00211FC1"/>
    <w:p w14:paraId="31138527" w14:textId="77777777" w:rsidR="00211FC1" w:rsidRPr="0099416A" w:rsidRDefault="00211FC1" w:rsidP="00211FC1">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4E80388" w14:textId="77777777" w:rsidR="00211FC1" w:rsidRPr="0099416A" w:rsidRDefault="00211FC1" w:rsidP="00211FC1">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3DC547E" w14:textId="77777777" w:rsidR="00211FC1" w:rsidRPr="0099416A" w:rsidRDefault="00211FC1" w:rsidP="00211FC1"/>
    <w:p w14:paraId="16A248AE" w14:textId="77777777" w:rsidR="00211FC1" w:rsidRPr="0099416A" w:rsidRDefault="00211FC1" w:rsidP="00211FC1">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6ACB0C0E" w14:textId="77777777" w:rsidR="00211FC1" w:rsidRPr="0099416A" w:rsidRDefault="00211FC1" w:rsidP="00211FC1"/>
    <w:p w14:paraId="0A9A74EB" w14:textId="77777777" w:rsidR="00211FC1" w:rsidRPr="0099416A" w:rsidRDefault="00211FC1" w:rsidP="00211FC1">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62840A59" w14:textId="77777777" w:rsidR="00211FC1" w:rsidRPr="0099416A" w:rsidRDefault="00211FC1" w:rsidP="00211FC1"/>
    <w:p w14:paraId="7E8DF443" w14:textId="77777777" w:rsidR="00211FC1" w:rsidRPr="0099416A" w:rsidRDefault="00211FC1" w:rsidP="00211FC1">
      <w:pPr>
        <w:ind w:left="2880" w:firstLine="720"/>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Pr="0099416A">
        <w:rPr>
          <w:sz w:val="32"/>
          <w:szCs w:val="32"/>
        </w:rPr>
        <w:t xml:space="preserve"> = </w:t>
      </w:r>
      <w:r w:rsidRPr="0099416A">
        <w:rPr>
          <w:szCs w:val="32"/>
        </w:rPr>
        <w:t>1</w:t>
      </w:r>
      <w:r w:rsidRPr="0099416A">
        <w:tab/>
      </w:r>
      <w:r w:rsidRPr="0099416A">
        <w:tab/>
      </w:r>
      <w:r w:rsidRPr="0099416A">
        <w:tab/>
      </w:r>
      <w:r w:rsidRPr="0099416A">
        <w:tab/>
      </w:r>
      <w:r w:rsidRPr="0099416A">
        <w:rPr>
          <w:rStyle w:val="EquationsChar"/>
        </w:rPr>
        <w:t>(</w:t>
      </w:r>
      <w:r w:rsidRPr="0099416A">
        <w:rPr>
          <w:rStyle w:val="EquationsChar"/>
        </w:rPr>
        <w:fldChar w:fldCharType="begin"/>
      </w:r>
      <w:r w:rsidRPr="0099416A">
        <w:rPr>
          <w:rStyle w:val="EquationsChar"/>
        </w:rPr>
        <w:instrText xml:space="preserve"> STYLEREF 1 \s </w:instrText>
      </w:r>
      <w:r w:rsidRPr="0099416A">
        <w:rPr>
          <w:rStyle w:val="EquationsChar"/>
        </w:rPr>
        <w:fldChar w:fldCharType="separate"/>
      </w:r>
      <w:r w:rsidRPr="0099416A">
        <w:rPr>
          <w:rStyle w:val="EquationsChar"/>
        </w:rPr>
        <w:t>2</w:t>
      </w:r>
      <w:r w:rsidRPr="0099416A">
        <w:rPr>
          <w:rStyle w:val="EquationsChar"/>
        </w:rPr>
        <w:fldChar w:fldCharType="end"/>
      </w:r>
      <w:r w:rsidRPr="0099416A">
        <w:rPr>
          <w:rStyle w:val="EquationsChar"/>
        </w:rPr>
        <w:noBreakHyphen/>
      </w:r>
      <w:r w:rsidRPr="0099416A">
        <w:rPr>
          <w:rStyle w:val="EquationsChar"/>
        </w:rPr>
        <w:fldChar w:fldCharType="begin"/>
      </w:r>
      <w:r w:rsidRPr="0099416A">
        <w:rPr>
          <w:rStyle w:val="EquationsChar"/>
        </w:rPr>
        <w:instrText xml:space="preserve"> SEQ Equation \* ARABIC \s 1 </w:instrText>
      </w:r>
      <w:r w:rsidRPr="0099416A">
        <w:rPr>
          <w:rStyle w:val="EquationsChar"/>
        </w:rPr>
        <w:fldChar w:fldCharType="separate"/>
      </w:r>
      <w:r w:rsidRPr="0099416A">
        <w:rPr>
          <w:rStyle w:val="EquationsChar"/>
        </w:rPr>
        <w:t>18</w:t>
      </w:r>
      <w:r w:rsidRPr="0099416A">
        <w:rPr>
          <w:rStyle w:val="EquationsChar"/>
        </w:rPr>
        <w:fldChar w:fldCharType="end"/>
      </w:r>
      <w:r w:rsidRPr="0099416A">
        <w:rPr>
          <w:rStyle w:val="EquationsChar"/>
        </w:rPr>
        <w:t>)</w:t>
      </w:r>
    </w:p>
    <w:p w14:paraId="26E098D1" w14:textId="77777777" w:rsidR="00211FC1" w:rsidRPr="0099416A" w:rsidRDefault="00211FC1" w:rsidP="00211FC1">
      <w:pPr>
        <w:ind w:left="2880" w:firstLine="720"/>
      </w:pPr>
    </w:p>
    <w:p w14:paraId="115341C0" w14:textId="77777777" w:rsidR="00211FC1" w:rsidRPr="0099416A" w:rsidRDefault="00211FC1" w:rsidP="00211FC1">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420E2297" w14:textId="77777777" w:rsidR="00211FC1" w:rsidRPr="0099416A" w:rsidRDefault="00211FC1" w:rsidP="00211FC1"/>
    <w:p w14:paraId="3351CB68" w14:textId="77777777" w:rsidR="00211FC1" w:rsidRPr="0099416A" w:rsidRDefault="00211FC1" w:rsidP="00211FC1">
      <w:pPr>
        <w:ind w:left="720" w:firstLine="720"/>
      </w:pPr>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63F5125F" w14:textId="77777777" w:rsidR="00211FC1" w:rsidRPr="0099416A" w:rsidRDefault="00211FC1" w:rsidP="00211FC1"/>
    <w:p w14:paraId="4BCEAC30" w14:textId="77777777" w:rsidR="00211FC1" w:rsidRPr="0099416A" w:rsidRDefault="00211FC1" w:rsidP="00211FC1">
      <w:r w:rsidRPr="0099416A">
        <w:t>Therefore, a household in central Northern Territory receiving 20 MJ/m</w:t>
      </w:r>
      <w:r w:rsidRPr="0099416A">
        <w:rPr>
          <w:vertAlign w:val="superscript"/>
        </w:rPr>
        <w:t>2</w:t>
      </w:r>
      <w:r w:rsidRPr="0099416A">
        <w:t>/day is equal to 5.55 peak sun hours (PSH) of solar irradiance.</w:t>
      </w:r>
    </w:p>
    <w:p w14:paraId="52B099EF" w14:textId="77777777" w:rsidR="00211FC1" w:rsidRPr="0099416A" w:rsidRDefault="00211FC1" w:rsidP="00211FC1">
      <w:r w:rsidRPr="0099416A">
        <w:br w:type="page"/>
      </w:r>
    </w:p>
    <w:p w14:paraId="5C0E4043" w14:textId="77777777" w:rsidR="00211FC1" w:rsidRPr="0099416A" w:rsidRDefault="00211FC1" w:rsidP="00211FC1">
      <w:pPr>
        <w:pStyle w:val="Heading2"/>
      </w:pPr>
      <w:bookmarkStart w:id="156" w:name="_Toc494532682"/>
      <w:r w:rsidRPr="0099416A">
        <w:lastRenderedPageBreak/>
        <w:t>Optimal Roof Tilt Angle &amp; Orientation</w:t>
      </w:r>
      <w:bookmarkEnd w:id="156"/>
    </w:p>
    <w:p w14:paraId="29C42D66" w14:textId="77777777" w:rsidR="00211FC1" w:rsidRPr="0099416A" w:rsidRDefault="00211FC1" w:rsidP="00211FC1">
      <w:r w:rsidRPr="0099416A">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99416A">
        <w:fldChar w:fldCharType="begin"/>
      </w:r>
      <w:r w:rsidRPr="0099416A">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99416A">
        <w:fldChar w:fldCharType="separate"/>
      </w:r>
      <w:r w:rsidRPr="0099416A">
        <w:t>[</w:t>
      </w:r>
      <w:hyperlink w:anchor="_ENREF_9" w:tooltip="Li, 2017 #9" w:history="1">
        <w:r w:rsidRPr="0099416A">
          <w:t>9</w:t>
        </w:r>
      </w:hyperlink>
      <w:r w:rsidRPr="0099416A">
        <w:t>]</w:t>
      </w:r>
      <w:r w:rsidRPr="0099416A">
        <w:fldChar w:fldCharType="end"/>
      </w:r>
      <w:r w:rsidRPr="0099416A">
        <w:t xml:space="preserve">. The red shades in </w:t>
      </w:r>
      <w:r w:rsidRPr="0099416A">
        <w:fldChar w:fldCharType="begin"/>
      </w:r>
      <w:r w:rsidRPr="0099416A">
        <w:instrText xml:space="preserve"> REF _Ref481659718 \h  \* MERGEFORMAT </w:instrText>
      </w:r>
      <w:r w:rsidRPr="0099416A">
        <w:fldChar w:fldCharType="separate"/>
      </w:r>
      <w:r w:rsidRPr="0099416A">
        <w:t>Figure 2</w:t>
      </w:r>
      <w:r w:rsidRPr="0099416A">
        <w:noBreakHyphen/>
        <w:t>22</w:t>
      </w:r>
      <w:r w:rsidRPr="0099416A">
        <w:fldChar w:fldCharType="end"/>
      </w:r>
      <w:r w:rsidRPr="0099416A">
        <w:t xml:space="preserve"> show higher amounts of solar radiation due to pitch and orientation.</w:t>
      </w:r>
    </w:p>
    <w:p w14:paraId="660E5A79" w14:textId="77777777" w:rsidR="00211FC1" w:rsidRPr="0099416A" w:rsidRDefault="00211FC1" w:rsidP="00211FC1"/>
    <w:p w14:paraId="4FB1CB8B" w14:textId="77777777" w:rsidR="00211FC1" w:rsidRPr="0099416A" w:rsidRDefault="00211FC1" w:rsidP="00211FC1">
      <w:pPr>
        <w:rPr>
          <w:lang w:eastAsia="en-GB"/>
        </w:rPr>
      </w:pPr>
      <w:r w:rsidRPr="0099416A">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99416A">
        <w:rPr>
          <w:lang w:eastAsia="en-GB"/>
        </w:rPr>
        <w:t>, in spring (March, April, and May) 18.3</w:t>
      </w:r>
      <m:oMath>
        <m:r>
          <m:rPr>
            <m:sty m:val="p"/>
          </m:rPr>
          <w:rPr>
            <w:rFonts w:ascii="Cambria Math" w:hAnsi="Cambria Math"/>
            <w:lang w:eastAsia="en-GB"/>
          </w:rPr>
          <m:t>°</m:t>
        </m:r>
      </m:oMath>
      <w:r w:rsidRPr="0099416A">
        <w:rPr>
          <w:lang w:eastAsia="en-GB"/>
        </w:rPr>
        <w:t>, in summer (June, July, and August) 4.3</w:t>
      </w:r>
      <m:oMath>
        <m:r>
          <m:rPr>
            <m:sty m:val="p"/>
          </m:rPr>
          <w:rPr>
            <w:rFonts w:ascii="Cambria Math" w:hAnsi="Cambria Math"/>
            <w:lang w:eastAsia="en-GB"/>
          </w:rPr>
          <m:t>°</m:t>
        </m:r>
      </m:oMath>
      <w:r w:rsidRPr="0099416A">
        <w:rPr>
          <w:lang w:eastAsia="en-GB"/>
        </w:rPr>
        <w:t>, and in autumn (September, October, and November) 43</w:t>
      </w:r>
      <m:oMath>
        <m:r>
          <m:rPr>
            <m:sty m:val="p"/>
          </m:rPr>
          <w:rPr>
            <w:rFonts w:ascii="Cambria Math" w:hAnsi="Cambria Math"/>
            <w:lang w:eastAsia="en-GB"/>
          </w:rPr>
          <m:t>°</m:t>
        </m:r>
      </m:oMath>
      <w:r w:rsidRPr="0099416A">
        <w:rPr>
          <w:lang w:eastAsia="en-GB"/>
        </w:rPr>
        <w:t>. Thus, the yearly average of these figures was 30.3</w:t>
      </w:r>
      <m:oMath>
        <m:r>
          <m:rPr>
            <m:sty m:val="p"/>
          </m:rPr>
          <w:rPr>
            <w:rFonts w:ascii="Cambria Math" w:hAnsi="Cambria Math"/>
            <w:lang w:eastAsia="en-GB"/>
          </w:rPr>
          <m:t>°</m:t>
        </m:r>
      </m:oMath>
      <w:r w:rsidRPr="0099416A">
        <w:rPr>
          <w:lang w:eastAsia="en-GB"/>
        </w:rPr>
        <w:t xml:space="preserve"> and this was the optimum fixed tilt for the year </w:t>
      </w:r>
      <w:r w:rsidRPr="0099416A">
        <w:rPr>
          <w:lang w:eastAsia="en-GB"/>
        </w:rPr>
        <w:fldChar w:fldCharType="begin"/>
      </w:r>
      <w:r w:rsidRPr="0099416A">
        <w:rPr>
          <w:lang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99416A">
        <w:rPr>
          <w:lang w:eastAsia="en-GB"/>
        </w:rPr>
        <w:fldChar w:fldCharType="separate"/>
      </w:r>
      <w:r w:rsidRPr="0099416A">
        <w:rPr>
          <w:lang w:eastAsia="en-GB"/>
        </w:rPr>
        <w:t>[</w:t>
      </w:r>
      <w:hyperlink w:anchor="_ENREF_72" w:tooltip="Ulgen, 2006 #167" w:history="1">
        <w:r w:rsidRPr="0099416A">
          <w:rPr>
            <w:lang w:eastAsia="en-GB"/>
          </w:rPr>
          <w:t>72</w:t>
        </w:r>
      </w:hyperlink>
      <w:r w:rsidRPr="0099416A">
        <w:rPr>
          <w:lang w:eastAsia="en-GB"/>
        </w:rPr>
        <w:t>]</w:t>
      </w:r>
      <w:r w:rsidRPr="0099416A">
        <w:rPr>
          <w:lang w:eastAsia="en-GB"/>
        </w:rPr>
        <w:fldChar w:fldCharType="end"/>
      </w:r>
      <w:r w:rsidRPr="0099416A">
        <w:rPr>
          <w:lang w:eastAsia="en-GB"/>
        </w:rPr>
        <w:t>. It should be noted here that the study was conducted in Izmir in Turkey with a latitude of 38.42</w:t>
      </w:r>
      <m:oMath>
        <m:r>
          <m:rPr>
            <m:sty m:val="p"/>
          </m:rPr>
          <w:rPr>
            <w:rFonts w:ascii="Cambria Math" w:hAnsi="Cambria Math"/>
            <w:lang w:eastAsia="en-GB"/>
          </w:rPr>
          <m:t>°</m:t>
        </m:r>
      </m:oMath>
      <w:r w:rsidRPr="0099416A">
        <w:rPr>
          <w:lang w:eastAsia="en-GB"/>
        </w:rPr>
        <w:t xml:space="preserve">. </w:t>
      </w:r>
    </w:p>
    <w:p w14:paraId="72DA6970" w14:textId="77777777" w:rsidR="00211FC1" w:rsidRPr="0099416A" w:rsidRDefault="00211FC1" w:rsidP="00211FC1">
      <w:pPr>
        <w:rPr>
          <w:lang w:eastAsia="en-GB"/>
        </w:rPr>
      </w:pPr>
      <w:r w:rsidRPr="0099416A">
        <mc:AlternateContent>
          <mc:Choice Requires="wpg">
            <w:drawing>
              <wp:anchor distT="0" distB="0" distL="114300" distR="114300" simplePos="0" relativeHeight="251719680" behindDoc="0" locked="0" layoutInCell="1" allowOverlap="1" wp14:anchorId="21C175D7" wp14:editId="15D2726E">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26"/>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7"/>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038D277" w14:textId="77777777" w:rsidR="00211FC1" w:rsidRPr="00E65486" w:rsidRDefault="00211FC1" w:rsidP="00211FC1">
                              <w:pPr>
                                <w:pStyle w:val="Caption"/>
                                <w:rPr>
                                  <w:szCs w:val="24"/>
                                </w:rPr>
                              </w:pPr>
                              <w:bookmarkStart w:id="157" w:name="_Toc494553842"/>
                              <w:bookmarkStart w:id="158" w:name="_Ref48165971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58"/>
                              <w:r>
                                <w:t xml:space="preserve"> - </w:t>
                              </w:r>
                              <w:r w:rsidRPr="00F30F17">
                                <w:t>3D annual radiation map of pitched roof from south-eastern view (left) and north-eastern view (right)</w:t>
                              </w:r>
                              <w:r>
                                <w:t xml:space="preserve"> [9]</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1C175D7" id="Group 7261" o:spid="_x0000_s1101" style="position:absolute;left:0;text-align:left;margin-left:-28.7pt;margin-top:12.8pt;width:493.1pt;height:171.6pt;z-index:25171968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28"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29"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038D277" w14:textId="77777777" w:rsidR="00211FC1" w:rsidRPr="00E65486" w:rsidRDefault="00211FC1" w:rsidP="00211FC1">
                        <w:pPr>
                          <w:pStyle w:val="Caption"/>
                          <w:rPr>
                            <w:szCs w:val="24"/>
                          </w:rPr>
                        </w:pPr>
                        <w:bookmarkStart w:id="159" w:name="_Toc494553842"/>
                        <w:bookmarkStart w:id="160" w:name="_Ref48165971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0"/>
                        <w:r>
                          <w:t xml:space="preserve"> - </w:t>
                        </w:r>
                        <w:r w:rsidRPr="00F30F17">
                          <w:t>3D annual radiation map of pitched roof from south-eastern view (left) and north-eastern view (right)</w:t>
                        </w:r>
                        <w:r>
                          <w:t xml:space="preserve"> [9]</w:t>
                        </w:r>
                        <w:bookmarkEnd w:id="159"/>
                      </w:p>
                    </w:txbxContent>
                  </v:textbox>
                </v:shape>
                <w10:wrap type="square"/>
              </v:group>
            </w:pict>
          </mc:Fallback>
        </mc:AlternateContent>
      </w:r>
    </w:p>
    <w:p w14:paraId="400BD4A4" w14:textId="77777777" w:rsidR="00211FC1" w:rsidRPr="0099416A" w:rsidRDefault="00211FC1" w:rsidP="00211FC1">
      <w:pPr>
        <w:rPr>
          <w:lang w:eastAsia="en-GB"/>
        </w:rPr>
      </w:pPr>
      <w:r w:rsidRPr="0099416A">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99416A">
        <w:rPr>
          <w:lang w:eastAsia="en-GB"/>
        </w:rPr>
        <w:fldChar w:fldCharType="begin"/>
      </w:r>
      <w:r w:rsidRPr="0099416A">
        <w:rPr>
          <w:lang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99416A">
        <w:rPr>
          <w:lang w:eastAsia="en-GB"/>
        </w:rPr>
        <w:fldChar w:fldCharType="separate"/>
      </w:r>
      <w:r w:rsidRPr="0099416A">
        <w:rPr>
          <w:lang w:eastAsia="en-GB"/>
        </w:rPr>
        <w:t>[</w:t>
      </w:r>
      <w:hyperlink w:anchor="_ENREF_73" w:tooltip="Cheng, 2009 #166" w:history="1">
        <w:r w:rsidRPr="0099416A">
          <w:rPr>
            <w:lang w:eastAsia="en-GB"/>
          </w:rPr>
          <w:t>73</w:t>
        </w:r>
      </w:hyperlink>
      <w:r w:rsidRPr="0099416A">
        <w:rPr>
          <w:lang w:eastAsia="en-GB"/>
        </w:rPr>
        <w:t>]</w:t>
      </w:r>
      <w:r w:rsidRPr="0099416A">
        <w:rPr>
          <w:lang w:eastAsia="en-GB"/>
        </w:rPr>
        <w:fldChar w:fldCharType="end"/>
      </w:r>
      <w:r w:rsidRPr="0099416A">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99416A">
        <w:rPr>
          <w:lang w:eastAsia="en-GB"/>
        </w:rPr>
        <w:t>. Perhaps this change of 8</w:t>
      </w:r>
      <m:oMath>
        <m:r>
          <m:rPr>
            <m:sty m:val="p"/>
          </m:rPr>
          <w:rPr>
            <w:rFonts w:ascii="Cambria Math" w:hAnsi="Cambria Math"/>
            <w:lang w:eastAsia="en-GB"/>
          </w:rPr>
          <m:t>°</m:t>
        </m:r>
      </m:oMath>
      <w:r w:rsidRPr="0099416A">
        <w:rPr>
          <w:lang w:eastAsia="en-GB"/>
        </w:rPr>
        <w:t xml:space="preserve"> is accountable for the 1.5% loss.</w:t>
      </w:r>
    </w:p>
    <w:p w14:paraId="20E9613C" w14:textId="77777777" w:rsidR="00211FC1" w:rsidRPr="0099416A" w:rsidRDefault="00211FC1" w:rsidP="00211FC1">
      <w:pPr>
        <w:rPr>
          <w:lang w:eastAsia="en-GB"/>
        </w:rPr>
      </w:pPr>
    </w:p>
    <w:p w14:paraId="3444037A" w14:textId="77777777" w:rsidR="00211FC1" w:rsidRPr="0099416A" w:rsidRDefault="00211FC1" w:rsidP="00211FC1">
      <w:pPr>
        <w:rPr>
          <w:lang w:eastAsia="en-GB"/>
        </w:rPr>
      </w:pPr>
      <w:r w:rsidRPr="0099416A">
        <w:rPr>
          <w:lang w:eastAsia="en-GB"/>
        </w:rPr>
        <w:t>Demirkol, using the optimal roof tilt angles throughout the year and adjusting monthly, found</w:t>
      </w:r>
      <w:r w:rsidRPr="0099416A">
        <w:rPr>
          <w:rFonts w:ascii="AdvSTP_PSTimR" w:hAnsi="AdvSTP_PSTimR" w:cs="AdvSTP_PSTimR"/>
          <w:sz w:val="20"/>
          <w:szCs w:val="20"/>
          <w:lang w:eastAsia="en-GB"/>
        </w:rPr>
        <w:t xml:space="preserve"> </w:t>
      </w:r>
      <w:r w:rsidRPr="0099416A">
        <w:rPr>
          <w:lang w:eastAsia="en-GB"/>
        </w:rPr>
        <w:t xml:space="preserve">gains in the amount of solar radiation were 1.1% and 3.9%, respectively. A daily average of 29.3% gain in total solar radiation resulted in an daily average of 34.6% gain in generated electricity </w:t>
      </w:r>
      <w:r w:rsidRPr="0099416A">
        <w:rPr>
          <w:lang w:eastAsia="en-GB"/>
        </w:rPr>
        <w:fldChar w:fldCharType="begin"/>
      </w:r>
      <w:r w:rsidRPr="0099416A">
        <w:rPr>
          <w:lang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99416A">
        <w:rPr>
          <w:lang w:eastAsia="en-GB"/>
        </w:rPr>
        <w:fldChar w:fldCharType="separate"/>
      </w:r>
      <w:r w:rsidRPr="0099416A">
        <w:rPr>
          <w:lang w:eastAsia="en-GB"/>
        </w:rPr>
        <w:t>[</w:t>
      </w:r>
      <w:hyperlink w:anchor="_ENREF_74" w:tooltip="Kacira, 2004 #165" w:history="1">
        <w:r w:rsidRPr="0099416A">
          <w:rPr>
            <w:lang w:eastAsia="en-GB"/>
          </w:rPr>
          <w:t>74</w:t>
        </w:r>
      </w:hyperlink>
      <w:r w:rsidRPr="0099416A">
        <w:rPr>
          <w:lang w:eastAsia="en-GB"/>
        </w:rPr>
        <w:t>]</w:t>
      </w:r>
      <w:r w:rsidRPr="0099416A">
        <w:rPr>
          <w:lang w:eastAsia="en-GB"/>
        </w:rPr>
        <w:fldChar w:fldCharType="end"/>
      </w:r>
      <w:r w:rsidRPr="0099416A">
        <w:rPr>
          <w:lang w:eastAsia="en-GB"/>
        </w:rPr>
        <w:t>.</w:t>
      </w:r>
    </w:p>
    <w:p w14:paraId="30464081" w14:textId="77777777" w:rsidR="00211FC1" w:rsidRPr="0099416A" w:rsidRDefault="00211FC1" w:rsidP="00211FC1">
      <w:pPr>
        <w:rPr>
          <w:lang w:eastAsia="en-GB"/>
        </w:rPr>
      </w:pPr>
    </w:p>
    <w:p w14:paraId="12255EE5" w14:textId="77777777" w:rsidR="00211FC1" w:rsidRPr="0099416A" w:rsidRDefault="00211FC1" w:rsidP="00211FC1">
      <w:pPr>
        <w:rPr>
          <w:lang w:eastAsia="en-GB"/>
        </w:rPr>
      </w:pPr>
      <w:r w:rsidRPr="0099416A">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99416A">
        <w:fldChar w:fldCharType="begin"/>
      </w:r>
      <w:r w:rsidRPr="0099416A">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99416A">
        <w:fldChar w:fldCharType="separate"/>
      </w:r>
      <w:r w:rsidRPr="0099416A">
        <w:t>[</w:t>
      </w:r>
      <w:hyperlink w:anchor="_ENREF_75" w:tooltip="Perez, 1993 #159" w:history="1">
        <w:r w:rsidRPr="0099416A">
          <w:t>75</w:t>
        </w:r>
      </w:hyperlink>
      <w:r w:rsidRPr="0099416A">
        <w:t>]</w:t>
      </w:r>
      <w:r w:rsidRPr="0099416A">
        <w:fldChar w:fldCharType="end"/>
      </w:r>
      <w:r w:rsidRPr="0099416A">
        <w:t xml:space="preserve">. </w:t>
      </w:r>
      <w:r>
        <w:fldChar w:fldCharType="begin"/>
      </w:r>
      <w:r>
        <w:instrText xml:space="preserve"> REF _Ref494551509 \h </w:instrText>
      </w:r>
      <w:r>
        <w:fldChar w:fldCharType="separate"/>
      </w:r>
      <w:r>
        <w:t xml:space="preserve">Figure </w:t>
      </w:r>
      <w:r>
        <w:rPr>
          <w:noProof/>
        </w:rPr>
        <w:t>2</w:t>
      </w:r>
      <w:r>
        <w:noBreakHyphen/>
      </w:r>
      <w:r>
        <w:rPr>
          <w:noProof/>
        </w:rPr>
        <w:t>23</w:t>
      </w:r>
      <w:r>
        <w:fldChar w:fldCharType="end"/>
      </w:r>
      <w:r w:rsidRPr="0099416A">
        <w:t xml:space="preserve"> shows the solar azimuth and solar declination of the sun during a day with reference to perpendicular angle (Note the declination is for the Northern Hemisphere).</w:t>
      </w:r>
    </w:p>
    <w:p w14:paraId="3EB63C5A" w14:textId="77777777" w:rsidR="00211FC1" w:rsidRPr="0099416A" w:rsidRDefault="00211FC1" w:rsidP="00211FC1">
      <w:r w:rsidRPr="0099416A">
        <w:rPr>
          <w:lang w:eastAsia="en-GB"/>
        </w:rPr>
        <w:lastRenderedPageBreak/>
        <mc:AlternateContent>
          <mc:Choice Requires="wpg">
            <w:drawing>
              <wp:anchor distT="0" distB="0" distL="114300" distR="114300" simplePos="0" relativeHeight="251720704" behindDoc="0" locked="0" layoutInCell="1" allowOverlap="1" wp14:anchorId="457C97B7" wp14:editId="57D51255">
                <wp:simplePos x="0" y="0"/>
                <wp:positionH relativeFrom="column">
                  <wp:posOffset>-8255</wp:posOffset>
                </wp:positionH>
                <wp:positionV relativeFrom="paragraph">
                  <wp:posOffset>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0"/>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1"/>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4A9D80DC" w14:textId="77777777" w:rsidR="00211FC1" w:rsidRPr="00DF22A0" w:rsidRDefault="00211FC1" w:rsidP="00211FC1">
                              <w:pPr>
                                <w:pStyle w:val="Caption"/>
                                <w:rPr>
                                  <w:noProof/>
                                  <w:szCs w:val="24"/>
                                </w:rPr>
                              </w:pPr>
                              <w:bookmarkStart w:id="161" w:name="_Toc494553843"/>
                              <w:bookmarkStart w:id="162" w:name="_Ref49455150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2"/>
                              <w:r>
                                <w:t xml:space="preserve"> - Solar Azimuth (left) and Solar Declination (right)</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7C97B7" id="Group 24" o:spid="_x0000_s1105" style="position:absolute;left:0;text-align:left;margin-left:-.65pt;margin-top:0;width:442.25pt;height:183.3pt;z-index:251720704"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2"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3"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4A9D80DC" w14:textId="77777777" w:rsidR="00211FC1" w:rsidRPr="00DF22A0" w:rsidRDefault="00211FC1" w:rsidP="00211FC1">
                        <w:pPr>
                          <w:pStyle w:val="Caption"/>
                          <w:rPr>
                            <w:noProof/>
                            <w:szCs w:val="24"/>
                          </w:rPr>
                        </w:pPr>
                        <w:bookmarkStart w:id="163" w:name="_Toc494553843"/>
                        <w:bookmarkStart w:id="164" w:name="_Ref49455150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4"/>
                        <w:r>
                          <w:t xml:space="preserve"> - Solar Azimuth (left) and Solar Declination (right)</w:t>
                        </w:r>
                        <w:bookmarkEnd w:id="163"/>
                      </w:p>
                    </w:txbxContent>
                  </v:textbox>
                </v:shape>
                <w10:wrap type="square"/>
              </v:group>
            </w:pict>
          </mc:Fallback>
        </mc:AlternateContent>
      </w:r>
    </w:p>
    <w:p w14:paraId="70361545" w14:textId="77777777" w:rsidR="00211FC1" w:rsidRPr="0099416A" w:rsidRDefault="00211FC1" w:rsidP="00211FC1">
      <w:r w:rsidRPr="0099416A">
        <w:t>Mondol</w:t>
      </w:r>
      <w:r>
        <w:t>’s studies on the effect of</w:t>
      </w:r>
      <w:r w:rsidRPr="0099416A">
        <w:t xml:space="preserve"> total insolation</w:t>
      </w:r>
      <w:r>
        <w:t>s</w:t>
      </w:r>
      <w:r w:rsidRPr="0099416A">
        <w:t xml:space="preserve"> as functions of surface azimu</w:t>
      </w:r>
      <w:r>
        <w:t xml:space="preserve">ths and tilt angles are depicted in </w:t>
      </w:r>
      <w:r w:rsidRPr="0099416A">
        <w:fldChar w:fldCharType="begin"/>
      </w:r>
      <w:r w:rsidRPr="0099416A">
        <w:instrText xml:space="preserve"> REF _Ref492918286 \h  \* MERGEFORMAT </w:instrText>
      </w:r>
      <w:r w:rsidRPr="0099416A">
        <w:fldChar w:fldCharType="separate"/>
      </w:r>
      <w:r w:rsidRPr="0099416A">
        <w:t>Figure 2</w:t>
      </w:r>
      <w:r w:rsidRPr="0099416A">
        <w:noBreakHyphen/>
        <w:t>24</w:t>
      </w:r>
      <w:r w:rsidRPr="0099416A">
        <w:fldChar w:fldCharType="end"/>
      </w:r>
      <w:r>
        <w:t xml:space="preserve">, and they show </w:t>
      </w:r>
      <w:r w:rsidRPr="0099416A">
        <w:t>the ma</w:t>
      </w:r>
      <w:r>
        <w:t xml:space="preserve">ximum annual total insolations for </w:t>
      </w:r>
      <w:r w:rsidRPr="0099416A">
        <w:t>south-facing surface</w:t>
      </w:r>
      <w:r>
        <w:t>s</w:t>
      </w:r>
      <w:r w:rsidRPr="0099416A">
        <w:t xml:space="preserve">. The sun over the day spends equal time in the east and west which describes the symmetrical pattern over the azimuthal angles </w:t>
      </w:r>
      <w:r w:rsidRPr="0099416A">
        <w:fldChar w:fldCharType="begin"/>
      </w:r>
      <w:r w:rsidRPr="0099416A">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99416A">
        <w:fldChar w:fldCharType="separate"/>
      </w:r>
      <w:r w:rsidRPr="0099416A">
        <w:t>[</w:t>
      </w:r>
      <w:hyperlink w:anchor="_ENREF_76" w:tooltip="Mondol, 2007 #169" w:history="1">
        <w:r w:rsidRPr="0099416A">
          <w:t>76</w:t>
        </w:r>
      </w:hyperlink>
      <w:r w:rsidRPr="0099416A">
        <w:t>]</w:t>
      </w:r>
      <w:r w:rsidRPr="0099416A">
        <w:fldChar w:fldCharType="end"/>
      </w:r>
      <w:r w:rsidRPr="0099416A">
        <w:t>. It is seen how a deviation in the azimuth angle</w:t>
      </w:r>
      <w:r>
        <w:t xml:space="preserve"> in</w:t>
      </w:r>
      <w:r w:rsidRPr="0099416A">
        <w:t xml:space="preserve"> either direction will not affect the output until 25</w:t>
      </w:r>
      <m:oMath>
        <m:r>
          <m:rPr>
            <m:sty m:val="p"/>
          </m:rPr>
          <w:rPr>
            <w:rFonts w:ascii="Cambria Math" w:hAnsi="Cambria Math"/>
            <w:lang w:eastAsia="en-GB"/>
          </w:rPr>
          <m:t>°</m:t>
        </m:r>
      </m:oMath>
      <w:r w:rsidRPr="0099416A">
        <w:t xml:space="preserve">. Note that </w:t>
      </w:r>
      <w:r>
        <w:t>t</w:t>
      </w:r>
      <w:r w:rsidRPr="0099416A">
        <w:t>his location was at 30</w:t>
      </w:r>
      <m:oMath>
        <m:r>
          <m:rPr>
            <m:sty m:val="p"/>
          </m:rPr>
          <w:rPr>
            <w:rFonts w:ascii="Cambria Math" w:hAnsi="Cambria Math"/>
            <w:lang w:eastAsia="en-GB"/>
          </w:rPr>
          <m:t>°</m:t>
        </m:r>
      </m:oMath>
      <w:r>
        <w:rPr>
          <w:lang w:eastAsia="en-GB"/>
        </w:rPr>
        <w:t xml:space="preserve"> </w:t>
      </w:r>
      <w:r w:rsidRPr="0099416A">
        <w:t>latitude. Which is why the optimal tilt angle was 25</w:t>
      </w:r>
      <m:oMath>
        <m:r>
          <m:rPr>
            <m:sty m:val="p"/>
          </m:rPr>
          <w:rPr>
            <w:rFonts w:ascii="Cambria Math" w:hAnsi="Cambria Math"/>
            <w:lang w:eastAsia="en-GB"/>
          </w:rPr>
          <m:t>°</m:t>
        </m:r>
      </m:oMath>
      <w:r>
        <w:rPr>
          <w:lang w:eastAsia="en-GB"/>
        </w:rPr>
        <w:t xml:space="preserve">, </w:t>
      </w:r>
      <w:r w:rsidRPr="0099416A">
        <w:t xml:space="preserve">and the efficiency of the PV </w:t>
      </w:r>
      <w:r>
        <w:t xml:space="preserve">system </w:t>
      </w:r>
      <w:r w:rsidRPr="0099416A">
        <w:t>decrease</w:t>
      </w:r>
      <w:r>
        <w:t xml:space="preserve">s as </w:t>
      </w:r>
      <w:r w:rsidRPr="0099416A">
        <w:t>it deviates from this value.</w:t>
      </w:r>
    </w:p>
    <w:p w14:paraId="65DAEA54" w14:textId="77777777" w:rsidR="00211FC1" w:rsidRPr="0099416A" w:rsidRDefault="00211FC1" w:rsidP="00211FC1">
      <w:r w:rsidRPr="0099416A">
        <w:lastRenderedPageBreak/>
        <mc:AlternateContent>
          <mc:Choice Requires="wpg">
            <w:drawing>
              <wp:anchor distT="0" distB="0" distL="114300" distR="114300" simplePos="0" relativeHeight="251722752" behindDoc="0" locked="0" layoutInCell="1" allowOverlap="1" wp14:anchorId="242D3254" wp14:editId="74F0861F">
                <wp:simplePos x="0" y="0"/>
                <wp:positionH relativeFrom="column">
                  <wp:posOffset>-259080</wp:posOffset>
                </wp:positionH>
                <wp:positionV relativeFrom="paragraph">
                  <wp:posOffset>177165</wp:posOffset>
                </wp:positionV>
                <wp:extent cx="6309360" cy="495300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6309360" cy="4953000"/>
                          <a:chOff x="-579120" y="-37465"/>
                          <a:chExt cx="6477000" cy="5135880"/>
                        </a:xfrm>
                      </wpg:grpSpPr>
                      <pic:pic xmlns:pic="http://schemas.openxmlformats.org/drawingml/2006/picture">
                        <pic:nvPicPr>
                          <pic:cNvPr id="25" name="Picture 25"/>
                          <pic:cNvPicPr>
                            <a:picLocks noChangeAspect="1"/>
                          </pic:cNvPicPr>
                        </pic:nvPicPr>
                        <pic:blipFill>
                          <a:blip r:embed="rId134"/>
                          <a:stretch>
                            <a:fillRect/>
                          </a:stretch>
                        </pic:blipFill>
                        <pic:spPr>
                          <a:xfrm>
                            <a:off x="0" y="-37465"/>
                            <a:ext cx="5124450" cy="4708525"/>
                          </a:xfrm>
                          <a:prstGeom prst="rect">
                            <a:avLst/>
                          </a:prstGeom>
                        </pic:spPr>
                      </pic:pic>
                      <wps:wsp>
                        <wps:cNvPr id="26" name="Text Box 26"/>
                        <wps:cNvSpPr txBox="1"/>
                        <wps:spPr>
                          <a:xfrm>
                            <a:off x="-579120" y="4762500"/>
                            <a:ext cx="6477000" cy="335915"/>
                          </a:xfrm>
                          <a:prstGeom prst="rect">
                            <a:avLst/>
                          </a:prstGeom>
                          <a:solidFill>
                            <a:prstClr val="white"/>
                          </a:solidFill>
                          <a:ln>
                            <a:noFill/>
                          </a:ln>
                        </wps:spPr>
                        <wps:txbx>
                          <w:txbxContent>
                            <w:p w14:paraId="24467FCA" w14:textId="77777777" w:rsidR="00211FC1" w:rsidRPr="00405588" w:rsidRDefault="00211FC1" w:rsidP="00211FC1">
                              <w:pPr>
                                <w:pStyle w:val="Caption"/>
                                <w:rPr>
                                  <w:noProof/>
                                  <w:szCs w:val="24"/>
                                </w:rPr>
                              </w:pPr>
                              <w:bookmarkStart w:id="165" w:name="_Toc494553844"/>
                              <w:bookmarkStart w:id="166" w:name="_Ref49291828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6"/>
                              <w:r>
                                <w:t xml:space="preserve"> - Distribution of annual total insolation normalized with respect to the annual total maximum insolation</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2D3254" id="Group 27" o:spid="_x0000_s1110" style="position:absolute;left:0;text-align:left;margin-left:-20.4pt;margin-top:13.95pt;width:496.8pt;height:390pt;z-index:251722752;mso-width-relative:margin;mso-height-relative:margin" coordorigin="-5791,-374" coordsize="64770,51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">
                <v:shape id="Picture 25" o:spid="_x0000_s1111" type="#_x0000_t75" style="position:absolute;top:-374;width:51244;height:47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5" o:title=""/>
                </v:shape>
                <v:shape id="Text Box 26" o:spid="_x0000_s1112" type="#_x0000_t202" style="position:absolute;left:-5791;top:47625;width:64769;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24467FCA" w14:textId="77777777" w:rsidR="00211FC1" w:rsidRPr="00405588" w:rsidRDefault="00211FC1" w:rsidP="00211FC1">
                        <w:pPr>
                          <w:pStyle w:val="Caption"/>
                          <w:rPr>
                            <w:noProof/>
                            <w:szCs w:val="24"/>
                          </w:rPr>
                        </w:pPr>
                        <w:bookmarkStart w:id="167" w:name="_Toc494553844"/>
                        <w:bookmarkStart w:id="168" w:name="_Ref49291828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8"/>
                        <w:r>
                          <w:t xml:space="preserve"> - Distribution of annual total insolation normalized with respect to the annual total maximum insolation</w:t>
                        </w:r>
                        <w:bookmarkEnd w:id="167"/>
                      </w:p>
                    </w:txbxContent>
                  </v:textbox>
                </v:shape>
                <w10:wrap type="square"/>
              </v:group>
            </w:pict>
          </mc:Fallback>
        </mc:AlternateContent>
      </w:r>
      <w:r w:rsidRPr="0099416A">
        <w:br w:type="page"/>
      </w:r>
    </w:p>
    <w:p w14:paraId="1A5C98DF" w14:textId="77777777" w:rsidR="00211FC1" w:rsidRPr="0099416A" w:rsidRDefault="00211FC1" w:rsidP="00211FC1">
      <w:pPr>
        <w:pStyle w:val="Heading2"/>
      </w:pPr>
      <w:bookmarkStart w:id="169" w:name="_Toc494532683"/>
      <w:r w:rsidRPr="0099416A">
        <w:lastRenderedPageBreak/>
        <w:t>The Electricity Network (Grid)</w:t>
      </w:r>
      <w:bookmarkEnd w:id="169"/>
    </w:p>
    <w:p w14:paraId="6D615C41" w14:textId="77777777" w:rsidR="00211FC1" w:rsidRPr="0099416A" w:rsidRDefault="00211FC1" w:rsidP="00211FC1">
      <w:r w:rsidRPr="0099416A">
        <w:t>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w:t>
      </w:r>
      <w:r>
        <w:t xml:space="preserve"> </w:t>
      </w:r>
      <w:r w:rsidRPr="0099416A">
        <w:fldChar w:fldCharType="begin"/>
      </w:r>
      <w:r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99416A">
        <w:fldChar w:fldCharType="separate"/>
      </w:r>
      <w:r w:rsidRPr="0099416A">
        <w:t>[</w:t>
      </w:r>
      <w:hyperlink w:anchor="_ENREF_25" w:tooltip="Council, 2015 #67" w:history="1">
        <w:r w:rsidRPr="0099416A">
          <w:t>25</w:t>
        </w:r>
      </w:hyperlink>
      <w:r w:rsidRPr="0099416A">
        <w:t>]</w:t>
      </w:r>
      <w:r w:rsidRPr="0099416A">
        <w:fldChar w:fldCharType="end"/>
      </w:r>
      <w:r w:rsidRPr="0099416A">
        <w:t>. There are smaller distribution grids that receive the stepped down voltage from a nearby substation and distribute it around for residential households and commercial businesses.</w:t>
      </w:r>
    </w:p>
    <w:p w14:paraId="4B1D2120" w14:textId="77777777" w:rsidR="00211FC1" w:rsidRPr="0099416A" w:rsidRDefault="00211FC1" w:rsidP="00211FC1">
      <w:pPr>
        <w:pStyle w:val="intro"/>
      </w:pPr>
      <w:r>
        <w:t>The Electricity G</w:t>
      </w:r>
      <w:r w:rsidRPr="0099416A">
        <w:t>rid colloquially refers to the grid of the state in which you are presently located, although there are four main grids in Australia. These being:</w:t>
      </w:r>
    </w:p>
    <w:p w14:paraId="378C97AD" w14:textId="77777777" w:rsidR="00211FC1" w:rsidRPr="0099416A" w:rsidRDefault="00211FC1" w:rsidP="00211FC1">
      <w:pPr>
        <w:pStyle w:val="intro"/>
        <w:numPr>
          <w:ilvl w:val="0"/>
          <w:numId w:val="4"/>
        </w:numPr>
      </w:pPr>
      <w:r w:rsidRPr="0099416A">
        <w:rPr>
          <w:iCs/>
        </w:rPr>
        <w:t>WA</w:t>
      </w:r>
      <w:r w:rsidRPr="0099416A">
        <w:rPr>
          <w:i/>
          <w:iCs/>
        </w:rPr>
        <w:t>:</w:t>
      </w:r>
      <w:r w:rsidRPr="0099416A">
        <w:t xml:space="preserve"> South West Interconnected System (SWIS)</w:t>
      </w:r>
    </w:p>
    <w:p w14:paraId="27A39387" w14:textId="77777777" w:rsidR="00211FC1" w:rsidRPr="0099416A" w:rsidRDefault="00211FC1" w:rsidP="00211FC1">
      <w:pPr>
        <w:pStyle w:val="intro"/>
        <w:numPr>
          <w:ilvl w:val="0"/>
          <w:numId w:val="4"/>
        </w:numPr>
      </w:pPr>
      <w:r w:rsidRPr="0099416A">
        <w:rPr>
          <w:iCs/>
        </w:rPr>
        <w:t>WA</w:t>
      </w:r>
      <w:r w:rsidRPr="0099416A">
        <w:rPr>
          <w:i/>
          <w:iCs/>
        </w:rPr>
        <w:t>:</w:t>
      </w:r>
      <w:r w:rsidRPr="0099416A">
        <w:t xml:space="preserve"> North West Interconnected System (NWIS)</w:t>
      </w:r>
    </w:p>
    <w:p w14:paraId="495F670D" w14:textId="77777777" w:rsidR="00211FC1" w:rsidRPr="0099416A" w:rsidRDefault="00211FC1" w:rsidP="00211FC1">
      <w:pPr>
        <w:pStyle w:val="intro"/>
        <w:numPr>
          <w:ilvl w:val="0"/>
          <w:numId w:val="4"/>
        </w:numPr>
      </w:pPr>
      <w:r w:rsidRPr="0099416A">
        <w:rPr>
          <w:iCs/>
        </w:rPr>
        <w:t>NT</w:t>
      </w:r>
      <w:r w:rsidRPr="0099416A">
        <w:rPr>
          <w:i/>
          <w:iCs/>
        </w:rPr>
        <w:t>:</w:t>
      </w:r>
      <w:r w:rsidRPr="0099416A">
        <w:t xml:space="preserve"> Darwin-Katherine Electricity Network (DKEN)</w:t>
      </w:r>
    </w:p>
    <w:p w14:paraId="6C0142B9" w14:textId="77777777" w:rsidR="00211FC1" w:rsidRPr="0099416A" w:rsidRDefault="00211FC1" w:rsidP="00211FC1">
      <w:pPr>
        <w:pStyle w:val="intro"/>
        <w:numPr>
          <w:ilvl w:val="0"/>
          <w:numId w:val="4"/>
        </w:numPr>
      </w:pPr>
      <w:r w:rsidRPr="0099416A">
        <w:rPr>
          <w:iCs/>
        </w:rPr>
        <w:t>QLD, NSW, ACT, VIC, SA, TAS</w:t>
      </w:r>
      <w:r w:rsidRPr="0099416A">
        <w:rPr>
          <w:i/>
          <w:iCs/>
        </w:rPr>
        <w:t>:</w:t>
      </w:r>
      <w:r w:rsidRPr="0099416A">
        <w:t xml:space="preserve"> National Electricity Market (NEM)</w:t>
      </w:r>
    </w:p>
    <w:p w14:paraId="0769ADB8" w14:textId="77777777" w:rsidR="00211FC1" w:rsidRPr="0099416A" w:rsidRDefault="00211FC1" w:rsidP="00211FC1">
      <w:pPr>
        <w:pStyle w:val="intro"/>
      </w:pPr>
    </w:p>
    <w:p w14:paraId="7C3A1EB7" w14:textId="77777777" w:rsidR="00211FC1" w:rsidRPr="0099416A" w:rsidRDefault="00211FC1" w:rsidP="00211FC1">
      <w:pPr>
        <w:pStyle w:val="intro"/>
      </w:pPr>
    </w:p>
    <w:p w14:paraId="5CB95F7E" w14:textId="77777777" w:rsidR="00211FC1" w:rsidRPr="0099416A" w:rsidRDefault="00211FC1" w:rsidP="00211FC1">
      <w:pPr>
        <w:pStyle w:val="intro"/>
      </w:pPr>
      <w:r w:rsidRPr="0099416A">
        <mc:AlternateContent>
          <mc:Choice Requires="wpg">
            <w:drawing>
              <wp:anchor distT="0" distB="0" distL="114300" distR="114300" simplePos="0" relativeHeight="251669504" behindDoc="0" locked="0" layoutInCell="1" allowOverlap="1" wp14:anchorId="4A5649A6" wp14:editId="6B543ED7">
                <wp:simplePos x="0" y="0"/>
                <wp:positionH relativeFrom="column">
                  <wp:posOffset>2835275</wp:posOffset>
                </wp:positionH>
                <wp:positionV relativeFrom="paragraph">
                  <wp:posOffset>63436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36"/>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27AD1F6F" w14:textId="77777777" w:rsidR="00211FC1" w:rsidRPr="00BF5004" w:rsidRDefault="00211FC1" w:rsidP="00211FC1">
                              <w:pPr>
                                <w:pStyle w:val="Caption"/>
                                <w:rPr>
                                  <w:szCs w:val="24"/>
                                </w:rPr>
                              </w:pPr>
                              <w:bookmarkStart w:id="170" w:name="_Toc494553845"/>
                              <w:bookmarkStart w:id="171" w:name="_Ref4795248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1"/>
                              <w:r>
                                <w:t xml:space="preserve"> - Ergon Energy Service Area [65]</w:t>
                              </w:r>
                              <w:bookmarkEnd w:id="170"/>
                            </w:p>
                            <w:p w14:paraId="379BAC48" w14:textId="77777777" w:rsidR="00211FC1" w:rsidRDefault="00211FC1" w:rsidP="00211FC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5649A6" id="Group 7222" o:spid="_x0000_s1113" style="position:absolute;left:0;text-align:left;margin-left:223.25pt;margin-top:49.95pt;width:279.6pt;height:358.4pt;z-index:251669504;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D5KAef4gAAAAs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37"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27AD1F6F" w14:textId="77777777" w:rsidR="00211FC1" w:rsidRPr="00BF5004" w:rsidRDefault="00211FC1" w:rsidP="00211FC1">
                        <w:pPr>
                          <w:pStyle w:val="Caption"/>
                          <w:rPr>
                            <w:szCs w:val="24"/>
                          </w:rPr>
                        </w:pPr>
                        <w:bookmarkStart w:id="172" w:name="_Toc494553845"/>
                        <w:bookmarkStart w:id="173" w:name="_Ref4795248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3"/>
                        <w:r>
                          <w:t xml:space="preserve"> - Ergon Energy Service Area [65]</w:t>
                        </w:r>
                        <w:bookmarkEnd w:id="172"/>
                      </w:p>
                      <w:p w14:paraId="379BAC48" w14:textId="77777777" w:rsidR="00211FC1" w:rsidRDefault="00211FC1" w:rsidP="00211FC1"/>
                    </w:txbxContent>
                  </v:textbox>
                </v:shape>
                <w10:wrap type="square"/>
              </v:group>
            </w:pict>
          </mc:Fallback>
        </mc:AlternateContent>
      </w:r>
      <w:r w:rsidRPr="0099416A">
        <w:t>The National Electricity Market (NEM) is the Australian wholesale electricity market which supplies Q</w:t>
      </w:r>
      <w:r>
        <w:t>LD</w:t>
      </w:r>
      <w:r w:rsidRPr="0099416A">
        <w:t>,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4E915F48" w14:textId="77777777" w:rsidR="00211FC1" w:rsidRPr="0099416A" w:rsidRDefault="00211FC1" w:rsidP="00211FC1">
      <w:pPr>
        <w:pStyle w:val="intro"/>
      </w:pPr>
    </w:p>
    <w:p w14:paraId="3A012652" w14:textId="77777777" w:rsidR="00211FC1" w:rsidRPr="0099416A" w:rsidRDefault="00211FC1" w:rsidP="00211FC1">
      <w:pPr>
        <w:pStyle w:val="intro"/>
      </w:pPr>
      <w:r w:rsidRPr="0099416A">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99416A">
        <w:fldChar w:fldCharType="begin"/>
      </w:r>
      <w:r w:rsidRPr="0099416A">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99416A">
        <w:fldChar w:fldCharType="separate"/>
      </w:r>
      <w:r w:rsidRPr="0099416A">
        <w:t>[</w:t>
      </w:r>
      <w:hyperlink w:anchor="_ENREF_77" w:tooltip="Operator, 2017 #82" w:history="1">
        <w:r w:rsidRPr="0099416A">
          <w:t>77</w:t>
        </w:r>
      </w:hyperlink>
      <w:r w:rsidRPr="0099416A">
        <w:t>]</w:t>
      </w:r>
      <w:r w:rsidRPr="0099416A">
        <w:fldChar w:fldCharType="end"/>
      </w:r>
      <w:r w:rsidRPr="0099416A">
        <w:t xml:space="preserve">. </w:t>
      </w:r>
    </w:p>
    <w:p w14:paraId="5927F779" w14:textId="77777777" w:rsidR="00211FC1" w:rsidRPr="0099416A" w:rsidRDefault="00211FC1" w:rsidP="00211FC1">
      <w:pPr>
        <w:rPr>
          <w:rFonts w:ascii="Gotham-Medium" w:hAnsi="Gotham-Medium" w:cs="Gotham-Medium"/>
          <w:color w:val="949699"/>
          <w:sz w:val="20"/>
          <w:szCs w:val="20"/>
        </w:rPr>
      </w:pPr>
      <w:r w:rsidRPr="0099416A">
        <w:t xml:space="preserve">The NEM supplies energy to </w:t>
      </w:r>
      <w:r>
        <w:t>Ergon Energy who is</w:t>
      </w:r>
      <w:r w:rsidRPr="0099416A">
        <w:t xml:space="preserve"> both a retailer and a distributor and play a relatively minor role in generation. Ergon Energy supplies electricity to Q</w:t>
      </w:r>
      <w:r>
        <w:t>LD</w:t>
      </w:r>
      <w:r w:rsidRPr="0099416A">
        <w:t xml:space="preserve"> with a service area of 97% including Townsville as shown in the </w:t>
      </w:r>
      <w:r w:rsidRPr="0099416A">
        <w:fldChar w:fldCharType="begin"/>
      </w:r>
      <w:r w:rsidRPr="0099416A">
        <w:instrText xml:space="preserve"> REF _Ref479524849 \h </w:instrText>
      </w:r>
      <w:r w:rsidRPr="0099416A">
        <w:fldChar w:fldCharType="separate"/>
      </w:r>
      <w:r w:rsidRPr="0099416A">
        <w:t>Figure 2</w:t>
      </w:r>
      <w:r w:rsidRPr="0099416A">
        <w:noBreakHyphen/>
        <w:t>25</w:t>
      </w:r>
      <w:r w:rsidRPr="0099416A">
        <w:fldChar w:fldCharType="end"/>
      </w:r>
      <w:r w:rsidRPr="0099416A">
        <w:t xml:space="preserve"> right</w:t>
      </w:r>
      <w:r w:rsidRPr="0099416A">
        <w:rPr>
          <w:rFonts w:ascii="Gotham-Medium" w:hAnsi="Gotham-Medium" w:cs="Gotham-Medium"/>
          <w:color w:val="949699"/>
          <w:sz w:val="20"/>
          <w:szCs w:val="20"/>
        </w:rPr>
        <w:t xml:space="preserve"> </w:t>
      </w:r>
      <w:r w:rsidRPr="0099416A">
        <w:fldChar w:fldCharType="begin"/>
      </w:r>
      <w:r w:rsidRPr="0099416A">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99416A">
        <w:fldChar w:fldCharType="separate"/>
      </w:r>
      <w:r w:rsidRPr="0099416A">
        <w:t>[</w:t>
      </w:r>
      <w:hyperlink w:anchor="_ENREF_78" w:tooltip="Energy, 2015 #83" w:history="1">
        <w:r w:rsidRPr="0099416A">
          <w:t>78</w:t>
        </w:r>
      </w:hyperlink>
      <w:r w:rsidRPr="0099416A">
        <w:t>]</w:t>
      </w:r>
      <w:r w:rsidRPr="0099416A">
        <w:fldChar w:fldCharType="end"/>
      </w:r>
      <w:r w:rsidRPr="0099416A">
        <w:t>.</w:t>
      </w:r>
      <w:r w:rsidRPr="0099416A">
        <w:rPr>
          <w:rFonts w:ascii="Gotham-Medium" w:hAnsi="Gotham-Medium" w:cs="Gotham-Medium"/>
          <w:color w:val="949699"/>
          <w:sz w:val="20"/>
          <w:szCs w:val="20"/>
        </w:rPr>
        <w:t xml:space="preserve"> </w:t>
      </w:r>
    </w:p>
    <w:p w14:paraId="6D4DB512" w14:textId="77777777" w:rsidR="00211FC1" w:rsidRPr="0099416A" w:rsidRDefault="00211FC1" w:rsidP="00211FC1"/>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tblGrid>
      <w:tr w:rsidR="00211FC1" w:rsidRPr="0099416A" w14:paraId="7DAE2BA2" w14:textId="77777777" w:rsidTr="00CF0625">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592864C1" w14:textId="77777777" w:rsidR="00211FC1" w:rsidRPr="0099416A" w:rsidRDefault="00211FC1" w:rsidP="00CF0625">
            <w:pPr>
              <w:pStyle w:val="REFPIC"/>
              <w:framePr w:wrap="around"/>
              <w:rPr>
                <w:lang w:val="en-AU"/>
              </w:rPr>
            </w:pPr>
            <w:r w:rsidRPr="0099416A">
              <w:rPr>
                <w:lang w:val="en-AU"/>
              </w:rPr>
              <w:fldChar w:fldCharType="begin"/>
            </w:r>
            <w:r w:rsidRPr="0099416A">
              <w:rPr>
                <w:lang w:val="en-AU"/>
              </w:rPr>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99416A">
              <w:rPr>
                <w:lang w:val="en-AU"/>
              </w:rPr>
              <w:fldChar w:fldCharType="separate"/>
            </w:r>
            <w:r w:rsidRPr="0099416A">
              <w:rPr>
                <w:lang w:val="en-AU"/>
              </w:rPr>
              <w:t>[</w:t>
            </w:r>
            <w:hyperlink w:anchor="_ENREF_78" w:tooltip="Energy, 2015 #83" w:history="1">
              <w:r w:rsidRPr="0099416A">
                <w:rPr>
                  <w:lang w:val="en-AU"/>
                </w:rPr>
                <w:t>78</w:t>
              </w:r>
            </w:hyperlink>
            <w:r w:rsidRPr="0099416A">
              <w:rPr>
                <w:lang w:val="en-AU"/>
              </w:rPr>
              <w:t>]</w:t>
            </w:r>
            <w:r w:rsidRPr="0099416A">
              <w:rPr>
                <w:lang w:val="en-AU"/>
              </w:rPr>
              <w:fldChar w:fldCharType="end"/>
            </w:r>
            <w:r w:rsidRPr="0099416A">
              <w:rPr>
                <w:lang w:val="en-AU"/>
              </w:rPr>
              <w:t xml:space="preserve"> </w:t>
            </w:r>
          </w:p>
        </w:tc>
      </w:tr>
    </w:tbl>
    <w:p w14:paraId="1DCCD8CB" w14:textId="77777777" w:rsidR="00211FC1" w:rsidRPr="0099416A" w:rsidRDefault="00211FC1" w:rsidP="00211FC1">
      <w:pPr>
        <w:pStyle w:val="Heading1-NoNumber"/>
        <w:rPr>
          <w:lang w:val="en-AU"/>
        </w:rPr>
      </w:pPr>
      <w:r w:rsidRPr="0099416A">
        <w:rPr>
          <w:lang w:val="en-AU"/>
        </w:rPr>
        <w:br w:type="page"/>
      </w:r>
    </w:p>
    <w:p w14:paraId="56A5AFCC" w14:textId="77777777" w:rsidR="00211FC1" w:rsidRPr="0099416A" w:rsidRDefault="00211FC1" w:rsidP="00211FC1">
      <w:pPr>
        <w:pStyle w:val="Heading2"/>
      </w:pPr>
      <w:bookmarkStart w:id="174" w:name="_Toc494532684"/>
      <w:r w:rsidRPr="0099416A">
        <w:lastRenderedPageBreak/>
        <w:t>Load Profile</w:t>
      </w:r>
      <w:bookmarkEnd w:id="174"/>
      <w:r w:rsidRPr="0099416A">
        <w:t xml:space="preserve"> </w:t>
      </w:r>
    </w:p>
    <w:p w14:paraId="2D560CF6" w14:textId="77777777" w:rsidR="00211FC1" w:rsidRPr="0099416A" w:rsidRDefault="00211FC1" w:rsidP="00211FC1">
      <w:r w:rsidRPr="0099416A">
        <w:t>The term load profile in electrical engineering relates to the variation of the electrical load over time. The traditional load profile for a residential household sees a peak in the morning when people awaken to prepare breakfast. This t</w:t>
      </w:r>
      <w:r>
        <w:t>hen dips down during the day and peaks again</w:t>
      </w:r>
      <w:r w:rsidRPr="0099416A">
        <w:t xml:space="preserve"> after returning</w:t>
      </w:r>
      <w:r>
        <w:t xml:space="preserve"> home from work and</w:t>
      </w:r>
      <w:r w:rsidRPr="0099416A">
        <w:t xml:space="preserve"> preparing dinner, cleaning and using the lighting and air-conditioning. This spike at the end of the day reduces as they go to bed and this profile repeats daily. </w:t>
      </w:r>
      <w:r>
        <w:t>The</w:t>
      </w:r>
      <w:r w:rsidRPr="0099416A">
        <w:t xml:space="preserve"> profile </w:t>
      </w:r>
      <w:r>
        <w:t xml:space="preserve">changes </w:t>
      </w:r>
      <w:r w:rsidRPr="0099416A">
        <w:t>depending on the</w:t>
      </w:r>
      <w:r>
        <w:t xml:space="preserve"> number and</w:t>
      </w:r>
      <w:r w:rsidRPr="0099416A">
        <w:t xml:space="preserve"> age of any </w:t>
      </w:r>
      <w:r>
        <w:t>occupants, if a pool is connected, if gas mains are connected, and the location.</w:t>
      </w:r>
    </w:p>
    <w:p w14:paraId="593C09C4" w14:textId="77777777" w:rsidR="00211FC1" w:rsidRPr="0099416A" w:rsidRDefault="00211FC1" w:rsidP="00211FC1"/>
    <w:p w14:paraId="6F4F7A38" w14:textId="77777777" w:rsidR="00211FC1" w:rsidRPr="0099416A" w:rsidRDefault="00211FC1" w:rsidP="00211FC1">
      <w:r w:rsidRPr="0099416A">
        <w:t xml:space="preserve">There are many variables which can affect this general load profile such as temperature, living arrangement, holiday seasons and PV </w:t>
      </w:r>
      <w:r w:rsidRPr="0099416A">
        <w:fldChar w:fldCharType="begin"/>
      </w:r>
      <w:r w:rsidRPr="0099416A">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99416A">
        <w:fldChar w:fldCharType="separate"/>
      </w:r>
      <w:r w:rsidRPr="0099416A">
        <w:t>[</w:t>
      </w:r>
      <w:hyperlink w:anchor="_ENREF_79" w:tooltip="Richardson, 2010 #42" w:history="1">
        <w:r w:rsidRPr="0099416A">
          <w:t>79</w:t>
        </w:r>
      </w:hyperlink>
      <w:r w:rsidRPr="0099416A">
        <w:t>]</w:t>
      </w:r>
      <w:r w:rsidRPr="0099416A">
        <w:fldChar w:fldCharType="end"/>
      </w:r>
      <w:r w:rsidRPr="0099416A">
        <w:t xml:space="preserve">. Richardson states that the electricity use in an individual domestic dwelling is highly dependent upon the activities of the occupants and their associated use of electrical appliances. </w:t>
      </w:r>
    </w:p>
    <w:p w14:paraId="5710A443" w14:textId="77777777" w:rsidR="00211FC1" w:rsidRPr="0099416A" w:rsidRDefault="00211FC1" w:rsidP="00211FC1">
      <w:r w:rsidRPr="0099416A">
        <mc:AlternateContent>
          <mc:Choice Requires="wpg">
            <w:drawing>
              <wp:anchor distT="0" distB="0" distL="114300" distR="114300" simplePos="0" relativeHeight="251670528" behindDoc="0" locked="0" layoutInCell="1" allowOverlap="1" wp14:anchorId="19FBC0A2" wp14:editId="6A19CA82">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38"/>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60456A67" w14:textId="77777777" w:rsidR="00211FC1" w:rsidRPr="003C425E" w:rsidRDefault="00211FC1" w:rsidP="00211FC1">
                              <w:pPr>
                                <w:pStyle w:val="Caption"/>
                                <w:rPr>
                                  <w:szCs w:val="24"/>
                                </w:rPr>
                              </w:pPr>
                              <w:bookmarkStart w:id="175" w:name="_Toc494553846"/>
                              <w:bookmarkStart w:id="176" w:name="_Ref479529303"/>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6"/>
                              <w:r>
                                <w:t xml:space="preserve"> - Activity profiles for “cooking”, for one or two active occupants on a week day [66]</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9FBC0A2" id="Group 7224" o:spid="_x0000_s1116" style="position:absolute;left:0;text-align:left;margin-left:-26.7pt;margin-top:22.45pt;width:505pt;height:288.8pt;z-index:251670528;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39"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60456A67" w14:textId="77777777" w:rsidR="00211FC1" w:rsidRPr="003C425E" w:rsidRDefault="00211FC1" w:rsidP="00211FC1">
                        <w:pPr>
                          <w:pStyle w:val="Caption"/>
                          <w:rPr>
                            <w:szCs w:val="24"/>
                          </w:rPr>
                        </w:pPr>
                        <w:bookmarkStart w:id="177" w:name="_Toc494553846"/>
                        <w:bookmarkStart w:id="178" w:name="_Ref479529303"/>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8"/>
                        <w:r>
                          <w:t xml:space="preserve"> - Activity profiles for “cooking”, for one or two active occupants on a week day [66]</w:t>
                        </w:r>
                        <w:bookmarkEnd w:id="177"/>
                      </w:p>
                    </w:txbxContent>
                  </v:textbox>
                </v:shape>
                <w10:wrap type="square"/>
              </v:group>
            </w:pict>
          </mc:Fallback>
        </mc:AlternateContent>
      </w:r>
    </w:p>
    <w:p w14:paraId="347A8A2A" w14:textId="77777777" w:rsidR="00211FC1" w:rsidRPr="0099416A" w:rsidRDefault="00211FC1" w:rsidP="00211FC1"/>
    <w:p w14:paraId="5C132F58" w14:textId="77777777" w:rsidR="00211FC1" w:rsidRPr="0099416A" w:rsidRDefault="00211FC1" w:rsidP="00211FC1">
      <w:r w:rsidRPr="0099416A">
        <w:t xml:space="preserve">From </w:t>
      </w:r>
      <w:r w:rsidRPr="0099416A">
        <w:fldChar w:fldCharType="begin"/>
      </w:r>
      <w:r w:rsidRPr="0099416A">
        <w:instrText xml:space="preserve"> REF _Ref479529303 \h  \* MERGEFORMAT </w:instrText>
      </w:r>
      <w:r w:rsidRPr="0099416A">
        <w:fldChar w:fldCharType="separate"/>
      </w:r>
      <w:r w:rsidRPr="0099416A">
        <w:t>Figure 2</w:t>
      </w:r>
      <w:r w:rsidRPr="0099416A">
        <w:noBreakHyphen/>
        <w:t>26</w:t>
      </w:r>
      <w:r w:rsidRPr="0099416A">
        <w:fldChar w:fldCharType="end"/>
      </w:r>
      <w:r w:rsidRPr="0099416A">
        <w:t xml:space="preserve"> it shows clearly the peaks and troughs in energy demand from the network. This is the traditional household that does not generate its own electricity. When residences produce, their own electricity, depending on the size of the system,</w:t>
      </w:r>
      <w:r>
        <w:t xml:space="preserve"> it can potentially fe</w:t>
      </w:r>
      <w:r w:rsidRPr="0099416A">
        <w:t>d back into the grid.</w:t>
      </w:r>
    </w:p>
    <w:p w14:paraId="670C24C0" w14:textId="77777777" w:rsidR="00211FC1" w:rsidRPr="0099416A" w:rsidRDefault="00211FC1" w:rsidP="00211FC1"/>
    <w:p w14:paraId="57EAB529" w14:textId="77777777" w:rsidR="00211FC1" w:rsidRPr="0099416A" w:rsidRDefault="00211FC1" w:rsidP="00211FC1"/>
    <w:p w14:paraId="6234D6CF" w14:textId="77777777" w:rsidR="00211FC1" w:rsidRPr="0099416A" w:rsidRDefault="00211FC1" w:rsidP="00211FC1"/>
    <w:p w14:paraId="2021B923" w14:textId="77777777" w:rsidR="00211FC1" w:rsidRPr="0099416A" w:rsidRDefault="00211FC1" w:rsidP="00211FC1">
      <w:r w:rsidRPr="0099416A">
        <w:t>The traditional peaks can strain the network and the unpredictability of the independent f</w:t>
      </w:r>
      <w:r>
        <w:t>e</w:t>
      </w:r>
      <w:r w:rsidRPr="0099416A">
        <w:t>ed-in</w:t>
      </w:r>
      <w:r>
        <w:t>’</w:t>
      </w:r>
      <w:r w:rsidRPr="0099416A">
        <w:t>s produce more volatility. Hoffmann noted that fe</w:t>
      </w:r>
      <w:r>
        <w:t>ed-in energy from PV systems has</w:t>
      </w:r>
      <w:r w:rsidRPr="0099416A">
        <w:t xml:space="preserve"> the potential to disrupt the network and the networks</w:t>
      </w:r>
      <w:r>
        <w:t>’</w:t>
      </w:r>
      <w:r w:rsidRPr="0099416A">
        <w:t xml:space="preserve"> ability to stabilise itself. The below </w:t>
      </w:r>
      <w:r w:rsidRPr="0099416A">
        <w:fldChar w:fldCharType="begin"/>
      </w:r>
      <w:r w:rsidRPr="0099416A">
        <w:instrText xml:space="preserve"> REF _Ref479536110 \h </w:instrText>
      </w:r>
      <w:r w:rsidRPr="0099416A">
        <w:fldChar w:fldCharType="separate"/>
      </w:r>
      <w:r w:rsidRPr="0099416A">
        <w:t>Figure 2</w:t>
      </w:r>
      <w:r w:rsidRPr="0099416A">
        <w:noBreakHyphen/>
        <w:t>27</w:t>
      </w:r>
      <w:r w:rsidRPr="0099416A">
        <w:fldChar w:fldCharType="end"/>
      </w:r>
      <w:r w:rsidRPr="0099416A">
        <w:t xml:space="preserve"> is the typical load profile during the course of the day for an office building </w:t>
      </w:r>
      <w:r w:rsidRPr="0099416A">
        <w:fldChar w:fldCharType="begin"/>
      </w:r>
      <w:r w:rsidRPr="0099416A">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99416A">
        <w:fldChar w:fldCharType="separate"/>
      </w:r>
      <w:r w:rsidRPr="0099416A">
        <w:t>[</w:t>
      </w:r>
      <w:hyperlink w:anchor="_ENREF_80" w:tooltip="Hoffmann, 2006 #57" w:history="1">
        <w:r w:rsidRPr="0099416A">
          <w:t>80</w:t>
        </w:r>
      </w:hyperlink>
      <w:r w:rsidRPr="0099416A">
        <w:t>]</w:t>
      </w:r>
      <w:r w:rsidRPr="0099416A">
        <w:fldChar w:fldCharType="end"/>
      </w:r>
      <w:r w:rsidRPr="0099416A">
        <w:t xml:space="preserve">. </w:t>
      </w:r>
    </w:p>
    <w:p w14:paraId="48C849CF" w14:textId="77777777" w:rsidR="00211FC1" w:rsidRPr="0099416A" w:rsidRDefault="00211FC1" w:rsidP="00211FC1">
      <w:r w:rsidRPr="0099416A">
        <w:lastRenderedPageBreak/>
        <mc:AlternateContent>
          <mc:Choice Requires="wpg">
            <w:drawing>
              <wp:anchor distT="0" distB="0" distL="114300" distR="114300" simplePos="0" relativeHeight="251671552" behindDoc="0" locked="0" layoutInCell="1" allowOverlap="1" wp14:anchorId="7A7ADE40" wp14:editId="56AD353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0"/>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14514501" w14:textId="77777777" w:rsidR="00211FC1" w:rsidRPr="00CA4BE8" w:rsidRDefault="00211FC1" w:rsidP="00211FC1">
                              <w:pPr>
                                <w:pStyle w:val="Caption"/>
                                <w:rPr>
                                  <w:szCs w:val="24"/>
                                </w:rPr>
                              </w:pPr>
                              <w:bookmarkStart w:id="179" w:name="_Toc494553847"/>
                              <w:bookmarkStart w:id="180" w:name="_Ref47953611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0"/>
                              <w:r>
                                <w:t xml:space="preserve"> - 24hr Energy Profile [67]</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7ADE40" id="Group 7226" o:spid="_x0000_s1119" style="position:absolute;left:0;text-align:left;margin-left:-56.4pt;margin-top:21pt;width:535.8pt;height:297.5pt;z-index:251671552;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1"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14514501" w14:textId="77777777" w:rsidR="00211FC1" w:rsidRPr="00CA4BE8" w:rsidRDefault="00211FC1" w:rsidP="00211FC1">
                        <w:pPr>
                          <w:pStyle w:val="Caption"/>
                          <w:rPr>
                            <w:szCs w:val="24"/>
                          </w:rPr>
                        </w:pPr>
                        <w:bookmarkStart w:id="181" w:name="_Toc494553847"/>
                        <w:bookmarkStart w:id="182" w:name="_Ref47953611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2"/>
                        <w:r>
                          <w:t xml:space="preserve"> - 24hr Energy Profile [67]</w:t>
                        </w:r>
                        <w:bookmarkEnd w:id="181"/>
                      </w:p>
                    </w:txbxContent>
                  </v:textbox>
                </v:shape>
                <w10:wrap type="square"/>
              </v:group>
            </w:pict>
          </mc:Fallback>
        </mc:AlternateContent>
      </w:r>
    </w:p>
    <w:p w14:paraId="46C458B9" w14:textId="77777777" w:rsidR="00211FC1" w:rsidRPr="0099416A" w:rsidRDefault="00211FC1" w:rsidP="00211FC1">
      <w:r w:rsidRPr="0099416A">
        <mc:AlternateContent>
          <mc:Choice Requires="wpg">
            <w:drawing>
              <wp:anchor distT="0" distB="0" distL="114300" distR="114300" simplePos="0" relativeHeight="251681792" behindDoc="0" locked="0" layoutInCell="1" allowOverlap="1" wp14:anchorId="4DDF2B1D" wp14:editId="0585D0DB">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2"/>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5BFAC6D" w14:textId="77777777" w:rsidR="00211FC1" w:rsidRPr="00066545" w:rsidRDefault="00211FC1" w:rsidP="00211FC1">
                              <w:pPr>
                                <w:pStyle w:val="Caption"/>
                                <w:rPr>
                                  <w:szCs w:val="24"/>
                                </w:rPr>
                              </w:pPr>
                              <w:bookmarkStart w:id="183" w:name="_Toc494553848"/>
                              <w:bookmarkStart w:id="184" w:name="_Ref48036031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4"/>
                              <w:r>
                                <w:t xml:space="preserve"> - Standalone Household Consumption Load Profile [68]</w:t>
                              </w:r>
                              <w:bookmarkEnd w:id="18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DF2B1D" id="Group 7269" o:spid="_x0000_s1122" style="position:absolute;left:0;text-align:left;margin-left:-54.1pt;margin-top:441.75pt;width:533.85pt;height:213.9pt;z-index:25168179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3"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5BFAC6D" w14:textId="77777777" w:rsidR="00211FC1" w:rsidRPr="00066545" w:rsidRDefault="00211FC1" w:rsidP="00211FC1">
                        <w:pPr>
                          <w:pStyle w:val="Caption"/>
                          <w:rPr>
                            <w:szCs w:val="24"/>
                          </w:rPr>
                        </w:pPr>
                        <w:bookmarkStart w:id="185" w:name="_Toc494553848"/>
                        <w:bookmarkStart w:id="186" w:name="_Ref48036031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6"/>
                        <w:r>
                          <w:t xml:space="preserve"> - Standalone Household Consumption Load Profile [68]</w:t>
                        </w:r>
                        <w:bookmarkEnd w:id="185"/>
                        <w:r>
                          <w:t xml:space="preserve"> </w:t>
                        </w:r>
                      </w:p>
                    </w:txbxContent>
                  </v:textbox>
                </v:shape>
                <w10:wrap type="square"/>
              </v:group>
            </w:pict>
          </mc:Fallback>
        </mc:AlternateContent>
      </w:r>
      <w:r>
        <w:fldChar w:fldCharType="begin"/>
      </w:r>
      <w:r>
        <w:instrText xml:space="preserve"> REF _Ref479536110 \h </w:instrText>
      </w:r>
      <w:r>
        <w:fldChar w:fldCharType="separate"/>
      </w:r>
      <w:r w:rsidRPr="00811B9E">
        <w:t xml:space="preserve">Figure </w:t>
      </w:r>
      <w:r>
        <w:rPr>
          <w:noProof/>
        </w:rPr>
        <w:t>2</w:t>
      </w:r>
      <w:r>
        <w:noBreakHyphen/>
      </w:r>
      <w:r>
        <w:rPr>
          <w:noProof/>
        </w:rPr>
        <w:t>27</w:t>
      </w:r>
      <w:r>
        <w:fldChar w:fldCharType="end"/>
      </w:r>
      <w:r>
        <w:t xml:space="preserve"> </w:t>
      </w:r>
      <w:r w:rsidRPr="0099416A">
        <w:t xml:space="preserve">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The below </w:t>
      </w:r>
      <w:r w:rsidRPr="0099416A">
        <w:fldChar w:fldCharType="begin"/>
      </w:r>
      <w:r w:rsidRPr="0099416A">
        <w:instrText xml:space="preserve"> REF _Ref480360316 \h </w:instrText>
      </w:r>
      <w:r w:rsidRPr="0099416A">
        <w:fldChar w:fldCharType="separate"/>
      </w:r>
      <w:r w:rsidRPr="0099416A">
        <w:t>Figure 2</w:t>
      </w:r>
      <w:r w:rsidRPr="0099416A">
        <w:noBreakHyphen/>
        <w:t>28</w:t>
      </w:r>
      <w:r w:rsidRPr="0099416A">
        <w:fldChar w:fldCharType="end"/>
      </w:r>
      <w:r w:rsidRPr="0099416A">
        <w:t xml:space="preserve"> shows the load profile for a house which is entirely stand alone. The red line shows solar output during the day, the green line is the output of the batteries while the blue line refers to the household consumption </w:t>
      </w:r>
      <w:r w:rsidRPr="0099416A">
        <w:fldChar w:fldCharType="begin"/>
      </w:r>
      <w:r w:rsidRPr="0099416A">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99416A">
        <w:fldChar w:fldCharType="separate"/>
      </w:r>
      <w:r w:rsidRPr="0099416A">
        <w:t>[</w:t>
      </w:r>
      <w:hyperlink w:anchor="_ENREF_81" w:tooltip="Choice, 2017 #110" w:history="1">
        <w:r w:rsidRPr="0099416A">
          <w:t>81</w:t>
        </w:r>
      </w:hyperlink>
      <w:r w:rsidRPr="0099416A">
        <w:t>]</w:t>
      </w:r>
      <w:r w:rsidRPr="0099416A">
        <w:fldChar w:fldCharType="end"/>
      </w:r>
      <w:r w:rsidRPr="0099416A">
        <w:t xml:space="preserve">. </w:t>
      </w:r>
    </w:p>
    <w:p w14:paraId="758C98D4" w14:textId="77777777" w:rsidR="00211FC1" w:rsidRPr="0099416A" w:rsidRDefault="00211FC1" w:rsidP="00211FC1">
      <w:pPr>
        <w:pStyle w:val="Heading2"/>
      </w:pPr>
      <w:bookmarkStart w:id="187" w:name="_Toc494532685"/>
      <w:r w:rsidRPr="0099416A">
        <w:lastRenderedPageBreak/>
        <w:t>Network Demand Challenges</w:t>
      </w:r>
      <w:bookmarkEnd w:id="187"/>
    </w:p>
    <w:p w14:paraId="2DD0053D" w14:textId="77777777" w:rsidR="00211FC1" w:rsidRPr="0099416A" w:rsidRDefault="00211FC1" w:rsidP="00211FC1">
      <w:r w:rsidRPr="0099416A">
        <w:t>Ergon Ener</w:t>
      </w:r>
      <w:r>
        <w:t>gy is constantly monitoring the</w:t>
      </w:r>
      <w:r w:rsidRPr="0099416A">
        <w:t xml:space="preserve"> network to check if extra demand is needed or the load is reduced. The biggest change in this profile over time is the large drop in energy demand in the middle of the day. This is due to solar PV units exporting energy into the grid. The below </w:t>
      </w:r>
      <w:r w:rsidRPr="0099416A">
        <w:fldChar w:fldCharType="begin"/>
      </w:r>
      <w:r w:rsidRPr="0099416A">
        <w:instrText xml:space="preserve"> REF _Ref479536956 \h </w:instrText>
      </w:r>
      <w:r w:rsidRPr="0099416A">
        <w:fldChar w:fldCharType="separate"/>
      </w:r>
      <w:r w:rsidRPr="0099416A">
        <w:t>Figure 2</w:t>
      </w:r>
      <w:r w:rsidRPr="0099416A">
        <w:noBreakHyphen/>
        <w:t>29</w:t>
      </w:r>
      <w:r w:rsidRPr="0099416A">
        <w:fldChar w:fldCharType="end"/>
      </w:r>
      <w:r w:rsidRPr="0099416A">
        <w:t xml:space="preserve"> is from Ergon Energy at the Dundowran Feeder in Hervey Bay (Qld) and illustrates how PV has affected the load profile </w:t>
      </w:r>
      <w:r w:rsidRPr="0099416A">
        <w:fldChar w:fldCharType="begin"/>
      </w:r>
      <w:r w:rsidRPr="0099416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99416A">
        <w:fldChar w:fldCharType="separate"/>
      </w:r>
      <w:r w:rsidRPr="0099416A">
        <w:t>[</w:t>
      </w:r>
      <w:hyperlink w:anchor="_ENREF_82" w:tooltip="Energy, 2017 #86" w:history="1">
        <w:r w:rsidRPr="0099416A">
          <w:t>82</w:t>
        </w:r>
      </w:hyperlink>
      <w:r w:rsidRPr="0099416A">
        <w:t>]</w:t>
      </w:r>
      <w:r w:rsidRPr="0099416A">
        <w:fldChar w:fldCharType="end"/>
      </w:r>
      <w:r w:rsidRPr="0099416A">
        <w:t>. It shows a reverse flow during the middle of the day at approximately 12:30pm in 2015.</w:t>
      </w:r>
    </w:p>
    <w:p w14:paraId="2065B154" w14:textId="77777777" w:rsidR="00211FC1" w:rsidRPr="0099416A" w:rsidRDefault="00211FC1" w:rsidP="00211FC1">
      <w:r w:rsidRPr="0099416A">
        <mc:AlternateContent>
          <mc:Choice Requires="wpg">
            <w:drawing>
              <wp:anchor distT="0" distB="0" distL="114300" distR="114300" simplePos="0" relativeHeight="251672576" behindDoc="0" locked="0" layoutInCell="1" allowOverlap="1" wp14:anchorId="79AA0273" wp14:editId="0A2CEC05">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4"/>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607138C9" w14:textId="77777777" w:rsidR="00211FC1" w:rsidRPr="001B1088" w:rsidRDefault="00211FC1" w:rsidP="00211FC1">
                              <w:pPr>
                                <w:pStyle w:val="Caption"/>
                                <w:rPr>
                                  <w:szCs w:val="24"/>
                                </w:rPr>
                              </w:pPr>
                              <w:bookmarkStart w:id="188" w:name="_Toc494553849"/>
                              <w:bookmarkStart w:id="189" w:name="_Ref47953695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9"/>
                              <w:r>
                                <w:t xml:space="preserve"> - Dundowran Feeder Load Profile [69]</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AA0273" id="Group 7230" o:spid="_x0000_s1125" style="position:absolute;left:0;text-align:left;margin-left:-39.6pt;margin-top:20pt;width:511.2pt;height:336.7pt;z-index:25167257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5"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607138C9" w14:textId="77777777" w:rsidR="00211FC1" w:rsidRPr="001B1088" w:rsidRDefault="00211FC1" w:rsidP="00211FC1">
                        <w:pPr>
                          <w:pStyle w:val="Caption"/>
                          <w:rPr>
                            <w:szCs w:val="24"/>
                          </w:rPr>
                        </w:pPr>
                        <w:bookmarkStart w:id="190" w:name="_Toc494553849"/>
                        <w:bookmarkStart w:id="191" w:name="_Ref47953695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1"/>
                        <w:r>
                          <w:t xml:space="preserve"> - Dundowran Feeder Load Profile [69]</w:t>
                        </w:r>
                        <w:bookmarkEnd w:id="190"/>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99416A" w14:paraId="4BAB472C" w14:textId="77777777" w:rsidTr="00CF0625">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7850B7E2" w14:textId="77777777" w:rsidR="00211FC1" w:rsidRPr="0099416A" w:rsidRDefault="00211FC1" w:rsidP="00CF0625">
            <w:pPr>
              <w:pStyle w:val="REFPIC"/>
              <w:framePr w:hSpace="0" w:wrap="auto" w:vAnchor="margin" w:hAnchor="text" w:yAlign="inline"/>
              <w:rPr>
                <w:lang w:val="en-AU"/>
              </w:rPr>
            </w:pPr>
          </w:p>
        </w:tc>
      </w:tr>
    </w:tbl>
    <w:p w14:paraId="04D63662" w14:textId="77777777" w:rsidR="00211FC1" w:rsidRPr="0099416A" w:rsidRDefault="00211FC1" w:rsidP="00211FC1">
      <w:r w:rsidRPr="0099416A">
        <w:t xml:space="preserve">The Planners at Ergon Energy need to identify issues with feeders and disruption which may occur with the grid. </w:t>
      </w:r>
      <w:r>
        <w:t xml:space="preserve">In </w:t>
      </w:r>
      <w:r w:rsidRPr="0099416A">
        <w:fldChar w:fldCharType="begin"/>
      </w:r>
      <w:r w:rsidRPr="0099416A">
        <w:instrText xml:space="preserve"> REF _Ref479536956 \h </w:instrText>
      </w:r>
      <w:r w:rsidRPr="0099416A">
        <w:fldChar w:fldCharType="separate"/>
      </w:r>
      <w:r w:rsidRPr="0099416A">
        <w:t>Figure 2</w:t>
      </w:r>
      <w:r w:rsidRPr="0099416A">
        <w:noBreakHyphen/>
        <w:t>29</w:t>
      </w:r>
      <w:r w:rsidRPr="0099416A">
        <w:fldChar w:fldCharType="end"/>
      </w:r>
      <w:r w:rsidRPr="0099416A">
        <w:t xml:space="preserve"> 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99416A">
        <w:fldChar w:fldCharType="begin"/>
      </w:r>
      <w:r w:rsidRPr="0099416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99416A">
        <w:fldChar w:fldCharType="separate"/>
      </w:r>
      <w:r w:rsidRPr="0099416A">
        <w:t>[</w:t>
      </w:r>
      <w:hyperlink w:anchor="_ENREF_82" w:tooltip="Energy, 2017 #86" w:history="1">
        <w:r w:rsidRPr="0099416A">
          <w:t>82</w:t>
        </w:r>
      </w:hyperlink>
      <w:r w:rsidRPr="0099416A">
        <w:t>]</w:t>
      </w:r>
      <w:r w:rsidRPr="0099416A">
        <w:fldChar w:fldCharType="end"/>
      </w:r>
      <w:r w:rsidRPr="0099416A">
        <w:t xml:space="preserve">. </w:t>
      </w:r>
    </w:p>
    <w:p w14:paraId="28F10773" w14:textId="77777777" w:rsidR="00211FC1" w:rsidRPr="0099416A" w:rsidRDefault="00211FC1" w:rsidP="00211FC1">
      <w:r w:rsidRPr="0099416A">
        <w:br w:type="page"/>
      </w:r>
    </w:p>
    <w:p w14:paraId="41B782F2" w14:textId="77777777" w:rsidR="00211FC1" w:rsidRPr="0099416A" w:rsidRDefault="00211FC1" w:rsidP="00211FC1">
      <w:pPr>
        <w:pStyle w:val="Heading2"/>
      </w:pPr>
      <w:bookmarkStart w:id="192" w:name="_Toc494532686"/>
      <w:r w:rsidRPr="0099416A">
        <w:lastRenderedPageBreak/>
        <w:t>Tariffs &amp; Rebate Change</w:t>
      </w:r>
      <w:bookmarkEnd w:id="192"/>
    </w:p>
    <w:p w14:paraId="38275249" w14:textId="77777777" w:rsidR="00211FC1" w:rsidRPr="0099416A" w:rsidRDefault="00211FC1" w:rsidP="00211FC1">
      <w:r w:rsidRPr="0099416A">
        <w:t>An electrici</w:t>
      </w:r>
      <w:r>
        <w:t>ty meter is a device used by</w:t>
      </w:r>
      <w:r w:rsidRPr="0099416A">
        <w:t xml:space="preserve"> Ergon Energy to accurately measure how much electricity is used through that line. A household may have more than one meter if they have several metering schemes. A metering rate is called a</w:t>
      </w:r>
      <w:r>
        <w:t xml:space="preserve"> t</w:t>
      </w:r>
      <w:r w:rsidRPr="0099416A">
        <w:t>ariff and there are different</w:t>
      </w:r>
      <w:r>
        <w:t xml:space="preserve"> t</w:t>
      </w:r>
      <w:r w:rsidRPr="0099416A">
        <w:t>ariff rates which usually vary according to</w:t>
      </w:r>
      <w:r>
        <w:t xml:space="preserve"> availability or</w:t>
      </w:r>
      <w:r w:rsidRPr="0099416A">
        <w:t xml:space="preserve"> usage. </w:t>
      </w:r>
      <w:r w:rsidRPr="0099416A">
        <w:fldChar w:fldCharType="begin"/>
      </w:r>
      <w:r w:rsidRPr="0099416A">
        <w:instrText xml:space="preserve"> REF _Ref479539636 \h </w:instrText>
      </w:r>
      <w:r w:rsidRPr="0099416A">
        <w:fldChar w:fldCharType="separate"/>
      </w:r>
      <w:r w:rsidRPr="0099416A">
        <w:t>Table 2</w:t>
      </w:r>
      <w:r w:rsidRPr="0099416A">
        <w:noBreakHyphen/>
        <w:t>4</w:t>
      </w:r>
      <w:r w:rsidRPr="0099416A">
        <w:fldChar w:fldCharType="end"/>
      </w:r>
      <w:r w:rsidRPr="0099416A">
        <w:t xml:space="preserve"> lists the differen</w:t>
      </w:r>
      <w:r>
        <w:t>t residential tariffs:</w:t>
      </w:r>
      <w:r w:rsidRPr="0099416A">
        <w:t xml:space="preserve"> tariff 11, tariff 31, tariff 33 and the solar fe</w:t>
      </w:r>
      <w:r>
        <w:t>e</w:t>
      </w:r>
      <w:r w:rsidRPr="0099416A">
        <w:t xml:space="preserve">d-in tariff </w:t>
      </w:r>
      <w:r w:rsidRPr="0099416A">
        <w:fldChar w:fldCharType="begin"/>
      </w:r>
      <w:r w:rsidRPr="0099416A">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99416A">
        <w:fldChar w:fldCharType="separate"/>
      </w:r>
      <w:r w:rsidRPr="0099416A">
        <w:t>[</w:t>
      </w:r>
      <w:hyperlink w:anchor="_ENREF_83" w:tooltip="Energy, 2017 #87" w:history="1">
        <w:r w:rsidRPr="0099416A">
          <w:t>83</w:t>
        </w:r>
      </w:hyperlink>
      <w:r w:rsidRPr="0099416A">
        <w:t>]</w:t>
      </w:r>
      <w:r w:rsidRPr="0099416A">
        <w:fldChar w:fldCharType="end"/>
      </w:r>
      <w:r w:rsidRPr="0099416A">
        <w:t xml:space="preserve">. </w:t>
      </w:r>
    </w:p>
    <w:p w14:paraId="578C823A" w14:textId="77777777" w:rsidR="00211FC1" w:rsidRPr="0099416A" w:rsidRDefault="00211FC1" w:rsidP="00211FC1">
      <w:r w:rsidRPr="0099416A">
        <mc:AlternateContent>
          <mc:Choice Requires="wpg">
            <w:drawing>
              <wp:anchor distT="0" distB="0" distL="114300" distR="114300" simplePos="0" relativeHeight="251673600" behindDoc="0" locked="0" layoutInCell="1" allowOverlap="1" wp14:anchorId="78672134" wp14:editId="2771BA3C">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46"/>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7"/>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725DF383" w14:textId="77777777" w:rsidR="00211FC1" w:rsidRPr="00D265C3" w:rsidRDefault="00211FC1" w:rsidP="00211FC1">
                              <w:pPr>
                                <w:pStyle w:val="Caption"/>
                                <w:rPr>
                                  <w:szCs w:val="24"/>
                                </w:rPr>
                              </w:pPr>
                              <w:bookmarkStart w:id="193" w:name="_Ref479539636"/>
                              <w:bookmarkStart w:id="194" w:name="_Toc494553813"/>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3"/>
                              <w:r>
                                <w:t xml:space="preserve"> - </w:t>
                              </w:r>
                              <w:r w:rsidRPr="004801BA">
                                <w:t>Electricity Pricing Information</w:t>
                              </w:r>
                              <w:r>
                                <w:t xml:space="preserve"> [70]</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672134" id="Group 7240" o:spid="_x0000_s1128" style="position:absolute;left:0;text-align:left;margin-left:-12.85pt;margin-top:14.2pt;width:468pt;height:280.8pt;z-index:251673600;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48"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49"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725DF383" w14:textId="77777777" w:rsidR="00211FC1" w:rsidRPr="00D265C3" w:rsidRDefault="00211FC1" w:rsidP="00211FC1">
                        <w:pPr>
                          <w:pStyle w:val="Caption"/>
                          <w:rPr>
                            <w:szCs w:val="24"/>
                          </w:rPr>
                        </w:pPr>
                        <w:bookmarkStart w:id="195" w:name="_Ref479539636"/>
                        <w:bookmarkStart w:id="196" w:name="_Toc494553813"/>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5"/>
                        <w:r>
                          <w:t xml:space="preserve"> - </w:t>
                        </w:r>
                        <w:r w:rsidRPr="004801BA">
                          <w:t>Electricity Pricing Information</w:t>
                        </w:r>
                        <w:r>
                          <w:t xml:space="preserve"> [70]</w:t>
                        </w:r>
                        <w:bookmarkEnd w:id="196"/>
                      </w:p>
                    </w:txbxContent>
                  </v:textbox>
                </v:shape>
                <w10:wrap type="square"/>
              </v:group>
            </w:pict>
          </mc:Fallback>
        </mc:AlternateContent>
      </w:r>
    </w:p>
    <w:p w14:paraId="446CBE64" w14:textId="77777777" w:rsidR="00211FC1" w:rsidRPr="0099416A" w:rsidRDefault="00211FC1" w:rsidP="00211FC1"/>
    <w:p w14:paraId="1AD0DB92" w14:textId="77777777" w:rsidR="00211FC1" w:rsidRPr="0099416A" w:rsidRDefault="00211FC1" w:rsidP="00211FC1"/>
    <w:p w14:paraId="59843054" w14:textId="77777777" w:rsidR="00211FC1" w:rsidRPr="0099416A" w:rsidRDefault="00211FC1" w:rsidP="00211FC1">
      <w:r w:rsidRPr="0099416A">
        <w:t>The Q</w:t>
      </w:r>
      <w:r>
        <w:t>LD</w:t>
      </w:r>
      <w:r w:rsidRPr="0099416A">
        <w:t xml:space="preserve"> Solar Rebate Scheme was an incentive introduced in 2008 for customers who applied before the 9</w:t>
      </w:r>
      <w:r w:rsidRPr="0099416A">
        <w:rPr>
          <w:vertAlign w:val="superscript"/>
        </w:rPr>
        <w:t>th</w:t>
      </w:r>
      <w:r w:rsidRPr="0099416A">
        <w:t xml:space="preserve"> July 2012, and allowed a feed-in tariff rate of 44 </w:t>
      </w:r>
      <w:r>
        <w:t>c/</w:t>
      </w:r>
      <w:r w:rsidRPr="0099416A">
        <w:t xml:space="preserve">kWhr </w:t>
      </w:r>
      <w:r w:rsidRPr="0099416A">
        <w:fldChar w:fldCharType="begin"/>
      </w:r>
      <w:r w:rsidRPr="0099416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99416A">
        <w:fldChar w:fldCharType="separate"/>
      </w:r>
      <w:r w:rsidRPr="0099416A">
        <w:t>[</w:t>
      </w:r>
      <w:hyperlink w:anchor="_ENREF_84" w:tooltip="Government, 2015 #104" w:history="1">
        <w:r w:rsidRPr="0099416A">
          <w:t>84</w:t>
        </w:r>
      </w:hyperlink>
      <w:r w:rsidRPr="0099416A">
        <w:t>]</w:t>
      </w:r>
      <w:r w:rsidRPr="0099416A">
        <w:fldChar w:fldCharType="end"/>
      </w:r>
      <w:r w:rsidRPr="0099416A">
        <w:t>. The scheme expired on the 1</w:t>
      </w:r>
      <w:r w:rsidRPr="0099416A">
        <w:rPr>
          <w:vertAlign w:val="superscript"/>
        </w:rPr>
        <w:t>st</w:t>
      </w:r>
      <w:r w:rsidRPr="0099416A">
        <w:t xml:space="preserve"> July 2012 and for persons still receiving the tariff it is substantially higher than the current 7.448 </w:t>
      </w:r>
      <w:r>
        <w:t>c</w:t>
      </w:r>
      <w:r w:rsidRPr="0099416A">
        <w:t xml:space="preserve">/kWhr. The current feed in rate is less than one third for what is paid for the general usage Tariff 11 of 27.071 </w:t>
      </w:r>
      <w:r>
        <w:t>c</w:t>
      </w:r>
      <w:r w:rsidRPr="0099416A">
        <w:t xml:space="preserve">/kWhr. </w:t>
      </w:r>
      <w:r>
        <w:t>The low feed-</w:t>
      </w:r>
      <w:r w:rsidRPr="0099416A">
        <w:t xml:space="preserve">in tariff rate is beneficial to Ergon the electricity supplier as they are effectively purchasing the power at 7 </w:t>
      </w:r>
      <w:r>
        <w:t>c/</w:t>
      </w:r>
      <w:r w:rsidRPr="0099416A">
        <w:t xml:space="preserve">kWhr and selling it to the person next door for 27 </w:t>
      </w:r>
      <w:r>
        <w:t>c</w:t>
      </w:r>
      <w:r w:rsidRPr="0099416A">
        <w:t xml:space="preserve">/ kWhr. This is creating them 20 </w:t>
      </w:r>
      <w:r>
        <w:t>c</w:t>
      </w:r>
      <w:r w:rsidRPr="0099416A">
        <w:t>/kWhr just for maintenance of their network, when it needed to be maintained regardless for supply obligations. Ergon charge 90 cents per day for a person being connected to the grid regardless if electricity is consumed or delivered</w:t>
      </w:r>
      <w:r>
        <w:t xml:space="preserve"> </w:t>
      </w:r>
      <w:r w:rsidRPr="0099416A">
        <w:fldChar w:fldCharType="begin"/>
      </w:r>
      <w:r w:rsidRPr="0099416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99416A">
        <w:fldChar w:fldCharType="separate"/>
      </w:r>
      <w:r w:rsidRPr="0099416A">
        <w:t>[</w:t>
      </w:r>
      <w:hyperlink w:anchor="_ENREF_84" w:tooltip="Government, 2015 #104" w:history="1">
        <w:r w:rsidRPr="0099416A">
          <w:t>84</w:t>
        </w:r>
      </w:hyperlink>
      <w:r w:rsidRPr="0099416A">
        <w:t>]</w:t>
      </w:r>
      <w:r w:rsidRPr="0099416A">
        <w:fldChar w:fldCharType="end"/>
      </w:r>
      <w:r w:rsidRPr="0099416A">
        <w:t xml:space="preserve">. </w:t>
      </w:r>
    </w:p>
    <w:p w14:paraId="3F3EDA83" w14:textId="77777777" w:rsidR="00211FC1" w:rsidRPr="0099416A" w:rsidRDefault="00211FC1" w:rsidP="00211FC1"/>
    <w:p w14:paraId="69519ED1" w14:textId="77777777" w:rsidR="00211FC1" w:rsidRPr="0099416A" w:rsidRDefault="00211FC1" w:rsidP="00211FC1">
      <w:r w:rsidRPr="0099416A">
        <w:t xml:space="preserve">Yao and Steemers heavily described the effects of daily residential electricity usage as it varies due to varying factors such as number of occupants and occupancy, cooling appliances, </w:t>
      </w:r>
      <w:r>
        <w:t xml:space="preserve">and </w:t>
      </w:r>
      <w:r w:rsidRPr="0099416A">
        <w:t xml:space="preserve">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99416A">
        <w:fldChar w:fldCharType="begin"/>
      </w:r>
      <w:r w:rsidRPr="0099416A">
        <w:instrText xml:space="preserve"> ADDIN EN.CITE &lt;EndNote&gt;&lt;Cite&gt;&lt;Author&gt;Yao&lt;/Author&gt;&lt;Year&gt;2005&lt;/Year&gt;&lt;RecNum&gt;89&lt;/RecNum&gt;&lt;DisplayText&gt;[35, 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99416A">
        <w:fldChar w:fldCharType="separate"/>
      </w:r>
      <w:r w:rsidRPr="0099416A">
        <w:t>[</w:t>
      </w:r>
      <w:hyperlink w:anchor="_ENREF_35" w:tooltip="Baetens, 2010 #88" w:history="1">
        <w:r w:rsidRPr="0099416A">
          <w:t>35</w:t>
        </w:r>
      </w:hyperlink>
      <w:r w:rsidRPr="0099416A">
        <w:t xml:space="preserve">, </w:t>
      </w:r>
      <w:hyperlink w:anchor="_ENREF_85" w:tooltip="Yao, 2005 #89" w:history="1">
        <w:r w:rsidRPr="0099416A">
          <w:t>85</w:t>
        </w:r>
      </w:hyperlink>
      <w:r w:rsidRPr="0099416A">
        <w:t>]</w:t>
      </w:r>
      <w:r w:rsidRPr="0099416A">
        <w:fldChar w:fldCharType="end"/>
      </w:r>
      <w:r w:rsidRPr="0099416A">
        <w:t xml:space="preserve">. </w:t>
      </w:r>
    </w:p>
    <w:p w14:paraId="7B469FD9" w14:textId="77777777" w:rsidR="00211FC1" w:rsidRPr="0099416A" w:rsidRDefault="00211FC1" w:rsidP="00211FC1"/>
    <w:p w14:paraId="5F6F458F" w14:textId="77777777" w:rsidR="00211FC1" w:rsidRPr="0099416A" w:rsidRDefault="00211FC1" w:rsidP="00211FC1">
      <w:r w:rsidRPr="0099416A">
        <w:lastRenderedPageBreak/>
        <w:t>Ergon Energy, Q</w:t>
      </w:r>
      <w:r>
        <w:t>LD</w:t>
      </w:r>
      <w:r w:rsidRPr="0099416A">
        <w:t xml:space="preserve">’s Electricity supplier has written that there are a number of factors which affect electricity consumption, but climatic variance is no doubt the most important </w:t>
      </w:r>
      <w:r w:rsidRPr="0099416A">
        <w:fldChar w:fldCharType="begin"/>
      </w:r>
      <w:r w:rsidRPr="0099416A">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99416A">
        <w:fldChar w:fldCharType="separate"/>
      </w:r>
      <w:r w:rsidRPr="0099416A">
        <w:t>[</w:t>
      </w:r>
      <w:hyperlink w:anchor="_ENREF_86" w:tooltip="Energy, 2017 #90" w:history="1">
        <w:r w:rsidRPr="0099416A">
          <w:t>86</w:t>
        </w:r>
      </w:hyperlink>
      <w:r w:rsidRPr="0099416A">
        <w:t>]</w:t>
      </w:r>
      <w:r w:rsidRPr="0099416A">
        <w:fldChar w:fldCharType="end"/>
      </w:r>
      <w:r w:rsidRPr="0099416A">
        <w:t xml:space="preserve">. They further reinforced this by saying many Northern Districts have up to 73 </w:t>
      </w:r>
      <w:r>
        <w:t>%</w:t>
      </w:r>
      <w:r w:rsidRPr="0099416A">
        <w:t xml:space="preserve"> more electricity consumption in </w:t>
      </w:r>
      <w:r>
        <w:t>s</w:t>
      </w:r>
      <w:r w:rsidRPr="0099416A">
        <w:t>ummer</w:t>
      </w:r>
      <w:r>
        <w:t xml:space="preserve"> compared to w</w:t>
      </w:r>
      <w:r w:rsidRPr="0099416A">
        <w:t xml:space="preserve">inter and </w:t>
      </w:r>
      <w:r>
        <w:t>a</w:t>
      </w:r>
      <w:r w:rsidRPr="0099416A">
        <w:t xml:space="preserve">utumn seasons. </w:t>
      </w:r>
      <w:r w:rsidRPr="0099416A">
        <w:fldChar w:fldCharType="begin"/>
      </w:r>
      <w:r w:rsidRPr="0099416A">
        <w:instrText xml:space="preserve"> REF _Ref480124228 \h </w:instrText>
      </w:r>
      <w:r w:rsidRPr="0099416A">
        <w:fldChar w:fldCharType="separate"/>
      </w:r>
      <w:r w:rsidRPr="0099416A">
        <w:t>Figure 2</w:t>
      </w:r>
      <w:r w:rsidRPr="0099416A">
        <w:noBreakHyphen/>
        <w:t>30</w:t>
      </w:r>
      <w:r w:rsidRPr="0099416A">
        <w:fldChar w:fldCharType="end"/>
      </w:r>
      <w:r w:rsidRPr="0099416A">
        <w:t xml:space="preserve"> highlights the stark c</w:t>
      </w:r>
      <w:r>
        <w:t>ontrast in consumption between winter and s</w:t>
      </w:r>
      <w:r w:rsidRPr="0099416A">
        <w:t>ummer months.</w:t>
      </w:r>
    </w:p>
    <w:p w14:paraId="4ACC775C" w14:textId="77777777" w:rsidR="00211FC1" w:rsidRPr="0099416A" w:rsidRDefault="00211FC1" w:rsidP="00211FC1"/>
    <w:p w14:paraId="210BDA4B" w14:textId="77777777" w:rsidR="00211FC1" w:rsidRPr="0099416A" w:rsidRDefault="00211FC1" w:rsidP="00211FC1">
      <w:r w:rsidRPr="0099416A">
        <mc:AlternateContent>
          <mc:Choice Requires="wpg">
            <w:drawing>
              <wp:anchor distT="0" distB="0" distL="114300" distR="114300" simplePos="0" relativeHeight="251674624" behindDoc="0" locked="0" layoutInCell="1" allowOverlap="1" wp14:anchorId="51024A77" wp14:editId="5FEF99AF">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0"/>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42C0495F" w14:textId="77777777" w:rsidR="00211FC1" w:rsidRPr="006F2D45" w:rsidRDefault="00211FC1" w:rsidP="00211FC1">
                              <w:pPr>
                                <w:pStyle w:val="Caption"/>
                                <w:rPr>
                                  <w:szCs w:val="24"/>
                                </w:rPr>
                              </w:pPr>
                              <w:bookmarkStart w:id="197" w:name="_Ref480124223"/>
                              <w:bookmarkStart w:id="198" w:name="_Toc494553850"/>
                              <w:bookmarkStart w:id="199" w:name="_Ref48012422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9"/>
                              <w:r>
                                <w:t xml:space="preserve"> - Tariff 11 kWh/day - Summer Vs Winter </w:t>
                              </w:r>
                              <w:bookmarkEnd w:id="197"/>
                              <w:r>
                                <w:t>[73]</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024A77" id="Group 7218" o:spid="_x0000_s1133" style="position:absolute;left:0;text-align:left;margin-left:-10pt;margin-top:18.75pt;width:464.1pt;height:267.05pt;z-index:251674624;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1"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42C0495F" w14:textId="77777777" w:rsidR="00211FC1" w:rsidRPr="006F2D45" w:rsidRDefault="00211FC1" w:rsidP="00211FC1">
                        <w:pPr>
                          <w:pStyle w:val="Caption"/>
                          <w:rPr>
                            <w:szCs w:val="24"/>
                          </w:rPr>
                        </w:pPr>
                        <w:bookmarkStart w:id="200" w:name="_Ref480124223"/>
                        <w:bookmarkStart w:id="201" w:name="_Toc494553850"/>
                        <w:bookmarkStart w:id="202" w:name="_Ref48012422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2"/>
                        <w:r>
                          <w:t xml:space="preserve"> - Tariff 11 kWh/day - Summer Vs Winter </w:t>
                        </w:r>
                        <w:bookmarkEnd w:id="200"/>
                        <w:r>
                          <w:t>[73]</w:t>
                        </w:r>
                        <w:bookmarkEnd w:id="201"/>
                      </w:p>
                    </w:txbxContent>
                  </v:textbox>
                </v:shape>
                <w10:wrap type="square"/>
              </v:group>
            </w:pict>
          </mc:Fallback>
        </mc:AlternateContent>
      </w:r>
    </w:p>
    <w:p w14:paraId="5EC228DD" w14:textId="77777777" w:rsidR="00211FC1" w:rsidRPr="0099416A" w:rsidRDefault="00211FC1" w:rsidP="00211FC1">
      <w:r w:rsidRPr="0099416A">
        <mc:AlternateContent>
          <mc:Choice Requires="wps">
            <w:drawing>
              <wp:anchor distT="0" distB="0" distL="114300" distR="114300" simplePos="0" relativeHeight="251686912" behindDoc="0" locked="0" layoutInCell="1" allowOverlap="1" wp14:anchorId="05E7C258" wp14:editId="27174F6F">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5155635F" w14:textId="77777777" w:rsidR="00211FC1" w:rsidRDefault="00211FC1" w:rsidP="00211FC1"/>
                          <w:p w14:paraId="53D21C8F" w14:textId="77777777" w:rsidR="00211FC1" w:rsidRDefault="00211FC1" w:rsidP="00211FC1"/>
                          <w:p w14:paraId="3E9E8D1D" w14:textId="77777777" w:rsidR="00211FC1" w:rsidRDefault="00211FC1" w:rsidP="00211FC1"/>
                          <w:p w14:paraId="63987257" w14:textId="77777777" w:rsidR="00211FC1" w:rsidRDefault="00211FC1" w:rsidP="00211FC1"/>
                          <w:p w14:paraId="6A676784" w14:textId="77777777" w:rsidR="00211FC1" w:rsidRDefault="00211FC1" w:rsidP="00211FC1"/>
                          <w:p w14:paraId="1BFB3315" w14:textId="77777777" w:rsidR="00211FC1" w:rsidRDefault="00211FC1" w:rsidP="00211FC1"/>
                          <w:p w14:paraId="0EE37756" w14:textId="77777777" w:rsidR="00211FC1" w:rsidRDefault="00211FC1" w:rsidP="00211FC1"/>
                          <w:p w14:paraId="4765D564" w14:textId="77777777" w:rsidR="00211FC1" w:rsidRDefault="00211FC1" w:rsidP="00211FC1"/>
                          <w:p w14:paraId="28B82B2E" w14:textId="77777777" w:rsidR="00211FC1" w:rsidRDefault="00211FC1" w:rsidP="00211FC1"/>
                          <w:p w14:paraId="3C5D52FC" w14:textId="77777777" w:rsidR="00211FC1" w:rsidRDefault="00211FC1" w:rsidP="00211FC1"/>
                          <w:p w14:paraId="63456E21" w14:textId="77777777" w:rsidR="00211FC1" w:rsidRDefault="00211FC1" w:rsidP="00211F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7C258" id="Text Box 7317" o:spid="_x0000_s1136" type="#_x0000_t202" style="position:absolute;left:0;text-align:left;margin-left:373.8pt;margin-top:228pt;width:45.25pt;height:2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5155635F" w14:textId="77777777" w:rsidR="00211FC1" w:rsidRDefault="00211FC1" w:rsidP="00211FC1"/>
                    <w:p w14:paraId="53D21C8F" w14:textId="77777777" w:rsidR="00211FC1" w:rsidRDefault="00211FC1" w:rsidP="00211FC1"/>
                    <w:p w14:paraId="3E9E8D1D" w14:textId="77777777" w:rsidR="00211FC1" w:rsidRDefault="00211FC1" w:rsidP="00211FC1"/>
                    <w:p w14:paraId="63987257" w14:textId="77777777" w:rsidR="00211FC1" w:rsidRDefault="00211FC1" w:rsidP="00211FC1"/>
                    <w:p w14:paraId="6A676784" w14:textId="77777777" w:rsidR="00211FC1" w:rsidRDefault="00211FC1" w:rsidP="00211FC1"/>
                    <w:p w14:paraId="1BFB3315" w14:textId="77777777" w:rsidR="00211FC1" w:rsidRDefault="00211FC1" w:rsidP="00211FC1"/>
                    <w:p w14:paraId="0EE37756" w14:textId="77777777" w:rsidR="00211FC1" w:rsidRDefault="00211FC1" w:rsidP="00211FC1"/>
                    <w:p w14:paraId="4765D564" w14:textId="77777777" w:rsidR="00211FC1" w:rsidRDefault="00211FC1" w:rsidP="00211FC1"/>
                    <w:p w14:paraId="28B82B2E" w14:textId="77777777" w:rsidR="00211FC1" w:rsidRDefault="00211FC1" w:rsidP="00211FC1"/>
                    <w:p w14:paraId="3C5D52FC" w14:textId="77777777" w:rsidR="00211FC1" w:rsidRDefault="00211FC1" w:rsidP="00211FC1"/>
                    <w:p w14:paraId="63456E21" w14:textId="77777777" w:rsidR="00211FC1" w:rsidRDefault="00211FC1" w:rsidP="00211FC1"/>
                  </w:txbxContent>
                </v:textbox>
                <w10:wrap type="square"/>
              </v:shape>
            </w:pict>
          </mc:Fallback>
        </mc:AlternateContent>
      </w:r>
    </w:p>
    <w:p w14:paraId="59A69A46" w14:textId="77777777" w:rsidR="00211FC1" w:rsidRPr="0099416A" w:rsidRDefault="00211FC1" w:rsidP="00211FC1">
      <w:r w:rsidRPr="0099416A">
        <w:t>The electricity bill for a residential property in Townsville with the post code 4814, with three occupants, no pool or gas connected main was studied. The billing for a year over the period of 15</w:t>
      </w:r>
      <w:r w:rsidRPr="0099416A">
        <w:rPr>
          <w:vertAlign w:val="superscript"/>
        </w:rPr>
        <w:t>th</w:t>
      </w:r>
      <w:r w:rsidRPr="0099416A">
        <w:t xml:space="preserve"> of August 2015 to the 16</w:t>
      </w:r>
      <w:r w:rsidRPr="0099416A">
        <w:rPr>
          <w:vertAlign w:val="superscript"/>
        </w:rPr>
        <w:t>th</w:t>
      </w:r>
      <w:r w:rsidRPr="0099416A">
        <w:t xml:space="preserve"> of August 2016 with Tariff 11 and 33 was averaged to a 21.01 kWhr per day with 2216</w:t>
      </w:r>
      <w:r>
        <w:t xml:space="preserve"> </w:t>
      </w:r>
      <w:r w:rsidRPr="0099416A">
        <w:t>kWhrs from February to May. This was in accordance with the Australian Government website “Energy Made Easy” that estimated 20 kWhr per day and 1804</w:t>
      </w:r>
      <w:r>
        <w:t xml:space="preserve"> </w:t>
      </w:r>
      <w:r w:rsidRPr="0099416A">
        <w:t>kWhr</w:t>
      </w:r>
      <w:r>
        <w:t xml:space="preserve"> total in s</w:t>
      </w:r>
      <w:r w:rsidRPr="0099416A">
        <w:t xml:space="preserve">ummer for a household under those conditions with that postcode </w:t>
      </w:r>
      <w:r w:rsidRPr="0099416A">
        <w:fldChar w:fldCharType="begin"/>
      </w:r>
      <w:r w:rsidRPr="0099416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99416A">
        <w:fldChar w:fldCharType="separate"/>
      </w:r>
      <w:r w:rsidRPr="0099416A">
        <w:t>[</w:t>
      </w:r>
      <w:hyperlink w:anchor="_ENREF_87" w:tooltip="Government, 2017 #91" w:history="1">
        <w:r w:rsidRPr="0099416A">
          <w:t>87</w:t>
        </w:r>
      </w:hyperlink>
      <w:r w:rsidRPr="0099416A">
        <w:t>]</w:t>
      </w:r>
      <w:r w:rsidRPr="0099416A">
        <w:fldChar w:fldCharType="end"/>
      </w:r>
      <w:r w:rsidRPr="0099416A">
        <w:t xml:space="preserve">. </w:t>
      </w:r>
    </w:p>
    <w:p w14:paraId="67795029" w14:textId="77777777" w:rsidR="00211FC1" w:rsidRPr="0099416A" w:rsidRDefault="00211FC1" w:rsidP="00211FC1"/>
    <w:p w14:paraId="340521D7" w14:textId="77777777" w:rsidR="00211FC1" w:rsidRPr="0099416A" w:rsidRDefault="00211FC1" w:rsidP="00211FC1"/>
    <w:p w14:paraId="43F012FE" w14:textId="77777777" w:rsidR="00211FC1" w:rsidRPr="0099416A" w:rsidRDefault="00211FC1" w:rsidP="00211FC1"/>
    <w:p w14:paraId="6C15649A" w14:textId="77777777" w:rsidR="00211FC1" w:rsidRPr="0099416A" w:rsidRDefault="00211FC1" w:rsidP="00211FC1"/>
    <w:p w14:paraId="0BC148FB" w14:textId="77777777" w:rsidR="00211FC1" w:rsidRPr="0099416A" w:rsidRDefault="00211FC1" w:rsidP="00211FC1"/>
    <w:p w14:paraId="1119815B" w14:textId="77777777" w:rsidR="00211FC1" w:rsidRPr="0099416A" w:rsidRDefault="00211FC1" w:rsidP="00211FC1"/>
    <w:p w14:paraId="1A842E11" w14:textId="77777777" w:rsidR="00211FC1" w:rsidRPr="0099416A" w:rsidRDefault="00211FC1" w:rsidP="00211FC1">
      <w:r w:rsidRPr="0099416A">
        <w:br w:type="page"/>
      </w:r>
    </w:p>
    <w:p w14:paraId="5BE809E1" w14:textId="77777777" w:rsidR="00211FC1" w:rsidRPr="0099416A" w:rsidRDefault="00211FC1" w:rsidP="00211FC1">
      <w:pPr>
        <w:pStyle w:val="Heading2"/>
      </w:pPr>
      <w:bookmarkStart w:id="203" w:name="_Toc494532687"/>
      <w:r w:rsidRPr="0099416A">
        <w:lastRenderedPageBreak/>
        <w:t>Economics of PV &amp; BES System</w:t>
      </w:r>
      <w:bookmarkEnd w:id="203"/>
    </w:p>
    <w:p w14:paraId="6FCFF66B" w14:textId="77777777" w:rsidR="00211FC1" w:rsidRPr="0099416A" w:rsidRDefault="00211FC1" w:rsidP="00211FC1">
      <w:r w:rsidRPr="0099416A">
        <w:t>Solar PV/BES technologies give consumers the ability to mitigate the cost of their electricity bills. Although the economics behind PV/BES installations are broad with many underl</w:t>
      </w:r>
      <w:r>
        <w:t>y</w:t>
      </w:r>
      <w:r w:rsidRPr="0099416A">
        <w:t xml:space="preserve">ing variables which may affect the feasibility and returns. There are several models which are available to access and evaluate the performance of PV/BES systems </w:t>
      </w:r>
      <w:r w:rsidRPr="0099416A">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instrText xml:space="preserve"> ADDIN EN.CITE </w:instrText>
      </w:r>
      <w:r>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instrText xml:space="preserve"> ADDIN EN.CITE.DATA </w:instrText>
      </w:r>
      <w:r>
        <w:fldChar w:fldCharType="end"/>
      </w:r>
      <w:r w:rsidRPr="0099416A">
        <w:fldChar w:fldCharType="separate"/>
      </w:r>
      <w:r>
        <w:rPr>
          <w:noProof/>
        </w:rPr>
        <w:t>[</w:t>
      </w:r>
      <w:hyperlink w:anchor="_ENREF_27" w:tooltip="Güney, 2009 #92" w:history="1">
        <w:r>
          <w:rPr>
            <w:noProof/>
          </w:rPr>
          <w:t>27</w:t>
        </w:r>
      </w:hyperlink>
      <w:r>
        <w:rPr>
          <w:noProof/>
        </w:rPr>
        <w:t xml:space="preserve">, </w:t>
      </w:r>
      <w:hyperlink w:anchor="_ENREF_88" w:tooltip="Faxas-Guzmán, 2014 #94" w:history="1">
        <w:r>
          <w:rPr>
            <w:noProof/>
          </w:rPr>
          <w:t>88</w:t>
        </w:r>
      </w:hyperlink>
      <w:r>
        <w:rPr>
          <w:noProof/>
        </w:rPr>
        <w:t xml:space="preserve">, </w:t>
      </w:r>
      <w:hyperlink w:anchor="_ENREF_89" w:tooltip="Castillo-Cagigal, 2011 #93" w:history="1">
        <w:r>
          <w:rPr>
            <w:noProof/>
          </w:rPr>
          <w:t>89</w:t>
        </w:r>
      </w:hyperlink>
      <w:r>
        <w:rPr>
          <w:noProof/>
        </w:rPr>
        <w:t>]</w:t>
      </w:r>
      <w:r w:rsidRPr="0099416A">
        <w:fldChar w:fldCharType="end"/>
      </w:r>
      <w:r w:rsidRPr="0099416A">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99416A">
        <w:fldChar w:fldCharType="begin"/>
      </w:r>
      <w:r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99416A">
        <w:fldChar w:fldCharType="separate"/>
      </w:r>
      <w:r w:rsidRPr="0099416A">
        <w:t>[</w:t>
      </w:r>
      <w:hyperlink w:anchor="_ENREF_22" w:tooltip="Park, 2017 #62" w:history="1">
        <w:r w:rsidRPr="0099416A">
          <w:t>22</w:t>
        </w:r>
      </w:hyperlink>
      <w:r w:rsidRPr="0099416A">
        <w:t>]</w:t>
      </w:r>
      <w:r w:rsidRPr="0099416A">
        <w:fldChar w:fldCharType="end"/>
      </w:r>
      <w:r w:rsidRPr="0099416A">
        <w:t xml:space="preserve">. The mains costs and savings can be divided in the associated section of the system. The main costs are listed and illustrated in </w:t>
      </w:r>
      <w:r w:rsidRPr="0099416A">
        <w:fldChar w:fldCharType="begin"/>
      </w:r>
      <w:r w:rsidRPr="0099416A">
        <w:instrText xml:space="preserve"> REF _Ref480146207 \h </w:instrText>
      </w:r>
      <w:r w:rsidRPr="0099416A">
        <w:fldChar w:fldCharType="separate"/>
      </w:r>
      <w:r w:rsidRPr="0099416A">
        <w:t>Figure 2</w:t>
      </w:r>
      <w:r w:rsidRPr="0099416A">
        <w:noBreakHyphen/>
        <w:t>31</w:t>
      </w:r>
      <w:r w:rsidRPr="0099416A">
        <w:fldChar w:fldCharType="end"/>
      </w:r>
      <w:r w:rsidRPr="0099416A">
        <w:t>:</w:t>
      </w:r>
    </w:p>
    <w:p w14:paraId="182D667A" w14:textId="77777777" w:rsidR="00211FC1" w:rsidRPr="0099416A" w:rsidRDefault="00211FC1" w:rsidP="00211FC1">
      <w:pPr>
        <w:pStyle w:val="ListParagraph"/>
        <w:numPr>
          <w:ilvl w:val="0"/>
          <w:numId w:val="5"/>
        </w:numPr>
      </w:pPr>
      <w:r>
        <w:t>Solar p</w:t>
      </w:r>
      <w:r w:rsidRPr="0099416A">
        <w:t>anels</w:t>
      </w:r>
    </w:p>
    <w:p w14:paraId="20C116B0" w14:textId="77777777" w:rsidR="00211FC1" w:rsidRPr="0099416A" w:rsidRDefault="00211FC1" w:rsidP="00211FC1">
      <w:pPr>
        <w:pStyle w:val="ListParagraph"/>
        <w:numPr>
          <w:ilvl w:val="0"/>
          <w:numId w:val="5"/>
        </w:numPr>
      </w:pPr>
      <w:r w:rsidRPr="0099416A">
        <w:t>Inverter</w:t>
      </w:r>
    </w:p>
    <w:p w14:paraId="2A90128A" w14:textId="77777777" w:rsidR="00211FC1" w:rsidRPr="0099416A" w:rsidRDefault="00211FC1" w:rsidP="00211FC1">
      <w:pPr>
        <w:pStyle w:val="ListParagraph"/>
        <w:numPr>
          <w:ilvl w:val="0"/>
          <w:numId w:val="5"/>
        </w:numPr>
      </w:pPr>
      <w:r w:rsidRPr="0099416A">
        <w:t>Battery</w:t>
      </w:r>
    </w:p>
    <w:p w14:paraId="7423FF3D" w14:textId="77777777" w:rsidR="00211FC1" w:rsidRPr="0099416A" w:rsidRDefault="00211FC1" w:rsidP="00211FC1">
      <w:pPr>
        <w:pStyle w:val="ListParagraph"/>
        <w:numPr>
          <w:ilvl w:val="0"/>
          <w:numId w:val="5"/>
        </w:numPr>
      </w:pPr>
      <w:r w:rsidRPr="0099416A">
        <mc:AlternateContent>
          <mc:Choice Requires="wpg">
            <w:drawing>
              <wp:anchor distT="0" distB="0" distL="114300" distR="114300" simplePos="0" relativeHeight="251675648" behindDoc="0" locked="0" layoutInCell="1" allowOverlap="1" wp14:anchorId="444F2845" wp14:editId="2BC8BBD4">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2"/>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5B450AC3" w14:textId="77777777" w:rsidR="00211FC1" w:rsidRDefault="00211FC1" w:rsidP="00211FC1">
                              <w:pPr>
                                <w:pStyle w:val="Caption"/>
                              </w:pPr>
                              <w:bookmarkStart w:id="204" w:name="_Toc494553851"/>
                              <w:bookmarkStart w:id="205" w:name="_Ref4801462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5"/>
                              <w:r>
                                <w:t xml:space="preserve"> - System Variables and Saving Mechanisms [22]</w:t>
                              </w:r>
                              <w:bookmarkEnd w:id="204"/>
                            </w:p>
                            <w:p w14:paraId="02BACADD" w14:textId="77777777" w:rsidR="00211FC1" w:rsidRPr="008A55E8" w:rsidRDefault="00211FC1" w:rsidP="00211FC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4F2845" id="Group 7241" o:spid="_x0000_s1137" style="position:absolute;left:0;text-align:left;margin-left:0;margin-top:34.2pt;width:451.3pt;height:242.85pt;z-index:251675648;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3"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5B450AC3" w14:textId="77777777" w:rsidR="00211FC1" w:rsidRDefault="00211FC1" w:rsidP="00211FC1">
                        <w:pPr>
                          <w:pStyle w:val="Caption"/>
                        </w:pPr>
                        <w:bookmarkStart w:id="206" w:name="_Toc494553851"/>
                        <w:bookmarkStart w:id="207" w:name="_Ref4801462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7"/>
                        <w:r>
                          <w:t xml:space="preserve"> - System Variables and Saving Mechanisms [22]</w:t>
                        </w:r>
                        <w:bookmarkEnd w:id="206"/>
                      </w:p>
                      <w:p w14:paraId="02BACADD" w14:textId="77777777" w:rsidR="00211FC1" w:rsidRPr="008A55E8" w:rsidRDefault="00211FC1" w:rsidP="00211FC1">
                        <w:pPr>
                          <w:pStyle w:val="Caption"/>
                        </w:pPr>
                      </w:p>
                    </w:txbxContent>
                  </v:textbox>
                </v:shape>
                <w10:wrap type="square"/>
              </v:group>
            </w:pict>
          </mc:Fallback>
        </mc:AlternateContent>
      </w:r>
      <w:r w:rsidRPr="0099416A">
        <w:t>Electricity tariff structure</w:t>
      </w:r>
    </w:p>
    <w:p w14:paraId="2403AF76" w14:textId="77777777" w:rsidR="00211FC1" w:rsidRPr="0099416A" w:rsidRDefault="00211FC1" w:rsidP="00211FC1"/>
    <w:p w14:paraId="3C6F15B6" w14:textId="77777777" w:rsidR="00211FC1" w:rsidRPr="0099416A" w:rsidRDefault="00211FC1" w:rsidP="00211FC1"/>
    <w:p w14:paraId="0CA0CAC6" w14:textId="77777777" w:rsidR="00211FC1" w:rsidRPr="0099416A" w:rsidRDefault="00211FC1" w:rsidP="00211FC1">
      <w:r w:rsidRPr="0099416A">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w:t>
      </w:r>
      <w:r>
        <w:t>ital. The feed-</w:t>
      </w:r>
      <w:r w:rsidRPr="0099416A">
        <w:t>in tariff rate will dir</w:t>
      </w:r>
      <w:r>
        <w:t>ectly affect the payback period. G</w:t>
      </w:r>
      <w:r w:rsidRPr="0099416A">
        <w:t>overnment rebate scheme</w:t>
      </w:r>
      <w:r>
        <w:t>s</w:t>
      </w:r>
      <w:r w:rsidRPr="0099416A">
        <w:t xml:space="preserve"> for the installation of </w:t>
      </w:r>
      <w:r>
        <w:t>PV systems</w:t>
      </w:r>
      <w:r w:rsidRPr="0099416A">
        <w:t xml:space="preserve"> </w:t>
      </w:r>
      <w:r>
        <w:t xml:space="preserve">will also affect </w:t>
      </w:r>
      <w:r w:rsidRPr="0099416A">
        <w:t xml:space="preserve">payback periods. The time value of money must be mentioned as a cash lump sum payment against a financed scheme must be assessed for </w:t>
      </w:r>
      <w:r>
        <w:t xml:space="preserve">respective </w:t>
      </w:r>
      <w:r w:rsidRPr="0099416A">
        <w:t>returns.</w:t>
      </w:r>
    </w:p>
    <w:p w14:paraId="0F8FD7BD" w14:textId="77777777" w:rsidR="00211FC1" w:rsidRPr="0099416A" w:rsidRDefault="00211FC1" w:rsidP="00211FC1"/>
    <w:p w14:paraId="1C541DEB" w14:textId="77777777" w:rsidR="00211FC1" w:rsidRPr="0099416A" w:rsidRDefault="00211FC1" w:rsidP="00211FC1"/>
    <w:p w14:paraId="620C72F2" w14:textId="77777777" w:rsidR="00211FC1" w:rsidRPr="0099416A" w:rsidRDefault="00211FC1" w:rsidP="00211FC1">
      <w:pPr>
        <w:pStyle w:val="Heading2"/>
      </w:pPr>
      <w:bookmarkStart w:id="208" w:name="_Toc494532688"/>
      <w:r w:rsidRPr="0099416A">
        <w:lastRenderedPageBreak/>
        <w:t>Market Software Competitors</w:t>
      </w:r>
      <w:bookmarkEnd w:id="208"/>
    </w:p>
    <w:p w14:paraId="12A29F0F" w14:textId="77777777" w:rsidR="00211FC1" w:rsidRPr="0099416A" w:rsidRDefault="00211FC1" w:rsidP="00211FC1">
      <w:r w:rsidRPr="0099416A">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3BCC092" w14:textId="77777777" w:rsidR="00211FC1" w:rsidRPr="0099416A" w:rsidRDefault="00211FC1" w:rsidP="00211FC1"/>
    <w:p w14:paraId="7B344467" w14:textId="77777777" w:rsidR="00211FC1" w:rsidRPr="0099416A" w:rsidRDefault="00211FC1" w:rsidP="00211FC1">
      <w:r w:rsidRPr="0099416A">
        <w:t>These programs take input metrics in the form of cost over a billing period, post code, size of PV system, size of battery, tilt of roof, orientation of roof, energy supplier, tariff rates, pool or spa, if there are gas mains and when most of the elec</w:t>
      </w:r>
      <w:r>
        <w:t>tricity is consumed. Four</w:t>
      </w:r>
      <w:r w:rsidRPr="0099416A">
        <w:t xml:space="preserve"> of these programs will be analysed below and commented upon for user navigability, accessibility and aesthetic appeal:</w:t>
      </w:r>
    </w:p>
    <w:p w14:paraId="1F31196F" w14:textId="77777777" w:rsidR="00211FC1" w:rsidRPr="0099416A" w:rsidRDefault="00211FC1" w:rsidP="00211FC1"/>
    <w:p w14:paraId="39A96E19" w14:textId="77777777" w:rsidR="00211FC1" w:rsidRPr="0099416A" w:rsidRDefault="00211FC1" w:rsidP="00211FC1">
      <w:pPr>
        <w:pStyle w:val="Heading3"/>
      </w:pPr>
      <w:bookmarkStart w:id="209" w:name="_Toc494532689"/>
      <w:r w:rsidRPr="0099416A">
        <w:t>Solar Power Calculator</w:t>
      </w:r>
      <w:bookmarkEnd w:id="209"/>
    </w:p>
    <w:p w14:paraId="33F18675" w14:textId="77777777" w:rsidR="00211FC1" w:rsidRPr="0099416A" w:rsidRDefault="00211FC1" w:rsidP="00211FC1">
      <w:r w:rsidRPr="0099416A">
        <mc:AlternateContent>
          <mc:Choice Requires="wpg">
            <w:drawing>
              <wp:anchor distT="0" distB="0" distL="114300" distR="114300" simplePos="0" relativeHeight="251698176" behindDoc="0" locked="0" layoutInCell="1" allowOverlap="1" wp14:anchorId="4EDA88E9" wp14:editId="30C324C4">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4"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070D4F22" w14:textId="77777777" w:rsidR="00211FC1" w:rsidRPr="00245DE0" w:rsidRDefault="00211FC1" w:rsidP="00211FC1">
                              <w:pPr>
                                <w:pStyle w:val="Caption"/>
                                <w:rPr>
                                  <w:szCs w:val="24"/>
                                </w:rPr>
                              </w:pPr>
                              <w:bookmarkStart w:id="210" w:name="_Toc4945538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w:t>
                              </w:r>
                              <w:bookmarkEnd w:id="21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DA88E9" id="Group 4" o:spid="_x0000_s1140" style="position:absolute;left:0;text-align:left;margin-left:-57pt;margin-top:40.55pt;width:551.85pt;height:260.5pt;z-index:251698176;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5"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070D4F22" w14:textId="77777777" w:rsidR="00211FC1" w:rsidRPr="00245DE0" w:rsidRDefault="00211FC1" w:rsidP="00211FC1">
                        <w:pPr>
                          <w:pStyle w:val="Caption"/>
                          <w:rPr>
                            <w:szCs w:val="24"/>
                          </w:rPr>
                        </w:pPr>
                        <w:bookmarkStart w:id="211" w:name="_Toc4945538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w:t>
                        </w:r>
                        <w:bookmarkEnd w:id="211"/>
                        <w:r>
                          <w:t xml:space="preserve"> []</w:t>
                        </w:r>
                      </w:p>
                    </w:txbxContent>
                  </v:textbox>
                </v:shape>
                <w10:wrap type="square"/>
              </v:group>
            </w:pict>
          </mc:Fallback>
        </mc:AlternateContent>
      </w:r>
      <w:r w:rsidRPr="0099416A">
        <w:t>This is the best</w:t>
      </w:r>
      <w:r>
        <w:t xml:space="preserve"> of the three options, o</w:t>
      </w:r>
      <w:r w:rsidRPr="0099416A">
        <w:t xml:space="preserve">ffering a visually appealing </w:t>
      </w:r>
      <w:r>
        <w:t>GUI</w:t>
      </w:r>
      <w:r w:rsidRPr="0099416A">
        <w:t xml:space="preserve"> with simple inputs. It gives the customer a graph and return on investment</w:t>
      </w:r>
      <w:r>
        <w:t xml:space="preserve"> </w:t>
      </w:r>
      <w:r w:rsidRPr="004A4950">
        <w:t>{Calculator, 2017 #195}</w:t>
      </w:r>
      <w:r>
        <w:t>.</w:t>
      </w:r>
    </w:p>
    <w:p w14:paraId="53BFF405" w14:textId="77777777" w:rsidR="00211FC1" w:rsidRPr="0099416A" w:rsidRDefault="00211FC1" w:rsidP="00211FC1">
      <w:r w:rsidRPr="0099416A">
        <w:t>.</w:t>
      </w:r>
    </w:p>
    <w:p w14:paraId="06014288" w14:textId="77777777" w:rsidR="00211FC1" w:rsidRPr="0099416A" w:rsidRDefault="00211FC1" w:rsidP="00211FC1"/>
    <w:p w14:paraId="7961FF4B" w14:textId="77777777" w:rsidR="00211FC1" w:rsidRPr="0099416A" w:rsidRDefault="00211FC1" w:rsidP="00211FC1">
      <w:r w:rsidRPr="0099416A">
        <w:t xml:space="preserve"> </w:t>
      </w:r>
    </w:p>
    <w:p w14:paraId="3F8BE0AC" w14:textId="77777777" w:rsidR="00211FC1" w:rsidRPr="0099416A" w:rsidRDefault="00211FC1" w:rsidP="00211FC1"/>
    <w:p w14:paraId="74370D35" w14:textId="77777777" w:rsidR="00211FC1" w:rsidRPr="0099416A" w:rsidRDefault="00211FC1" w:rsidP="00211FC1"/>
    <w:p w14:paraId="7F02AB94" w14:textId="77777777" w:rsidR="00211FC1" w:rsidRPr="0099416A" w:rsidRDefault="00211FC1" w:rsidP="00211FC1"/>
    <w:p w14:paraId="247D3A63" w14:textId="77777777" w:rsidR="00211FC1" w:rsidRPr="0099416A" w:rsidRDefault="00211FC1" w:rsidP="00211FC1">
      <w:pPr>
        <w:pStyle w:val="Heading3"/>
      </w:pPr>
      <w:bookmarkStart w:id="212" w:name="_Toc494532690"/>
      <w:r w:rsidRPr="0099416A">
        <w:lastRenderedPageBreak/>
        <w:t>Solar Choice Solar Battery Storage Sizing &amp; Payback Calculator</w:t>
      </w:r>
      <w:bookmarkEnd w:id="212"/>
    </w:p>
    <w:p w14:paraId="7335B7E9" w14:textId="77777777" w:rsidR="00211FC1" w:rsidRPr="0099416A" w:rsidRDefault="00211FC1" w:rsidP="00211FC1">
      <w:r w:rsidRPr="0099416A">
        <w:t xml:space="preserve">This calculator is perhaps one of the least appealing interfaces but gives the customer easy inputs for the system type and size. It allows the customer to visualise the impacts of battery </w:t>
      </w:r>
    </w:p>
    <w:p w14:paraId="6EDD5E94" w14:textId="77777777" w:rsidR="00211FC1" w:rsidRPr="0099416A" w:rsidRDefault="00211FC1" w:rsidP="00211FC1">
      <w:r w:rsidRPr="0099416A">
        <mc:AlternateContent>
          <mc:Choice Requires="wps">
            <w:drawing>
              <wp:anchor distT="0" distB="0" distL="114300" distR="114300" simplePos="0" relativeHeight="251701248" behindDoc="0" locked="0" layoutInCell="1" allowOverlap="1" wp14:anchorId="4966500A" wp14:editId="75196B7E">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639F5045" w14:textId="77777777" w:rsidR="00211FC1" w:rsidRPr="00542EC1" w:rsidRDefault="00211FC1" w:rsidP="00211FC1">
                            <w:pPr>
                              <w:pStyle w:val="Caption"/>
                              <w:rPr>
                                <w:szCs w:val="24"/>
                              </w:rPr>
                            </w:pPr>
                            <w:bookmarkStart w:id="213" w:name="_Toc49455385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6500A" id="Text Box 7" o:spid="_x0000_s1143" type="#_x0000_t202" style="position:absolute;left:0;text-align:left;margin-left:-6.7pt;margin-top:259.8pt;width:467pt;height:17.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639F5045" w14:textId="77777777" w:rsidR="00211FC1" w:rsidRPr="00542EC1" w:rsidRDefault="00211FC1" w:rsidP="00211FC1">
                      <w:pPr>
                        <w:pStyle w:val="Caption"/>
                        <w:rPr>
                          <w:szCs w:val="24"/>
                        </w:rPr>
                      </w:pPr>
                      <w:bookmarkStart w:id="214" w:name="_Toc49455385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4"/>
                      <w:r>
                        <w:t xml:space="preserve"> []</w:t>
                      </w:r>
                    </w:p>
                  </w:txbxContent>
                </v:textbox>
                <w10:wrap type="square"/>
              </v:shape>
            </w:pict>
          </mc:Fallback>
        </mc:AlternateContent>
      </w:r>
      <w:r w:rsidRPr="0099416A">
        <w:drawing>
          <wp:anchor distT="0" distB="0" distL="114300" distR="114300" simplePos="0" relativeHeight="251700224" behindDoc="0" locked="0" layoutInCell="1" allowOverlap="1" wp14:anchorId="6B3DB523" wp14:editId="395ADD00">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99416A">
        <w:drawing>
          <wp:anchor distT="0" distB="0" distL="114300" distR="114300" simplePos="0" relativeHeight="251699200" behindDoc="0" locked="0" layoutInCell="1" allowOverlap="1" wp14:anchorId="6DDD2862" wp14:editId="58631A35">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Pr="0099416A">
        <w:t>impacts</w:t>
      </w:r>
      <w:r>
        <w:t xml:space="preserve"> </w:t>
      </w:r>
      <w:r w:rsidRPr="00D57230">
        <w:t>{Choice, 2017 #110}</w:t>
      </w:r>
      <w:r w:rsidRPr="0099416A">
        <w:t>.</w:t>
      </w:r>
    </w:p>
    <w:p w14:paraId="3D823433" w14:textId="77777777" w:rsidR="00211FC1" w:rsidRPr="0099416A" w:rsidRDefault="00211FC1" w:rsidP="00211FC1">
      <w:pPr>
        <w:pStyle w:val="Heading3"/>
      </w:pPr>
      <w:bookmarkStart w:id="215" w:name="_Toc494532691"/>
      <w:r w:rsidRPr="0099416A">
        <w:t>Solar Savings Calculator</w:t>
      </w:r>
      <w:bookmarkEnd w:id="215"/>
    </w:p>
    <w:p w14:paraId="471959AD" w14:textId="77777777" w:rsidR="00211FC1" w:rsidRPr="0099416A" w:rsidRDefault="00211FC1" w:rsidP="00211FC1">
      <w:r w:rsidRPr="0099416A">
        <mc:AlternateContent>
          <mc:Choice Requires="wpg">
            <w:drawing>
              <wp:anchor distT="0" distB="0" distL="114300" distR="114300" simplePos="0" relativeHeight="251702272" behindDoc="0" locked="0" layoutInCell="1" allowOverlap="1" wp14:anchorId="6CF13E97" wp14:editId="7DFB10CD">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58"/>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DC46934" w14:textId="77777777" w:rsidR="00211FC1" w:rsidRPr="00E7627B" w:rsidRDefault="00211FC1" w:rsidP="00211FC1">
                              <w:pPr>
                                <w:pStyle w:val="Caption"/>
                                <w:rPr>
                                  <w:szCs w:val="24"/>
                                </w:rPr>
                              </w:pPr>
                              <w:bookmarkStart w:id="216" w:name="_Toc4945538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F13E97" id="Group 10" o:spid="_x0000_s1144" style="position:absolute;left:0;text-align:left;margin-left:4.7pt;margin-top:45.75pt;width:439.2pt;height:252pt;z-index:251702272;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59"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DC46934" w14:textId="77777777" w:rsidR="00211FC1" w:rsidRPr="00E7627B" w:rsidRDefault="00211FC1" w:rsidP="00211FC1">
                        <w:pPr>
                          <w:pStyle w:val="Caption"/>
                          <w:rPr>
                            <w:szCs w:val="24"/>
                          </w:rPr>
                        </w:pPr>
                        <w:bookmarkStart w:id="217" w:name="_Toc4945538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7"/>
                        <w:r>
                          <w:t xml:space="preserve"> []</w:t>
                        </w:r>
                      </w:p>
                    </w:txbxContent>
                  </v:textbox>
                </v:shape>
                <w10:wrap type="square"/>
              </v:group>
            </w:pict>
          </mc:Fallback>
        </mc:AlternateContent>
      </w:r>
      <w:r w:rsidRPr="0099416A">
        <w:t>This calculator has both simple and advanced options for the customer details. This feature allows a less experienced user to produce a reasonable estimate. The inputs are similar to the other previously analysed programs and has a good GUI</w:t>
      </w:r>
      <w:r>
        <w:t xml:space="preserve"> </w:t>
      </w:r>
      <w:r w:rsidRPr="00D57230">
        <w:t>{Company, 2017 #196}</w:t>
      </w:r>
      <w:r w:rsidRPr="0099416A">
        <w:t>.</w:t>
      </w:r>
    </w:p>
    <w:p w14:paraId="329210D3" w14:textId="77777777" w:rsidR="00211FC1" w:rsidRPr="0099416A" w:rsidRDefault="00211FC1" w:rsidP="00211FC1">
      <w:pPr>
        <w:pStyle w:val="Heading3"/>
      </w:pPr>
      <w:bookmarkStart w:id="218" w:name="_Toc494532692"/>
      <w:r w:rsidRPr="0099416A">
        <w:lastRenderedPageBreak/>
        <w:t>Hybrid Optimisation Model for Multiple Energy Resources</w:t>
      </w:r>
      <w:bookmarkEnd w:id="218"/>
    </w:p>
    <w:p w14:paraId="289C335D" w14:textId="77777777" w:rsidR="00211FC1" w:rsidRPr="0099416A" w:rsidRDefault="00211FC1" w:rsidP="00211FC1">
      <w:r w:rsidRPr="0099416A">
        <w:t xml:space="preserve">The current market leader for modelling of renewable technology systems is a design tool called the Hybrid Optimisation Model for Multiple Energy Resources (HOMER) </w:t>
      </w:r>
      <w:r w:rsidRPr="0099416A">
        <w:fldChar w:fldCharType="begin"/>
      </w:r>
      <w:r w:rsidRPr="0099416A">
        <w:instrText xml:space="preserve"> ADDIN EN.CITE &lt;EndNote&gt;&lt;Cite&gt;&lt;Author&gt;Energy&lt;/Author&gt;&lt;Year&gt;2017&lt;/Year&gt;&lt;RecNum&gt;130&lt;/RecNum&gt;&lt;DisplayText&gt;[90]&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99416A">
        <w:fldChar w:fldCharType="separate"/>
      </w:r>
      <w:r w:rsidRPr="0099416A">
        <w:t>[</w:t>
      </w:r>
      <w:hyperlink w:anchor="_ENREF_90" w:tooltip="Energy, 2017 #130" w:history="1">
        <w:r w:rsidRPr="0099416A">
          <w:t>90</w:t>
        </w:r>
      </w:hyperlink>
      <w:r w:rsidRPr="0099416A">
        <w:t>]</w:t>
      </w:r>
      <w:r w:rsidRPr="0099416A">
        <w:fldChar w:fldCharType="end"/>
      </w:r>
      <w:r w:rsidRPr="0099416A">
        <w:t>. HOMER is a microgrid software developed by HOMER Energy and is currently the global standard for optimising microgrids. HOMER has been successfully implemented in the design and optimisation of military bases, grid connected campuses</w:t>
      </w:r>
      <w:r>
        <w:t>,</w:t>
      </w:r>
      <w:r w:rsidRPr="0099416A">
        <w:t xml:space="preserve"> island communities and village power. </w:t>
      </w:r>
    </w:p>
    <w:p w14:paraId="0B6B3FEB" w14:textId="77777777" w:rsidR="00211FC1" w:rsidRPr="0099416A" w:rsidRDefault="00211FC1" w:rsidP="00211FC1"/>
    <w:p w14:paraId="2C7FD8A3" w14:textId="77777777" w:rsidR="00211FC1" w:rsidRPr="0099416A" w:rsidRDefault="00211FC1" w:rsidP="00211FC1">
      <w:r w:rsidRPr="0099416A">
        <w:t xml:space="preserve">HOMER allows the comparison of thousands of </w:t>
      </w:r>
      <w:r>
        <w:t>possibilities to compare and ass</w:t>
      </w:r>
      <w:r w:rsidRPr="0099416A">
        <w:t>ess impacts of multiple variables such</w:t>
      </w:r>
      <w:r>
        <w:t xml:space="preserve"> as wind speed</w:t>
      </w:r>
      <w:r w:rsidRPr="0099416A">
        <w:t xml:space="preserve">, fuel costs, solar irradiance and demand changes. There are heuristic techniques and algorithms embedded into the system which </w:t>
      </w:r>
      <w:r>
        <w:t>aid</w:t>
      </w:r>
      <w:r w:rsidRPr="0099416A">
        <w:t xml:space="preserve"> analysis. HOMER is a bulk processing tools which allows the simulation of a microgrid from time intervals of one minute for an entire year </w:t>
      </w:r>
      <w:r w:rsidRPr="0099416A">
        <w:fldChar w:fldCharType="begin"/>
      </w:r>
      <w:r w:rsidRPr="0099416A">
        <w:instrText xml:space="preserve"> ADDIN EN.CITE &lt;EndNote&gt;&lt;Cite&gt;&lt;Author&gt;Yang&lt;/Author&gt;&lt;Year&gt;2008&lt;/Year&gt;&lt;RecNum&gt;102&lt;/RecNum&gt;&lt;DisplayText&gt;[91]&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99416A">
        <w:fldChar w:fldCharType="separate"/>
      </w:r>
      <w:r w:rsidRPr="0099416A">
        <w:t>[</w:t>
      </w:r>
      <w:hyperlink w:anchor="_ENREF_91" w:tooltip="Yang, 2008 #102" w:history="1">
        <w:r w:rsidRPr="0099416A">
          <w:t>91</w:t>
        </w:r>
      </w:hyperlink>
      <w:r w:rsidRPr="0099416A">
        <w:t>]</w:t>
      </w:r>
      <w:r w:rsidRPr="0099416A">
        <w:fldChar w:fldCharType="end"/>
      </w:r>
      <w:r w:rsidRPr="0099416A">
        <w:t xml:space="preserve">. The interface for HOMER is shown in </w:t>
      </w:r>
      <w:r w:rsidRPr="0099416A">
        <w:fldChar w:fldCharType="begin"/>
      </w:r>
      <w:r w:rsidRPr="0099416A">
        <w:instrText xml:space="preserve"> REF _Ref481661827 \h </w:instrText>
      </w:r>
      <w:r w:rsidRPr="0099416A">
        <w:fldChar w:fldCharType="separate"/>
      </w:r>
      <w:r w:rsidRPr="0099416A">
        <w:t>Figure 2</w:t>
      </w:r>
      <w:r w:rsidRPr="0099416A">
        <w:noBreakHyphen/>
        <w:t>35</w:t>
      </w:r>
      <w:r w:rsidRPr="0099416A">
        <w:fldChar w:fldCharType="end"/>
      </w:r>
      <w:r w:rsidRPr="0099416A">
        <w:t>.</w:t>
      </w:r>
    </w:p>
    <w:p w14:paraId="3FA6BCE2" w14:textId="77777777" w:rsidR="00211FC1" w:rsidRPr="0099416A" w:rsidRDefault="00211FC1" w:rsidP="00211FC1"/>
    <w:p w14:paraId="7AA8F181" w14:textId="77777777" w:rsidR="00211FC1" w:rsidRPr="0099416A" w:rsidRDefault="00211FC1" w:rsidP="00211FC1"/>
    <w:p w14:paraId="3E45E60A" w14:textId="77777777" w:rsidR="00211FC1" w:rsidRPr="0099416A" w:rsidRDefault="00211FC1" w:rsidP="00211FC1">
      <w:r w:rsidRPr="0099416A">
        <w:t>There are several modules which can be customised according to the simulation, these include:</w:t>
      </w:r>
    </w:p>
    <w:p w14:paraId="1A96D0FF" w14:textId="77777777" w:rsidR="00211FC1" w:rsidRPr="0099416A" w:rsidRDefault="00211FC1" w:rsidP="00211FC1">
      <w:pPr>
        <w:pStyle w:val="Bullet"/>
        <w:rPr>
          <w:lang w:val="en-AU"/>
        </w:rPr>
        <w:sectPr w:rsidR="00211FC1" w:rsidRPr="0099416A" w:rsidSect="002C3099">
          <w:endnotePr>
            <w:numRestart w:val="eachSect"/>
          </w:endnotePr>
          <w:type w:val="continuous"/>
          <w:pgSz w:w="11906" w:h="16838"/>
          <w:pgMar w:top="1440" w:right="1440" w:bottom="1440" w:left="1440" w:header="709" w:footer="709" w:gutter="0"/>
          <w:cols w:space="708"/>
          <w:docGrid w:linePitch="360"/>
        </w:sectPr>
      </w:pPr>
    </w:p>
    <w:p w14:paraId="26DC856E" w14:textId="77777777" w:rsidR="00211FC1" w:rsidRPr="0099416A" w:rsidRDefault="00211FC1" w:rsidP="00211FC1">
      <w:pPr>
        <w:pStyle w:val="Bullet"/>
        <w:numPr>
          <w:ilvl w:val="0"/>
          <w:numId w:val="13"/>
        </w:numPr>
        <w:rPr>
          <w:lang w:val="en-AU"/>
        </w:rPr>
      </w:pPr>
      <w:r w:rsidRPr="0099416A">
        <w:rPr>
          <w:lang w:val="en-AU"/>
        </w:rPr>
        <w:t>Biomass</w:t>
      </w:r>
    </w:p>
    <w:p w14:paraId="74F788AD" w14:textId="77777777" w:rsidR="00211FC1" w:rsidRPr="0099416A" w:rsidRDefault="00211FC1" w:rsidP="00211FC1">
      <w:pPr>
        <w:pStyle w:val="Bullet"/>
        <w:numPr>
          <w:ilvl w:val="0"/>
          <w:numId w:val="13"/>
        </w:numPr>
        <w:rPr>
          <w:lang w:val="en-AU"/>
        </w:rPr>
      </w:pPr>
      <w:r w:rsidRPr="0099416A">
        <w:rPr>
          <w:lang w:val="en-AU"/>
        </w:rPr>
        <w:t>Hydro</w:t>
      </w:r>
    </w:p>
    <w:p w14:paraId="57434C22" w14:textId="77777777" w:rsidR="00211FC1" w:rsidRPr="0099416A" w:rsidRDefault="00211FC1" w:rsidP="00211FC1">
      <w:pPr>
        <w:pStyle w:val="Bullet"/>
        <w:numPr>
          <w:ilvl w:val="0"/>
          <w:numId w:val="13"/>
        </w:numPr>
        <w:rPr>
          <w:lang w:val="en-AU"/>
        </w:rPr>
      </w:pPr>
      <w:r w:rsidRPr="0099416A">
        <w:rPr>
          <w:rStyle w:val="Hyperlink"/>
          <w:lang w:val="en-AU"/>
        </w:rPr>
        <w:t>Combined Heat and Power</w:t>
      </w:r>
    </w:p>
    <w:p w14:paraId="4BCC94C9" w14:textId="77777777" w:rsidR="00211FC1" w:rsidRPr="0099416A" w:rsidRDefault="00211FC1" w:rsidP="00211FC1">
      <w:pPr>
        <w:pStyle w:val="Bullet"/>
        <w:numPr>
          <w:ilvl w:val="0"/>
          <w:numId w:val="13"/>
        </w:numPr>
        <w:rPr>
          <w:lang w:val="en-AU"/>
        </w:rPr>
      </w:pPr>
      <w:r w:rsidRPr="0099416A">
        <w:rPr>
          <w:rStyle w:val="Hyperlink"/>
          <w:lang w:val="en-AU"/>
        </w:rPr>
        <w:t>Advanced Load</w:t>
      </w:r>
    </w:p>
    <w:p w14:paraId="0274B419" w14:textId="77777777" w:rsidR="00211FC1" w:rsidRPr="0099416A" w:rsidRDefault="00211FC1" w:rsidP="00211FC1">
      <w:pPr>
        <w:pStyle w:val="Bullet"/>
        <w:numPr>
          <w:ilvl w:val="0"/>
          <w:numId w:val="13"/>
        </w:numPr>
        <w:rPr>
          <w:lang w:val="en-AU"/>
        </w:rPr>
      </w:pPr>
      <w:r w:rsidRPr="0099416A">
        <w:rPr>
          <w:rStyle w:val="Hyperlink"/>
          <w:lang w:val="en-AU"/>
        </w:rPr>
        <w:t>Advanced Grid</w:t>
      </w:r>
    </w:p>
    <w:p w14:paraId="522DC4B9" w14:textId="77777777" w:rsidR="00211FC1" w:rsidRPr="0099416A" w:rsidRDefault="00211FC1" w:rsidP="00211FC1">
      <w:pPr>
        <w:pStyle w:val="Bullet"/>
        <w:numPr>
          <w:ilvl w:val="0"/>
          <w:numId w:val="13"/>
        </w:numPr>
        <w:rPr>
          <w:lang w:val="en-AU"/>
        </w:rPr>
      </w:pPr>
      <w:r w:rsidRPr="0099416A">
        <w:rPr>
          <w:rStyle w:val="Hyperlink"/>
          <w:lang w:val="en-AU"/>
        </w:rPr>
        <w:t>Hydrogen</w:t>
      </w:r>
    </w:p>
    <w:p w14:paraId="40E0DC67" w14:textId="77777777" w:rsidR="00211FC1" w:rsidRPr="0099416A" w:rsidRDefault="00211FC1" w:rsidP="00211FC1">
      <w:pPr>
        <w:pStyle w:val="Bullet"/>
        <w:numPr>
          <w:ilvl w:val="0"/>
          <w:numId w:val="13"/>
        </w:numPr>
        <w:rPr>
          <w:lang w:val="en-AU"/>
        </w:rPr>
      </w:pPr>
      <w:r w:rsidRPr="0099416A">
        <w:rPr>
          <w:rStyle w:val="Hyperlink"/>
          <w:lang w:val="en-AU"/>
        </w:rPr>
        <w:t>Advanced Storage</w:t>
      </w:r>
    </w:p>
    <w:p w14:paraId="0D743B2E" w14:textId="77777777" w:rsidR="00211FC1" w:rsidRPr="0099416A" w:rsidRDefault="00211FC1" w:rsidP="00211FC1">
      <w:pPr>
        <w:pStyle w:val="Bullet"/>
        <w:numPr>
          <w:ilvl w:val="0"/>
          <w:numId w:val="13"/>
        </w:numPr>
        <w:rPr>
          <w:lang w:val="en-AU"/>
        </w:rPr>
      </w:pPr>
      <w:r w:rsidRPr="0099416A">
        <w:rPr>
          <w:rStyle w:val="Hyperlink"/>
          <w:lang w:val="en-AU"/>
        </w:rPr>
        <w:t>Multi-Year</w:t>
      </w:r>
    </w:p>
    <w:p w14:paraId="3F0F0C6F" w14:textId="77777777" w:rsidR="00211FC1" w:rsidRPr="0099416A" w:rsidRDefault="00211FC1" w:rsidP="00211FC1">
      <w:pPr>
        <w:pStyle w:val="Bullet"/>
        <w:numPr>
          <w:ilvl w:val="0"/>
          <w:numId w:val="13"/>
        </w:numPr>
        <w:rPr>
          <w:lang w:val="en-AU"/>
        </w:rPr>
      </w:pPr>
      <w:r w:rsidRPr="0099416A">
        <w:rPr>
          <w:lang w:val="en-AU"/>
        </w:rPr>
        <w:t>MATLAB</w:t>
      </w:r>
      <w:r w:rsidRPr="0099416A">
        <w:rPr>
          <w:rStyle w:val="Hyperlink"/>
          <w:lang w:val="en-AU"/>
        </w:rPr>
        <w:t xml:space="preserve"> Link</w:t>
      </w:r>
    </w:p>
    <w:p w14:paraId="3F5CC50F" w14:textId="77777777" w:rsidR="00211FC1" w:rsidRPr="0099416A" w:rsidRDefault="00211FC1" w:rsidP="00211FC1">
      <w:pPr>
        <w:pStyle w:val="Bullet"/>
        <w:rPr>
          <w:lang w:val="en-AU"/>
        </w:rPr>
        <w:sectPr w:rsidR="00211FC1" w:rsidRPr="0099416A" w:rsidSect="001128D3">
          <w:endnotePr>
            <w:numRestart w:val="eachSect"/>
          </w:endnotePr>
          <w:type w:val="continuous"/>
          <w:pgSz w:w="11906" w:h="16838"/>
          <w:pgMar w:top="1440" w:right="1440" w:bottom="1440" w:left="1440" w:header="709" w:footer="709" w:gutter="0"/>
          <w:cols w:num="2" w:space="708"/>
          <w:docGrid w:linePitch="360"/>
        </w:sectPr>
      </w:pPr>
    </w:p>
    <w:p w14:paraId="650095E8" w14:textId="77777777" w:rsidR="00211FC1" w:rsidRPr="0099416A" w:rsidRDefault="00211FC1" w:rsidP="00211FC1">
      <w:pPr>
        <w:sectPr w:rsidR="00211FC1" w:rsidRPr="0099416A" w:rsidSect="00F17541">
          <w:endnotePr>
            <w:numRestart w:val="eachSect"/>
          </w:endnotePr>
          <w:type w:val="continuous"/>
          <w:pgSz w:w="11906" w:h="16838"/>
          <w:pgMar w:top="1440" w:right="1440" w:bottom="1440" w:left="1440" w:header="709" w:footer="709" w:gutter="0"/>
          <w:cols w:num="2" w:space="708"/>
          <w:docGrid w:linePitch="360"/>
        </w:sectPr>
      </w:pPr>
      <w:r w:rsidRPr="0099416A">
        <mc:AlternateContent>
          <mc:Choice Requires="wpg">
            <w:drawing>
              <wp:anchor distT="0" distB="0" distL="114300" distR="114300" simplePos="0" relativeHeight="251703296" behindDoc="0" locked="0" layoutInCell="1" allowOverlap="1" wp14:anchorId="23C082AF" wp14:editId="2B6230F1">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0"/>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0E73265E" w14:textId="77777777" w:rsidR="00211FC1" w:rsidRPr="00536AD7" w:rsidRDefault="00211FC1" w:rsidP="00211FC1">
                              <w:pPr>
                                <w:pStyle w:val="Caption"/>
                                <w:rPr>
                                  <w:rFonts w:cs="Arial"/>
                                  <w:szCs w:val="20"/>
                                  <w:lang w:val="en-GB"/>
                                </w:rPr>
                              </w:pPr>
                              <w:bookmarkStart w:id="219" w:name="_Toc494553855"/>
                              <w:bookmarkStart w:id="220" w:name="_Ref4816618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0"/>
                              <w:r>
                                <w:t xml:space="preserve"> - HOMER GUI [77]</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C082AF" id="Group 13" o:spid="_x0000_s1147" style="position:absolute;left:0;text-align:left;margin-left:7.8pt;margin-top:18.65pt;width:437.75pt;height:326.25pt;z-index:251703296;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1"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0E73265E" w14:textId="77777777" w:rsidR="00211FC1" w:rsidRPr="00536AD7" w:rsidRDefault="00211FC1" w:rsidP="00211FC1">
                        <w:pPr>
                          <w:pStyle w:val="Caption"/>
                          <w:rPr>
                            <w:rFonts w:cs="Arial"/>
                            <w:szCs w:val="20"/>
                            <w:lang w:val="en-GB"/>
                          </w:rPr>
                        </w:pPr>
                        <w:bookmarkStart w:id="221" w:name="_Toc494553855"/>
                        <w:bookmarkStart w:id="222" w:name="_Ref4816618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2"/>
                        <w:r>
                          <w:t xml:space="preserve"> - HOMER GUI [77]</w:t>
                        </w:r>
                        <w:bookmarkEnd w:id="221"/>
                      </w:p>
                    </w:txbxContent>
                  </v:textbox>
                </v:shape>
                <w10:wrap type="square"/>
              </v:group>
            </w:pict>
          </mc:Fallback>
        </mc:AlternateContent>
      </w:r>
    </w:p>
    <w:p w14:paraId="6283CDBB" w14:textId="77777777" w:rsidR="00211FC1" w:rsidRPr="0099416A" w:rsidRDefault="00211FC1" w:rsidP="00211FC1">
      <w:pPr>
        <w:pStyle w:val="Heading2"/>
      </w:pPr>
      <w:bookmarkStart w:id="223" w:name="_Toc494532693"/>
      <w:r w:rsidRPr="0099416A">
        <w:lastRenderedPageBreak/>
        <w:t>Summary of Findings</w:t>
      </w:r>
      <w:bookmarkEnd w:id="223"/>
    </w:p>
    <w:p w14:paraId="757860B6" w14:textId="77777777" w:rsidR="00211FC1" w:rsidRPr="0099416A" w:rsidRDefault="00211FC1" w:rsidP="00211FC1">
      <w:r w:rsidRPr="0099416A">
        <w:t xml:space="preserve">The </w:t>
      </w:r>
      <w:r>
        <w:t>Literature Review</w:t>
      </w:r>
      <w:r w:rsidRPr="0099416A">
        <w:t>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w:t>
      </w:r>
      <w:r>
        <w:t xml:space="preserve"> economic return?</w:t>
      </w:r>
    </w:p>
    <w:p w14:paraId="262327E5" w14:textId="77777777" w:rsidR="00211FC1" w:rsidRPr="0099416A" w:rsidRDefault="00211FC1" w:rsidP="00211FC1"/>
    <w:p w14:paraId="2DBE46BF" w14:textId="77777777" w:rsidR="00211FC1" w:rsidRPr="0099416A" w:rsidRDefault="00211FC1" w:rsidP="00211FC1"/>
    <w:p w14:paraId="77ACDCF5" w14:textId="77777777" w:rsidR="00211FC1" w:rsidRPr="0099416A" w:rsidRDefault="00211FC1" w:rsidP="00211FC1">
      <w:r w:rsidRPr="0099416A">
        <w:t xml:space="preserve">There is extensive literature covering the myriad of models which analyses different facets of solar PV installations and operation. Both Bernard and Li have modelled the amount of solar irradiance a roof will receive annually </w:t>
      </w:r>
      <w:r w:rsidRPr="0099416A">
        <w:fldChar w:fldCharType="begin"/>
      </w:r>
      <w:r w:rsidRPr="0099416A">
        <w:instrText xml:space="preserve"> ADDIN EN.CITE &lt;EndNote&gt;&lt;Cite&gt;&lt;Author&gt;Bernhard&lt;/Author&gt;&lt;Year&gt;1997&lt;/Year&gt;&lt;RecNum&gt;80&lt;/RecNum&gt;&lt;DisplayText&gt;[9, 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99416A">
        <w:fldChar w:fldCharType="separate"/>
      </w:r>
      <w:r w:rsidRPr="0099416A">
        <w:t>[</w:t>
      </w:r>
      <w:hyperlink w:anchor="_ENREF_9" w:tooltip="Li, 2017 #9" w:history="1">
        <w:r w:rsidRPr="0099416A">
          <w:t>9</w:t>
        </w:r>
      </w:hyperlink>
      <w:r w:rsidRPr="0099416A">
        <w:t xml:space="preserve">, </w:t>
      </w:r>
      <w:hyperlink w:anchor="_ENREF_71" w:tooltip="Bernhard, 1997 #80" w:history="1">
        <w:r w:rsidRPr="0099416A">
          <w:t>71</w:t>
        </w:r>
      </w:hyperlink>
      <w:r w:rsidRPr="0099416A">
        <w:t>]</w:t>
      </w:r>
      <w:r w:rsidRPr="0099416A">
        <w:fldChar w:fldCharType="end"/>
      </w:r>
      <w:r w:rsidRPr="0099416A">
        <w:t xml:space="preserve">. While Jardini, Tonkoski, and Paatero have each conducted studies for the load profiles of domestic residential households and annual daily power consumptions </w:t>
      </w:r>
      <w:r w:rsidRPr="0099416A">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99416A">
        <w:instrText xml:space="preserve"> ADDIN EN.CITE </w:instrText>
      </w:r>
      <w:r w:rsidRPr="0099416A">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99416A">
        <w:instrText xml:space="preserve"> ADDIN EN.CITE.DATA </w:instrText>
      </w:r>
      <w:r w:rsidRPr="0099416A">
        <w:fldChar w:fldCharType="end"/>
      </w:r>
      <w:r w:rsidRPr="0099416A">
        <w:fldChar w:fldCharType="separate"/>
      </w:r>
      <w:r w:rsidRPr="0099416A">
        <w:t>[</w:t>
      </w:r>
      <w:hyperlink w:anchor="_ENREF_92" w:tooltip="Jardini, 2000 #85" w:history="1">
        <w:r w:rsidRPr="0099416A">
          <w:t>92-94</w:t>
        </w:r>
      </w:hyperlink>
      <w:r w:rsidRPr="0099416A">
        <w:t>]</w:t>
      </w:r>
      <w:r w:rsidRPr="0099416A">
        <w:fldChar w:fldCharType="end"/>
      </w:r>
      <w:r w:rsidRPr="0099416A">
        <w:t xml:space="preserve">. Individually Faxas and Riahi made models for priority load control algorithms optimising energy management systems </w:t>
      </w:r>
      <w:r w:rsidRPr="0099416A">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99416A">
        <w:instrText xml:space="preserve"> ADDIN EN.CITE </w:instrText>
      </w:r>
      <w:r w:rsidRPr="0099416A">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99416A">
        <w:instrText xml:space="preserve"> ADDIN EN.CITE.DATA </w:instrText>
      </w:r>
      <w:r w:rsidRPr="0099416A">
        <w:fldChar w:fldCharType="end"/>
      </w:r>
      <w:r w:rsidRPr="0099416A">
        <w:fldChar w:fldCharType="separate"/>
      </w:r>
      <w:r w:rsidRPr="0099416A">
        <w:t>[</w:t>
      </w:r>
      <w:hyperlink w:anchor="_ENREF_88" w:tooltip="Faxas-Guzmán, 2014 #94" w:history="1">
        <w:r w:rsidRPr="0099416A">
          <w:t>88</w:t>
        </w:r>
      </w:hyperlink>
      <w:r w:rsidRPr="0099416A">
        <w:t xml:space="preserve">, </w:t>
      </w:r>
      <w:hyperlink w:anchor="_ENREF_95" w:tooltip="Hazami, 2016 #22" w:history="1">
        <w:r w:rsidRPr="0099416A">
          <w:t>95</w:t>
        </w:r>
      </w:hyperlink>
      <w:r w:rsidRPr="0099416A">
        <w:t>]</w:t>
      </w:r>
      <w:r w:rsidRPr="0099416A">
        <w:fldChar w:fldCharType="end"/>
      </w:r>
      <w:r w:rsidRPr="0099416A">
        <w:t xml:space="preserve">. The efficiencies of different types of solar cells were explored by Edalati </w:t>
      </w:r>
      <w:r w:rsidRPr="0099416A">
        <w:fldChar w:fldCharType="begin"/>
      </w:r>
      <w:r w:rsidRPr="0099416A">
        <w:instrText xml:space="preserve"> ADDIN EN.CITE &lt;EndNote&gt;&lt;Cite&gt;&lt;Author&gt;Edalati&lt;/Author&gt;&lt;Year&gt;2015&lt;/Year&gt;&lt;RecNum&gt;53&lt;/RecNum&gt;&lt;DisplayText&gt;[96]&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99416A">
        <w:fldChar w:fldCharType="separate"/>
      </w:r>
      <w:r w:rsidRPr="0099416A">
        <w:t>[</w:t>
      </w:r>
      <w:hyperlink w:anchor="_ENREF_96" w:tooltip="Edalati, 2015 #53" w:history="1">
        <w:r w:rsidRPr="0099416A">
          <w:t>96</w:t>
        </w:r>
      </w:hyperlink>
      <w:r w:rsidRPr="0099416A">
        <w:t>]</w:t>
      </w:r>
      <w:r w:rsidRPr="0099416A">
        <w:fldChar w:fldCharType="end"/>
      </w:r>
      <w:r w:rsidRPr="0099416A">
        <w:t xml:space="preserve">. There was limited information on the effects of orientation on PV production. </w:t>
      </w:r>
      <w:r>
        <w:t xml:space="preserve">There were no </w:t>
      </w:r>
      <w:r w:rsidRPr="0099416A">
        <w:t xml:space="preserve">derating factors or formulas for </w:t>
      </w:r>
      <w:r>
        <w:t>how degree change in both azimuth or declination affect</w:t>
      </w:r>
      <w:r w:rsidRPr="0099416A">
        <w:t xml:space="preserve"> PV production.</w:t>
      </w:r>
    </w:p>
    <w:p w14:paraId="3DA59F76" w14:textId="77777777" w:rsidR="00211FC1" w:rsidRPr="0099416A" w:rsidRDefault="00211FC1" w:rsidP="00211FC1"/>
    <w:p w14:paraId="15E34078" w14:textId="77777777" w:rsidR="00211FC1" w:rsidRPr="0099416A" w:rsidRDefault="00211FC1" w:rsidP="00211FC1"/>
    <w:p w14:paraId="4A2D03D3" w14:textId="77777777" w:rsidR="00211FC1" w:rsidRPr="0099416A" w:rsidRDefault="00211FC1" w:rsidP="00211FC1">
      <w:r w:rsidRPr="0099416A">
        <w:t>Th</w:t>
      </w:r>
      <w:r>
        <w:t>e efficiencies of both inverter</w:t>
      </w:r>
      <w:r w:rsidRPr="0099416A">
        <w:t xml:space="preserve"> systems and BES systems have been modelled by Kandatsu </w:t>
      </w:r>
      <w:r w:rsidRPr="0099416A">
        <w:fldChar w:fldCharType="begin"/>
      </w:r>
      <w:r w:rsidRPr="0099416A">
        <w:instrText xml:space="preserve"> ADDIN EN.CITE &lt;EndNote&gt;&lt;Cite&gt;&lt;Author&gt;Kandatsu&lt;/Author&gt;&lt;Year&gt;1993&lt;/Year&gt;&lt;RecNum&gt;72&lt;/RecNum&gt;&lt;DisplayText&gt;[97]&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99416A">
        <w:fldChar w:fldCharType="separate"/>
      </w:r>
      <w:r w:rsidRPr="0099416A">
        <w:t>[</w:t>
      </w:r>
      <w:hyperlink w:anchor="_ENREF_97" w:tooltip="Kandatsu, 1993 #72" w:history="1">
        <w:r w:rsidRPr="0099416A">
          <w:t>97</w:t>
        </w:r>
      </w:hyperlink>
      <w:r w:rsidRPr="0099416A">
        <w:t>]</w:t>
      </w:r>
      <w:r w:rsidRPr="0099416A">
        <w:fldChar w:fldCharType="end"/>
      </w:r>
      <w:r w:rsidRPr="0099416A">
        <w:t>. Zahedi submit</w:t>
      </w:r>
      <w:r>
        <w:t xml:space="preserve">ted an interesting paper on the </w:t>
      </w:r>
      <w:r w:rsidRPr="0099416A">
        <w:t xml:space="preserve">effects of different tariff schemes in Australia </w:t>
      </w:r>
      <w:r w:rsidRPr="0099416A">
        <w:fldChar w:fldCharType="begin"/>
      </w:r>
      <w:r w:rsidRPr="0099416A">
        <w:instrText xml:space="preserve"> ADDIN EN.CITE &lt;EndNote&gt;&lt;Cite&gt;&lt;Author&gt;Zahedi&lt;/Author&gt;&lt;Year&gt;2009&lt;/Year&gt;&lt;RecNum&gt;37&lt;/RecNum&gt;&lt;DisplayText&gt;[98]&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99416A">
        <w:fldChar w:fldCharType="separate"/>
      </w:r>
      <w:r w:rsidRPr="0099416A">
        <w:t>[</w:t>
      </w:r>
      <w:hyperlink w:anchor="_ENREF_98" w:tooltip="Zahedi, 2009 #37" w:history="1">
        <w:r w:rsidRPr="0099416A">
          <w:t>98</w:t>
        </w:r>
      </w:hyperlink>
      <w:r w:rsidRPr="0099416A">
        <w:t>]</w:t>
      </w:r>
      <w:r w:rsidRPr="0099416A">
        <w:fldChar w:fldCharType="end"/>
      </w:r>
      <w:r w:rsidRPr="0099416A">
        <w:t>. There has been extensive work with the life cycle assessment and economic analysis of low concentrating PV</w:t>
      </w:r>
      <w:r>
        <w:t xml:space="preserve"> systems by De Feo and Petitio</w:t>
      </w:r>
      <w:r w:rsidRPr="0099416A">
        <w:t xml:space="preserve"> </w:t>
      </w:r>
      <w:r w:rsidRPr="0099416A">
        <w:fldChar w:fldCharType="begin"/>
      </w:r>
      <w:r w:rsidRPr="0099416A">
        <w:instrText xml:space="preserve"> ADDIN EN.CITE &lt;EndNote&gt;&lt;Cite&gt;&lt;Author&gt;De Feo&lt;/Author&gt;&lt;Year&gt;2016&lt;/Year&gt;&lt;RecNum&gt;51&lt;/RecNum&gt;&lt;DisplayText&gt;[99]&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99416A">
        <w:fldChar w:fldCharType="separate"/>
      </w:r>
      <w:r w:rsidRPr="0099416A">
        <w:t>[</w:t>
      </w:r>
      <w:hyperlink w:anchor="_ENREF_99" w:tooltip="De Feo, 2016 #51" w:history="1">
        <w:r w:rsidRPr="0099416A">
          <w:t>99</w:t>
        </w:r>
      </w:hyperlink>
      <w:r w:rsidRPr="0099416A">
        <w:t>]</w:t>
      </w:r>
      <w:r w:rsidRPr="0099416A">
        <w:fldChar w:fldCharType="end"/>
      </w:r>
      <w:r w:rsidRPr="0099416A">
        <w:t xml:space="preserve">. </w:t>
      </w:r>
    </w:p>
    <w:p w14:paraId="3BF89363" w14:textId="77777777" w:rsidR="00211FC1" w:rsidRPr="0099416A" w:rsidRDefault="00211FC1" w:rsidP="00211FC1"/>
    <w:p w14:paraId="4A3B1FB8" w14:textId="77777777" w:rsidR="00211FC1" w:rsidRPr="0099416A" w:rsidRDefault="00211FC1" w:rsidP="00211FC1"/>
    <w:p w14:paraId="593CBF1E" w14:textId="77777777" w:rsidR="00211FC1" w:rsidRPr="0099416A" w:rsidRDefault="00211FC1" w:rsidP="00211FC1">
      <w:r w:rsidRPr="0099416A">
        <w:t>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w:t>
      </w:r>
      <w:r>
        <w:t>,</w:t>
      </w:r>
      <w:r w:rsidRPr="0099416A">
        <w:t xml:space="preserve">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99416A">
        <w:fldChar w:fldCharType="begin"/>
      </w:r>
      <w:r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99416A">
        <w:fldChar w:fldCharType="separate"/>
      </w:r>
      <w:r w:rsidRPr="0099416A">
        <w:t>[</w:t>
      </w:r>
      <w:hyperlink w:anchor="_ENREF_22" w:tooltip="Park, 2017 #62" w:history="1">
        <w:r w:rsidRPr="0099416A">
          <w:t>22</w:t>
        </w:r>
      </w:hyperlink>
      <w:r w:rsidRPr="0099416A">
        <w:t>]</w:t>
      </w:r>
      <w:r w:rsidRPr="0099416A">
        <w:fldChar w:fldCharType="end"/>
      </w:r>
      <w:r w:rsidRPr="0099416A">
        <w:t xml:space="preserve">. </w:t>
      </w:r>
    </w:p>
    <w:p w14:paraId="0A7CC39C" w14:textId="77777777" w:rsidR="00211FC1" w:rsidRPr="0099416A" w:rsidRDefault="00211FC1" w:rsidP="00211FC1">
      <w:r w:rsidRPr="0099416A">
        <w:t xml:space="preserve"> </w:t>
      </w:r>
    </w:p>
    <w:p w14:paraId="6F68E5C0" w14:textId="77777777" w:rsidR="00211FC1" w:rsidRPr="0099416A" w:rsidRDefault="00211FC1" w:rsidP="00211FC1"/>
    <w:p w14:paraId="2642EBCA" w14:textId="77777777" w:rsidR="00211FC1" w:rsidRPr="0099416A" w:rsidRDefault="00211FC1" w:rsidP="00211FC1">
      <w:r w:rsidRPr="0099416A">
        <w:t>The disruptive voltage spikes that DER put to the grid dur</w:t>
      </w:r>
      <w:r>
        <w:t>ing hours of peak production were</w:t>
      </w:r>
      <w:r w:rsidRPr="0099416A">
        <w:t xml:space="preserv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w:t>
      </w:r>
      <w:r>
        <w:t xml:space="preserve"> the grid from a DER level, t</w:t>
      </w:r>
      <w:r w:rsidRPr="0099416A">
        <w:t>hen this has the potential to become endorsed by Ergon and other suppliers</w:t>
      </w:r>
      <w:r>
        <w:t>,</w:t>
      </w:r>
      <w:r w:rsidRPr="0099416A">
        <w:t xml:space="preserve"> and it may reach a governmental level with another rebate scheme for BES technology in QLD. There is a need for a platform to inform potential customers of the benefits of such an installation.</w:t>
      </w:r>
    </w:p>
    <w:p w14:paraId="705C73BB" w14:textId="77777777" w:rsidR="00211FC1" w:rsidRPr="0099416A" w:rsidRDefault="00211FC1" w:rsidP="00211FC1"/>
    <w:p w14:paraId="25D0B47D" w14:textId="77777777" w:rsidR="00211FC1" w:rsidRPr="0099416A" w:rsidRDefault="00211FC1" w:rsidP="00211FC1">
      <w:pPr>
        <w:rPr>
          <w:lang w:eastAsia="en-GB"/>
        </w:rPr>
      </w:pPr>
      <w:r w:rsidRPr="0099416A">
        <w:t>The potential for export of electricity</w:t>
      </w:r>
      <w:r>
        <w:t xml:space="preserve"> from</w:t>
      </w:r>
      <w:r w:rsidRPr="0099416A">
        <w:t xml:space="preserve"> areas with higher solar insolation to areas which suffer high cloud cover or less </w:t>
      </w:r>
      <w:r>
        <w:t>solar radiation is becoming a possibility</w:t>
      </w:r>
      <w:r w:rsidRPr="0099416A">
        <w:t>. The feasibility study conducted by Blakers and Luther on the large-scale transmission of solar electricity to Southeast Asia from Australia found that it appears to be both technically and economically feasible over the next 40 years. They concluded by stating it</w:t>
      </w:r>
      <w:r>
        <w:t>’</w:t>
      </w:r>
      <w:r w:rsidRPr="0099416A">
        <w:t>s possible for the</w:t>
      </w:r>
      <w:r w:rsidRPr="0099416A">
        <w:rPr>
          <w:lang w:eastAsia="en-GB"/>
        </w:rPr>
        <w:t xml:space="preserve"> Southeast Asian electricity system to be supported by up to one third by 2050; one third from Australian solar energy, one third from indigenous solar energy, and one third from conventional energy sources </w:t>
      </w:r>
      <w:r w:rsidRPr="0099416A">
        <w:rPr>
          <w:lang w:eastAsia="en-GB"/>
        </w:rPr>
        <w:fldChar w:fldCharType="begin"/>
      </w:r>
      <w:r w:rsidRPr="0099416A">
        <w:rPr>
          <w:lang w:eastAsia="en-GB"/>
        </w:rPr>
        <w:instrText xml:space="preserve"> ADDIN EN.CITE &lt;EndNote&gt;&lt;Cite&gt;&lt;Author&gt;Andrew&lt;/Author&gt;&lt;Year&gt;2012&lt;/Year&gt;&lt;RecNum&gt;191&lt;/RecNum&gt;&lt;DisplayText&gt;[100]&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99416A">
        <w:rPr>
          <w:lang w:eastAsia="en-GB"/>
        </w:rPr>
        <w:fldChar w:fldCharType="separate"/>
      </w:r>
      <w:r w:rsidRPr="0099416A">
        <w:rPr>
          <w:lang w:eastAsia="en-GB"/>
        </w:rPr>
        <w:t>[</w:t>
      </w:r>
      <w:hyperlink w:anchor="_ENREF_100" w:tooltip="Andrew, 2012 #191" w:history="1">
        <w:r w:rsidRPr="0099416A">
          <w:rPr>
            <w:lang w:eastAsia="en-GB"/>
          </w:rPr>
          <w:t>100</w:t>
        </w:r>
      </w:hyperlink>
      <w:r w:rsidRPr="0099416A">
        <w:rPr>
          <w:lang w:eastAsia="en-GB"/>
        </w:rPr>
        <w:t>]</w:t>
      </w:r>
      <w:r w:rsidRPr="0099416A">
        <w:rPr>
          <w:lang w:eastAsia="en-GB"/>
        </w:rPr>
        <w:fldChar w:fldCharType="end"/>
      </w:r>
      <w:r w:rsidRPr="0099416A">
        <w:rPr>
          <w:lang w:eastAsia="en-GB"/>
        </w:rPr>
        <w:t>.</w:t>
      </w:r>
    </w:p>
    <w:p w14:paraId="52A8D415" w14:textId="77777777" w:rsidR="00211FC1" w:rsidRPr="0099416A" w:rsidRDefault="00211FC1" w:rsidP="00211FC1"/>
    <w:p w14:paraId="31DD1E12" w14:textId="77777777" w:rsidR="00211FC1" w:rsidRPr="0099416A" w:rsidRDefault="00211FC1" w:rsidP="00211FC1">
      <w:pPr>
        <w:rPr>
          <w:highlight w:val="yellow"/>
        </w:rPr>
      </w:pPr>
      <w:r w:rsidRPr="0099416A">
        <w:t>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w:t>
      </w:r>
      <w:r>
        <w:t>, with each having</w:t>
      </w:r>
      <w:r w:rsidRPr="0099416A">
        <w:t xml:space="preserve">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99416A">
        <w:fldChar w:fldCharType="begin"/>
      </w:r>
      <w:r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99416A">
        <w:fldChar w:fldCharType="separate"/>
      </w:r>
      <w:r w:rsidRPr="0099416A">
        <w:t>[</w:t>
      </w:r>
      <w:hyperlink w:anchor="_ENREF_22" w:tooltip="Park, 2017 #62" w:history="1">
        <w:r w:rsidRPr="0099416A">
          <w:t>22</w:t>
        </w:r>
      </w:hyperlink>
      <w:r w:rsidRPr="0099416A">
        <w:t>]</w:t>
      </w:r>
      <w:r w:rsidRPr="0099416A">
        <w:fldChar w:fldCharType="end"/>
      </w:r>
      <w:r w:rsidRPr="0099416A">
        <w:t xml:space="preserve">. </w:t>
      </w:r>
    </w:p>
    <w:p w14:paraId="0AD7565C" w14:textId="77777777" w:rsidR="00211FC1" w:rsidRPr="0099416A" w:rsidRDefault="00211FC1" w:rsidP="00211FC1"/>
    <w:p w14:paraId="0218B548" w14:textId="77777777" w:rsidR="00211FC1" w:rsidRPr="0099416A" w:rsidRDefault="00211FC1" w:rsidP="00211FC1">
      <w:pPr>
        <w:pStyle w:val="Heading1"/>
      </w:pPr>
      <w:bookmarkStart w:id="224" w:name="_Toc494532694"/>
      <w:r w:rsidRPr="0099416A">
        <w:lastRenderedPageBreak/>
        <w:t>METHODOLOGY</w:t>
      </w:r>
      <w:bookmarkEnd w:id="224"/>
    </w:p>
    <w:p w14:paraId="08EF44EE" w14:textId="77777777" w:rsidR="00211FC1" w:rsidRPr="0099416A" w:rsidRDefault="00211FC1" w:rsidP="00211FC1">
      <w:r w:rsidRPr="0099416A">
        <mc:AlternateContent>
          <mc:Choice Requires="wpg">
            <w:drawing>
              <wp:anchor distT="0" distB="0" distL="114300" distR="114300" simplePos="0" relativeHeight="251682816" behindDoc="0" locked="0" layoutInCell="1" allowOverlap="1" wp14:anchorId="70FC5E52" wp14:editId="1CBB68A7">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2"/>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237A434F" w14:textId="77777777" w:rsidR="00211FC1" w:rsidRPr="00E62D6B" w:rsidRDefault="00211FC1" w:rsidP="00211FC1">
                              <w:pPr>
                                <w:pStyle w:val="Caption"/>
                                <w:rPr>
                                  <w:szCs w:val="24"/>
                                </w:rPr>
                              </w:pPr>
                              <w:bookmarkStart w:id="225" w:name="_Toc494553856"/>
                              <w:bookmarkStart w:id="226" w:name="_Ref480895893"/>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6"/>
                              <w:r>
                                <w:t xml:space="preserve"> - Illustrated Scope of Works for Program Design</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0FC5E52" id="Group 7276" o:spid="_x0000_s1150" style="position:absolute;left:0;text-align:left;margin-left:0;margin-top:104.85pt;width:456.1pt;height:449.6pt;z-index:251682816;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3"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237A434F" w14:textId="77777777" w:rsidR="00211FC1" w:rsidRPr="00E62D6B" w:rsidRDefault="00211FC1" w:rsidP="00211FC1">
                        <w:pPr>
                          <w:pStyle w:val="Caption"/>
                          <w:rPr>
                            <w:szCs w:val="24"/>
                          </w:rPr>
                        </w:pPr>
                        <w:bookmarkStart w:id="227" w:name="_Toc494553856"/>
                        <w:bookmarkStart w:id="228" w:name="_Ref480895893"/>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8"/>
                        <w:r>
                          <w:t xml:space="preserve"> - Illustrated Scope of Works for Program Design</w:t>
                        </w:r>
                        <w:bookmarkEnd w:id="227"/>
                      </w:p>
                    </w:txbxContent>
                  </v:textbox>
                </v:shape>
                <w10:wrap type="square"/>
              </v:group>
            </w:pict>
          </mc:Fallback>
        </mc:AlternateContent>
      </w:r>
      <w:r w:rsidRPr="0099416A">
        <w:t xml:space="preserve">The aim of this chapter is to discuss the methodology and techniques which were employed to address the issues raised in the </w:t>
      </w:r>
      <w:r>
        <w:t>Literature Review</w:t>
      </w:r>
      <w:r w:rsidRPr="0099416A">
        <w:t xml:space="preserve">. There was extensive research into the field of PV/BES technologies throughout the </w:t>
      </w:r>
      <w:r>
        <w:t>Literature Review</w:t>
      </w:r>
      <w:r w:rsidRPr="0099416A">
        <w:t xml:space="preserve"> to find the gaps in the existing body of knowledge, and where improvements and further research was necessary. This thesis calculated production and estimated costs for PV/BES installations with</w:t>
      </w:r>
      <w:r>
        <w:t xml:space="preserve"> a</w:t>
      </w:r>
      <w:r w:rsidRPr="0099416A">
        <w:t xml:space="preserve"> modelling program using GUI in MATLAB. This methodology depicts the development and </w:t>
      </w:r>
      <w:r>
        <w:t>criteria</w:t>
      </w:r>
      <w:r w:rsidRPr="0099416A">
        <w:t xml:space="preserve">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w:t>
      </w:r>
      <w:r>
        <w:t>ensuing chapter. One of the outputs from</w:t>
      </w:r>
      <w:r w:rsidRPr="0099416A">
        <w:t xml:space="preserve"> the program </w:t>
      </w:r>
      <w:r>
        <w:t>was</w:t>
      </w:r>
      <w:r w:rsidRPr="0099416A">
        <w:t xml:space="preserve"> an economic assessment of the conditions with </w:t>
      </w:r>
      <w:r>
        <w:t>a</w:t>
      </w:r>
      <w:r w:rsidRPr="0099416A">
        <w:t xml:space="preserve"> corresponding economic climate. </w:t>
      </w:r>
    </w:p>
    <w:p w14:paraId="5E3413A9" w14:textId="77777777" w:rsidR="00211FC1" w:rsidRPr="0099416A" w:rsidRDefault="00211FC1" w:rsidP="00211FC1"/>
    <w:p w14:paraId="0EE329E2" w14:textId="77777777" w:rsidR="00211FC1" w:rsidRPr="0099416A" w:rsidRDefault="00211FC1" w:rsidP="00211FC1">
      <w:r w:rsidRPr="0099416A">
        <w:lastRenderedPageBreak/>
        <w:t xml:space="preserve">The project </w:t>
      </w:r>
      <w:r>
        <w:t>was</w:t>
      </w:r>
      <w:r w:rsidRPr="0099416A">
        <w:t xml:space="preserve"> modelled and verified where possible against existing pools of data and structures for analysis. Due to the capital cost of a PV installation, battery and inverter</w:t>
      </w:r>
      <w:r>
        <w:t>,</w:t>
      </w:r>
      <w:r w:rsidRPr="0099416A">
        <w:t xml:space="preserve">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w:t>
      </w:r>
      <w:r>
        <w:t>are</w:t>
      </w:r>
      <w:r w:rsidRPr="0099416A">
        <w:t xml:space="preserve"> recommended in </w:t>
      </w:r>
      <w:r>
        <w:t>Chapter 7</w:t>
      </w:r>
      <w:r w:rsidRPr="0099416A">
        <w:t xml:space="preserve">. The substitution for simulations and comparative analysis was a </w:t>
      </w:r>
      <w:r>
        <w:t>reasonable trade off as there was a</w:t>
      </w:r>
      <w:r w:rsidRPr="0099416A">
        <w:t xml:space="preserve"> minimal loss of accuracy and this technique has been utilised often and reduces external errors. The development of</w:t>
      </w:r>
      <w:r>
        <w:t xml:space="preserve"> the program is illustrated in</w:t>
      </w:r>
      <w:r w:rsidRPr="0099416A">
        <w:t xml:space="preserve"> </w:t>
      </w:r>
      <w:r w:rsidRPr="0099416A">
        <w:fldChar w:fldCharType="begin"/>
      </w:r>
      <w:r w:rsidRPr="0099416A">
        <w:instrText xml:space="preserve"> REF _Ref480895893 \h </w:instrText>
      </w:r>
      <w:r w:rsidRPr="0099416A">
        <w:fldChar w:fldCharType="separate"/>
      </w:r>
      <w:r w:rsidRPr="0099416A">
        <w:t>Figure 3</w:t>
      </w:r>
      <w:r w:rsidRPr="0099416A">
        <w:noBreakHyphen/>
        <w:t>1</w:t>
      </w:r>
      <w:r w:rsidRPr="0099416A">
        <w:fldChar w:fldCharType="end"/>
      </w:r>
      <w:r w:rsidRPr="0099416A">
        <w:t xml:space="preserve">. The illustrated </w:t>
      </w:r>
      <w:r w:rsidRPr="0099416A">
        <w:fldChar w:fldCharType="begin"/>
      </w:r>
      <w:r w:rsidRPr="0099416A">
        <w:instrText xml:space="preserve"> REF _Ref480895893 \h </w:instrText>
      </w:r>
      <w:r w:rsidRPr="0099416A">
        <w:fldChar w:fldCharType="separate"/>
      </w:r>
      <w:r w:rsidRPr="0099416A">
        <w:t>Figure 3</w:t>
      </w:r>
      <w:r w:rsidRPr="0099416A">
        <w:noBreakHyphen/>
        <w:t>1</w:t>
      </w:r>
      <w:r w:rsidRPr="0099416A">
        <w:fldChar w:fldCharType="end"/>
      </w:r>
      <w:r w:rsidRPr="0099416A">
        <w:t xml:space="preserve"> shows how each section can be developed individually and incorporated into the finished working program.</w:t>
      </w:r>
    </w:p>
    <w:p w14:paraId="3BCA7215" w14:textId="77777777" w:rsidR="00211FC1" w:rsidRPr="0099416A" w:rsidRDefault="00211FC1" w:rsidP="00211FC1"/>
    <w:p w14:paraId="60876532" w14:textId="77777777" w:rsidR="00211FC1" w:rsidRPr="0099416A" w:rsidRDefault="00211FC1" w:rsidP="00211FC1">
      <w:pPr>
        <w:pStyle w:val="Heading2"/>
      </w:pPr>
      <w:bookmarkStart w:id="229" w:name="_Toc494532695"/>
      <w:r w:rsidRPr="0099416A">
        <w:t>Matrix Laboratory (MATLAB)</w:t>
      </w:r>
      <w:bookmarkEnd w:id="229"/>
    </w:p>
    <w:p w14:paraId="454219A3" w14:textId="77777777" w:rsidR="00211FC1" w:rsidRPr="0099416A" w:rsidRDefault="00211FC1" w:rsidP="00211FC1"/>
    <w:p w14:paraId="13DE6054" w14:textId="77777777" w:rsidR="00211FC1" w:rsidRPr="0099416A" w:rsidRDefault="00211FC1" w:rsidP="00211FC1">
      <w:r w:rsidRPr="0099416A">
        <w:t>MATLAB or (Matrix Laboratory) is a high-performance, multi-paradigm language environment which is currently in its fourth generation. MATLAB</w:t>
      </w:r>
      <w:r>
        <w:t xml:space="preserve"> was created by MathW</w:t>
      </w:r>
      <w:r w:rsidRPr="0099416A">
        <w:t>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55222F63" w14:textId="77777777" w:rsidR="00211FC1" w:rsidRPr="0099416A" w:rsidRDefault="00211FC1" w:rsidP="00211FC1"/>
    <w:p w14:paraId="1B80BDA3" w14:textId="77777777" w:rsidR="00211FC1" w:rsidRPr="0099416A" w:rsidRDefault="00211FC1" w:rsidP="00211FC1">
      <w:r w:rsidRPr="0099416A">
        <w:t>MATLAB also has the capabilities of:</w:t>
      </w:r>
    </w:p>
    <w:p w14:paraId="34F7D36F" w14:textId="77777777" w:rsidR="00211FC1" w:rsidRPr="0099416A" w:rsidRDefault="00211FC1" w:rsidP="00211FC1">
      <w:pPr>
        <w:pStyle w:val="ListParagraph"/>
        <w:numPr>
          <w:ilvl w:val="0"/>
          <w:numId w:val="7"/>
        </w:numPr>
      </w:pPr>
      <w:r w:rsidRPr="0099416A">
        <w:t>Scientific and engineering graphics</w:t>
      </w:r>
    </w:p>
    <w:p w14:paraId="22770C2A" w14:textId="77777777" w:rsidR="00211FC1" w:rsidRPr="0099416A" w:rsidRDefault="00211FC1" w:rsidP="00211FC1">
      <w:pPr>
        <w:pStyle w:val="ListParagraph"/>
        <w:numPr>
          <w:ilvl w:val="0"/>
          <w:numId w:val="7"/>
        </w:numPr>
      </w:pPr>
      <w:r>
        <w:t>Graphical user i</w:t>
      </w:r>
      <w:r w:rsidRPr="0099416A">
        <w:t>nterfaces</w:t>
      </w:r>
    </w:p>
    <w:p w14:paraId="4C1A5BA2" w14:textId="77777777" w:rsidR="00211FC1" w:rsidRPr="0099416A" w:rsidRDefault="00211FC1" w:rsidP="00211FC1">
      <w:pPr>
        <w:pStyle w:val="ListParagraph"/>
        <w:numPr>
          <w:ilvl w:val="0"/>
          <w:numId w:val="7"/>
        </w:numPr>
      </w:pPr>
      <w:r w:rsidRPr="0099416A">
        <w:t>Perform complex fast algorithms</w:t>
      </w:r>
    </w:p>
    <w:p w14:paraId="2A3A2E6B" w14:textId="77777777" w:rsidR="00211FC1" w:rsidRPr="0099416A" w:rsidRDefault="00211FC1" w:rsidP="00211FC1">
      <w:pPr>
        <w:pStyle w:val="ListParagraph"/>
        <w:numPr>
          <w:ilvl w:val="0"/>
          <w:numId w:val="7"/>
        </w:numPr>
      </w:pPr>
      <w:r w:rsidRPr="0099416A">
        <w:t>Prototyping, simulation and modelling</w:t>
      </w:r>
    </w:p>
    <w:p w14:paraId="15138D2D" w14:textId="77777777" w:rsidR="00211FC1" w:rsidRPr="0099416A" w:rsidRDefault="00211FC1" w:rsidP="00211FC1">
      <w:pPr>
        <w:pStyle w:val="ListParagraph"/>
        <w:numPr>
          <w:ilvl w:val="0"/>
          <w:numId w:val="7"/>
        </w:numPr>
      </w:pPr>
      <w:r>
        <w:t>Standard math and computation</w:t>
      </w:r>
    </w:p>
    <w:p w14:paraId="2A1BA3B5" w14:textId="77777777" w:rsidR="00211FC1" w:rsidRPr="0099416A" w:rsidRDefault="00211FC1" w:rsidP="00211FC1"/>
    <w:p w14:paraId="01641E9D" w14:textId="77777777" w:rsidR="00211FC1" w:rsidRPr="0099416A" w:rsidRDefault="00211FC1" w:rsidP="00211FC1">
      <w:r w:rsidRPr="0099416A">
        <w:t xml:space="preserve">Given the capabilities, computational speed, modelling and simulation proficiencies, online technical blog, tutorials and support guides of MATLAB, it was naturally selected as the program </w:t>
      </w:r>
      <w:r>
        <w:t>with</w:t>
      </w:r>
      <w:r w:rsidRPr="0099416A">
        <w:t xml:space="preserve"> which to conduct this thesis. MATLAB will be used to realise the different phases of this paper and host the GUI for operation.</w:t>
      </w:r>
    </w:p>
    <w:p w14:paraId="78F727ED" w14:textId="77777777" w:rsidR="00211FC1" w:rsidRPr="0099416A" w:rsidRDefault="00211FC1" w:rsidP="00211FC1">
      <w:pPr>
        <w:pStyle w:val="Heading2"/>
      </w:pPr>
      <w:bookmarkStart w:id="230" w:name="_Toc494532696"/>
      <w:r w:rsidRPr="0099416A">
        <w:t>Graphical User Interface</w:t>
      </w:r>
      <w:bookmarkEnd w:id="230"/>
      <w:r w:rsidRPr="0099416A">
        <w:t xml:space="preserve"> </w:t>
      </w:r>
    </w:p>
    <w:p w14:paraId="3CC3A676" w14:textId="77777777" w:rsidR="00211FC1" w:rsidRPr="0099416A" w:rsidRDefault="00211FC1" w:rsidP="00211FC1">
      <w:r w:rsidRPr="0099416A">
        <w:t>Th</w:t>
      </w:r>
      <w:r>
        <w:t>e Graphical User Interface</w:t>
      </w:r>
      <w:r w:rsidRPr="0099416A">
        <w:t xml:space="preserve"> was designed with an initial screen which to be visually appealing to entice users th</w:t>
      </w:r>
      <w:r>
        <w:t>r</w:t>
      </w:r>
      <w:r w:rsidRPr="0099416A">
        <w:t>ough aesthetics. The inputs were delivered on a prompt basis to the user which made it easily navigable. There was drop down boxes for options where available</w:t>
      </w:r>
      <w:r>
        <w:t>,</w:t>
      </w:r>
      <w:r w:rsidRPr="0099416A">
        <w:t xml:space="preserve"> and auto corrects. If a value fell outside an allowable range then warnings would appear. Where possible there was scaling options. For the roof pitch, there was variable angle and for</w:t>
      </w:r>
      <w:r>
        <w:t xml:space="preserve"> the orientation it was set to n</w:t>
      </w:r>
      <w:r w:rsidRPr="0099416A">
        <w:t xml:space="preserve">orth. </w:t>
      </w:r>
    </w:p>
    <w:p w14:paraId="38D5C985" w14:textId="77777777" w:rsidR="00211FC1" w:rsidRPr="0099416A" w:rsidRDefault="00211FC1" w:rsidP="00211FC1"/>
    <w:p w14:paraId="7CA0C62F" w14:textId="77777777" w:rsidR="00211FC1" w:rsidRPr="0099416A" w:rsidRDefault="00211FC1" w:rsidP="00211FC1">
      <w:pPr>
        <w:pStyle w:val="Heading2"/>
      </w:pPr>
      <w:bookmarkStart w:id="231" w:name="_Toc494532697"/>
      <w:r w:rsidRPr="0099416A">
        <w:lastRenderedPageBreak/>
        <w:t>Description of Functionality</w:t>
      </w:r>
      <w:bookmarkEnd w:id="231"/>
    </w:p>
    <w:p w14:paraId="3EDFF53B" w14:textId="77777777" w:rsidR="00211FC1" w:rsidRPr="0099416A" w:rsidRDefault="00211FC1" w:rsidP="00211FC1">
      <w:r w:rsidRPr="0099416A">
        <w:t xml:space="preserve">The aim of this thesis was to develop a program to size and optimise PV/BES systems for different configurations of household demand, to maximise savings and </w:t>
      </w:r>
      <w:r>
        <w:t xml:space="preserve">minimise </w:t>
      </w:r>
      <w:r w:rsidRPr="0099416A">
        <w:t>disruptive outputs to the LV grid network.</w:t>
      </w:r>
      <w:r>
        <w:t xml:space="preserve"> </w:t>
      </w:r>
      <w:r w:rsidRPr="0099416A">
        <w:t>The cost of electricity for a domestic situation from a PV/BES system, up front capital expenditure and lifetime payback are to be modelled.</w:t>
      </w:r>
      <w:r w:rsidRPr="00DC2443">
        <w:t xml:space="preserve"> </w:t>
      </w:r>
      <w:r>
        <w:t>The program hereafter will be referred to as the “Solar Solution”.</w:t>
      </w:r>
    </w:p>
    <w:p w14:paraId="30CFB186" w14:textId="77777777" w:rsidR="00211FC1" w:rsidRPr="0099416A" w:rsidRDefault="00211FC1" w:rsidP="00211FC1">
      <w:bookmarkStart w:id="232" w:name="_GoBack"/>
      <w:bookmarkEnd w:id="232"/>
    </w:p>
    <w:p w14:paraId="2ADA3A65" w14:textId="77777777" w:rsidR="00211FC1" w:rsidRPr="0099416A" w:rsidRDefault="00211FC1" w:rsidP="00211FC1">
      <w:r>
        <w:t>Four</w:t>
      </w:r>
      <w:r w:rsidRPr="0099416A">
        <w:t xml:space="preserve"> model screens were created in a GUI for </w:t>
      </w:r>
      <w:r>
        <w:t>the Solar Solution,</w:t>
      </w:r>
      <w:r w:rsidRPr="0099416A">
        <w:t xml:space="preserve"> each with varying levels of return and customer PV autonomy.</w:t>
      </w:r>
      <w:r>
        <w:t xml:space="preserve"> </w:t>
      </w:r>
      <w:r w:rsidRPr="0099416A">
        <w:t xml:space="preserve">This appears to be a promising area with a high potential to create savings for customers at a domestic household level and help Ergon reduce peak demand to create a more stabilised and reliable electricity network for Australia. </w:t>
      </w:r>
      <w:r>
        <w:fldChar w:fldCharType="begin"/>
      </w:r>
      <w:r>
        <w:instrText xml:space="preserve"> REF _Ref480896040 \h </w:instrText>
      </w:r>
      <w:r>
        <w:fldChar w:fldCharType="separate"/>
      </w:r>
      <w:r w:rsidRPr="00811B9E">
        <w:t xml:space="preserve">Figure </w:t>
      </w:r>
      <w:r>
        <w:rPr>
          <w:noProof/>
        </w:rPr>
        <w:t>3</w:t>
      </w:r>
      <w:r>
        <w:noBreakHyphen/>
      </w:r>
      <w:r>
        <w:rPr>
          <w:noProof/>
        </w:rPr>
        <w:t>2</w:t>
      </w:r>
      <w:r>
        <w:fldChar w:fldCharType="end"/>
      </w:r>
      <w:r w:rsidRPr="0099416A">
        <w:t xml:space="preserve"> </w:t>
      </w:r>
      <w:r>
        <w:t>shows the layout of functionality for the Solar Solution in its various phases: inputs, modelling, and outputs.</w:t>
      </w:r>
    </w:p>
    <w:p w14:paraId="10FF10EE" w14:textId="77777777" w:rsidR="00211FC1" w:rsidRPr="0099416A" w:rsidRDefault="00211FC1" w:rsidP="00211FC1">
      <w:r w:rsidRPr="0099416A">
        <mc:AlternateContent>
          <mc:Choice Requires="wpg">
            <w:drawing>
              <wp:anchor distT="0" distB="0" distL="114300" distR="114300" simplePos="0" relativeHeight="251683840" behindDoc="0" locked="0" layoutInCell="1" allowOverlap="1" wp14:anchorId="5CAA81B1" wp14:editId="143E57E4">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4"/>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33738712" w14:textId="77777777" w:rsidR="00211FC1" w:rsidRPr="00D7380A" w:rsidRDefault="00211FC1" w:rsidP="00211FC1">
                              <w:pPr>
                                <w:pStyle w:val="Caption"/>
                                <w:rPr>
                                  <w:szCs w:val="24"/>
                                </w:rPr>
                              </w:pPr>
                              <w:bookmarkStart w:id="233" w:name="_Ref480896040"/>
                              <w:bookmarkStart w:id="234" w:name="_Toc494553857"/>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3"/>
                              <w:r>
                                <w:t xml:space="preserve"> - </w:t>
                              </w:r>
                              <w:r w:rsidRPr="00D73B1C">
                                <w:t>Program Overview</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CAA81B1" id="Group 7278" o:spid="_x0000_s1153" style="position:absolute;left:0;text-align:left;margin-left:-21.4pt;margin-top:19.5pt;width:512.7pt;height:321.3pt;z-index:25168384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5"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33738712" w14:textId="77777777" w:rsidR="00211FC1" w:rsidRPr="00D7380A" w:rsidRDefault="00211FC1" w:rsidP="00211FC1">
                        <w:pPr>
                          <w:pStyle w:val="Caption"/>
                          <w:rPr>
                            <w:szCs w:val="24"/>
                          </w:rPr>
                        </w:pPr>
                        <w:bookmarkStart w:id="235" w:name="_Ref480896040"/>
                        <w:bookmarkStart w:id="236" w:name="_Toc494553857"/>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v:textbox>
                </v:shape>
                <w10:wrap type="square"/>
              </v:group>
            </w:pict>
          </mc:Fallback>
        </mc:AlternateContent>
      </w:r>
    </w:p>
    <w:p w14:paraId="243944F1" w14:textId="77777777" w:rsidR="00211FC1" w:rsidRPr="0099416A" w:rsidRDefault="00211FC1" w:rsidP="00211FC1"/>
    <w:p w14:paraId="44169A28" w14:textId="77777777" w:rsidR="00211FC1" w:rsidRPr="0099416A" w:rsidRDefault="00211FC1" w:rsidP="00211FC1"/>
    <w:p w14:paraId="3224CABF" w14:textId="77777777" w:rsidR="00211FC1" w:rsidRPr="0099416A" w:rsidRDefault="00211FC1" w:rsidP="00211FC1">
      <w:pPr>
        <w:pStyle w:val="Heading2"/>
      </w:pPr>
      <w:bookmarkStart w:id="237" w:name="_Toc494532698"/>
      <w:r w:rsidRPr="0099416A">
        <w:t>Data Sourcing</w:t>
      </w:r>
      <w:bookmarkEnd w:id="237"/>
    </w:p>
    <w:p w14:paraId="4882CF89" w14:textId="77777777" w:rsidR="00211FC1" w:rsidRPr="0099416A" w:rsidRDefault="00211FC1" w:rsidP="00211FC1">
      <w:pPr>
        <w:rPr>
          <w:lang w:eastAsia="en-GB"/>
        </w:rPr>
      </w:pPr>
      <w:r w:rsidRPr="0099416A">
        <w:rPr>
          <w:lang w:eastAsia="en-GB"/>
        </w:rPr>
        <w:t xml:space="preserve">The </w:t>
      </w:r>
      <w:r>
        <w:rPr>
          <w:lang w:eastAsia="en-GB"/>
        </w:rPr>
        <w:t>Solar Solution</w:t>
      </w:r>
      <w:r w:rsidRPr="0099416A">
        <w:rPr>
          <w:lang w:eastAsia="en-GB"/>
        </w:rPr>
        <w:t xml:space="preserve"> collected raw data from several sources and it stored them in a source folder as a .mat file for access on processing. The data was manually entered into the containing files from the prospective websites. </w:t>
      </w:r>
      <w:r w:rsidRPr="0099416A">
        <w:rPr>
          <w:lang w:eastAsia="en-US"/>
        </w:rPr>
        <w:t xml:space="preserve">The postcode and geographical coordinates of cities around Australia was made available to the </w:t>
      </w:r>
      <w:r>
        <w:t>Solar Solution</w:t>
      </w:r>
      <w:r w:rsidRPr="0099416A">
        <w:rPr>
          <w:lang w:eastAsia="en-US"/>
        </w:rPr>
        <w:t xml:space="preserve"> th</w:t>
      </w:r>
      <w:r>
        <w:rPr>
          <w:lang w:eastAsia="en-US"/>
        </w:rPr>
        <w:t>r</w:t>
      </w:r>
      <w:r w:rsidRPr="0099416A">
        <w:rPr>
          <w:lang w:eastAsia="en-US"/>
        </w:rPr>
        <w:t>ough LatLong</w:t>
      </w:r>
      <w:r w:rsidRPr="0099416A">
        <w:t xml:space="preserve"> </w:t>
      </w:r>
      <w:r w:rsidRPr="0099416A">
        <w:rPr>
          <w:lang w:eastAsia="en-US"/>
        </w:rPr>
        <w:fldChar w:fldCharType="begin"/>
      </w:r>
      <w:r w:rsidRPr="0099416A">
        <w:rPr>
          <w:lang w:eastAsia="en-US"/>
        </w:rPr>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99416A">
        <w:rPr>
          <w:lang w:eastAsia="en-US"/>
        </w:rPr>
        <w:fldChar w:fldCharType="separate"/>
      </w:r>
      <w:r w:rsidRPr="0099416A">
        <w:rPr>
          <w:lang w:eastAsia="en-US"/>
        </w:rPr>
        <w:t>[</w:t>
      </w:r>
      <w:hyperlink w:anchor="_ENREF_101" w:tooltip="LatLong, 2017 #177" w:history="1">
        <w:r w:rsidRPr="0099416A">
          <w:rPr>
            <w:lang w:eastAsia="en-US"/>
          </w:rPr>
          <w:t>101</w:t>
        </w:r>
      </w:hyperlink>
      <w:r w:rsidRPr="0099416A">
        <w:rPr>
          <w:lang w:eastAsia="en-US"/>
        </w:rPr>
        <w:t>]</w:t>
      </w:r>
      <w:r w:rsidRPr="0099416A">
        <w:rPr>
          <w:lang w:eastAsia="en-US"/>
        </w:rPr>
        <w:fldChar w:fldCharType="end"/>
      </w:r>
      <w:r w:rsidRPr="0099416A">
        <w:rPr>
          <w:lang w:eastAsia="en-US"/>
        </w:rPr>
        <w:t xml:space="preserve">. </w:t>
      </w:r>
    </w:p>
    <w:p w14:paraId="5D60A5EA" w14:textId="77777777" w:rsidR="00211FC1" w:rsidRPr="0099416A" w:rsidRDefault="00211FC1" w:rsidP="00211FC1">
      <w:pPr>
        <w:rPr>
          <w:lang w:eastAsia="en-US"/>
        </w:rPr>
      </w:pPr>
    </w:p>
    <w:p w14:paraId="5FC9F878" w14:textId="77777777" w:rsidR="00211FC1" w:rsidRPr="0099416A" w:rsidRDefault="00211FC1" w:rsidP="00211FC1">
      <w:pPr>
        <w:rPr>
          <w:lang w:eastAsia="en-US"/>
        </w:rPr>
      </w:pPr>
      <w:r w:rsidRPr="0099416A">
        <w:rPr>
          <w:lang w:eastAsia="en-US"/>
        </w:rPr>
        <w:lastRenderedPageBreak/>
        <w:t xml:space="preserve">The data for the average usage in households around Australia was found from the Australian Government </w:t>
      </w:r>
      <w:r w:rsidRPr="0099416A">
        <w:rPr>
          <w:lang w:eastAsia="en-US"/>
        </w:rPr>
        <w:fldChar w:fldCharType="begin"/>
      </w:r>
      <w:r w:rsidRPr="0099416A">
        <w:rPr>
          <w:lang w:eastAsia="en-US"/>
        </w:rPr>
        <w:instrText xml:space="preserve"> ADDIN EN.CITE &lt;EndNote&gt;&lt;Cite&gt;&lt;Author&gt;Government&lt;/Author&gt;&lt;Year&gt;2017&lt;/Year&gt;&lt;RecNum&gt;178&lt;/RecNum&gt;&lt;DisplayText&gt;[102]&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99416A">
        <w:rPr>
          <w:lang w:eastAsia="en-US"/>
        </w:rPr>
        <w:fldChar w:fldCharType="separate"/>
      </w:r>
      <w:r w:rsidRPr="0099416A">
        <w:rPr>
          <w:lang w:eastAsia="en-US"/>
        </w:rPr>
        <w:t>[</w:t>
      </w:r>
      <w:hyperlink w:anchor="_ENREF_102" w:tooltip="Government, 2017 #178" w:history="1">
        <w:r w:rsidRPr="0099416A">
          <w:rPr>
            <w:lang w:eastAsia="en-US"/>
          </w:rPr>
          <w:t>102</w:t>
        </w:r>
      </w:hyperlink>
      <w:r w:rsidRPr="0099416A">
        <w:rPr>
          <w:lang w:eastAsia="en-US"/>
        </w:rPr>
        <w:t>]</w:t>
      </w:r>
      <w:r w:rsidRPr="0099416A">
        <w:rPr>
          <w:lang w:eastAsia="en-US"/>
        </w:rPr>
        <w:fldChar w:fldCharType="end"/>
      </w:r>
      <w:r w:rsidRPr="0099416A">
        <w:rPr>
          <w:lang w:eastAsia="en-US"/>
        </w:rPr>
        <w:t>. This data was particularly useful as it contained daily average kWhr usage for households from one to four people. The data contained information for if gas</w:t>
      </w:r>
      <w:r>
        <w:rPr>
          <w:lang w:eastAsia="en-US"/>
        </w:rPr>
        <w:t xml:space="preserve"> mains</w:t>
      </w:r>
      <w:r w:rsidRPr="0099416A">
        <w:rPr>
          <w:lang w:eastAsia="en-US"/>
        </w:rPr>
        <w:t xml:space="preserve"> or </w:t>
      </w:r>
      <w:r>
        <w:rPr>
          <w:lang w:eastAsia="en-US"/>
        </w:rPr>
        <w:t>a pool were connected while n</w:t>
      </w:r>
      <w:r w:rsidRPr="0099416A">
        <w:rPr>
          <w:lang w:eastAsia="en-US"/>
        </w:rPr>
        <w:t xml:space="preserve">ot all the locations had data for gas connected main offsets.  </w:t>
      </w:r>
    </w:p>
    <w:p w14:paraId="624DF41A" w14:textId="77777777" w:rsidR="00211FC1" w:rsidRPr="0099416A" w:rsidRDefault="00211FC1" w:rsidP="00211FC1">
      <w:pPr>
        <w:rPr>
          <w:lang w:eastAsia="en-US"/>
        </w:rPr>
      </w:pPr>
    </w:p>
    <w:p w14:paraId="639A617C" w14:textId="77777777" w:rsidR="00211FC1" w:rsidRPr="0099416A" w:rsidRDefault="00211FC1" w:rsidP="00211FC1">
      <w:pPr>
        <w:rPr>
          <w:lang w:eastAsia="en-US"/>
        </w:rPr>
      </w:pPr>
      <w:r w:rsidRPr="0099416A">
        <w:rPr>
          <w:lang w:eastAsia="en-US"/>
        </w:rPr>
        <w:t xml:space="preserve">The data for monthly averaged radiation incident on an equator-pointed tilted surface was found from NASA. NASA supplied data for PSH for differing angles of equator pointed surfaces </w:t>
      </w:r>
      <w:r w:rsidRPr="0099416A">
        <w:rPr>
          <w:lang w:eastAsia="en-US"/>
        </w:rPr>
        <w:fldChar w:fldCharType="begin"/>
      </w:r>
      <w:r w:rsidRPr="0099416A">
        <w:rPr>
          <w:lang w:eastAsia="en-US"/>
        </w:rPr>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99416A">
        <w:rPr>
          <w:lang w:eastAsia="en-US"/>
        </w:rPr>
        <w:fldChar w:fldCharType="separate"/>
      </w:r>
      <w:r w:rsidRPr="0099416A">
        <w:rPr>
          <w:lang w:eastAsia="en-US"/>
        </w:rPr>
        <w:t>[</w:t>
      </w:r>
      <w:hyperlink w:anchor="_ENREF_103" w:tooltip="NASA, 2017 #179" w:history="1">
        <w:r w:rsidRPr="0099416A">
          <w:rPr>
            <w:lang w:eastAsia="en-US"/>
          </w:rPr>
          <w:t>103</w:t>
        </w:r>
      </w:hyperlink>
      <w:r w:rsidRPr="0099416A">
        <w:rPr>
          <w:lang w:eastAsia="en-US"/>
        </w:rPr>
        <w:t>]</w:t>
      </w:r>
      <w:r w:rsidRPr="0099416A">
        <w:rPr>
          <w:lang w:eastAsia="en-US"/>
        </w:rPr>
        <w:fldChar w:fldCharType="end"/>
      </w:r>
      <w:r w:rsidRPr="0099416A">
        <w:rPr>
          <w:lang w:eastAsia="en-US"/>
        </w:rPr>
        <w:t>. The MathWorks help information was referenced during the coding process. To creat</w:t>
      </w:r>
      <w:r>
        <w:rPr>
          <w:lang w:eastAsia="en-US"/>
        </w:rPr>
        <w:t>e the tab display the source data</w:t>
      </w:r>
      <w:r w:rsidRPr="0099416A">
        <w:rPr>
          <w:lang w:eastAsia="en-US"/>
        </w:rPr>
        <w:t xml:space="preserve"> “Multiple Tab GUI” by James Willmann was sourced and modified accordingly</w:t>
      </w:r>
      <w:r>
        <w:rPr>
          <w:lang w:eastAsia="en-US"/>
        </w:rPr>
        <w:t xml:space="preserve"> </w:t>
      </w:r>
      <w:r w:rsidRPr="0099416A">
        <w:rPr>
          <w:lang w:eastAsia="en-US"/>
        </w:rPr>
        <w:fldChar w:fldCharType="begin"/>
      </w:r>
      <w:r w:rsidRPr="0099416A">
        <w:rPr>
          <w:lang w:eastAsia="en-US"/>
        </w:rPr>
        <w:instrText xml:space="preserve"> ADDIN EN.CITE &lt;EndNote&gt;&lt;Cite&gt;&lt;Author&gt;MathWorks&lt;/Author&gt;&lt;Year&gt;2017&lt;/Year&gt;&lt;RecNum&gt;180&lt;/RecNum&gt;&lt;DisplayText&gt;[104]&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99416A">
        <w:rPr>
          <w:lang w:eastAsia="en-US"/>
        </w:rPr>
        <w:fldChar w:fldCharType="separate"/>
      </w:r>
      <w:r w:rsidRPr="0099416A">
        <w:rPr>
          <w:lang w:eastAsia="en-US"/>
        </w:rPr>
        <w:t>[</w:t>
      </w:r>
      <w:hyperlink w:anchor="_ENREF_104" w:tooltip="MathWorks, 2017 #180" w:history="1">
        <w:r w:rsidRPr="0099416A">
          <w:rPr>
            <w:lang w:eastAsia="en-US"/>
          </w:rPr>
          <w:t>104</w:t>
        </w:r>
      </w:hyperlink>
      <w:r w:rsidRPr="0099416A">
        <w:rPr>
          <w:lang w:eastAsia="en-US"/>
        </w:rPr>
        <w:t>]</w:t>
      </w:r>
      <w:r w:rsidRPr="0099416A">
        <w:rPr>
          <w:lang w:eastAsia="en-US"/>
        </w:rPr>
        <w:fldChar w:fldCharType="end"/>
      </w:r>
      <w:r w:rsidRPr="0099416A">
        <w:rPr>
          <w:lang w:eastAsia="en-US"/>
        </w:rPr>
        <w:t xml:space="preserve">. </w:t>
      </w:r>
    </w:p>
    <w:p w14:paraId="349ABC4C" w14:textId="77777777" w:rsidR="00211FC1" w:rsidRPr="0099416A" w:rsidRDefault="00211FC1" w:rsidP="00211FC1">
      <w:pPr>
        <w:rPr>
          <w:lang w:eastAsia="en-GB"/>
        </w:rPr>
      </w:pPr>
    </w:p>
    <w:p w14:paraId="2F3678D1" w14:textId="77777777" w:rsidR="00211FC1" w:rsidRPr="0099416A" w:rsidRDefault="00211FC1" w:rsidP="00211FC1">
      <w:pPr>
        <w:pStyle w:val="Heading2"/>
      </w:pPr>
      <w:bookmarkStart w:id="238" w:name="_Toc494532699"/>
      <w:r w:rsidRPr="0099416A">
        <w:t>User Parameters</w:t>
      </w:r>
      <w:bookmarkEnd w:id="238"/>
    </w:p>
    <w:p w14:paraId="57C5AF29" w14:textId="77777777" w:rsidR="00211FC1" w:rsidRPr="0099416A" w:rsidRDefault="00211FC1" w:rsidP="00211FC1">
      <w:pPr>
        <w:pStyle w:val="Heading3"/>
      </w:pPr>
      <w:bookmarkStart w:id="239" w:name="_Toc494532700"/>
      <w:r w:rsidRPr="0099416A">
        <w:t>Input Parameters</w:t>
      </w:r>
      <w:bookmarkEnd w:id="239"/>
    </w:p>
    <w:p w14:paraId="55DD8B70" w14:textId="77777777" w:rsidR="00211FC1" w:rsidRPr="0099416A" w:rsidRDefault="00211FC1" w:rsidP="00211FC1">
      <w:r w:rsidRPr="0099416A">
        <w:t xml:space="preserve">The input parameters are values which are entered into the </w:t>
      </w:r>
      <w:r>
        <w:t>Solar Solution</w:t>
      </w:r>
      <w:r w:rsidRPr="0099416A">
        <w:t xml:space="preserve"> via the GUI. This allows an individualised assessment of every system to allow for unique differences. The input parameters </w:t>
      </w:r>
      <w:r>
        <w:t>are</w:t>
      </w:r>
      <w:r w:rsidRPr="0099416A">
        <w:t xml:space="preserve"> sub-divided into a basic and advanced option. This allows for a browsing user to check possibilities readily and for an evaluating customer to make serious decisions and commitments.</w:t>
      </w:r>
    </w:p>
    <w:p w14:paraId="2F3B35D5" w14:textId="77777777" w:rsidR="00211FC1" w:rsidRPr="0099416A" w:rsidRDefault="00211FC1" w:rsidP="00211FC1"/>
    <w:p w14:paraId="0D8D06AC" w14:textId="77777777" w:rsidR="00211FC1" w:rsidRPr="0099416A" w:rsidRDefault="00211FC1" w:rsidP="00211FC1">
      <w:r w:rsidRPr="0099416A">
        <w:t xml:space="preserve">The value which </w:t>
      </w:r>
      <w:r>
        <w:t>is</w:t>
      </w:r>
      <w:r w:rsidRPr="0099416A">
        <w:t xml:space="preserve"> input first is the area post code. This allows for the </w:t>
      </w:r>
      <w:r>
        <w:t>Solar Solution</w:t>
      </w:r>
      <w:r w:rsidRPr="0099416A">
        <w:t xml:space="preserve"> to check the average irradiance value. This has the second feature of checking tariff rates and the energy provider. The next input is the average daily kW</w:t>
      </w:r>
      <w:r>
        <w:t>hr</w:t>
      </w:r>
      <w:r w:rsidRPr="0099416A">
        <w:t xml:space="preserve"> or instead </w:t>
      </w:r>
      <w:r>
        <w:t xml:space="preserve">a quarterly bill </w:t>
      </w:r>
      <w:r w:rsidRPr="0099416A">
        <w:t xml:space="preserve"> can be input. This average </w:t>
      </w:r>
      <w:r>
        <w:t>was</w:t>
      </w:r>
      <w:r w:rsidRPr="0099416A">
        <w:t xml:space="preserve"> checked and </w:t>
      </w:r>
      <w:r>
        <w:t>if it was</w:t>
      </w:r>
      <w:r w:rsidRPr="0099416A">
        <w:t xml:space="preserve"> out of a certain tol</w:t>
      </w:r>
      <w:r>
        <w:t>erance an alarm is</w:t>
      </w:r>
      <w:r w:rsidRPr="0099416A">
        <w:t xml:space="preserve"> displayed</w:t>
      </w:r>
      <w:r>
        <w:t xml:space="preserve"> to</w:t>
      </w:r>
      <w:r w:rsidRPr="0099416A">
        <w:t xml:space="preserve"> the user. The next input is for the solar array; what size and price. The next inputs are roof pitch and orientation. If there are two arrays, there is an option for two arrays with two orientations. Other inputs include if there i</w:t>
      </w:r>
      <w:r>
        <w:t xml:space="preserve">s </w:t>
      </w:r>
      <w:r w:rsidRPr="0099416A">
        <w:t xml:space="preserve">any shading during the day and for how long. The next input is if battery storage is wanted; what size and cost. </w:t>
      </w:r>
    </w:p>
    <w:p w14:paraId="7645A33D" w14:textId="77777777" w:rsidR="00211FC1" w:rsidRPr="0099416A" w:rsidRDefault="00211FC1" w:rsidP="00211FC1"/>
    <w:p w14:paraId="6894422F" w14:textId="77777777" w:rsidR="00211FC1" w:rsidRPr="0099416A" w:rsidRDefault="00211FC1" w:rsidP="00211FC1">
      <w:r w:rsidRPr="0099416A">
        <w:t>The advanced input parameters are comprised of several different additional inputs and are described below. There is provision to allow for different tariff structures according to sub-circuit arrangement and peak demand. Other inputs inclu</w:t>
      </w:r>
      <w:r>
        <w:t>de: annual bill inflation, feed-</w:t>
      </w:r>
      <w:r w:rsidRPr="0099416A">
        <w:t>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1ABBFBFD" w14:textId="77777777" w:rsidR="00211FC1" w:rsidRPr="0099416A" w:rsidRDefault="00211FC1" w:rsidP="00211FC1">
      <w:pPr>
        <w:pStyle w:val="Heading3"/>
      </w:pPr>
      <w:bookmarkStart w:id="240" w:name="_Toc494532701"/>
      <w:r w:rsidRPr="0099416A">
        <w:t>Output Parameters</w:t>
      </w:r>
      <w:bookmarkEnd w:id="240"/>
    </w:p>
    <w:p w14:paraId="38BED681" w14:textId="77777777" w:rsidR="00211FC1" w:rsidRPr="0099416A" w:rsidRDefault="00211FC1" w:rsidP="00211FC1">
      <w:r w:rsidRPr="0099416A">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0C37D22E" w14:textId="77777777" w:rsidR="00211FC1" w:rsidRPr="0099416A" w:rsidRDefault="00211FC1" w:rsidP="00211FC1"/>
    <w:p w14:paraId="5486F4D8" w14:textId="77777777" w:rsidR="00211FC1" w:rsidRPr="0099416A" w:rsidRDefault="00211FC1" w:rsidP="00211FC1">
      <w:pPr>
        <w:pStyle w:val="Heading2"/>
      </w:pPr>
      <w:bookmarkStart w:id="241" w:name="_Toc494532702"/>
      <w:r w:rsidRPr="0099416A">
        <w:lastRenderedPageBreak/>
        <w:t>Production Calculations</w:t>
      </w:r>
      <w:bookmarkEnd w:id="241"/>
    </w:p>
    <w:p w14:paraId="586BDCE8" w14:textId="77777777" w:rsidR="00211FC1" w:rsidRPr="0099416A" w:rsidRDefault="00211FC1" w:rsidP="00211FC1">
      <w:pPr>
        <w:rPr>
          <w:lang w:eastAsia="en-GB"/>
        </w:rPr>
      </w:pPr>
      <w:r w:rsidRPr="0099416A">
        <w:t>This section focus</w:t>
      </w:r>
      <w:r>
        <w:t>es</w:t>
      </w:r>
      <w:r w:rsidRPr="0099416A">
        <w:t xml:space="preserve"> on the calculation of the production values associated with each installation. The methods which </w:t>
      </w:r>
      <w:r>
        <w:t>are</w:t>
      </w:r>
      <w:r w:rsidRPr="0099416A">
        <w:t xml:space="preserve"> used</w:t>
      </w:r>
      <w:r>
        <w:t xml:space="preserve"> in the ensuing sections</w:t>
      </w:r>
      <w:r w:rsidRPr="0099416A">
        <w:t xml:space="preserve"> are</w:t>
      </w:r>
      <w:r>
        <w:t xml:space="preserve"> based off the findings in the Literature Review and produce the most commonly used indicators for analysis.</w:t>
      </w:r>
      <w:r w:rsidRPr="0099416A">
        <w:t xml:space="preserve"> </w:t>
      </w:r>
    </w:p>
    <w:p w14:paraId="3D069356" w14:textId="77777777" w:rsidR="00211FC1" w:rsidRPr="0099416A" w:rsidRDefault="00211FC1" w:rsidP="00211FC1">
      <w:pPr>
        <w:pStyle w:val="Heading3"/>
      </w:pPr>
      <w:bookmarkStart w:id="242" w:name="_Toc494532703"/>
      <w:r w:rsidRPr="0099416A">
        <w:t>Linear Tilt Approximation</w:t>
      </w:r>
      <w:bookmarkEnd w:id="242"/>
    </w:p>
    <w:p w14:paraId="404F2907" w14:textId="77777777" w:rsidR="00211FC1" w:rsidRPr="0099416A" w:rsidRDefault="00211FC1" w:rsidP="00211FC1">
      <w:pPr>
        <w:rPr>
          <w:lang w:eastAsia="en-US"/>
        </w:rPr>
      </w:pPr>
      <w:r w:rsidRPr="0099416A">
        <w:rPr>
          <w:lang w:eastAsia="en-US"/>
        </w:rPr>
        <w:t xml:space="preserve">The data from NASA held the values for PSH at different tilt angles. The </w:t>
      </w:r>
      <w:r>
        <w:t>Solar Solution</w:t>
      </w:r>
      <w:r w:rsidRPr="0099416A">
        <w:t xml:space="preserve"> </w:t>
      </w:r>
      <w:r w:rsidRPr="0099416A">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7E5C2C4" w14:textId="77777777" w:rsidR="00211FC1" w:rsidRPr="0099416A" w:rsidRDefault="00211FC1" w:rsidP="00211FC1">
      <w:pPr>
        <w:pStyle w:val="Heading3"/>
      </w:pPr>
      <w:bookmarkStart w:id="243" w:name="_Toc494532704"/>
      <w:r w:rsidRPr="0099416A">
        <w:t>kW</w:t>
      </w:r>
      <w:r>
        <w:t>hr</w:t>
      </w:r>
      <w:r w:rsidRPr="0099416A">
        <w:t xml:space="preserve"> Production</w:t>
      </w:r>
      <w:bookmarkEnd w:id="243"/>
    </w:p>
    <w:p w14:paraId="046DAF26" w14:textId="77777777" w:rsidR="00211FC1" w:rsidRPr="0099416A" w:rsidRDefault="00211FC1" w:rsidP="00211FC1">
      <w:pPr>
        <w:rPr>
          <w:lang w:eastAsia="en-US"/>
        </w:rPr>
      </w:pPr>
      <w:r>
        <w:rPr>
          <w:lang w:eastAsia="en-US"/>
        </w:rPr>
        <w:t>The kWhr</w:t>
      </w:r>
      <w:r w:rsidRPr="0099416A">
        <w:rPr>
          <w:lang w:eastAsia="en-US"/>
        </w:rPr>
        <w:t xml:space="preserve"> production of the system was found using the equation from the </w:t>
      </w:r>
      <w:r>
        <w:rPr>
          <w:lang w:eastAsia="en-US"/>
        </w:rPr>
        <w:t>Literature Review</w:t>
      </w:r>
      <w:r w:rsidRPr="0099416A">
        <w:rPr>
          <w:lang w:eastAsia="en-US"/>
        </w:rPr>
        <w:t xml:space="preserve"> and the PSH which was indexed from NASA data. The production ratio was input from the user and the recommend values are stated in the </w:t>
      </w:r>
      <w:r>
        <w:rPr>
          <w:lang w:eastAsia="en-US"/>
        </w:rPr>
        <w:t>Literature Review</w:t>
      </w:r>
      <w:r w:rsidRPr="0099416A">
        <w:rPr>
          <w:lang w:eastAsia="en-US"/>
        </w:rPr>
        <w:t xml:space="preserve">. The value of 0.85 was used in the </w:t>
      </w:r>
      <w:r>
        <w:t>Solar Solution</w:t>
      </w:r>
      <w:r w:rsidRPr="0099416A">
        <w:rPr>
          <w:lang w:eastAsia="en-US"/>
        </w:rPr>
        <w:t xml:space="preserve"> and will be justified later in the Discussion. </w:t>
      </w:r>
    </w:p>
    <w:p w14:paraId="7EE50564" w14:textId="77777777" w:rsidR="00211FC1" w:rsidRPr="0099416A" w:rsidRDefault="00211FC1" w:rsidP="00211FC1">
      <w:pPr>
        <w:rPr>
          <w:lang w:eastAsia="en-US"/>
        </w:rPr>
      </w:pPr>
    </w:p>
    <w:p w14:paraId="330CBD32" w14:textId="77777777" w:rsidR="00211FC1" w:rsidRPr="0099416A" w:rsidRDefault="00211FC1" w:rsidP="00211FC1">
      <w:pPr>
        <w:pStyle w:val="Heading2"/>
      </w:pPr>
      <w:bookmarkStart w:id="244" w:name="_Toc494532705"/>
      <w:r w:rsidRPr="0099416A">
        <w:t>Risk Assessment</w:t>
      </w:r>
      <w:bookmarkEnd w:id="244"/>
    </w:p>
    <w:p w14:paraId="0AC3085A" w14:textId="77777777" w:rsidR="00211FC1" w:rsidRPr="0099416A" w:rsidRDefault="00211FC1" w:rsidP="00211FC1">
      <w:r w:rsidRPr="0099416A">
        <w:t xml:space="preserve">The risk assessment </w:t>
      </w:r>
      <w:r>
        <w:t xml:space="preserve">(Appendix B) </w:t>
      </w:r>
      <w:r w:rsidRPr="0099416A">
        <w:t>was completed as per the JCU procedure on the website. It is attached and all possible risks associated with the project we considered. The signed a</w:t>
      </w:r>
      <w:r>
        <w:t>pproved form is attached in Appendix C</w:t>
      </w:r>
      <w:r w:rsidRPr="0099416A">
        <w:t>.</w:t>
      </w:r>
    </w:p>
    <w:p w14:paraId="7724085C" w14:textId="77777777" w:rsidR="00211FC1" w:rsidRPr="0099416A" w:rsidRDefault="00211FC1" w:rsidP="00211FC1"/>
    <w:p w14:paraId="3C619CF2" w14:textId="77777777" w:rsidR="00211FC1" w:rsidRPr="0099416A" w:rsidRDefault="00211FC1" w:rsidP="00211FC1">
      <w:pPr>
        <w:pStyle w:val="Heading2"/>
      </w:pPr>
      <w:bookmarkStart w:id="245" w:name="_Toc494532706"/>
      <w:r w:rsidRPr="0099416A">
        <w:t>Project Funding</w:t>
      </w:r>
      <w:bookmarkEnd w:id="245"/>
    </w:p>
    <w:p w14:paraId="07CEBC92" w14:textId="77777777" w:rsidR="00211FC1" w:rsidRPr="0099416A" w:rsidRDefault="00211FC1" w:rsidP="00211FC1">
      <w:r w:rsidRPr="0099416A">
        <w:t xml:space="preserve">The project is limited in its allowable budget and scope for the works of testing and were downgraded to comply with budget </w:t>
      </w:r>
      <w:r>
        <w:t>constraints</w:t>
      </w:r>
      <w:r w:rsidRPr="0099416A">
        <w:t>. The primary costs of the project are with licenses for the computer software. The MATLAB Student Version was $115 AUD. Functions such as the “IRR” function were not included in the MATLAB Student Version. The cost of the added tool box was $35 AUD.</w:t>
      </w:r>
    </w:p>
    <w:p w14:paraId="2124D98C" w14:textId="77777777" w:rsidR="00211FC1" w:rsidRPr="0099416A" w:rsidRDefault="00211FC1" w:rsidP="00211FC1"/>
    <w:p w14:paraId="1DBAA5A8" w14:textId="77777777" w:rsidR="00211FC1" w:rsidRPr="0099416A" w:rsidRDefault="00211FC1" w:rsidP="00211FC1">
      <w:pPr>
        <w:pStyle w:val="Heading2"/>
      </w:pPr>
      <w:bookmarkStart w:id="246" w:name="_Toc494532707"/>
      <w:r w:rsidRPr="0099416A">
        <w:t>Gantt Chart</w:t>
      </w:r>
      <w:bookmarkEnd w:id="246"/>
    </w:p>
    <w:p w14:paraId="1C71D0AF" w14:textId="77777777" w:rsidR="00211FC1" w:rsidRPr="0099416A" w:rsidRDefault="00211FC1" w:rsidP="00211FC1">
      <w:r w:rsidRPr="0099416A">
        <w:t>The Gantt chart was created to give</w:t>
      </w:r>
      <w:r>
        <w:t xml:space="preserve"> an</w:t>
      </w:r>
      <w:r w:rsidRPr="0099416A">
        <w:t xml:space="preserve"> overview and scope for the works. Milestones were marked to ensure adequate progress was being achieved. The Gantt</w:t>
      </w:r>
      <w:r>
        <w:t xml:space="preserve"> chart is attached in Appendix A</w:t>
      </w:r>
      <w:r w:rsidRPr="0099416A">
        <w:t xml:space="preserve"> and was reviewed thro</w:t>
      </w:r>
      <w:r>
        <w:t>ughout the project lifetim</w:t>
      </w:r>
      <w:r w:rsidRPr="0099416A">
        <w:t xml:space="preserve">e. </w:t>
      </w:r>
    </w:p>
    <w:p w14:paraId="555F9B52" w14:textId="77777777" w:rsidR="00211FC1" w:rsidRPr="0099416A" w:rsidRDefault="00211FC1" w:rsidP="00211FC1">
      <w:pPr>
        <w:rPr>
          <w:lang w:eastAsia="en-US"/>
        </w:rPr>
      </w:pPr>
    </w:p>
    <w:p w14:paraId="4FD67925" w14:textId="77777777" w:rsidR="00211FC1" w:rsidRPr="0099416A" w:rsidRDefault="00211FC1" w:rsidP="00211FC1">
      <w:pPr>
        <w:pStyle w:val="Heading2"/>
      </w:pPr>
      <w:bookmarkStart w:id="247" w:name="_Toc494532708"/>
      <w:r w:rsidRPr="0099416A">
        <w:lastRenderedPageBreak/>
        <w:t>Economic Calculations</w:t>
      </w:r>
      <w:bookmarkEnd w:id="247"/>
    </w:p>
    <w:p w14:paraId="71F270E8" w14:textId="77777777" w:rsidR="00211FC1" w:rsidRPr="0099416A" w:rsidRDefault="00211FC1" w:rsidP="00211FC1">
      <w:r w:rsidRPr="0099416A">
        <mc:AlternateContent>
          <mc:Choice Requires="wpg">
            <w:drawing>
              <wp:anchor distT="0" distB="0" distL="114300" distR="114300" simplePos="0" relativeHeight="251679744" behindDoc="0" locked="0" layoutInCell="1" allowOverlap="1" wp14:anchorId="36BE9195" wp14:editId="47E3CD1B">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66"/>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282E32CF" w14:textId="77777777" w:rsidR="00211FC1" w:rsidRPr="00B300B9" w:rsidRDefault="00211FC1" w:rsidP="00211FC1">
                              <w:pPr>
                                <w:pStyle w:val="Caption"/>
                                <w:rPr>
                                  <w:szCs w:val="24"/>
                                </w:rPr>
                              </w:pPr>
                              <w:bookmarkStart w:id="248" w:name="_Toc494553814"/>
                              <w:bookmarkStart w:id="249" w:name="_Ref494558402"/>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49"/>
                              <w:r w:rsidRPr="00F20881">
                                <w:rPr>
                                  <w:highlight w:val="yellow"/>
                                </w:rPr>
                                <w:t xml:space="preserve"> - Me</w:t>
                              </w:r>
                              <w:r>
                                <w:t>rits and Limitations of Economic Tools for Calculation of LCC [76]</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BE9195" id="Group 7259" o:spid="_x0000_s1156" style="position:absolute;left:0;text-align:left;margin-left:-14.4pt;margin-top:110.25pt;width:478.9pt;height:366.8pt;z-index:251679744;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67"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282E32CF" w14:textId="77777777" w:rsidR="00211FC1" w:rsidRPr="00B300B9" w:rsidRDefault="00211FC1" w:rsidP="00211FC1">
                        <w:pPr>
                          <w:pStyle w:val="Caption"/>
                          <w:rPr>
                            <w:szCs w:val="24"/>
                          </w:rPr>
                        </w:pPr>
                        <w:bookmarkStart w:id="250" w:name="_Toc494553814"/>
                        <w:bookmarkStart w:id="251" w:name="_Ref494558402"/>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51"/>
                        <w:r w:rsidRPr="00F20881">
                          <w:rPr>
                            <w:highlight w:val="yellow"/>
                          </w:rPr>
                          <w:t xml:space="preserve"> - Me</w:t>
                        </w:r>
                        <w:r>
                          <w:t>rits and Limitations of Economic Tools for Calculation of LCC [76]</w:t>
                        </w:r>
                        <w:bookmarkEnd w:id="250"/>
                      </w:p>
                    </w:txbxContent>
                  </v:textbox>
                </v:shape>
                <w10:wrap type="square"/>
              </v:group>
            </w:pict>
          </mc:Fallback>
        </mc:AlternateContent>
      </w:r>
      <w:r w:rsidRPr="0099416A">
        <w:t xml:space="preserve">This section will focus on the methods </w:t>
      </w:r>
      <w:r>
        <w:t xml:space="preserve">used </w:t>
      </w:r>
      <w:r w:rsidRPr="0099416A">
        <w:t xml:space="preserve">to predict the financial outcomes associated with each installation. The methods used are the most common indicators to determine profitability and are: </w:t>
      </w:r>
      <w:r>
        <w:t xml:space="preserve">Present Value (PV), </w:t>
      </w:r>
      <w:r w:rsidRPr="0099416A">
        <w:t>Net Present Value (NPV), Life Cycle Cost (LCC), Annualised Life Cycle Cost (ALCC), Internal Rate of Return (IRR), Annual Payment (ANN-PMT), Electricity Price (EP)</w:t>
      </w:r>
      <w:r>
        <w:t>, Simple Payback (SPB)</w:t>
      </w:r>
      <w:r w:rsidRPr="0099416A">
        <w:t xml:space="preserve"> and Benefit to Cost Ratio (B/C) </w:t>
      </w:r>
      <w:r w:rsidRPr="0099416A">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99416A">
        <w:instrText xml:space="preserve"> ADDIN EN.CITE </w:instrText>
      </w:r>
      <w:r w:rsidRPr="0099416A">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99416A">
        <w:instrText xml:space="preserve"> ADDIN EN.CITE.DATA </w:instrText>
      </w:r>
      <w:r w:rsidRPr="0099416A">
        <w:fldChar w:fldCharType="end"/>
      </w:r>
      <w:r w:rsidRPr="0099416A">
        <w:fldChar w:fldCharType="separate"/>
      </w:r>
      <w:r w:rsidRPr="0099416A">
        <w:t>[</w:t>
      </w:r>
      <w:hyperlink w:anchor="_ENREF_89" w:tooltip="Castillo-Cagigal, 2011 #93" w:history="1">
        <w:r w:rsidRPr="0099416A">
          <w:t>89</w:t>
        </w:r>
      </w:hyperlink>
      <w:r w:rsidRPr="0099416A">
        <w:t xml:space="preserve">, </w:t>
      </w:r>
      <w:hyperlink w:anchor="_ENREF_105" w:tooltip="Rodrigues, 2016 #108" w:history="1">
        <w:r w:rsidRPr="0099416A">
          <w:t>105</w:t>
        </w:r>
      </w:hyperlink>
      <w:r w:rsidRPr="0099416A">
        <w:t>]</w:t>
      </w:r>
      <w:r w:rsidRPr="0099416A">
        <w:fldChar w:fldCharType="end"/>
      </w:r>
      <w:r w:rsidRPr="0099416A">
        <w:t>. Abdul summarised the merits and limitations of the economic tools in</w:t>
      </w:r>
      <w:r>
        <w:t xml:space="preserve"> </w:t>
      </w:r>
      <w:r w:rsidRPr="00F20881">
        <w:fldChar w:fldCharType="begin"/>
      </w:r>
      <w:r w:rsidRPr="00F20881">
        <w:instrText xml:space="preserve"> REF _Ref494558402 \h </w:instrText>
      </w:r>
      <w:r w:rsidRPr="00F20881">
        <w:instrText xml:space="preserve"> \* MERGEFORMAT </w:instrText>
      </w:r>
      <w:r w:rsidRPr="00F20881">
        <w:fldChar w:fldCharType="separate"/>
      </w:r>
      <w:r w:rsidRPr="00F20881">
        <w:t xml:space="preserve">Table </w:t>
      </w:r>
      <w:r w:rsidRPr="00F20881">
        <w:rPr>
          <w:noProof/>
        </w:rPr>
        <w:t>3</w:t>
      </w:r>
      <w:r w:rsidRPr="00F20881">
        <w:noBreakHyphen/>
      </w:r>
      <w:r w:rsidRPr="00F20881">
        <w:rPr>
          <w:noProof/>
        </w:rPr>
        <w:t>1</w:t>
      </w:r>
      <w:r w:rsidRPr="00F20881">
        <w:fldChar w:fldCharType="end"/>
      </w:r>
      <w:r w:rsidRPr="0099416A">
        <w:t>.</w:t>
      </w:r>
    </w:p>
    <w:p w14:paraId="7CE266C5" w14:textId="77777777" w:rsidR="00211FC1" w:rsidRPr="0099416A" w:rsidRDefault="00211FC1" w:rsidP="00211FC1">
      <w:r w:rsidRPr="0099416A">
        <w:t>.</w:t>
      </w:r>
    </w:p>
    <w:p w14:paraId="148D8263" w14:textId="77777777" w:rsidR="00211FC1" w:rsidRPr="0099416A" w:rsidRDefault="00211FC1" w:rsidP="00211FC1"/>
    <w:p w14:paraId="13CFDC52" w14:textId="77777777" w:rsidR="00211FC1" w:rsidRPr="0099416A" w:rsidRDefault="00211FC1" w:rsidP="00211FC1"/>
    <w:p w14:paraId="2843ECCA" w14:textId="77777777" w:rsidR="00211FC1" w:rsidRPr="0099416A" w:rsidRDefault="00211FC1" w:rsidP="00211FC1"/>
    <w:p w14:paraId="50DFC14C" w14:textId="77777777" w:rsidR="00211FC1" w:rsidRPr="0099416A" w:rsidRDefault="00211FC1" w:rsidP="00211FC1"/>
    <w:p w14:paraId="33075820" w14:textId="77777777" w:rsidR="00211FC1" w:rsidRPr="0099416A" w:rsidRDefault="00211FC1" w:rsidP="00211FC1"/>
    <w:p w14:paraId="3BCCA375" w14:textId="77777777" w:rsidR="00211FC1" w:rsidRPr="0099416A" w:rsidRDefault="00211FC1" w:rsidP="00211FC1"/>
    <w:p w14:paraId="34A7A58F" w14:textId="77777777" w:rsidR="00211FC1" w:rsidRPr="0099416A" w:rsidRDefault="00211FC1" w:rsidP="00211FC1"/>
    <w:p w14:paraId="1E872190" w14:textId="77777777" w:rsidR="00211FC1" w:rsidRPr="0099416A" w:rsidRDefault="00211FC1" w:rsidP="00211FC1"/>
    <w:p w14:paraId="411F5725" w14:textId="77777777" w:rsidR="00211FC1" w:rsidRPr="0099416A" w:rsidRDefault="00211FC1" w:rsidP="00211FC1"/>
    <w:p w14:paraId="6A5F0B5E" w14:textId="77777777" w:rsidR="00211FC1" w:rsidRPr="0099416A" w:rsidRDefault="00211FC1" w:rsidP="00211FC1"/>
    <w:p w14:paraId="5B4408B0" w14:textId="77777777" w:rsidR="00211FC1" w:rsidRPr="0099416A" w:rsidRDefault="00211FC1" w:rsidP="00211FC1"/>
    <w:p w14:paraId="5C0E2539" w14:textId="77777777" w:rsidR="00211FC1" w:rsidRPr="0099416A" w:rsidRDefault="00211FC1" w:rsidP="00211FC1">
      <w:pPr>
        <w:pStyle w:val="Heading3"/>
      </w:pPr>
      <w:bookmarkStart w:id="252" w:name="_Toc494532709"/>
      <w:bookmarkStart w:id="253" w:name="_Toc181583"/>
      <w:r w:rsidRPr="0099416A">
        <w:lastRenderedPageBreak/>
        <w:t>Life Cycle Costing</w:t>
      </w:r>
      <w:bookmarkEnd w:id="252"/>
      <w:r w:rsidRPr="0099416A">
        <w:t xml:space="preserve"> </w:t>
      </w:r>
      <w:bookmarkEnd w:id="253"/>
    </w:p>
    <w:p w14:paraId="25B6DB05" w14:textId="77777777" w:rsidR="00211FC1" w:rsidRPr="0099416A" w:rsidRDefault="00211FC1" w:rsidP="00211FC1">
      <w:pPr>
        <w:rPr>
          <w:lang w:eastAsia="en-GB"/>
        </w:rPr>
      </w:pPr>
      <w:bookmarkStart w:id="254" w:name="_Hlk492805223"/>
      <w:r w:rsidRPr="0099416A">
        <w:t xml:space="preserve">The </w:t>
      </w:r>
      <w:r>
        <w:t>LCC</w:t>
      </w:r>
      <w:r w:rsidRPr="0099416A">
        <w:t xml:space="preserve"> is a sensible means for evaluating all the costs or total cost of a system over its associated lifetime and purchasing options. It is an important tool for ranking and selecting between alternative investments. </w:t>
      </w:r>
      <w:r>
        <w:t>It is</w:t>
      </w:r>
      <w:r w:rsidRPr="0099416A">
        <w:t xml:space="preserve"> the sum of all the net present worth </w:t>
      </w:r>
      <w:r w:rsidRPr="0099416A">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99416A">
        <w:instrText xml:space="preserve"> ADDIN EN.CITE </w:instrText>
      </w:r>
      <w:r w:rsidRPr="0099416A">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99416A">
        <w:instrText xml:space="preserve"> ADDIN EN.CITE.DATA </w:instrText>
      </w:r>
      <w:r w:rsidRPr="0099416A">
        <w:fldChar w:fldCharType="end"/>
      </w:r>
      <w:r w:rsidRPr="0099416A">
        <w:fldChar w:fldCharType="separate"/>
      </w:r>
      <w:r w:rsidRPr="0099416A">
        <w:t>[</w:t>
      </w:r>
      <w:hyperlink w:anchor="_ENREF_27" w:tooltip="Güney, 2009 #92" w:history="1">
        <w:r w:rsidRPr="0099416A">
          <w:t>27</w:t>
        </w:r>
      </w:hyperlink>
      <w:r w:rsidRPr="0099416A">
        <w:t xml:space="preserve">, </w:t>
      </w:r>
      <w:hyperlink w:anchor="_ENREF_106" w:tooltip="Jakhrani, 2012 #107" w:history="1">
        <w:r w:rsidRPr="0099416A">
          <w:t>106</w:t>
        </w:r>
      </w:hyperlink>
      <w:r w:rsidRPr="0099416A">
        <w:t xml:space="preserve">, </w:t>
      </w:r>
      <w:hyperlink w:anchor="_ENREF_107" w:tooltip="Jakhrani, 2012 #103" w:history="1">
        <w:r w:rsidRPr="0099416A">
          <w:t>107</w:t>
        </w:r>
      </w:hyperlink>
      <w:r w:rsidRPr="0099416A">
        <w:t>]</w:t>
      </w:r>
      <w:r w:rsidRPr="0099416A">
        <w:fldChar w:fldCharType="end"/>
      </w:r>
      <w:r w:rsidRPr="0099416A">
        <w:t xml:space="preserve">. </w:t>
      </w:r>
      <w:r w:rsidRPr="0099416A">
        <w:rPr>
          <w:lang w:eastAsia="en-GB"/>
        </w:rPr>
        <w:t xml:space="preserve">All </w:t>
      </w:r>
      <w:r w:rsidRPr="0099416A">
        <w:t>types of projected costs such as maintenance, repair, operation, replacements and residual value are discounted to their present value for LCC of the project.</w:t>
      </w:r>
      <w:r>
        <w:t xml:space="preserve"> The initial cost</w:t>
      </w:r>
      <w:r w:rsidRPr="0099416A">
        <w:rPr>
          <w:rFonts w:eastAsia="SymbolMT"/>
        </w:rPr>
        <w:t xml:space="preserve"> </w:t>
      </w:r>
      <w:r w:rsidRPr="0099416A">
        <w:t xml:space="preserve">of the system consists of the individual component prices such as PV panels, inverter, batteries, electronic control and battery charger, the cost of civil work, installation. Operation and maintenance cost includes taxes, insurance, maintenance, recurring costs, etc. </w:t>
      </w:r>
      <w:r>
        <w:t>The LCC is determined by:</w:t>
      </w:r>
    </w:p>
    <w:bookmarkEnd w:id="254"/>
    <w:p w14:paraId="72FD0416" w14:textId="77777777" w:rsidR="00211FC1" w:rsidRPr="0099416A" w:rsidRDefault="00211FC1" w:rsidP="00211FC1"/>
    <w:p w14:paraId="6F92C5D0" w14:textId="77777777" w:rsidR="00211FC1" w:rsidRPr="0099416A" w:rsidRDefault="00211FC1" w:rsidP="00211FC1">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99416A">
        <w:t xml:space="preserve"> </w:t>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w:t>
      </w:r>
      <w:r w:rsidRPr="0099416A">
        <w:rPr>
          <w:rStyle w:val="EquationsChar"/>
          <w:rFonts w:eastAsia="TimesNewRoman"/>
          <w:i w:val="0"/>
        </w:rPr>
        <w:fldChar w:fldCharType="end"/>
      </w:r>
      <w:r w:rsidRPr="0099416A">
        <w:rPr>
          <w:rStyle w:val="EquationsChar"/>
          <w:rFonts w:eastAsia="TimesNewRoman"/>
          <w:i w:val="0"/>
        </w:rPr>
        <w:t>)</w:t>
      </w:r>
    </w:p>
    <w:p w14:paraId="6CBBA649" w14:textId="77777777" w:rsidR="00211FC1" w:rsidRPr="0099416A" w:rsidRDefault="00211FC1" w:rsidP="00211FC1"/>
    <w:p w14:paraId="75E723BF" w14:textId="77777777" w:rsidR="00211FC1" w:rsidRPr="0099416A" w:rsidRDefault="00211FC1" w:rsidP="00211FC1">
      <w:r w:rsidRPr="0099416A">
        <w:t>Where:</w:t>
      </w:r>
    </w:p>
    <w:p w14:paraId="3F533F83" w14:textId="77777777" w:rsidR="00211FC1" w:rsidRPr="0099416A" w:rsidRDefault="00211FC1" w:rsidP="00211FC1">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t xml:space="preserve"> – </w:t>
      </w:r>
      <w:r w:rsidRPr="0099416A">
        <w:t>initia</w:t>
      </w:r>
      <w:r>
        <w:t>l purchasing cost of equipment</w:t>
      </w:r>
    </w:p>
    <w:p w14:paraId="77B8586E" w14:textId="77777777" w:rsidR="00211FC1" w:rsidRPr="0099416A" w:rsidRDefault="00211FC1" w:rsidP="00211FC1">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t xml:space="preserve"> –</w:t>
      </w:r>
      <w:r w:rsidRPr="0099416A">
        <w:t xml:space="preserve"> installation cost</w:t>
      </w:r>
    </w:p>
    <w:p w14:paraId="76257DFA" w14:textId="77777777" w:rsidR="00211FC1" w:rsidRPr="0099416A" w:rsidRDefault="00211FC1" w:rsidP="00211FC1">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t xml:space="preserve"> –</w:t>
      </w:r>
      <w:r w:rsidRPr="0099416A">
        <w:t xml:space="preserve"> operation and maintenance cost</w:t>
      </w:r>
    </w:p>
    <w:p w14:paraId="175ED024" w14:textId="77777777" w:rsidR="00211FC1" w:rsidRPr="0099416A" w:rsidRDefault="00211FC1" w:rsidP="00211FC1">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t xml:space="preserve"> –</w:t>
      </w:r>
      <w:r w:rsidRPr="0099416A">
        <w:t xml:space="preserve"> replacement of system components cost</w:t>
      </w:r>
    </w:p>
    <w:p w14:paraId="2B63B358" w14:textId="77777777" w:rsidR="00211FC1" w:rsidRPr="0099416A" w:rsidRDefault="00211FC1" w:rsidP="00211FC1">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t xml:space="preserve"> –</w:t>
      </w:r>
      <w:r w:rsidRPr="0099416A">
        <w:t xml:space="preserve"> environment pollution mitigation and disposal cost of residues</w:t>
      </w:r>
    </w:p>
    <w:p w14:paraId="2AE40EA3" w14:textId="77777777" w:rsidR="00211FC1" w:rsidRPr="0099416A" w:rsidRDefault="00211FC1" w:rsidP="00211FC1">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t xml:space="preserve"> –</w:t>
      </w:r>
      <w:r w:rsidRPr="0099416A">
        <w:t xml:space="preserve"> salvage value of remaining materials</w:t>
      </w:r>
    </w:p>
    <w:p w14:paraId="0A124AA0" w14:textId="77777777" w:rsidR="00211FC1" w:rsidRPr="0099416A" w:rsidRDefault="00211FC1" w:rsidP="00211FC1">
      <w:pPr>
        <w:pStyle w:val="ListParagraph"/>
        <w:numPr>
          <w:ilvl w:val="0"/>
          <w:numId w:val="9"/>
        </w:numPr>
      </w:pPr>
      <m:oMath>
        <m:r>
          <w:rPr>
            <w:rFonts w:ascii="Cambria Math" w:hAnsi="Cambria Math" w:cs="Cambria Math"/>
          </w:rPr>
          <m:t>E</m:t>
        </m:r>
      </m:oMath>
      <w:r>
        <w:t xml:space="preserve"> –</w:t>
      </w:r>
      <w:r w:rsidRPr="0099416A">
        <w:t xml:space="preserve"> energy produced by the system</w:t>
      </w:r>
    </w:p>
    <w:p w14:paraId="7AC59392" w14:textId="77777777" w:rsidR="00211FC1" w:rsidRPr="0099416A" w:rsidRDefault="00211FC1" w:rsidP="00211FC1"/>
    <w:p w14:paraId="08BB31C4" w14:textId="77777777" w:rsidR="00211FC1" w:rsidRPr="0099416A" w:rsidRDefault="00211FC1" w:rsidP="00211FC1">
      <w:pPr>
        <w:rPr>
          <w:lang w:eastAsia="en-GB"/>
        </w:rPr>
      </w:pPr>
      <w:r w:rsidRPr="0099416A">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99416A">
        <w:rPr>
          <w:lang w:eastAsia="en-GB"/>
        </w:rPr>
        <w:t>the amount of interest that can be earned on the principal that is saved.</w:t>
      </w:r>
      <w:r w:rsidRPr="0099416A">
        <w:t xml:space="preserve"> The projected costs for an entire project</w:t>
      </w:r>
      <w:r>
        <w:t>’</w:t>
      </w:r>
      <w:r w:rsidRPr="0099416A">
        <w:t xml:space="preserve">s lifetime can be converted into a present worth value and evaluated. </w:t>
      </w:r>
      <w:r>
        <w:t xml:space="preserve">The present worth factor is shown in the formula </w:t>
      </w:r>
      <w:r w:rsidRPr="0099416A">
        <w:fldChar w:fldCharType="begin"/>
      </w:r>
      <w:r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99416A">
        <w:fldChar w:fldCharType="separate"/>
      </w:r>
      <w:r w:rsidRPr="0099416A">
        <w:t>[</w:t>
      </w:r>
      <w:hyperlink w:anchor="_ENREF_38" w:tooltip="Zahedi, 2013 #123" w:history="1">
        <w:r w:rsidRPr="0099416A">
          <w:t>38</w:t>
        </w:r>
      </w:hyperlink>
      <w:r w:rsidRPr="0099416A">
        <w:t>]</w:t>
      </w:r>
      <w:r w:rsidRPr="0099416A">
        <w:fldChar w:fldCharType="end"/>
      </w:r>
      <w:r>
        <w:t>:</w:t>
      </w:r>
    </w:p>
    <w:p w14:paraId="1070EB12" w14:textId="77777777" w:rsidR="00211FC1" w:rsidRPr="0099416A" w:rsidRDefault="00211FC1" w:rsidP="00211FC1">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99416A">
        <w:tab/>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2</w:t>
      </w:r>
      <w:r w:rsidRPr="0099416A">
        <w:rPr>
          <w:rStyle w:val="EquationsChar"/>
          <w:rFonts w:eastAsia="TimesNewRoman"/>
          <w:i w:val="0"/>
        </w:rPr>
        <w:fldChar w:fldCharType="end"/>
      </w:r>
      <w:r w:rsidRPr="0099416A">
        <w:rPr>
          <w:rStyle w:val="EquationsChar"/>
          <w:rFonts w:eastAsia="TimesNewRoman"/>
          <w:i w:val="0"/>
        </w:rPr>
        <w:t>)</w:t>
      </w:r>
    </w:p>
    <w:p w14:paraId="56F6D439" w14:textId="77777777" w:rsidR="00211FC1" w:rsidRPr="0099416A" w:rsidRDefault="00211FC1" w:rsidP="00211FC1">
      <w:r w:rsidRPr="0099416A">
        <w:t>Where:</w:t>
      </w:r>
    </w:p>
    <w:p w14:paraId="563881DF" w14:textId="77777777" w:rsidR="00211FC1" w:rsidRPr="0099416A" w:rsidRDefault="00211FC1" w:rsidP="00211FC1">
      <w:pPr>
        <w:pStyle w:val="Bullet"/>
        <w:rPr>
          <w:lang w:val="en-AU"/>
        </w:rPr>
      </w:pPr>
      <m:oMath>
        <m:r>
          <w:rPr>
            <w:rFonts w:ascii="Cambria Math" w:hAnsi="Cambria Math" w:cs="Cambria Math"/>
            <w:lang w:val="en-AU"/>
          </w:rPr>
          <m:t>x</m:t>
        </m:r>
      </m:oMath>
      <w:r w:rsidRPr="0099416A">
        <w:rPr>
          <w:lang w:val="en-AU"/>
        </w:rPr>
        <w:t xml:space="preserve"> –</w:t>
      </w:r>
      <w:r>
        <w:rPr>
          <w:lang w:val="en-AU"/>
        </w:rPr>
        <w:t xml:space="preserve"> </w:t>
      </w:r>
      <w:r w:rsidRPr="0099416A">
        <w:rPr>
          <w:lang w:val="en-AU"/>
        </w:rPr>
        <w:t xml:space="preserve">present worth factor </w:t>
      </w:r>
      <w:r>
        <w:rPr>
          <w:lang w:val="en-AU"/>
        </w:rPr>
        <w:t>(</w:t>
      </w:r>
      <w:r w:rsidRPr="0099416A">
        <w:rPr>
          <w:lang w:val="en-AU"/>
        </w:rPr>
        <w:t>a dimensionless quantity</w:t>
      </w:r>
      <w:r>
        <w:rPr>
          <w:lang w:val="en-AU"/>
        </w:rPr>
        <w:t>)</w:t>
      </w:r>
      <w:r w:rsidRPr="0099416A">
        <w:rPr>
          <w:lang w:val="en-AU"/>
        </w:rPr>
        <w:t xml:space="preserve"> </w:t>
      </w:r>
    </w:p>
    <w:p w14:paraId="50DB28D2" w14:textId="77777777" w:rsidR="00211FC1" w:rsidRPr="0099416A" w:rsidRDefault="00211FC1" w:rsidP="00211FC1">
      <w:pPr>
        <w:pStyle w:val="Bullet"/>
        <w:rPr>
          <w:lang w:val="en-AU"/>
        </w:rPr>
      </w:pPr>
      <m:oMath>
        <m:r>
          <w:rPr>
            <w:rFonts w:ascii="Cambria Math" w:hAnsi="Cambria Math" w:cs="Cambria Math"/>
            <w:lang w:val="en-AU"/>
          </w:rPr>
          <m:t>i</m:t>
        </m:r>
      </m:oMath>
      <w:r w:rsidRPr="0099416A">
        <w:rPr>
          <w:lang w:val="en-AU"/>
        </w:rPr>
        <w:t xml:space="preserve"> –</w:t>
      </w:r>
      <w:r>
        <w:rPr>
          <w:lang w:val="en-AU"/>
        </w:rPr>
        <w:t xml:space="preserve"> </w:t>
      </w:r>
      <w:r w:rsidRPr="0099416A">
        <w:rPr>
          <w:lang w:val="en-AU"/>
        </w:rPr>
        <w:t xml:space="preserve">inflation rate </w:t>
      </w:r>
    </w:p>
    <w:p w14:paraId="02B9CDD8" w14:textId="77777777" w:rsidR="00211FC1" w:rsidRPr="0099416A" w:rsidRDefault="00211FC1" w:rsidP="00211FC1">
      <w:pPr>
        <w:pStyle w:val="Bullet"/>
        <w:rPr>
          <w:lang w:val="en-AU"/>
        </w:rPr>
      </w:pPr>
      <m:oMath>
        <m:r>
          <w:rPr>
            <w:rFonts w:ascii="Cambria Math" w:hAnsi="Cambria Math" w:cs="Cambria Math"/>
            <w:lang w:val="en-AU"/>
          </w:rPr>
          <m:t>d</m:t>
        </m:r>
      </m:oMath>
      <w:r w:rsidRPr="0099416A">
        <w:rPr>
          <w:lang w:val="en-AU"/>
        </w:rPr>
        <w:t xml:space="preserve"> –</w:t>
      </w:r>
      <w:r>
        <w:rPr>
          <w:lang w:val="en-AU"/>
        </w:rPr>
        <w:t xml:space="preserve"> </w:t>
      </w:r>
      <w:r w:rsidRPr="0099416A">
        <w:rPr>
          <w:lang w:val="en-AU"/>
        </w:rPr>
        <w:t xml:space="preserve">discount rate </w:t>
      </w:r>
    </w:p>
    <w:p w14:paraId="2D1A8ADF" w14:textId="77777777" w:rsidR="00211FC1" w:rsidRPr="0099416A" w:rsidRDefault="00211FC1" w:rsidP="00211FC1"/>
    <w:p w14:paraId="6E4E57B7" w14:textId="77777777" w:rsidR="00211FC1" w:rsidRPr="0099416A" w:rsidRDefault="00211FC1" w:rsidP="00211FC1">
      <w:r w:rsidRPr="0099416A">
        <w:t>We can now calculate the present worth for costs at the beginning of the year and at the end of the year. Costs at the end of the year are usually for maintenance and operation. There are two present worth factors which are used to help calculate the cos</w:t>
      </w:r>
      <w:r>
        <w:t>t of a project. These are shown</w:t>
      </w:r>
      <w:r w:rsidRPr="0099416A">
        <w:t xml:space="preserve"> </w:t>
      </w:r>
      <w:r w:rsidRPr="0099416A">
        <w:fldChar w:fldCharType="begin"/>
      </w:r>
      <w:r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99416A">
        <w:fldChar w:fldCharType="separate"/>
      </w:r>
      <w:r w:rsidRPr="0099416A">
        <w:t>[</w:t>
      </w:r>
      <w:hyperlink w:anchor="_ENREF_38" w:tooltip="Zahedi, 2013 #123" w:history="1">
        <w:r w:rsidRPr="0099416A">
          <w:t>38</w:t>
        </w:r>
      </w:hyperlink>
      <w:r w:rsidRPr="0099416A">
        <w:t>]</w:t>
      </w:r>
      <w:r w:rsidRPr="0099416A">
        <w:fldChar w:fldCharType="end"/>
      </w:r>
      <w:r w:rsidRPr="0099416A">
        <w:t xml:space="preserve">: </w:t>
      </w:r>
    </w:p>
    <w:p w14:paraId="4E87FBFE" w14:textId="77777777" w:rsidR="00211FC1" w:rsidRPr="0099416A" w:rsidRDefault="00211FC1" w:rsidP="00211FC1">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99416A">
        <w:tab/>
      </w:r>
      <w:r w:rsidRPr="0099416A">
        <w:tab/>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t>)</w:t>
      </w:r>
    </w:p>
    <w:p w14:paraId="51DB2A7F" w14:textId="77777777" w:rsidR="00211FC1" w:rsidRPr="0099416A" w:rsidRDefault="00211FC1" w:rsidP="00211FC1">
      <w:pPr>
        <w:pStyle w:val="EquaText"/>
      </w:pPr>
    </w:p>
    <w:p w14:paraId="5FFA2134" w14:textId="77777777" w:rsidR="00211FC1" w:rsidRPr="0099416A" w:rsidRDefault="00211FC1" w:rsidP="00211FC1">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Pr="0099416A">
        <w:tab/>
        <w:t xml:space="preserve"> </w:t>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4</w:t>
      </w:r>
      <w:r w:rsidRPr="0099416A">
        <w:rPr>
          <w:rStyle w:val="EquationsChar"/>
          <w:rFonts w:eastAsia="TimesNewRoman"/>
          <w:i w:val="0"/>
        </w:rPr>
        <w:fldChar w:fldCharType="end"/>
      </w:r>
      <w:r w:rsidRPr="0099416A">
        <w:rPr>
          <w:rStyle w:val="EquationsChar"/>
          <w:rFonts w:eastAsia="TimesNewRoman"/>
          <w:i w:val="0"/>
        </w:rPr>
        <w:t>)</w:t>
      </w:r>
    </w:p>
    <w:p w14:paraId="19D8A448" w14:textId="77777777" w:rsidR="00211FC1" w:rsidRPr="0099416A" w:rsidRDefault="00211FC1" w:rsidP="00211FC1">
      <w:r w:rsidRPr="0099416A">
        <w:t>Where:</w:t>
      </w:r>
    </w:p>
    <w:p w14:paraId="27231036" w14:textId="77777777" w:rsidR="00211FC1" w:rsidRPr="0099416A" w:rsidRDefault="00211FC1" w:rsidP="00211FC1">
      <w:pPr>
        <w:pStyle w:val="Bullet"/>
        <w:rPr>
          <w:lang w:val="en-AU"/>
        </w:rPr>
      </w:pPr>
      <m:oMath>
        <m:r>
          <w:rPr>
            <w:rFonts w:ascii="Cambria Math" w:hAnsi="Cambria Math" w:cs="Cambria Math"/>
            <w:lang w:val="en-AU"/>
          </w:rPr>
          <m:t>n</m:t>
        </m:r>
      </m:oMath>
      <w:r w:rsidRPr="0099416A">
        <w:rPr>
          <w:lang w:val="en-AU"/>
        </w:rPr>
        <w:t xml:space="preserve"> –</w:t>
      </w:r>
      <w:r>
        <w:rPr>
          <w:lang w:val="en-AU"/>
        </w:rPr>
        <w:t xml:space="preserve"> </w:t>
      </w:r>
      <w:r w:rsidRPr="0099416A">
        <w:rPr>
          <w:lang w:val="en-AU"/>
        </w:rPr>
        <w:t xml:space="preserve">lifetime of the project </w:t>
      </w:r>
    </w:p>
    <w:p w14:paraId="0731A7FC" w14:textId="77777777" w:rsidR="00211FC1" w:rsidRPr="0099416A" w:rsidRDefault="00211FC1" w:rsidP="00211FC1">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cs="Cambria Math"/>
                <w:lang w:val="en-AU"/>
              </w:rPr>
              <m:t>a</m:t>
            </m:r>
          </m:sub>
        </m:sSub>
        <m:r>
          <w:rPr>
            <w:rFonts w:ascii="Cambria Math" w:hAnsi="Cambria Math"/>
            <w:lang w:val="en-AU"/>
          </w:rPr>
          <m:t xml:space="preserve"> </m:t>
        </m:r>
      </m:oMath>
      <w:r>
        <w:rPr>
          <w:lang w:val="en-AU"/>
        </w:rPr>
        <w:t xml:space="preserve">– </w:t>
      </w:r>
      <w:r w:rsidRPr="0099416A">
        <w:rPr>
          <w:lang w:val="en-AU"/>
        </w:rPr>
        <w:t xml:space="preserve">cumulative present worth factor at the start of the year </w:t>
      </w:r>
    </w:p>
    <w:p w14:paraId="17062326" w14:textId="77777777" w:rsidR="00211FC1" w:rsidRPr="0099416A" w:rsidRDefault="00211FC1" w:rsidP="00211FC1">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a1</m:t>
            </m:r>
          </m:sub>
        </m:sSub>
      </m:oMath>
      <w:r w:rsidRPr="0099416A">
        <w:rPr>
          <w:lang w:val="en-AU"/>
        </w:rPr>
        <w:t xml:space="preserve"> –</w:t>
      </w:r>
      <w:r>
        <w:rPr>
          <w:lang w:val="en-AU"/>
        </w:rPr>
        <w:t xml:space="preserve"> </w:t>
      </w:r>
      <w:r w:rsidRPr="0099416A">
        <w:rPr>
          <w:lang w:val="en-AU"/>
        </w:rPr>
        <w:t xml:space="preserve">present worth factor at the end of the year </w:t>
      </w:r>
    </w:p>
    <w:p w14:paraId="617F2FE9" w14:textId="77777777" w:rsidR="00211FC1" w:rsidRPr="0099416A" w:rsidRDefault="00211FC1" w:rsidP="00211FC1"/>
    <w:p w14:paraId="675DE5F1" w14:textId="77777777" w:rsidR="00211FC1" w:rsidRPr="0099416A" w:rsidRDefault="00211FC1" w:rsidP="00211FC1">
      <w:r w:rsidRPr="0099416A">
        <w:t xml:space="preserve">Using the two factors for present worth we can calculate the entire </w:t>
      </w:r>
      <w:r>
        <w:t>LCC</w:t>
      </w:r>
      <w:r w:rsidRPr="0099416A">
        <w:t xml:space="preserve"> for the project </w:t>
      </w:r>
      <w:r w:rsidRPr="0099416A">
        <w:fldChar w:fldCharType="begin"/>
      </w:r>
      <w:r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99416A">
        <w:fldChar w:fldCharType="separate"/>
      </w:r>
      <w:r w:rsidRPr="0099416A">
        <w:t>[</w:t>
      </w:r>
      <w:hyperlink w:anchor="_ENREF_38" w:tooltip="Zahedi, 2013 #123" w:history="1">
        <w:r w:rsidRPr="0099416A">
          <w:t>38</w:t>
        </w:r>
      </w:hyperlink>
      <w:r w:rsidRPr="0099416A">
        <w:t>]</w:t>
      </w:r>
      <w:r w:rsidRPr="0099416A">
        <w:fldChar w:fldCharType="end"/>
      </w:r>
      <w:r w:rsidRPr="0099416A">
        <w:t xml:space="preserve">: </w:t>
      </w:r>
    </w:p>
    <w:p w14:paraId="184B48C3" w14:textId="77777777" w:rsidR="00211FC1" w:rsidRPr="0099416A" w:rsidRDefault="00211FC1" w:rsidP="00211FC1">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99416A">
        <w:rPr>
          <w:rFonts w:eastAsia="TimesNewRoman"/>
        </w:rPr>
        <w:tab/>
      </w:r>
      <w:r w:rsidRPr="0099416A">
        <w:rPr>
          <w:rFonts w:eastAsia="TimesNewRoman"/>
        </w:rPr>
        <w:tab/>
      </w:r>
      <w:r w:rsidRPr="0099416A">
        <w:rPr>
          <w:rFonts w:eastAsia="TimesNewRoman"/>
        </w:rPr>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5</w:t>
      </w:r>
      <w:r w:rsidRPr="0099416A">
        <w:rPr>
          <w:rStyle w:val="EquationsChar"/>
          <w:rFonts w:eastAsia="TimesNewRoman"/>
          <w:i w:val="0"/>
        </w:rPr>
        <w:fldChar w:fldCharType="end"/>
      </w:r>
      <w:r w:rsidRPr="0099416A">
        <w:rPr>
          <w:rStyle w:val="EquationsChar"/>
          <w:rFonts w:eastAsia="TimesNewRoman"/>
          <w:i w:val="0"/>
        </w:rPr>
        <w:t>)</w:t>
      </w:r>
    </w:p>
    <w:p w14:paraId="1B331E22" w14:textId="77777777" w:rsidR="00211FC1" w:rsidRPr="0099416A" w:rsidRDefault="00211FC1" w:rsidP="00211FC1">
      <w:r w:rsidRPr="0099416A">
        <w:t>Where:</w:t>
      </w:r>
    </w:p>
    <w:p w14:paraId="1317C829" w14:textId="77777777" w:rsidR="00211FC1" w:rsidRPr="0099416A" w:rsidRDefault="00211FC1" w:rsidP="00211FC1">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n</m:t>
            </m:r>
          </m:sub>
        </m:sSub>
      </m:oMath>
      <w:r w:rsidRPr="0099416A">
        <w:rPr>
          <w:lang w:val="en-AU"/>
        </w:rPr>
        <w:t xml:space="preserve"> –</w:t>
      </w:r>
      <w:r>
        <w:rPr>
          <w:lang w:val="en-AU"/>
        </w:rPr>
        <w:t xml:space="preserve"> </w:t>
      </w:r>
      <w:r w:rsidRPr="0099416A">
        <w:rPr>
          <w:lang w:val="en-AU"/>
        </w:rPr>
        <w:t xml:space="preserve">expense occurred at the begginning of the year </w:t>
      </w:r>
    </w:p>
    <w:p w14:paraId="12667D27" w14:textId="77777777" w:rsidR="00211FC1" w:rsidRPr="0099416A" w:rsidRDefault="00211FC1" w:rsidP="00211FC1">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o</m:t>
            </m:r>
          </m:sub>
        </m:sSub>
      </m:oMath>
      <w:r w:rsidRPr="0099416A">
        <w:rPr>
          <w:lang w:val="en-AU"/>
        </w:rPr>
        <w:t xml:space="preserve"> –</w:t>
      </w:r>
      <w:r>
        <w:rPr>
          <w:lang w:val="en-AU"/>
        </w:rPr>
        <w:t xml:space="preserve"> </w:t>
      </w:r>
      <w:r w:rsidRPr="0099416A">
        <w:rPr>
          <w:lang w:val="en-AU"/>
        </w:rPr>
        <w:t>expense occurred at the end of the year</w:t>
      </w:r>
    </w:p>
    <w:p w14:paraId="00DBF3C0" w14:textId="77777777" w:rsidR="00211FC1" w:rsidRPr="0099416A" w:rsidRDefault="00211FC1" w:rsidP="00211FC1"/>
    <w:p w14:paraId="1122B12B" w14:textId="77777777" w:rsidR="00211FC1" w:rsidRPr="0099416A" w:rsidRDefault="00211FC1" w:rsidP="00211FC1">
      <w:pPr>
        <w:pStyle w:val="Heading3"/>
      </w:pPr>
      <w:bookmarkStart w:id="255" w:name="_Toc494532710"/>
      <w:r w:rsidRPr="0099416A">
        <w:t>Annualised Life Cycle Cost</w:t>
      </w:r>
      <w:bookmarkEnd w:id="255"/>
    </w:p>
    <w:p w14:paraId="7AF37CBC" w14:textId="77777777" w:rsidR="00211FC1" w:rsidRPr="0099416A" w:rsidRDefault="00211FC1" w:rsidP="00211FC1">
      <w:bookmarkStart w:id="256" w:name="_Hlk492805211"/>
      <w:r w:rsidRPr="0099416A">
        <w:t xml:space="preserve">The </w:t>
      </w:r>
      <w:r>
        <w:t>ALCC</w:t>
      </w:r>
      <w:r w:rsidRPr="0099416A">
        <w:t xml:space="preserve"> is useful for comparing two projects that do not have the same life span, making the LCC’s incomparable; so, a comparison on an annualised basis is necessary. The ALCC would be assumed to be simply</w:t>
      </w:r>
      <w:r>
        <w:t xml:space="preserve"> the LCC</w:t>
      </w:r>
      <w:r w:rsidRPr="0099416A">
        <w:t xml:space="preserve"> divided by the amount of years of the project. This is assuming an unchanging cost per year, which is not the case due to inflation and discount rates. Instead the ALCC is determined b</w:t>
      </w:r>
      <w:bookmarkEnd w:id="256"/>
      <w:r w:rsidRPr="0099416A">
        <w:t>y:</w:t>
      </w:r>
    </w:p>
    <w:p w14:paraId="6A0533E4" w14:textId="77777777" w:rsidR="00211FC1" w:rsidRPr="0099416A" w:rsidRDefault="00211FC1" w:rsidP="00211FC1">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99416A">
        <w:tab/>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6</w:t>
      </w:r>
      <w:r w:rsidRPr="0099416A">
        <w:rPr>
          <w:rStyle w:val="EquationsChar"/>
          <w:rFonts w:eastAsia="TimesNewRoman"/>
          <w:i w:val="0"/>
        </w:rPr>
        <w:fldChar w:fldCharType="end"/>
      </w:r>
      <w:r w:rsidRPr="0099416A">
        <w:rPr>
          <w:rStyle w:val="EquationsChar"/>
          <w:rFonts w:eastAsia="TimesNewRoman"/>
          <w:i w:val="0"/>
        </w:rPr>
        <w:t>)</w:t>
      </w:r>
    </w:p>
    <w:p w14:paraId="64A49029" w14:textId="77777777" w:rsidR="00211FC1" w:rsidRPr="0099416A" w:rsidRDefault="00211FC1" w:rsidP="00211FC1">
      <w:pPr>
        <w:pStyle w:val="Heading3"/>
      </w:pPr>
      <w:bookmarkStart w:id="257" w:name="_Toc494532711"/>
      <w:bookmarkStart w:id="258" w:name="_Hlk492806224"/>
      <w:r w:rsidRPr="0099416A">
        <w:t>Annual Payment</w:t>
      </w:r>
      <w:bookmarkEnd w:id="257"/>
    </w:p>
    <w:p w14:paraId="183B6909" w14:textId="77777777" w:rsidR="00211FC1" w:rsidRPr="0099416A" w:rsidRDefault="00211FC1" w:rsidP="00211FC1"/>
    <w:p w14:paraId="3A394693" w14:textId="77777777" w:rsidR="00211FC1" w:rsidRPr="0099416A" w:rsidRDefault="00211FC1" w:rsidP="00211FC1">
      <w:r>
        <w:t xml:space="preserve">The ANN-PMT is how much is paid back yearly on loaned money. </w:t>
      </w:r>
      <w:r w:rsidRPr="0099416A">
        <w:t xml:space="preserve">If the money for a project is borrowed then the mortgage rate will affect the amount to be repaid. The rate at which the money is borrowed from the bank has a significant effect on the annual cost. For the calculation of the </w:t>
      </w:r>
      <w:r>
        <w:t>ANN-PMT</w:t>
      </w:r>
      <w:r w:rsidRPr="0099416A">
        <w:t xml:space="preserve"> for a project </w:t>
      </w:r>
      <w:bookmarkEnd w:id="258"/>
      <w:r>
        <w:t>is determined by</w:t>
      </w:r>
      <w:r w:rsidRPr="0099416A">
        <w:t xml:space="preserve"> </w:t>
      </w:r>
      <w:r w:rsidRPr="0099416A">
        <w:fldChar w:fldCharType="begin"/>
      </w:r>
      <w:r w:rsidRPr="0099416A">
        <w:instrText xml:space="preserve"> ADDIN EN.CITE &lt;EndNote&gt;&lt;Cite&gt;&lt;Author&gt;Zahedi&lt;/Author&gt;&lt;Year&gt;2013&lt;/Year&gt;&lt;RecNum&gt;123&lt;/RecNum&gt;&lt;DisplayText&gt;[38, 10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99416A">
        <w:fldChar w:fldCharType="separate"/>
      </w:r>
      <w:r w:rsidRPr="0099416A">
        <w:t>[</w:t>
      </w:r>
      <w:hyperlink w:anchor="_ENREF_38" w:tooltip="Zahedi, 2013 #123" w:history="1">
        <w:r w:rsidRPr="0099416A">
          <w:t>38</w:t>
        </w:r>
      </w:hyperlink>
      <w:r w:rsidRPr="0099416A">
        <w:t xml:space="preserve">, </w:t>
      </w:r>
      <w:hyperlink w:anchor="_ENREF_108" w:tooltip="Zahedi,  #96" w:history="1">
        <w:r w:rsidRPr="0099416A">
          <w:t>108</w:t>
        </w:r>
      </w:hyperlink>
      <w:r w:rsidRPr="0099416A">
        <w:t>]</w:t>
      </w:r>
      <w:r w:rsidRPr="0099416A">
        <w:fldChar w:fldCharType="end"/>
      </w:r>
      <w:r w:rsidRPr="0099416A">
        <w:t xml:space="preserve">: </w:t>
      </w:r>
    </w:p>
    <w:p w14:paraId="42555A1B" w14:textId="77777777" w:rsidR="00211FC1" w:rsidRPr="0099416A" w:rsidRDefault="00211FC1" w:rsidP="00211FC1"/>
    <w:p w14:paraId="5F6E9C71" w14:textId="77777777" w:rsidR="00211FC1" w:rsidRPr="0099416A" w:rsidRDefault="00211FC1" w:rsidP="00211FC1">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7</w:t>
      </w:r>
      <w:r w:rsidRPr="0099416A">
        <w:rPr>
          <w:rStyle w:val="EquationsChar"/>
          <w:rFonts w:eastAsia="TimesNewRoman"/>
          <w:i w:val="0"/>
        </w:rPr>
        <w:fldChar w:fldCharType="end"/>
      </w:r>
      <w:r w:rsidRPr="0099416A">
        <w:rPr>
          <w:rStyle w:val="EquationsChar"/>
          <w:rFonts w:eastAsia="TimesNewRoman"/>
          <w:i w:val="0"/>
        </w:rPr>
        <w:t>)</w:t>
      </w:r>
    </w:p>
    <w:p w14:paraId="317484B3" w14:textId="77777777" w:rsidR="00211FC1" w:rsidRPr="0099416A" w:rsidRDefault="00211FC1" w:rsidP="00211FC1">
      <w:r w:rsidRPr="0099416A">
        <w:t>Where:</w:t>
      </w:r>
    </w:p>
    <w:p w14:paraId="5E13A536" w14:textId="77777777" w:rsidR="00211FC1" w:rsidRPr="0099416A" w:rsidRDefault="00211FC1" w:rsidP="00211FC1">
      <w:pPr>
        <w:pStyle w:val="Bullet"/>
        <w:rPr>
          <w:lang w:val="en-AU"/>
        </w:rPr>
      </w:pPr>
      <m:oMath>
        <m:r>
          <m:rPr>
            <m:sty m:val="p"/>
          </m:rPr>
          <w:rPr>
            <w:rFonts w:ascii="Cambria Math" w:hAnsi="Cambria Math" w:cs="Cambria Math"/>
            <w:lang w:val="en-AU"/>
          </w:rPr>
          <m:t>A</m:t>
        </m:r>
        <m:r>
          <w:rPr>
            <w:rFonts w:ascii="Cambria Math" w:hAnsi="Cambria Math"/>
            <w:lang w:val="en-AU"/>
          </w:rPr>
          <m:t>NNPMT</m:t>
        </m:r>
      </m:oMath>
      <w:r w:rsidRPr="0099416A">
        <w:rPr>
          <w:lang w:val="en-AU"/>
        </w:rPr>
        <w:t>–</w:t>
      </w:r>
      <w:r>
        <w:rPr>
          <w:lang w:val="en-AU"/>
        </w:rPr>
        <w:t xml:space="preserve"> </w:t>
      </w:r>
      <w:r w:rsidRPr="0099416A">
        <w:rPr>
          <w:lang w:val="en-AU"/>
        </w:rPr>
        <w:t xml:space="preserve">annual payment </w:t>
      </w:r>
    </w:p>
    <w:p w14:paraId="32B5EED2" w14:textId="77777777" w:rsidR="00211FC1" w:rsidRPr="0099416A" w:rsidRDefault="00211FC1" w:rsidP="00211FC1">
      <w:pPr>
        <w:pStyle w:val="Bullet"/>
        <w:rPr>
          <w:lang w:val="en-AU"/>
        </w:rPr>
      </w:pPr>
      <m:oMath>
        <m:r>
          <w:rPr>
            <w:rFonts w:ascii="Cambria Math" w:hAnsi="Cambria Math" w:cs="Cambria Math"/>
            <w:lang w:val="en-AU"/>
          </w:rPr>
          <w:lastRenderedPageBreak/>
          <m:t>j</m:t>
        </m:r>
      </m:oMath>
      <w:r w:rsidRPr="0099416A">
        <w:rPr>
          <w:lang w:val="en-AU"/>
        </w:rPr>
        <w:t xml:space="preserve"> –</w:t>
      </w:r>
      <w:r>
        <w:rPr>
          <w:lang w:val="en-AU"/>
        </w:rPr>
        <w:t xml:space="preserve"> </w:t>
      </w:r>
      <w:r w:rsidRPr="0099416A">
        <w:rPr>
          <w:lang w:val="en-AU"/>
        </w:rPr>
        <w:t>mortage rate set by the banking institution</w:t>
      </w:r>
    </w:p>
    <w:p w14:paraId="0897BED7" w14:textId="77777777" w:rsidR="00211FC1" w:rsidRPr="0099416A" w:rsidRDefault="00211FC1" w:rsidP="00211FC1"/>
    <w:p w14:paraId="4080FBB2" w14:textId="77777777" w:rsidR="00211FC1" w:rsidRPr="0099416A" w:rsidRDefault="00211FC1" w:rsidP="00211FC1">
      <w:bookmarkStart w:id="259" w:name="_Hlk492806353"/>
      <w:r w:rsidRPr="0099416A">
        <w:t xml:space="preserve">The electricity price can be calculated from the </w:t>
      </w:r>
      <w:r>
        <w:t>ANN-PMT</w:t>
      </w:r>
      <w:r w:rsidRPr="0099416A">
        <w:t xml:space="preserve"> and ALCC for a generating system. The calculation of the price for generation from a system is important to compare for viability of the project. To calculate the price of electricity two formulas </w:t>
      </w:r>
      <w:bookmarkEnd w:id="259"/>
      <w:r>
        <w:t>are</w:t>
      </w:r>
      <w:r w:rsidRPr="0099416A">
        <w:t xml:space="preserve"> use</w:t>
      </w:r>
      <w:r>
        <w:t>d</w:t>
      </w:r>
      <w:r w:rsidRPr="0099416A">
        <w:t xml:space="preserve"> </w:t>
      </w:r>
      <w:r w:rsidRPr="0099416A">
        <w:fldChar w:fldCharType="begin"/>
      </w:r>
      <w:r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99416A">
        <w:fldChar w:fldCharType="separate"/>
      </w:r>
      <w:r w:rsidRPr="0099416A">
        <w:t>[</w:t>
      </w:r>
      <w:hyperlink w:anchor="_ENREF_38" w:tooltip="Zahedi, 2013 #123" w:history="1">
        <w:r w:rsidRPr="0099416A">
          <w:t>38</w:t>
        </w:r>
      </w:hyperlink>
      <w:r w:rsidRPr="0099416A">
        <w:t>]</w:t>
      </w:r>
      <w:r w:rsidRPr="0099416A">
        <w:fldChar w:fldCharType="end"/>
      </w:r>
      <w:r w:rsidRPr="0099416A">
        <w:t xml:space="preserve">: </w:t>
      </w:r>
    </w:p>
    <w:p w14:paraId="2F44C158" w14:textId="77777777" w:rsidR="00211FC1" w:rsidRPr="0099416A" w:rsidRDefault="00211FC1" w:rsidP="00211FC1"/>
    <w:p w14:paraId="7BBA1319" w14:textId="77777777" w:rsidR="00211FC1" w:rsidRPr="0099416A" w:rsidRDefault="00211FC1" w:rsidP="00211FC1">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Pr="0099416A">
        <w:rPr>
          <w:rFonts w:eastAsia="TimesNewRoman"/>
        </w:rPr>
        <w:tab/>
      </w:r>
      <w:r w:rsidRPr="0099416A">
        <w:rPr>
          <w:rFonts w:eastAsia="TimesNewRoman"/>
        </w:rPr>
        <w:tab/>
      </w:r>
      <w:r w:rsidRPr="0099416A">
        <w:rPr>
          <w:rFonts w:eastAsia="TimesNewRoman"/>
        </w:rPr>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8</w:t>
      </w:r>
      <w:r w:rsidRPr="0099416A">
        <w:rPr>
          <w:rStyle w:val="EquationsChar"/>
          <w:rFonts w:eastAsia="TimesNewRoman"/>
          <w:i w:val="0"/>
        </w:rPr>
        <w:fldChar w:fldCharType="end"/>
      </w:r>
      <w:r w:rsidRPr="0099416A">
        <w:rPr>
          <w:rStyle w:val="EquationsChar"/>
          <w:rFonts w:eastAsia="TimesNewRoman"/>
          <w:i w:val="0"/>
        </w:rPr>
        <w:t>)</w:t>
      </w:r>
    </w:p>
    <w:p w14:paraId="2C7BA6E3" w14:textId="77777777" w:rsidR="00211FC1" w:rsidRPr="0099416A" w:rsidRDefault="00211FC1" w:rsidP="00211FC1"/>
    <w:p w14:paraId="1EBE0F3C" w14:textId="77777777" w:rsidR="00211FC1" w:rsidRPr="0099416A" w:rsidRDefault="00211FC1" w:rsidP="00211FC1">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99416A">
        <w:rPr>
          <w:rFonts w:eastAsia="TimesNewRoman"/>
        </w:rPr>
        <w:tab/>
      </w:r>
      <w:r w:rsidRPr="0099416A">
        <w:rPr>
          <w:rFonts w:eastAsia="TimesNewRoman"/>
        </w:rPr>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9</w:t>
      </w:r>
      <w:r w:rsidRPr="0099416A">
        <w:rPr>
          <w:rStyle w:val="EquationsChar"/>
          <w:rFonts w:eastAsia="TimesNewRoman"/>
          <w:i w:val="0"/>
        </w:rPr>
        <w:fldChar w:fldCharType="end"/>
      </w:r>
      <w:r w:rsidRPr="0099416A">
        <w:rPr>
          <w:rStyle w:val="EquationsChar"/>
          <w:rFonts w:eastAsia="TimesNewRoman"/>
          <w:i w:val="0"/>
        </w:rPr>
        <w:t>)</w:t>
      </w:r>
    </w:p>
    <w:p w14:paraId="7C5B302F" w14:textId="77777777" w:rsidR="00211FC1" w:rsidRPr="0099416A" w:rsidRDefault="00211FC1" w:rsidP="00211FC1">
      <w:r w:rsidRPr="0099416A">
        <w:t>Where:</w:t>
      </w:r>
    </w:p>
    <w:p w14:paraId="51546E8A" w14:textId="77777777" w:rsidR="00211FC1" w:rsidRPr="0099416A" w:rsidRDefault="00211FC1" w:rsidP="00211FC1">
      <w:pPr>
        <w:pStyle w:val="Bullet"/>
        <w:rPr>
          <w:lang w:val="en-AU"/>
        </w:rPr>
      </w:pPr>
      <m:oMath>
        <m:r>
          <w:rPr>
            <w:rFonts w:ascii="Cambria Math" w:hAnsi="Cambria Math" w:cs="Cambria Math"/>
            <w:lang w:val="en-AU"/>
          </w:rPr>
          <m:t>k</m:t>
        </m:r>
        <m:r>
          <w:rPr>
            <w:rFonts w:ascii="Cambria Math" w:hAnsi="Cambria Math"/>
            <w:lang w:val="en-AU"/>
          </w:rPr>
          <m:t>Whr</m:t>
        </m:r>
        <m:r>
          <m:rPr>
            <m:sty m:val="p"/>
          </m:rPr>
          <w:rPr>
            <w:rFonts w:ascii="Cambria Math" w:hAnsi="Cambria Math"/>
            <w:lang w:val="en-AU"/>
          </w:rPr>
          <m:t>/</m:t>
        </m:r>
        <m:r>
          <w:rPr>
            <w:rFonts w:ascii="Cambria Math" w:hAnsi="Cambria Math"/>
            <w:lang w:val="en-AU"/>
          </w:rPr>
          <m:t>year</m:t>
        </m:r>
      </m:oMath>
      <w:r>
        <w:rPr>
          <w:lang w:val="en-AU"/>
        </w:rPr>
        <w:t>–</w:t>
      </w:r>
      <w:r w:rsidRPr="0099416A">
        <w:rPr>
          <w:lang w:val="en-AU"/>
        </w:rPr>
        <w:t xml:space="preserve"> power produced by the project per year in kilowatts </w:t>
      </w:r>
    </w:p>
    <w:p w14:paraId="2F217A87" w14:textId="77777777" w:rsidR="00211FC1" w:rsidRPr="0099416A" w:rsidRDefault="00211FC1" w:rsidP="00211FC1">
      <w:pPr>
        <w:pStyle w:val="Heading3"/>
      </w:pPr>
      <w:bookmarkStart w:id="260" w:name="_Toc494532712"/>
      <w:r w:rsidRPr="0099416A">
        <w:t>Present Value</w:t>
      </w:r>
      <w:bookmarkEnd w:id="260"/>
    </w:p>
    <w:p w14:paraId="32665114" w14:textId="77777777" w:rsidR="00211FC1" w:rsidRPr="0099416A" w:rsidRDefault="00211FC1" w:rsidP="00211FC1">
      <w:r w:rsidRPr="0099416A">
        <w:t xml:space="preserve">The </w:t>
      </w:r>
      <w:r>
        <w:t>PV</w:t>
      </w:r>
      <w:r w:rsidRPr="0099416A">
        <w:t xml:space="preserve"> takes the present value of the money into consideration and is</w:t>
      </w:r>
      <w:r>
        <w:t xml:space="preserve"> the</w:t>
      </w:r>
      <w:r w:rsidRPr="0099416A">
        <w:t xml:space="preserve"> most accepted standard of assessment for financial investment</w:t>
      </w:r>
      <w:r>
        <w:t xml:space="preserve">. PV is determined by </w:t>
      </w:r>
      <w:r w:rsidRPr="0099416A">
        <w:fldChar w:fldCharType="begin"/>
      </w:r>
      <w:r w:rsidRPr="0099416A">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99416A">
        <w:fldChar w:fldCharType="separate"/>
      </w:r>
      <w:r w:rsidRPr="0099416A">
        <w:t>[</w:t>
      </w:r>
      <w:hyperlink w:anchor="_ENREF_105" w:tooltip="Rodrigues, 2016 #108" w:history="1">
        <w:r w:rsidRPr="0099416A">
          <w:t>105</w:t>
        </w:r>
      </w:hyperlink>
      <w:r w:rsidRPr="0099416A">
        <w:t>]</w:t>
      </w:r>
      <w:r w:rsidRPr="0099416A">
        <w:fldChar w:fldCharType="end"/>
      </w:r>
      <w:r>
        <w:t>:</w:t>
      </w:r>
      <w:r w:rsidRPr="0099416A">
        <w:t xml:space="preserve"> </w:t>
      </w:r>
    </w:p>
    <w:p w14:paraId="1A414369" w14:textId="77777777" w:rsidR="00211FC1" w:rsidRPr="0099416A" w:rsidRDefault="00211FC1" w:rsidP="00211FC1"/>
    <w:p w14:paraId="54C3D023" w14:textId="77777777" w:rsidR="00211FC1" w:rsidRPr="0099416A" w:rsidRDefault="00211FC1" w:rsidP="00211FC1">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Pr="0099416A">
        <w:tab/>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0</w:t>
      </w:r>
      <w:r w:rsidRPr="0099416A">
        <w:rPr>
          <w:rStyle w:val="EquationsChar"/>
          <w:rFonts w:eastAsia="TimesNewRoman"/>
          <w:i w:val="0"/>
        </w:rPr>
        <w:fldChar w:fldCharType="end"/>
      </w:r>
      <w:r w:rsidRPr="0099416A">
        <w:rPr>
          <w:rStyle w:val="EquationsChar"/>
          <w:rFonts w:eastAsia="TimesNewRoman"/>
          <w:i w:val="0"/>
        </w:rPr>
        <w:t>)</w:t>
      </w:r>
    </w:p>
    <w:p w14:paraId="7714A302" w14:textId="77777777" w:rsidR="00211FC1" w:rsidRPr="0099416A" w:rsidRDefault="00211FC1" w:rsidP="00211FC1">
      <w:r w:rsidRPr="0099416A">
        <w:t>Where:</w:t>
      </w:r>
    </w:p>
    <w:p w14:paraId="6DBE6AD3" w14:textId="77777777" w:rsidR="00211FC1" w:rsidRPr="0099416A" w:rsidRDefault="00211FC1" w:rsidP="00211FC1">
      <w:pPr>
        <w:pStyle w:val="ListParagraph"/>
        <w:numPr>
          <w:ilvl w:val="0"/>
          <w:numId w:val="10"/>
        </w:numPr>
      </w:pPr>
      <m:oMath>
        <m:r>
          <w:rPr>
            <w:rFonts w:ascii="Cambria Math" w:hAnsi="Cambria Math" w:cs="Cambria Math"/>
          </w:rPr>
          <m:t>n</m:t>
        </m:r>
      </m:oMath>
      <w:r w:rsidRPr="0099416A">
        <w:t xml:space="preserve"> – number of years</w:t>
      </w:r>
    </w:p>
    <w:p w14:paraId="3D151E75" w14:textId="77777777" w:rsidR="00211FC1" w:rsidRPr="0099416A" w:rsidRDefault="00211FC1" w:rsidP="00211FC1">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t xml:space="preserve"> – p</w:t>
      </w:r>
      <w:r w:rsidRPr="0099416A">
        <w:t>resent value</w:t>
      </w:r>
    </w:p>
    <w:p w14:paraId="6E3E4771" w14:textId="77777777" w:rsidR="00211FC1" w:rsidRPr="0099416A" w:rsidRDefault="00211FC1" w:rsidP="00211FC1">
      <w:pPr>
        <w:pStyle w:val="ListParagraph"/>
        <w:numPr>
          <w:ilvl w:val="0"/>
          <w:numId w:val="10"/>
        </w:numPr>
      </w:pPr>
      <m:oMath>
        <m:r>
          <w:rPr>
            <w:rFonts w:ascii="Cambria Math" w:hAnsi="Cambria Math" w:cs="Cambria Math"/>
          </w:rPr>
          <m:t>d</m:t>
        </m:r>
      </m:oMath>
      <w:r>
        <w:t xml:space="preserve"> – d</w:t>
      </w:r>
      <w:r w:rsidRPr="0099416A">
        <w:t>iscount rate</w:t>
      </w:r>
    </w:p>
    <w:p w14:paraId="6647AB31" w14:textId="77777777" w:rsidR="00211FC1" w:rsidRPr="0099416A" w:rsidRDefault="00211FC1" w:rsidP="00211FC1">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t xml:space="preserve"> –</w:t>
      </w:r>
      <w:r w:rsidRPr="0099416A">
        <w:t xml:space="preserve"> constant dollar cash flow </w:t>
      </w:r>
    </w:p>
    <w:p w14:paraId="667F5B6D" w14:textId="77777777" w:rsidR="00211FC1" w:rsidRPr="0099416A" w:rsidRDefault="00211FC1" w:rsidP="00211FC1">
      <w:pPr>
        <w:pStyle w:val="Heading3"/>
      </w:pPr>
      <w:bookmarkStart w:id="261" w:name="_Toc494532713"/>
      <w:r w:rsidRPr="0099416A">
        <w:t>Net Present Value</w:t>
      </w:r>
      <w:bookmarkEnd w:id="261"/>
    </w:p>
    <w:p w14:paraId="3EE362A1" w14:textId="77777777" w:rsidR="00211FC1" w:rsidRPr="0099416A" w:rsidRDefault="00211FC1" w:rsidP="00211FC1">
      <w:r w:rsidRPr="0099416A">
        <w:t xml:space="preserve">The </w:t>
      </w:r>
      <w:r>
        <w:t>NPV</w:t>
      </w:r>
      <w:r w:rsidRPr="0099416A">
        <w:t xml:space="preserve"> takes the present value of the money into consideration and is an extension of PV value by adding up several years of cashflows</w:t>
      </w:r>
      <w:r>
        <w:t>. The NPV is determined by</w:t>
      </w:r>
      <w:r w:rsidRPr="0099416A">
        <w:t xml:space="preserve"> </w:t>
      </w:r>
      <w:r w:rsidRPr="0099416A">
        <w:fldChar w:fldCharType="begin"/>
      </w:r>
      <w:r w:rsidRPr="0099416A">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99416A">
        <w:fldChar w:fldCharType="separate"/>
      </w:r>
      <w:r w:rsidRPr="0099416A">
        <w:t>[</w:t>
      </w:r>
      <w:hyperlink w:anchor="_ENREF_105" w:tooltip="Rodrigues, 2016 #108" w:history="1">
        <w:r w:rsidRPr="0099416A">
          <w:t>105</w:t>
        </w:r>
      </w:hyperlink>
      <w:r w:rsidRPr="0099416A">
        <w:t>]</w:t>
      </w:r>
      <w:r w:rsidRPr="0099416A">
        <w:fldChar w:fldCharType="end"/>
      </w:r>
      <w:r>
        <w:t>:</w:t>
      </w:r>
      <w:r w:rsidRPr="0099416A">
        <w:t xml:space="preserve"> </w:t>
      </w:r>
    </w:p>
    <w:p w14:paraId="344B81E5" w14:textId="77777777" w:rsidR="00211FC1" w:rsidRPr="0099416A" w:rsidRDefault="00211FC1" w:rsidP="00211FC1"/>
    <w:p w14:paraId="4FC30C00" w14:textId="77777777" w:rsidR="00211FC1" w:rsidRPr="0099416A" w:rsidRDefault="00211FC1" w:rsidP="00211FC1">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99416A">
        <w:tab/>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1</w:t>
      </w:r>
      <w:r w:rsidRPr="0099416A">
        <w:rPr>
          <w:rStyle w:val="EquationsChar"/>
          <w:rFonts w:eastAsia="TimesNewRoman"/>
          <w:i w:val="0"/>
        </w:rPr>
        <w:fldChar w:fldCharType="end"/>
      </w:r>
      <w:r w:rsidRPr="0099416A">
        <w:rPr>
          <w:rStyle w:val="EquationsChar"/>
          <w:rFonts w:eastAsia="TimesNewRoman"/>
          <w:i w:val="0"/>
        </w:rPr>
        <w:t>)</w:t>
      </w:r>
    </w:p>
    <w:p w14:paraId="08B045BA" w14:textId="77777777" w:rsidR="00211FC1" w:rsidRPr="0099416A" w:rsidRDefault="00211FC1" w:rsidP="00211FC1">
      <w:r w:rsidRPr="0099416A">
        <w:t>Where:</w:t>
      </w:r>
    </w:p>
    <w:p w14:paraId="6D6FAF5C" w14:textId="77777777" w:rsidR="00211FC1" w:rsidRPr="0099416A" w:rsidRDefault="00211FC1" w:rsidP="00211FC1">
      <w:pPr>
        <w:pStyle w:val="ListParagraph"/>
        <w:numPr>
          <w:ilvl w:val="0"/>
          <w:numId w:val="10"/>
        </w:numPr>
      </w:pPr>
      <m:oMath>
        <m:r>
          <w:rPr>
            <w:rFonts w:ascii="Cambria Math" w:hAnsi="Cambria Math" w:cs="Cambria Math"/>
          </w:rPr>
          <m:t>n</m:t>
        </m:r>
      </m:oMath>
      <w:r w:rsidRPr="0099416A">
        <w:t xml:space="preserve"> – number of years</w:t>
      </w:r>
    </w:p>
    <w:p w14:paraId="70A73E80" w14:textId="77777777" w:rsidR="00211FC1" w:rsidRPr="0099416A" w:rsidRDefault="00211FC1" w:rsidP="00211FC1">
      <w:pPr>
        <w:pStyle w:val="ListParagraph"/>
        <w:numPr>
          <w:ilvl w:val="0"/>
          <w:numId w:val="10"/>
        </w:numPr>
      </w:pPr>
      <w:r>
        <w:t>NPV– Net Present V</w:t>
      </w:r>
      <w:r w:rsidRPr="0099416A">
        <w:t>alue</w:t>
      </w:r>
    </w:p>
    <w:p w14:paraId="5B15ABDC" w14:textId="77777777" w:rsidR="00211FC1" w:rsidRPr="0099416A" w:rsidRDefault="00211FC1" w:rsidP="00211FC1">
      <w:pPr>
        <w:pStyle w:val="ListParagraph"/>
        <w:numPr>
          <w:ilvl w:val="0"/>
          <w:numId w:val="10"/>
        </w:numPr>
      </w:pPr>
      <m:oMath>
        <m:r>
          <w:rPr>
            <w:rFonts w:ascii="Cambria Math" w:hAnsi="Cambria Math" w:cs="Cambria Math"/>
          </w:rPr>
          <m:t>d</m:t>
        </m:r>
      </m:oMath>
      <w:r w:rsidRPr="0099416A">
        <w:t xml:space="preserve"> –</w:t>
      </w:r>
      <w:r>
        <w:t xml:space="preserve"> d</w:t>
      </w:r>
      <w:r w:rsidRPr="0099416A">
        <w:t>iscount rate</w:t>
      </w:r>
    </w:p>
    <w:p w14:paraId="696EFE65" w14:textId="77777777" w:rsidR="00211FC1" w:rsidRPr="0099416A" w:rsidRDefault="00211FC1" w:rsidP="00211FC1">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w:t>
      </w:r>
      <w:r w:rsidRPr="0099416A">
        <w:t xml:space="preserve"> dollar cashflow for the nth year </w:t>
      </w:r>
    </w:p>
    <w:p w14:paraId="622262F9" w14:textId="77777777" w:rsidR="00211FC1" w:rsidRPr="0099416A" w:rsidRDefault="00211FC1" w:rsidP="00211FC1">
      <w:pPr>
        <w:pStyle w:val="Heading3"/>
      </w:pPr>
      <w:bookmarkStart w:id="262" w:name="_Toc494532714"/>
      <w:r w:rsidRPr="0099416A">
        <w:t>Internal Rate of Return</w:t>
      </w:r>
      <w:bookmarkEnd w:id="262"/>
    </w:p>
    <w:p w14:paraId="5C3BD514" w14:textId="77777777" w:rsidR="00211FC1" w:rsidRPr="0099416A" w:rsidRDefault="00211FC1" w:rsidP="00211FC1">
      <w:r w:rsidRPr="0099416A">
        <w:t xml:space="preserve">The </w:t>
      </w:r>
      <w:r>
        <w:t>IRR</w:t>
      </w:r>
      <w:r w:rsidRPr="0099416A">
        <w:t xml:space="preserve"> is mathematically defined as the interest rate that allows the NPV to be equal to zero with a series of cashflows and is common economic tool for assessment. It is used for accepting or rejecting projects and is often viewed as a measure of efficiency</w:t>
      </w:r>
      <w:r>
        <w:t>. The IRR is determined by</w:t>
      </w:r>
      <w:r w:rsidRPr="0099416A">
        <w:t xml:space="preserve"> </w:t>
      </w:r>
      <w:r w:rsidRPr="0099416A">
        <w:fldChar w:fldCharType="begin"/>
      </w:r>
      <w:r w:rsidRPr="0099416A">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99416A">
        <w:fldChar w:fldCharType="separate"/>
      </w:r>
      <w:r w:rsidRPr="0099416A">
        <w:t>[</w:t>
      </w:r>
      <w:hyperlink w:anchor="_ENREF_109" w:tooltip="Hartman, 2004 #176" w:history="1">
        <w:r w:rsidRPr="0099416A">
          <w:t>109</w:t>
        </w:r>
      </w:hyperlink>
      <w:r w:rsidRPr="0099416A">
        <w:t>]</w:t>
      </w:r>
      <w:r w:rsidRPr="0099416A">
        <w:fldChar w:fldCharType="end"/>
      </w:r>
      <w:r>
        <w:t>:</w:t>
      </w:r>
    </w:p>
    <w:p w14:paraId="7E6A4C4F" w14:textId="77777777" w:rsidR="00211FC1" w:rsidRPr="0099416A" w:rsidRDefault="00211FC1" w:rsidP="00211FC1"/>
    <w:p w14:paraId="4EFE700E" w14:textId="77777777" w:rsidR="00211FC1" w:rsidRPr="0099416A" w:rsidRDefault="00211FC1" w:rsidP="00211FC1">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2</w:t>
      </w:r>
      <w:r w:rsidRPr="0099416A">
        <w:rPr>
          <w:rStyle w:val="EquationsChar"/>
          <w:rFonts w:eastAsia="TimesNewRoman"/>
          <w:i w:val="0"/>
        </w:rPr>
        <w:fldChar w:fldCharType="end"/>
      </w:r>
      <w:r w:rsidRPr="0099416A">
        <w:rPr>
          <w:rStyle w:val="EquationsChar"/>
          <w:rFonts w:eastAsia="TimesNewRoman"/>
          <w:i w:val="0"/>
        </w:rPr>
        <w:t>)</w:t>
      </w:r>
    </w:p>
    <w:p w14:paraId="121D9E95" w14:textId="77777777" w:rsidR="00211FC1" w:rsidRPr="0099416A" w:rsidRDefault="00211FC1" w:rsidP="00211FC1">
      <w:r w:rsidRPr="0099416A">
        <w:t>Where:</w:t>
      </w:r>
    </w:p>
    <w:p w14:paraId="15597746" w14:textId="77777777" w:rsidR="00211FC1" w:rsidRPr="0099416A" w:rsidRDefault="00211FC1" w:rsidP="00211FC1">
      <w:pPr>
        <w:pStyle w:val="ListParagraph"/>
        <w:numPr>
          <w:ilvl w:val="0"/>
          <w:numId w:val="10"/>
        </w:numPr>
      </w:pPr>
      <m:oMath>
        <m:r>
          <w:rPr>
            <w:rFonts w:ascii="Cambria Math" w:hAnsi="Cambria Math" w:cs="Cambria Math"/>
          </w:rPr>
          <m:t>n</m:t>
        </m:r>
      </m:oMath>
      <w:r w:rsidRPr="0099416A">
        <w:t xml:space="preserve"> – number of years</w:t>
      </w:r>
    </w:p>
    <w:p w14:paraId="2441744D" w14:textId="77777777" w:rsidR="00211FC1" w:rsidRPr="0099416A" w:rsidRDefault="00211FC1" w:rsidP="00211FC1">
      <w:pPr>
        <w:pStyle w:val="ListParagraph"/>
        <w:numPr>
          <w:ilvl w:val="0"/>
          <w:numId w:val="10"/>
        </w:numPr>
      </w:pPr>
      <w:r>
        <w:t>NPV– Net Present V</w:t>
      </w:r>
      <w:r w:rsidRPr="0099416A">
        <w:t>alue</w:t>
      </w:r>
    </w:p>
    <w:p w14:paraId="7E176677" w14:textId="77777777" w:rsidR="00211FC1" w:rsidRPr="0099416A" w:rsidRDefault="00211FC1" w:rsidP="00211FC1">
      <w:pPr>
        <w:pStyle w:val="ListParagraph"/>
        <w:numPr>
          <w:ilvl w:val="0"/>
          <w:numId w:val="10"/>
        </w:numPr>
      </w:pPr>
      <m:oMath>
        <m:r>
          <w:rPr>
            <w:rFonts w:ascii="Cambria Math" w:hAnsi="Cambria Math"/>
          </w:rPr>
          <m:t>IRR</m:t>
        </m:r>
      </m:oMath>
      <w:r w:rsidRPr="0099416A">
        <w:t xml:space="preserve"> – internal rate of return</w:t>
      </w:r>
    </w:p>
    <w:p w14:paraId="62C2E1C8" w14:textId="77777777" w:rsidR="00211FC1" w:rsidRPr="0099416A" w:rsidRDefault="00211FC1" w:rsidP="00211FC1">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 </w:t>
      </w:r>
      <w:r w:rsidRPr="0099416A">
        <w:t xml:space="preserve">dollar cashflow for the nth year </w:t>
      </w:r>
    </w:p>
    <w:p w14:paraId="695CADEA" w14:textId="77777777" w:rsidR="00211FC1" w:rsidRPr="0099416A" w:rsidRDefault="00211FC1" w:rsidP="00211FC1">
      <w:pPr>
        <w:pStyle w:val="Heading3"/>
      </w:pPr>
      <w:bookmarkStart w:id="263" w:name="_Toc494532715"/>
      <w:r w:rsidRPr="0099416A">
        <w:t>Return on Investment</w:t>
      </w:r>
      <w:bookmarkEnd w:id="263"/>
    </w:p>
    <w:p w14:paraId="2388D84E" w14:textId="77777777" w:rsidR="00211FC1" w:rsidRPr="0099416A" w:rsidRDefault="00211FC1" w:rsidP="00211FC1">
      <w:r w:rsidRPr="0099416A">
        <w:t xml:space="preserve">The </w:t>
      </w:r>
      <w:r>
        <w:t>ROI</w:t>
      </w:r>
      <w:r w:rsidRPr="0099416A">
        <w:t xml:space="preserve"> is calculated as ratio of the earnings or profits of a project to the investment cost. There are different methods to calculate the profits of a project which are the total summed (Simple ROI) or the discounted present value (Discounted ROI). The Simple ROI does not take into </w:t>
      </w:r>
      <w:r>
        <w:t xml:space="preserve">account </w:t>
      </w:r>
      <w:r w:rsidRPr="0099416A">
        <w:t>the assumed future discount rates</w:t>
      </w:r>
      <w:r>
        <w:t>. The simple ROI is determined by</w:t>
      </w:r>
      <w:r w:rsidRPr="0099416A">
        <w:t xml:space="preserve"> </w:t>
      </w:r>
      <w:r w:rsidRPr="0099416A">
        <w:fldChar w:fldCharType="begin"/>
      </w:r>
      <w:r w:rsidRPr="0099416A">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99416A">
        <w:fldChar w:fldCharType="separate"/>
      </w:r>
      <w:r w:rsidRPr="0099416A">
        <w:t>[</w:t>
      </w:r>
      <w:hyperlink w:anchor="_ENREF_109" w:tooltip="Hartman, 2004 #176" w:history="1">
        <w:r w:rsidRPr="0099416A">
          <w:t>109</w:t>
        </w:r>
      </w:hyperlink>
      <w:r w:rsidRPr="0099416A">
        <w:t>]</w:t>
      </w:r>
      <w:r w:rsidRPr="0099416A">
        <w:fldChar w:fldCharType="end"/>
      </w:r>
      <w:r>
        <w:t>:</w:t>
      </w:r>
    </w:p>
    <w:p w14:paraId="53DEEA32" w14:textId="77777777" w:rsidR="00211FC1" w:rsidRPr="0099416A" w:rsidRDefault="00211FC1" w:rsidP="00211FC1"/>
    <w:p w14:paraId="29CB7368" w14:textId="77777777" w:rsidR="00211FC1" w:rsidRPr="0099416A" w:rsidRDefault="00211FC1" w:rsidP="00211FC1">
      <w:pPr>
        <w:pStyle w:val="EquaText"/>
      </w:pPr>
      <m:oMath>
        <m:r>
          <m:t>Simple</m:t>
        </m:r>
        <m:r>
          <m:t xml:space="preserve"> </m:t>
        </m:r>
        <m:r>
          <m:t>ROI=</m:t>
        </m:r>
        <m:f>
          <m:fPr>
            <m:ctrlPr/>
          </m:fPr>
          <m:num>
            <m:r>
              <m:t>Overall Financial Gain</m:t>
            </m:r>
          </m:num>
          <m:den>
            <m:r>
              <m:t>Total Investment Cost</m:t>
            </m:r>
          </m:den>
        </m:f>
      </m:oMath>
      <w:r w:rsidRPr="0099416A">
        <w:tab/>
      </w:r>
      <w:r>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3</w:t>
      </w:r>
      <w:r w:rsidRPr="0099416A">
        <w:rPr>
          <w:rStyle w:val="EquationsChar"/>
          <w:rFonts w:eastAsia="TimesNewRoman"/>
          <w:i w:val="0"/>
        </w:rPr>
        <w:fldChar w:fldCharType="end"/>
      </w:r>
      <w:r w:rsidRPr="0099416A">
        <w:rPr>
          <w:rStyle w:val="EquationsChar"/>
          <w:rFonts w:eastAsia="TimesNewRoman"/>
          <w:i w:val="0"/>
        </w:rPr>
        <w:t>)</w:t>
      </w:r>
    </w:p>
    <w:p w14:paraId="7D171E31" w14:textId="77777777" w:rsidR="00211FC1" w:rsidRPr="0099416A" w:rsidRDefault="00211FC1" w:rsidP="00211FC1">
      <w:pPr>
        <w:pStyle w:val="Heading3"/>
      </w:pPr>
      <w:bookmarkStart w:id="264" w:name="_Toc494532716"/>
      <w:r w:rsidRPr="0099416A">
        <w:t>Simple Payback Period</w:t>
      </w:r>
      <w:bookmarkEnd w:id="264"/>
    </w:p>
    <w:p w14:paraId="7AEE2D97" w14:textId="77777777" w:rsidR="00211FC1" w:rsidRPr="0099416A" w:rsidRDefault="00211FC1" w:rsidP="00211FC1">
      <w:r w:rsidRPr="0099416A">
        <w:t xml:space="preserve">The </w:t>
      </w:r>
      <w:r>
        <w:t>SPB period</w:t>
      </w:r>
      <w:r w:rsidRPr="0099416A">
        <w:t xml:space="preserve"> is determined by dividing the total investment cost by annual cashflow. The initial cashflow is extrapolated for every year. This fails to take into account the discount rate of money which is incl</w:t>
      </w:r>
      <w:r>
        <w:t>uded in the Discounted Payback</w:t>
      </w:r>
      <w:r w:rsidRPr="0099416A">
        <w:t xml:space="preserve"> (DPB)</w:t>
      </w:r>
      <w:r>
        <w:t xml:space="preserve"> period. The SPB period is determined by</w:t>
      </w:r>
      <w:r w:rsidRPr="0099416A">
        <w:t xml:space="preserve"> </w:t>
      </w:r>
      <w:r w:rsidRPr="0099416A">
        <w:fldChar w:fldCharType="begin"/>
      </w:r>
      <w:r w:rsidRPr="0099416A">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99416A">
        <w:fldChar w:fldCharType="separate"/>
      </w:r>
      <w:r w:rsidRPr="0099416A">
        <w:t>[</w:t>
      </w:r>
      <w:hyperlink w:anchor="_ENREF_109" w:tooltip="Hartman, 2004 #176" w:history="1">
        <w:r w:rsidRPr="0099416A">
          <w:t>109</w:t>
        </w:r>
      </w:hyperlink>
      <w:r w:rsidRPr="0099416A">
        <w:t>]</w:t>
      </w:r>
      <w:r w:rsidRPr="0099416A">
        <w:fldChar w:fldCharType="end"/>
      </w:r>
      <w:r>
        <w:t>:</w:t>
      </w:r>
    </w:p>
    <w:p w14:paraId="1E57FA5C" w14:textId="77777777" w:rsidR="00211FC1" w:rsidRPr="0099416A" w:rsidRDefault="00211FC1" w:rsidP="00211FC1">
      <w:pPr>
        <w:pStyle w:val="EquaText"/>
      </w:pPr>
      <m:oMath>
        <m:r>
          <m:t>SPB</m:t>
        </m:r>
        <m:r>
          <m:t xml:space="preserve"> Period=</m:t>
        </m:r>
        <m:f>
          <m:fPr>
            <m:ctrlPr/>
          </m:fPr>
          <m:num>
            <m:r>
              <m:t>Total Investment</m:t>
            </m:r>
          </m:num>
          <m:den>
            <m:r>
              <m:t>Estimated Annual Net Cash Flow</m:t>
            </m:r>
          </m:den>
        </m:f>
      </m:oMath>
      <w:r w:rsidRPr="0099416A">
        <w:tab/>
      </w:r>
      <w:r>
        <w:tab/>
      </w:r>
      <w:r>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Pr="0099416A">
        <w:rPr>
          <w:rStyle w:val="EquationsChar"/>
          <w:rFonts w:eastAsia="TimesNewRoman"/>
          <w:i w:val="0"/>
        </w:rPr>
        <w:t>14</w:t>
      </w:r>
      <w:r w:rsidRPr="0099416A">
        <w:rPr>
          <w:rStyle w:val="EquationsChar"/>
          <w:rFonts w:eastAsia="TimesNewRoman"/>
          <w:i w:val="0"/>
        </w:rPr>
        <w:fldChar w:fldCharType="end"/>
      </w:r>
      <w:r w:rsidRPr="0099416A">
        <w:rPr>
          <w:rStyle w:val="EquationsChar"/>
          <w:rFonts w:eastAsia="TimesNewRoman"/>
          <w:i w:val="0"/>
        </w:rPr>
        <w:t>)</w:t>
      </w:r>
    </w:p>
    <w:p w14:paraId="302C62AE" w14:textId="77777777" w:rsidR="00211FC1" w:rsidRPr="0099416A" w:rsidRDefault="00211FC1" w:rsidP="00211FC1">
      <w:pPr>
        <w:rPr>
          <w:highlight w:val="yellow"/>
        </w:rPr>
      </w:pPr>
      <w:r w:rsidRPr="0099416A">
        <w:br w:type="page"/>
      </w:r>
    </w:p>
    <w:p w14:paraId="31D27D16" w14:textId="77777777" w:rsidR="00211FC1" w:rsidRPr="0099416A" w:rsidRDefault="00211FC1" w:rsidP="00211FC1">
      <w:pPr>
        <w:pStyle w:val="Heading1"/>
      </w:pPr>
      <w:bookmarkStart w:id="265" w:name="_Toc494532717"/>
      <w:r w:rsidRPr="0099416A">
        <w:lastRenderedPageBreak/>
        <w:t>MATLAB GUI PROGRAM</w:t>
      </w:r>
      <w:bookmarkEnd w:id="265"/>
    </w:p>
    <w:p w14:paraId="73158098" w14:textId="77777777" w:rsidR="00211FC1" w:rsidRPr="0099416A" w:rsidRDefault="00211FC1" w:rsidP="00211FC1">
      <w:r w:rsidRPr="0099416A">
        <w:t>The previous section highlighted the important</w:t>
      </w:r>
      <w:r>
        <w:t xml:space="preserve"> variables which are</w:t>
      </w:r>
      <w:r w:rsidRPr="0099416A">
        <w:t xml:space="preserve"> critical for the operation of a program to efficiently model the operation of a solar hybrid system. This section will outline an example calculation</w:t>
      </w:r>
      <w:r>
        <w:t xml:space="preserve"> from the Solar Solution</w:t>
      </w:r>
      <w:r w:rsidRPr="0099416A">
        <w:t xml:space="preserve"> and how it can be used to size a household. The </w:t>
      </w:r>
      <w:r>
        <w:t>Solar Solution</w:t>
      </w:r>
      <w:r w:rsidRPr="0099416A">
        <w:t xml:space="preserve"> was coded into the MATLAB</w:t>
      </w:r>
      <w:r>
        <w:t xml:space="preserve"> workspace</w:t>
      </w:r>
      <w:r w:rsidRPr="0099416A">
        <w:t xml:space="preserve"> </w:t>
      </w:r>
      <w:r>
        <w:t>with user</w:t>
      </w:r>
      <w:r w:rsidRPr="0099416A">
        <w:t xml:space="preserve"> information entered through a prompting system. This method was selected to allow the user sufficient time to source the correct information, for accurate simulations, and to facilitate smooth </w:t>
      </w:r>
      <w:r>
        <w:t>navigation</w:t>
      </w:r>
      <w:r w:rsidRPr="0099416A">
        <w:t xml:space="preserve">. </w:t>
      </w:r>
    </w:p>
    <w:p w14:paraId="1AF32BA0" w14:textId="77777777" w:rsidR="00211FC1" w:rsidRPr="0099416A" w:rsidRDefault="00211FC1" w:rsidP="00211FC1"/>
    <w:p w14:paraId="7DDD5BE2" w14:textId="77777777" w:rsidR="00211FC1" w:rsidRPr="0099416A" w:rsidRDefault="00211FC1" w:rsidP="00211FC1">
      <w:r w:rsidRPr="0099416A">
        <w:t xml:space="preserve">The </w:t>
      </w:r>
      <w:r>
        <w:t>Solar Solution</w:t>
      </w:r>
      <w:r w:rsidRPr="0099416A">
        <w:t xml:space="preserve">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w:t>
      </w:r>
      <w:r>
        <w:t>Solar Solution</w:t>
      </w:r>
      <w:r w:rsidRPr="0099416A">
        <w:t xml:space="preserve"> and provide snapshots of how the user could input data.</w:t>
      </w:r>
    </w:p>
    <w:p w14:paraId="301AE73C" w14:textId="77777777" w:rsidR="00211FC1" w:rsidRPr="0099416A" w:rsidRDefault="00211FC1" w:rsidP="00211FC1"/>
    <w:p w14:paraId="1325C5A3" w14:textId="77777777" w:rsidR="00211FC1" w:rsidRPr="0099416A" w:rsidRDefault="00211FC1" w:rsidP="00211FC1">
      <w:pPr>
        <w:pStyle w:val="Heading2"/>
        <w:numPr>
          <w:ilvl w:val="1"/>
          <w:numId w:val="16"/>
        </w:numPr>
      </w:pPr>
      <w:bookmarkStart w:id="266" w:name="_Toc494532718"/>
      <w:r w:rsidRPr="0099416A">
        <w:t>Data Acquisition</w:t>
      </w:r>
      <w:bookmarkEnd w:id="266"/>
    </w:p>
    <w:p w14:paraId="2B1BB3B7" w14:textId="77777777" w:rsidR="00211FC1" w:rsidRPr="0099416A" w:rsidRDefault="00211FC1" w:rsidP="00211FC1">
      <w:pPr>
        <w:rPr>
          <w:lang w:eastAsia="en-GB"/>
        </w:rPr>
      </w:pPr>
      <w:r w:rsidRPr="0099416A">
        <mc:AlternateContent>
          <mc:Choice Requires="wpg">
            <w:drawing>
              <wp:anchor distT="0" distB="0" distL="114300" distR="114300" simplePos="0" relativeHeight="251707392" behindDoc="0" locked="0" layoutInCell="1" allowOverlap="1" wp14:anchorId="094065B2" wp14:editId="068A0BD3">
                <wp:simplePos x="0" y="0"/>
                <wp:positionH relativeFrom="column">
                  <wp:posOffset>55880</wp:posOffset>
                </wp:positionH>
                <wp:positionV relativeFrom="paragraph">
                  <wp:posOffset>706120</wp:posOffset>
                </wp:positionV>
                <wp:extent cx="5760720" cy="351218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512185"/>
                          <a:chOff x="0" y="132083"/>
                          <a:chExt cx="5760720" cy="3512266"/>
                        </a:xfrm>
                      </wpg:grpSpPr>
                      <pic:pic xmlns:pic="http://schemas.openxmlformats.org/drawingml/2006/picture">
                        <pic:nvPicPr>
                          <pic:cNvPr id="249" name="Picture 249"/>
                          <pic:cNvPicPr>
                            <a:picLocks noChangeAspect="1"/>
                          </pic:cNvPicPr>
                        </pic:nvPicPr>
                        <pic:blipFill rotWithShape="1">
                          <a:blip r:embed="rId168"/>
                          <a:srcRect t="3900"/>
                          <a:stretch/>
                        </pic:blipFill>
                        <pic:spPr>
                          <a:xfrm>
                            <a:off x="0" y="132083"/>
                            <a:ext cx="5760720" cy="3254398"/>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6EE93D1A" w14:textId="77777777" w:rsidR="00211FC1" w:rsidRDefault="00211FC1" w:rsidP="00211FC1">
                              <w:pPr>
                                <w:pStyle w:val="Caption"/>
                                <w:rPr>
                                  <w:szCs w:val="24"/>
                                </w:rPr>
                              </w:pPr>
                              <w:bookmarkStart w:id="267" w:name="_Toc494553858"/>
                              <w:bookmarkStart w:id="268" w:name="_Ref49456015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68"/>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4065B2" id="Group 7339" o:spid="_x0000_s1159" style="position:absolute;left:0;text-align:left;margin-left:4.4pt;margin-top:55.6pt;width:453.6pt;height:276.55pt;z-index:251707392;mso-width-relative:margin;mso-height-relative:margin"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">
                <v:shape id="Picture 249" o:spid="_x0000_s1160" type="#_x0000_t75" style="position:absolute;top:1320;width:57607;height:32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" stroked="t" strokecolor="black [3213]">
                  <v:imagedata r:id="rId169" o:title="" croptop="2556f"/>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6EE93D1A" w14:textId="77777777" w:rsidR="00211FC1" w:rsidRDefault="00211FC1" w:rsidP="00211FC1">
                        <w:pPr>
                          <w:pStyle w:val="Caption"/>
                          <w:rPr>
                            <w:szCs w:val="24"/>
                          </w:rPr>
                        </w:pPr>
                        <w:bookmarkStart w:id="269" w:name="_Toc494553858"/>
                        <w:bookmarkStart w:id="270" w:name="_Ref49456015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70"/>
                        <w:r>
                          <w:t xml:space="preserve"> - Entry Screen to GUI prompt</w:t>
                        </w:r>
                        <w:bookmarkEnd w:id="269"/>
                      </w:p>
                    </w:txbxContent>
                  </v:textbox>
                </v:shape>
                <w10:wrap type="square"/>
              </v:group>
            </w:pict>
          </mc:Fallback>
        </mc:AlternateContent>
      </w:r>
      <w:r w:rsidRPr="0099416A">
        <w:rPr>
          <w:lang w:eastAsia="en-GB"/>
        </w:rPr>
        <w:t xml:space="preserve">The inputs were entered in the Data Acquisition phase using a prompted style option. </w:t>
      </w:r>
      <w:r>
        <w:rPr>
          <w:lang w:eastAsia="en-GB"/>
        </w:rPr>
        <w:fldChar w:fldCharType="begin"/>
      </w:r>
      <w:r>
        <w:rPr>
          <w:lang w:eastAsia="en-GB"/>
        </w:rPr>
        <w:instrText xml:space="preserve"> REF _Ref494560154 \h </w:instrText>
      </w:r>
      <w:r>
        <w:rPr>
          <w:lang w:eastAsia="en-GB"/>
        </w:rPr>
      </w:r>
      <w:r>
        <w:rPr>
          <w:lang w:eastAsia="en-GB"/>
        </w:rPr>
        <w:fldChar w:fldCharType="separate"/>
      </w:r>
      <w:r>
        <w:t xml:space="preserve">Figure </w:t>
      </w:r>
      <w:r>
        <w:rPr>
          <w:noProof/>
        </w:rPr>
        <w:t>4</w:t>
      </w:r>
      <w:r>
        <w:noBreakHyphen/>
      </w:r>
      <w:r>
        <w:rPr>
          <w:noProof/>
        </w:rPr>
        <w:t>1</w:t>
      </w:r>
      <w:r>
        <w:rPr>
          <w:lang w:eastAsia="en-GB"/>
        </w:rPr>
        <w:fldChar w:fldCharType="end"/>
      </w:r>
      <w:r>
        <w:rPr>
          <w:lang w:eastAsia="en-GB"/>
        </w:rPr>
        <w:t xml:space="preserve"> </w:t>
      </w:r>
      <w:r w:rsidRPr="0099416A">
        <w:rPr>
          <w:lang w:eastAsia="en-GB"/>
        </w:rPr>
        <w:t xml:space="preserve">shows the first screen upon entry to the </w:t>
      </w:r>
      <w:r>
        <w:t>Solar Solution</w:t>
      </w:r>
      <w:r w:rsidRPr="0099416A">
        <w:rPr>
          <w:lang w:eastAsia="en-GB"/>
        </w:rPr>
        <w:t>.</w:t>
      </w:r>
    </w:p>
    <w:p w14:paraId="60CA417B" w14:textId="77777777" w:rsidR="00211FC1" w:rsidRPr="0099416A" w:rsidRDefault="00211FC1" w:rsidP="00211FC1">
      <w:pPr>
        <w:rPr>
          <w:lang w:eastAsia="en-GB"/>
        </w:rPr>
      </w:pPr>
    </w:p>
    <w:p w14:paraId="4A3EE8E5" w14:textId="77777777" w:rsidR="00211FC1" w:rsidRPr="0099416A" w:rsidRDefault="00211FC1" w:rsidP="00211FC1">
      <w:pPr>
        <w:rPr>
          <w:lang w:eastAsia="en-GB"/>
        </w:rPr>
      </w:pPr>
      <w:r w:rsidRPr="0099416A">
        <w:rPr>
          <w:lang w:eastAsia="en-GB"/>
        </w:rPr>
        <w:br w:type="page"/>
      </w:r>
    </w:p>
    <w:p w14:paraId="6A797188" w14:textId="77777777" w:rsidR="00211FC1" w:rsidRPr="0099416A" w:rsidRDefault="00211FC1" w:rsidP="00211FC1">
      <w:pPr>
        <w:rPr>
          <w:lang w:eastAsia="en-GB"/>
        </w:rPr>
      </w:pPr>
      <w:r w:rsidRPr="0099416A">
        <w:rPr>
          <w:lang w:eastAsia="en-GB"/>
        </w:rPr>
        <w:lastRenderedPageBreak/>
        <w:fldChar w:fldCharType="begin"/>
      </w:r>
      <w:r w:rsidRPr="0099416A">
        <w:rPr>
          <w:lang w:eastAsia="en-GB"/>
        </w:rPr>
        <w:instrText xml:space="preserve"> REF _Ref492577787 \h </w:instrText>
      </w:r>
      <w:r w:rsidRPr="0099416A">
        <w:rPr>
          <w:lang w:eastAsia="en-GB"/>
        </w:rPr>
      </w:r>
      <w:r w:rsidRPr="0099416A">
        <w:rPr>
          <w:lang w:eastAsia="en-GB"/>
        </w:rPr>
        <w:fldChar w:fldCharType="separate"/>
      </w:r>
      <w:r w:rsidRPr="0099416A">
        <w:t>Figure 4</w:t>
      </w:r>
      <w:r w:rsidRPr="0099416A">
        <w:noBreakHyphen/>
        <w:t>2</w:t>
      </w:r>
      <w:r w:rsidRPr="0099416A">
        <w:rPr>
          <w:lang w:eastAsia="en-GB"/>
        </w:rPr>
        <w:fldChar w:fldCharType="end"/>
      </w:r>
      <w:r>
        <w:rPr>
          <w:lang w:eastAsia="en-GB"/>
        </w:rPr>
        <w:t xml:space="preserve"> and </w:t>
      </w:r>
      <w:r w:rsidRPr="0099416A">
        <w:rPr>
          <w:lang w:eastAsia="en-GB"/>
        </w:rPr>
        <w:fldChar w:fldCharType="begin"/>
      </w:r>
      <w:r w:rsidRPr="0099416A">
        <w:rPr>
          <w:lang w:eastAsia="en-GB"/>
        </w:rPr>
        <w:instrText xml:space="preserve"> REF _Ref492577838 \h </w:instrText>
      </w:r>
      <w:r w:rsidRPr="0099416A">
        <w:rPr>
          <w:lang w:eastAsia="en-GB"/>
        </w:rPr>
      </w:r>
      <w:r w:rsidRPr="0099416A">
        <w:rPr>
          <w:lang w:eastAsia="en-GB"/>
        </w:rPr>
        <w:fldChar w:fldCharType="separate"/>
      </w:r>
      <w:r w:rsidRPr="0099416A">
        <w:t>Figure 4</w:t>
      </w:r>
      <w:r w:rsidRPr="0099416A">
        <w:noBreakHyphen/>
        <w:t>3</w:t>
      </w:r>
      <w:r w:rsidRPr="0099416A">
        <w:rPr>
          <w:lang w:eastAsia="en-GB"/>
        </w:rPr>
        <w:fldChar w:fldCharType="end"/>
      </w:r>
      <w:r>
        <w:rPr>
          <w:lang w:eastAsia="en-GB"/>
        </w:rPr>
        <w:t xml:space="preserve"> show</w:t>
      </w:r>
      <w:r w:rsidRPr="0099416A">
        <w:rPr>
          <w:lang w:eastAsia="en-GB"/>
        </w:rPr>
        <w:t xml:space="preserve"> the succession of</w:t>
      </w:r>
      <w:r>
        <w:rPr>
          <w:lang w:eastAsia="en-GB"/>
        </w:rPr>
        <w:t xml:space="preserve"> user</w:t>
      </w:r>
      <w:r w:rsidRPr="0099416A">
        <w:rPr>
          <w:lang w:eastAsia="en-GB"/>
        </w:rPr>
        <w:t xml:space="preserve"> promp</w:t>
      </w:r>
      <w:r>
        <w:rPr>
          <w:lang w:eastAsia="en-GB"/>
        </w:rPr>
        <w:t>ts</w:t>
      </w:r>
      <w:r w:rsidRPr="0099416A">
        <w:rPr>
          <w:lang w:eastAsia="en-GB"/>
        </w:rPr>
        <w:t>.</w:t>
      </w:r>
    </w:p>
    <w:p w14:paraId="50054E2A" w14:textId="77777777" w:rsidR="00211FC1" w:rsidRPr="0099416A" w:rsidRDefault="00211FC1" w:rsidP="00211FC1">
      <w:pPr>
        <w:pStyle w:val="Caption"/>
        <w:rPr>
          <w:lang w:eastAsia="en-GB"/>
        </w:rPr>
      </w:pPr>
      <w:bookmarkStart w:id="271" w:name="_Toc494553859"/>
      <w:bookmarkStart w:id="272" w:name="_Ref492577787"/>
      <w:r w:rsidRPr="0099416A">
        <w:t xml:space="preserve">Figure </w:t>
      </w:r>
      <w:r w:rsidRPr="0099416A">
        <w:fldChar w:fldCharType="begin"/>
      </w:r>
      <w:r w:rsidRPr="0099416A">
        <w:instrText xml:space="preserve"> STYLEREF 1 \s </w:instrText>
      </w:r>
      <w:r w:rsidRPr="0099416A">
        <w:fldChar w:fldCharType="separate"/>
      </w:r>
      <w:r w:rsidRPr="0099416A">
        <w:t>4</w:t>
      </w:r>
      <w:r w:rsidRPr="0099416A">
        <w:fldChar w:fldCharType="end"/>
      </w:r>
      <w:r w:rsidRPr="0099416A">
        <w:noBreakHyphen/>
      </w:r>
      <w:r w:rsidRPr="0099416A">
        <w:fldChar w:fldCharType="begin"/>
      </w:r>
      <w:r w:rsidRPr="0099416A">
        <w:instrText xml:space="preserve"> SEQ Figure \* ARABIC \s 1 </w:instrText>
      </w:r>
      <w:r w:rsidRPr="0099416A">
        <w:fldChar w:fldCharType="separate"/>
      </w:r>
      <w:r w:rsidRPr="0099416A">
        <w:t>2</w:t>
      </w:r>
      <w:r w:rsidRPr="0099416A">
        <w:fldChar w:fldCharType="end"/>
      </w:r>
      <w:bookmarkEnd w:id="272"/>
      <w:r w:rsidRPr="0099416A">
        <w:t xml:space="preserve"> - Data Acquisition phase of GUI</w:t>
      </w:r>
      <w:r w:rsidRPr="0099416A">
        <mc:AlternateContent>
          <mc:Choice Requires="wpg">
            <w:drawing>
              <wp:anchor distT="0" distB="0" distL="114300" distR="114300" simplePos="0" relativeHeight="251708416" behindDoc="0" locked="0" layoutInCell="1" allowOverlap="1" wp14:anchorId="78F44CEE" wp14:editId="4F3837E7">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0"/>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1"/>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2"/>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3"/>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4"/>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5"/>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76"/>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7"/>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00DE1656" id="Group 7338" o:spid="_x0000_s1026" style="position:absolute;margin-left:-37.15pt;margin-top:12.5pt;width:534.6pt;height:639.65pt;z-index:251708416"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78"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79"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0"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1"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2"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3"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4"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5" o:title=""/>
                </v:shape>
                <w10:wrap type="square"/>
              </v:group>
            </w:pict>
          </mc:Fallback>
        </mc:AlternateContent>
      </w:r>
      <w:r w:rsidRPr="0099416A">
        <w:t xml:space="preserve"> prompting</w:t>
      </w:r>
      <w:bookmarkEnd w:id="271"/>
    </w:p>
    <w:p w14:paraId="76948057" w14:textId="77777777" w:rsidR="00211FC1" w:rsidRPr="0099416A" w:rsidRDefault="00211FC1" w:rsidP="00211FC1">
      <w:pPr>
        <w:rPr>
          <w:lang w:eastAsia="en-GB"/>
        </w:rPr>
      </w:pPr>
    </w:p>
    <w:p w14:paraId="3A0C76B4" w14:textId="77777777" w:rsidR="00211FC1" w:rsidRPr="0099416A" w:rsidRDefault="00211FC1" w:rsidP="00211FC1">
      <w:pPr>
        <w:rPr>
          <w:lang w:eastAsia="en-GB"/>
        </w:rPr>
      </w:pPr>
      <w:r w:rsidRPr="0099416A">
        <mc:AlternateContent>
          <mc:Choice Requires="wpg">
            <w:drawing>
              <wp:anchor distT="0" distB="0" distL="114300" distR="114300" simplePos="0" relativeHeight="251709440" behindDoc="0" locked="0" layoutInCell="1" allowOverlap="1" wp14:anchorId="3AC5730F" wp14:editId="43DBCDA2">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86"/>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87"/>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8"/>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89"/>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0"/>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1"/>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2"/>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37ED3C0B" w14:textId="77777777" w:rsidR="00211FC1" w:rsidRDefault="00211FC1" w:rsidP="00211FC1">
                              <w:pPr>
                                <w:pStyle w:val="Caption"/>
                                <w:rPr>
                                  <w:szCs w:val="24"/>
                                  <w:lang w:val="en-GB" w:eastAsia="en-GB"/>
                                </w:rPr>
                              </w:pPr>
                              <w:bookmarkStart w:id="273" w:name="_Toc494553860"/>
                              <w:bookmarkStart w:id="274" w:name="_Ref49257783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4"/>
                              <w:r>
                                <w:t xml:space="preserve"> - Data Acquisition phase of GUI prompting</w:t>
                              </w:r>
                              <w:bookmarkEnd w:id="273"/>
                              <w:r>
                                <w:t xml:space="preserve"> (continued)</w:t>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AC5730F" id="Group 7337" o:spid="_x0000_s1162" style="position:absolute;left:0;text-align:left;margin-left:-32.45pt;margin-top:14pt;width:531.65pt;height:680pt;z-index:251709440"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3"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4"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5"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196"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197"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198"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199"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37ED3C0B" w14:textId="77777777" w:rsidR="00211FC1" w:rsidRDefault="00211FC1" w:rsidP="00211FC1">
                        <w:pPr>
                          <w:pStyle w:val="Caption"/>
                          <w:rPr>
                            <w:szCs w:val="24"/>
                            <w:lang w:val="en-GB" w:eastAsia="en-GB"/>
                          </w:rPr>
                        </w:pPr>
                        <w:bookmarkStart w:id="275" w:name="_Toc494553860"/>
                        <w:bookmarkStart w:id="276" w:name="_Ref49257783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6"/>
                        <w:r>
                          <w:t xml:space="preserve"> - Data Acquisition phase of GUI prompting</w:t>
                        </w:r>
                        <w:bookmarkEnd w:id="275"/>
                        <w:r>
                          <w:t xml:space="preserve"> (continued)</w:t>
                        </w:r>
                      </w:p>
                    </w:txbxContent>
                  </v:textbox>
                </v:shape>
              </v:group>
            </w:pict>
          </mc:Fallback>
        </mc:AlternateContent>
      </w:r>
    </w:p>
    <w:p w14:paraId="0B329CDA" w14:textId="77777777" w:rsidR="00211FC1" w:rsidRPr="0099416A" w:rsidRDefault="00211FC1" w:rsidP="00211FC1">
      <w:pPr>
        <w:rPr>
          <w:lang w:eastAsia="en-GB"/>
        </w:rPr>
      </w:pPr>
    </w:p>
    <w:p w14:paraId="2FB81949" w14:textId="77777777" w:rsidR="00211FC1" w:rsidRPr="0099416A" w:rsidRDefault="00211FC1" w:rsidP="00211FC1">
      <w:pPr>
        <w:rPr>
          <w:lang w:eastAsia="en-GB"/>
        </w:rPr>
      </w:pPr>
    </w:p>
    <w:p w14:paraId="44AEC0F0" w14:textId="77777777" w:rsidR="00211FC1" w:rsidRPr="0099416A" w:rsidRDefault="00211FC1" w:rsidP="00211FC1">
      <w:pPr>
        <w:rPr>
          <w:lang w:eastAsia="en-GB"/>
        </w:rPr>
      </w:pPr>
    </w:p>
    <w:p w14:paraId="7F2C9299" w14:textId="77777777" w:rsidR="00211FC1" w:rsidRPr="0099416A" w:rsidRDefault="00211FC1" w:rsidP="00211FC1">
      <w:pPr>
        <w:rPr>
          <w:lang w:eastAsia="en-GB"/>
        </w:rPr>
      </w:pPr>
    </w:p>
    <w:p w14:paraId="6C00E87F" w14:textId="77777777" w:rsidR="00211FC1" w:rsidRPr="0099416A" w:rsidRDefault="00211FC1" w:rsidP="00211FC1">
      <w:pPr>
        <w:rPr>
          <w:lang w:eastAsia="en-GB"/>
        </w:rPr>
      </w:pPr>
    </w:p>
    <w:p w14:paraId="79E44625" w14:textId="77777777" w:rsidR="00211FC1" w:rsidRPr="0099416A" w:rsidRDefault="00211FC1" w:rsidP="00211FC1">
      <w:pPr>
        <w:rPr>
          <w:lang w:eastAsia="en-GB"/>
        </w:rPr>
      </w:pPr>
    </w:p>
    <w:p w14:paraId="4563FCF1" w14:textId="77777777" w:rsidR="00211FC1" w:rsidRPr="0099416A" w:rsidRDefault="00211FC1" w:rsidP="00211FC1">
      <w:pPr>
        <w:rPr>
          <w:lang w:eastAsia="en-GB"/>
        </w:rPr>
      </w:pPr>
    </w:p>
    <w:p w14:paraId="27EB7B00" w14:textId="77777777" w:rsidR="00211FC1" w:rsidRPr="0099416A" w:rsidRDefault="00211FC1" w:rsidP="00211FC1">
      <w:pPr>
        <w:rPr>
          <w:lang w:eastAsia="en-GB"/>
        </w:rPr>
      </w:pPr>
    </w:p>
    <w:p w14:paraId="0FDA737D" w14:textId="77777777" w:rsidR="00211FC1" w:rsidRPr="0099416A" w:rsidRDefault="00211FC1" w:rsidP="00211FC1">
      <w:pPr>
        <w:rPr>
          <w:lang w:eastAsia="en-GB"/>
        </w:rPr>
      </w:pPr>
    </w:p>
    <w:p w14:paraId="4A8D36A3" w14:textId="77777777" w:rsidR="00211FC1" w:rsidRPr="0099416A" w:rsidRDefault="00211FC1" w:rsidP="00211FC1">
      <w:pPr>
        <w:rPr>
          <w:lang w:eastAsia="en-GB"/>
        </w:rPr>
      </w:pPr>
    </w:p>
    <w:p w14:paraId="2675D5D8" w14:textId="77777777" w:rsidR="00211FC1" w:rsidRPr="0099416A" w:rsidRDefault="00211FC1" w:rsidP="00211FC1">
      <w:pPr>
        <w:rPr>
          <w:lang w:eastAsia="en-GB"/>
        </w:rPr>
      </w:pPr>
    </w:p>
    <w:p w14:paraId="11999604" w14:textId="77777777" w:rsidR="00211FC1" w:rsidRPr="0099416A" w:rsidRDefault="00211FC1" w:rsidP="00211FC1">
      <w:pPr>
        <w:rPr>
          <w:lang w:eastAsia="en-GB"/>
        </w:rPr>
      </w:pPr>
    </w:p>
    <w:p w14:paraId="4C1CC310" w14:textId="77777777" w:rsidR="00211FC1" w:rsidRPr="0099416A" w:rsidRDefault="00211FC1" w:rsidP="00211FC1">
      <w:pPr>
        <w:rPr>
          <w:lang w:eastAsia="en-GB"/>
        </w:rPr>
      </w:pPr>
    </w:p>
    <w:p w14:paraId="06740BB7" w14:textId="77777777" w:rsidR="00211FC1" w:rsidRPr="0099416A" w:rsidRDefault="00211FC1" w:rsidP="00211FC1">
      <w:pPr>
        <w:rPr>
          <w:lang w:eastAsia="en-GB"/>
        </w:rPr>
      </w:pPr>
    </w:p>
    <w:p w14:paraId="2CF22939" w14:textId="77777777" w:rsidR="00211FC1" w:rsidRPr="0099416A" w:rsidRDefault="00211FC1" w:rsidP="00211FC1">
      <w:pPr>
        <w:rPr>
          <w:lang w:eastAsia="en-GB"/>
        </w:rPr>
      </w:pPr>
    </w:p>
    <w:p w14:paraId="61243CF5" w14:textId="77777777" w:rsidR="00211FC1" w:rsidRPr="0099416A" w:rsidRDefault="00211FC1" w:rsidP="00211FC1">
      <w:pPr>
        <w:rPr>
          <w:lang w:eastAsia="en-GB"/>
        </w:rPr>
      </w:pPr>
    </w:p>
    <w:p w14:paraId="46436742" w14:textId="77777777" w:rsidR="00211FC1" w:rsidRPr="0099416A" w:rsidRDefault="00211FC1" w:rsidP="00211FC1">
      <w:pPr>
        <w:rPr>
          <w:lang w:eastAsia="en-GB"/>
        </w:rPr>
      </w:pPr>
    </w:p>
    <w:p w14:paraId="22DD2A2B" w14:textId="77777777" w:rsidR="00211FC1" w:rsidRPr="0099416A" w:rsidRDefault="00211FC1" w:rsidP="00211FC1">
      <w:pPr>
        <w:rPr>
          <w:lang w:eastAsia="en-GB"/>
        </w:rPr>
      </w:pPr>
    </w:p>
    <w:p w14:paraId="19A76946" w14:textId="77777777" w:rsidR="00211FC1" w:rsidRPr="0099416A" w:rsidRDefault="00211FC1" w:rsidP="00211FC1">
      <w:pPr>
        <w:rPr>
          <w:lang w:eastAsia="en-GB"/>
        </w:rPr>
      </w:pPr>
    </w:p>
    <w:p w14:paraId="467E5801" w14:textId="77777777" w:rsidR="00211FC1" w:rsidRPr="0099416A" w:rsidRDefault="00211FC1" w:rsidP="00211FC1">
      <w:pPr>
        <w:rPr>
          <w:lang w:eastAsia="en-GB"/>
        </w:rPr>
      </w:pPr>
    </w:p>
    <w:p w14:paraId="7802F354" w14:textId="77777777" w:rsidR="00211FC1" w:rsidRPr="0099416A" w:rsidRDefault="00211FC1" w:rsidP="00211FC1">
      <w:pPr>
        <w:rPr>
          <w:lang w:eastAsia="en-GB"/>
        </w:rPr>
      </w:pPr>
    </w:p>
    <w:p w14:paraId="243DDCF8" w14:textId="77777777" w:rsidR="00211FC1" w:rsidRPr="0099416A" w:rsidRDefault="00211FC1" w:rsidP="00211FC1">
      <w:pPr>
        <w:rPr>
          <w:lang w:eastAsia="en-GB"/>
        </w:rPr>
      </w:pPr>
    </w:p>
    <w:p w14:paraId="7452EEE2" w14:textId="77777777" w:rsidR="00211FC1" w:rsidRPr="0099416A" w:rsidRDefault="00211FC1" w:rsidP="00211FC1">
      <w:pPr>
        <w:rPr>
          <w:lang w:eastAsia="en-GB"/>
        </w:rPr>
      </w:pPr>
    </w:p>
    <w:p w14:paraId="2CA3374F" w14:textId="77777777" w:rsidR="00211FC1" w:rsidRPr="0099416A" w:rsidRDefault="00211FC1" w:rsidP="00211FC1">
      <w:pPr>
        <w:rPr>
          <w:lang w:eastAsia="en-GB"/>
        </w:rPr>
      </w:pPr>
    </w:p>
    <w:p w14:paraId="0C8D980F" w14:textId="77777777" w:rsidR="00211FC1" w:rsidRPr="0099416A" w:rsidRDefault="00211FC1" w:rsidP="00211FC1">
      <w:pPr>
        <w:rPr>
          <w:lang w:eastAsia="en-GB"/>
        </w:rPr>
      </w:pPr>
    </w:p>
    <w:p w14:paraId="2F0F406E" w14:textId="77777777" w:rsidR="00211FC1" w:rsidRPr="0099416A" w:rsidRDefault="00211FC1" w:rsidP="00211FC1">
      <w:pPr>
        <w:rPr>
          <w:lang w:eastAsia="en-GB"/>
        </w:rPr>
      </w:pPr>
    </w:p>
    <w:p w14:paraId="772792A6" w14:textId="77777777" w:rsidR="00211FC1" w:rsidRPr="0099416A" w:rsidRDefault="00211FC1" w:rsidP="00211FC1">
      <w:pPr>
        <w:rPr>
          <w:lang w:eastAsia="en-GB"/>
        </w:rPr>
      </w:pPr>
    </w:p>
    <w:p w14:paraId="4431F094" w14:textId="77777777" w:rsidR="00211FC1" w:rsidRPr="0099416A" w:rsidRDefault="00211FC1" w:rsidP="00211FC1">
      <w:pPr>
        <w:rPr>
          <w:lang w:eastAsia="en-GB"/>
        </w:rPr>
      </w:pPr>
    </w:p>
    <w:p w14:paraId="4AE7246C" w14:textId="77777777" w:rsidR="00211FC1" w:rsidRPr="0099416A" w:rsidRDefault="00211FC1" w:rsidP="00211FC1">
      <w:pPr>
        <w:rPr>
          <w:lang w:eastAsia="en-GB"/>
        </w:rPr>
      </w:pPr>
    </w:p>
    <w:p w14:paraId="206D2817" w14:textId="77777777" w:rsidR="00211FC1" w:rsidRPr="0099416A" w:rsidRDefault="00211FC1" w:rsidP="00211FC1">
      <w:pPr>
        <w:rPr>
          <w:lang w:eastAsia="en-GB"/>
        </w:rPr>
      </w:pPr>
    </w:p>
    <w:p w14:paraId="16A7C091" w14:textId="77777777" w:rsidR="00211FC1" w:rsidRPr="0099416A" w:rsidRDefault="00211FC1" w:rsidP="00211FC1">
      <w:pPr>
        <w:rPr>
          <w:lang w:eastAsia="en-GB"/>
        </w:rPr>
      </w:pPr>
    </w:p>
    <w:p w14:paraId="3C9335B8" w14:textId="77777777" w:rsidR="00211FC1" w:rsidRPr="0099416A" w:rsidRDefault="00211FC1" w:rsidP="00211FC1">
      <w:pPr>
        <w:rPr>
          <w:lang w:eastAsia="en-GB"/>
        </w:rPr>
      </w:pPr>
    </w:p>
    <w:p w14:paraId="7680B2C6" w14:textId="77777777" w:rsidR="00211FC1" w:rsidRPr="0099416A" w:rsidRDefault="00211FC1" w:rsidP="00211FC1">
      <w:pPr>
        <w:rPr>
          <w:lang w:eastAsia="en-GB"/>
        </w:rPr>
      </w:pPr>
    </w:p>
    <w:p w14:paraId="42575B74" w14:textId="77777777" w:rsidR="00211FC1" w:rsidRPr="0099416A" w:rsidRDefault="00211FC1" w:rsidP="00211FC1">
      <w:pPr>
        <w:rPr>
          <w:lang w:eastAsia="en-GB"/>
        </w:rPr>
      </w:pPr>
    </w:p>
    <w:p w14:paraId="2C5C3EFE" w14:textId="77777777" w:rsidR="00211FC1" w:rsidRPr="0099416A" w:rsidRDefault="00211FC1" w:rsidP="00211FC1">
      <w:pPr>
        <w:rPr>
          <w:lang w:eastAsia="en-GB"/>
        </w:rPr>
      </w:pPr>
    </w:p>
    <w:p w14:paraId="69E9658C" w14:textId="77777777" w:rsidR="00211FC1" w:rsidRPr="0099416A" w:rsidRDefault="00211FC1" w:rsidP="00211FC1">
      <w:pPr>
        <w:rPr>
          <w:lang w:eastAsia="en-GB"/>
        </w:rPr>
      </w:pPr>
    </w:p>
    <w:p w14:paraId="39E98C71" w14:textId="77777777" w:rsidR="00211FC1" w:rsidRPr="0099416A" w:rsidRDefault="00211FC1" w:rsidP="00211FC1">
      <w:pPr>
        <w:rPr>
          <w:lang w:eastAsia="en-GB"/>
        </w:rPr>
      </w:pPr>
    </w:p>
    <w:p w14:paraId="4FBDAA0F" w14:textId="77777777" w:rsidR="00211FC1" w:rsidRPr="0099416A" w:rsidRDefault="00211FC1" w:rsidP="00211FC1">
      <w:pPr>
        <w:rPr>
          <w:lang w:eastAsia="en-GB"/>
        </w:rPr>
      </w:pPr>
    </w:p>
    <w:p w14:paraId="3A31E794" w14:textId="77777777" w:rsidR="00211FC1" w:rsidRPr="0099416A" w:rsidRDefault="00211FC1" w:rsidP="00211FC1">
      <w:pPr>
        <w:rPr>
          <w:lang w:eastAsia="en-GB"/>
        </w:rPr>
      </w:pPr>
    </w:p>
    <w:p w14:paraId="278DE259" w14:textId="77777777" w:rsidR="00211FC1" w:rsidRPr="0099416A" w:rsidRDefault="00211FC1" w:rsidP="00211FC1">
      <w:pPr>
        <w:rPr>
          <w:lang w:eastAsia="en-GB"/>
        </w:rPr>
      </w:pPr>
    </w:p>
    <w:p w14:paraId="0931320C" w14:textId="77777777" w:rsidR="00211FC1" w:rsidRPr="0099416A" w:rsidRDefault="00211FC1" w:rsidP="00211FC1">
      <w:pPr>
        <w:rPr>
          <w:lang w:eastAsia="en-GB"/>
        </w:rPr>
      </w:pPr>
    </w:p>
    <w:p w14:paraId="3F59B54D" w14:textId="77777777" w:rsidR="00211FC1" w:rsidRPr="0099416A" w:rsidRDefault="00211FC1" w:rsidP="00211FC1">
      <w:pPr>
        <w:rPr>
          <w:lang w:eastAsia="en-GB"/>
        </w:rPr>
      </w:pPr>
    </w:p>
    <w:p w14:paraId="6F8D14A0" w14:textId="77777777" w:rsidR="00211FC1" w:rsidRPr="0099416A" w:rsidRDefault="00211FC1" w:rsidP="00211FC1">
      <w:pPr>
        <w:rPr>
          <w:lang w:eastAsia="en-GB"/>
        </w:rPr>
      </w:pPr>
    </w:p>
    <w:p w14:paraId="125D2D2C" w14:textId="77777777" w:rsidR="00211FC1" w:rsidRPr="0099416A" w:rsidRDefault="00211FC1" w:rsidP="00211FC1">
      <w:pPr>
        <w:pStyle w:val="Heading2"/>
        <w:numPr>
          <w:ilvl w:val="1"/>
          <w:numId w:val="16"/>
        </w:numPr>
      </w:pPr>
      <w:bookmarkStart w:id="277" w:name="_Toc494532719"/>
      <w:r w:rsidRPr="0099416A">
        <w:lastRenderedPageBreak/>
        <w:t>Input Data</w:t>
      </w:r>
      <w:bookmarkEnd w:id="277"/>
    </w:p>
    <w:p w14:paraId="1B9AABF5" w14:textId="77777777" w:rsidR="00211FC1" w:rsidRPr="0099416A" w:rsidRDefault="00211FC1" w:rsidP="00211FC1">
      <w:pPr>
        <w:rPr>
          <w:lang w:eastAsia="en-GB"/>
        </w:rPr>
      </w:pPr>
      <w:r w:rsidRPr="0099416A">
        <w:rPr>
          <w:lang w:eastAsia="en-GB"/>
        </w:rPr>
        <w:t>The Input Data tab is automatically selected after the final prompt has been answered on the Data Acquisition tab. This display</w:t>
      </w:r>
      <w:r>
        <w:rPr>
          <w:lang w:eastAsia="en-GB"/>
        </w:rPr>
        <w:t>s</w:t>
      </w:r>
      <w:r w:rsidRPr="0099416A">
        <w:rPr>
          <w:lang w:eastAsia="en-GB"/>
        </w:rPr>
        <w:t xml:space="preserve"> to the user all the information wh</w:t>
      </w:r>
      <w:r>
        <w:rPr>
          <w:lang w:eastAsia="en-GB"/>
        </w:rPr>
        <w:t>ich has been entered and allows</w:t>
      </w:r>
      <w:r w:rsidRPr="0099416A">
        <w:rPr>
          <w:lang w:eastAsia="en-GB"/>
        </w:rPr>
        <w:t xml:space="preserve"> verification before checking the results. This tab is shown in </w:t>
      </w:r>
      <w:r w:rsidRPr="0099416A">
        <w:rPr>
          <w:lang w:eastAsia="en-GB"/>
        </w:rPr>
        <w:fldChar w:fldCharType="begin"/>
      </w:r>
      <w:r w:rsidRPr="0099416A">
        <w:rPr>
          <w:lang w:eastAsia="en-GB"/>
        </w:rPr>
        <w:instrText xml:space="preserve"> REF _Ref493335973 \h </w:instrText>
      </w:r>
      <w:r w:rsidRPr="0099416A">
        <w:rPr>
          <w:lang w:eastAsia="en-GB"/>
        </w:rPr>
      </w:r>
      <w:r w:rsidRPr="0099416A">
        <w:rPr>
          <w:lang w:eastAsia="en-GB"/>
        </w:rPr>
        <w:fldChar w:fldCharType="separate"/>
      </w:r>
      <w:r w:rsidRPr="0099416A">
        <w:t>Figure 4</w:t>
      </w:r>
      <w:r w:rsidRPr="0099416A">
        <w:noBreakHyphen/>
        <w:t>4</w:t>
      </w:r>
      <w:r w:rsidRPr="0099416A">
        <w:rPr>
          <w:lang w:eastAsia="en-GB"/>
        </w:rPr>
        <w:fldChar w:fldCharType="end"/>
      </w:r>
      <w:r w:rsidRPr="0099416A">
        <w:rPr>
          <w:lang w:eastAsia="en-GB"/>
        </w:rPr>
        <w:t>.</w:t>
      </w:r>
    </w:p>
    <w:p w14:paraId="17C3879C" w14:textId="77777777" w:rsidR="00211FC1" w:rsidRPr="0099416A" w:rsidRDefault="00211FC1" w:rsidP="00211FC1">
      <w:pPr>
        <w:rPr>
          <w:lang w:eastAsia="en-GB"/>
        </w:rPr>
      </w:pPr>
    </w:p>
    <w:p w14:paraId="43362897" w14:textId="77777777" w:rsidR="00211FC1" w:rsidRPr="0099416A" w:rsidRDefault="00211FC1" w:rsidP="00211FC1">
      <w:pPr>
        <w:rPr>
          <w:lang w:eastAsia="en-GB"/>
        </w:rPr>
      </w:pPr>
      <w:r w:rsidRPr="0099416A">
        <w:rPr>
          <w:lang w:eastAsia="en-GB"/>
        </w:rPr>
        <mc:AlternateContent>
          <mc:Choice Requires="wpg">
            <w:drawing>
              <wp:anchor distT="0" distB="0" distL="114300" distR="114300" simplePos="0" relativeHeight="251717632" behindDoc="0" locked="0" layoutInCell="1" allowOverlap="1" wp14:anchorId="626C88C1" wp14:editId="78C74A32">
                <wp:simplePos x="0" y="0"/>
                <wp:positionH relativeFrom="column">
                  <wp:posOffset>-416560</wp:posOffset>
                </wp:positionH>
                <wp:positionV relativeFrom="paragraph">
                  <wp:posOffset>431801</wp:posOffset>
                </wp:positionV>
                <wp:extent cx="6721475" cy="4500879"/>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500879"/>
                          <a:chOff x="0" y="150403"/>
                          <a:chExt cx="6226386" cy="3919312"/>
                        </a:xfrm>
                      </wpg:grpSpPr>
                      <pic:pic xmlns:pic="http://schemas.openxmlformats.org/drawingml/2006/picture">
                        <pic:nvPicPr>
                          <pic:cNvPr id="7336" name="Picture 7336"/>
                          <pic:cNvPicPr>
                            <a:picLocks noChangeAspect="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150403"/>
                            <a:ext cx="6217920" cy="350084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6523AD38" w14:textId="77777777" w:rsidR="00211FC1" w:rsidRPr="00BD4D22" w:rsidRDefault="00211FC1" w:rsidP="00211FC1">
                              <w:pPr>
                                <w:pStyle w:val="Caption"/>
                                <w:rPr>
                                  <w:szCs w:val="24"/>
                                </w:rPr>
                              </w:pPr>
                              <w:bookmarkStart w:id="278" w:name="_Toc494553861"/>
                              <w:bookmarkStart w:id="279" w:name="_Ref49333597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9"/>
                              <w:r>
                                <w:t xml:space="preserve"> - </w:t>
                              </w:r>
                              <w:r w:rsidRPr="006F74D4">
                                <w:t>Input Data tab</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C88C1" id="Group 7341" o:spid="_x0000_s1173" style="position:absolute;left:0;text-align:left;margin-left:-32.8pt;margin-top:34pt;width:529.25pt;height:354.4pt;z-index:251717632;mso-width-relative:margin;mso-height-relative:margin" coordorigin=",1504" coordsize="62263,39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mK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">
                <v:shape id="Picture 7336" o:spid="_x0000_s1174" type="#_x0000_t75" style="position:absolute;top:1504;width:62179;height:35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" stroked="t" strokecolor="black [3213]">
                  <v:imagedata r:id="rId201"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6523AD38" w14:textId="77777777" w:rsidR="00211FC1" w:rsidRPr="00BD4D22" w:rsidRDefault="00211FC1" w:rsidP="00211FC1">
                        <w:pPr>
                          <w:pStyle w:val="Caption"/>
                          <w:rPr>
                            <w:szCs w:val="24"/>
                          </w:rPr>
                        </w:pPr>
                        <w:bookmarkStart w:id="280" w:name="_Toc494553861"/>
                        <w:bookmarkStart w:id="281" w:name="_Ref49333597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81"/>
                        <w:r>
                          <w:t xml:space="preserve"> - </w:t>
                        </w:r>
                        <w:r w:rsidRPr="006F74D4">
                          <w:t>Input Data tab</w:t>
                        </w:r>
                        <w:bookmarkEnd w:id="280"/>
                      </w:p>
                    </w:txbxContent>
                  </v:textbox>
                </v:shape>
                <w10:wrap type="square"/>
              </v:group>
            </w:pict>
          </mc:Fallback>
        </mc:AlternateContent>
      </w:r>
    </w:p>
    <w:p w14:paraId="0FBFF62F" w14:textId="77777777" w:rsidR="00211FC1" w:rsidRPr="0099416A" w:rsidRDefault="00211FC1" w:rsidP="00211FC1">
      <w:pPr>
        <w:pStyle w:val="Heading2"/>
        <w:numPr>
          <w:ilvl w:val="0"/>
          <w:numId w:val="0"/>
        </w:numPr>
      </w:pPr>
      <w:r w:rsidRPr="0099416A">
        <w:br w:type="page"/>
      </w:r>
    </w:p>
    <w:p w14:paraId="52542DEF" w14:textId="77777777" w:rsidR="00211FC1" w:rsidRPr="0099416A" w:rsidRDefault="00211FC1" w:rsidP="00211FC1">
      <w:pPr>
        <w:pStyle w:val="Heading2"/>
        <w:numPr>
          <w:ilvl w:val="1"/>
          <w:numId w:val="16"/>
        </w:numPr>
      </w:pPr>
      <w:bookmarkStart w:id="282" w:name="_Toc494532720"/>
      <w:r w:rsidRPr="0099416A">
        <w:lastRenderedPageBreak/>
        <w:t>Estimated Production</w:t>
      </w:r>
      <w:bookmarkEnd w:id="282"/>
    </w:p>
    <w:p w14:paraId="027300E5" w14:textId="77777777" w:rsidR="00211FC1" w:rsidRPr="0099416A" w:rsidRDefault="00211FC1" w:rsidP="00211FC1">
      <w:pPr>
        <w:rPr>
          <w:lang w:eastAsia="en-GB"/>
        </w:rPr>
      </w:pPr>
      <w:r w:rsidRPr="0099416A">
        <w:rPr>
          <w:lang w:eastAsia="en-GB"/>
        </w:rPr>
        <w:t>The Estimated Production tab shows the estimated daily production for the solar system by the solar panels, the storage from the batteries and how much</w:t>
      </w:r>
      <w:r>
        <w:rPr>
          <w:lang w:eastAsia="en-GB"/>
        </w:rPr>
        <w:t xml:space="preserve"> electricity</w:t>
      </w:r>
      <w:r w:rsidRPr="0099416A">
        <w:rPr>
          <w:lang w:eastAsia="en-GB"/>
        </w:rPr>
        <w:t xml:space="preserve">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99416A">
        <w:rPr>
          <w:lang w:eastAsia="en-GB"/>
        </w:rPr>
        <w:fldChar w:fldCharType="begin"/>
      </w:r>
      <w:r w:rsidRPr="0099416A">
        <w:rPr>
          <w:lang w:eastAsia="en-GB"/>
        </w:rPr>
        <w:instrText xml:space="preserve"> REF _Ref492622850 \h </w:instrText>
      </w:r>
      <w:r w:rsidRPr="0099416A">
        <w:rPr>
          <w:lang w:eastAsia="en-GB"/>
        </w:rPr>
      </w:r>
      <w:r w:rsidRPr="0099416A">
        <w:rPr>
          <w:lang w:eastAsia="en-GB"/>
        </w:rPr>
        <w:fldChar w:fldCharType="separate"/>
      </w:r>
      <w:r w:rsidRPr="0099416A">
        <w:t>Figure 4</w:t>
      </w:r>
      <w:r w:rsidRPr="0099416A">
        <w:noBreakHyphen/>
        <w:t>5</w:t>
      </w:r>
      <w:r w:rsidRPr="0099416A">
        <w:rPr>
          <w:lang w:eastAsia="en-GB"/>
        </w:rPr>
        <w:fldChar w:fldCharType="end"/>
      </w:r>
      <w:r w:rsidRPr="0099416A">
        <w:rPr>
          <w:lang w:eastAsia="en-GB"/>
        </w:rPr>
        <w:t>.</w:t>
      </w:r>
    </w:p>
    <w:p w14:paraId="10F60738" w14:textId="77777777" w:rsidR="00211FC1" w:rsidRPr="0099416A" w:rsidRDefault="00211FC1" w:rsidP="00211FC1">
      <w:pPr>
        <w:rPr>
          <w:lang w:eastAsia="en-GB"/>
        </w:rPr>
      </w:pPr>
    </w:p>
    <w:p w14:paraId="497FA166" w14:textId="77777777" w:rsidR="00211FC1" w:rsidRPr="0099416A" w:rsidRDefault="00211FC1" w:rsidP="00211FC1">
      <w:pPr>
        <w:rPr>
          <w:lang w:eastAsia="en-GB"/>
        </w:rPr>
      </w:pPr>
    </w:p>
    <w:p w14:paraId="405F9D6C" w14:textId="77777777" w:rsidR="00211FC1" w:rsidRPr="0099416A" w:rsidRDefault="00211FC1" w:rsidP="00211FC1">
      <w:pPr>
        <w:rPr>
          <w:lang w:eastAsia="en-GB"/>
        </w:rPr>
      </w:pPr>
    </w:p>
    <w:p w14:paraId="2F270A22" w14:textId="77777777" w:rsidR="00211FC1" w:rsidRPr="0099416A" w:rsidRDefault="00211FC1" w:rsidP="00211FC1">
      <w:pPr>
        <w:rPr>
          <w:lang w:eastAsia="en-GB"/>
        </w:rPr>
      </w:pPr>
      <w:r w:rsidRPr="0099416A">
        <mc:AlternateContent>
          <mc:Choice Requires="wpg">
            <w:drawing>
              <wp:anchor distT="0" distB="0" distL="114300" distR="114300" simplePos="0" relativeHeight="251711488" behindDoc="0" locked="0" layoutInCell="1" allowOverlap="1" wp14:anchorId="10766A8F" wp14:editId="29E2B64F">
                <wp:simplePos x="0" y="0"/>
                <wp:positionH relativeFrom="column">
                  <wp:posOffset>-355600</wp:posOffset>
                </wp:positionH>
                <wp:positionV relativeFrom="paragraph">
                  <wp:posOffset>358140</wp:posOffset>
                </wp:positionV>
                <wp:extent cx="6594475" cy="421894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218940"/>
                          <a:chOff x="0" y="149989"/>
                          <a:chExt cx="6045618" cy="3892694"/>
                        </a:xfrm>
                      </wpg:grpSpPr>
                      <pic:pic xmlns:pic="http://schemas.openxmlformats.org/drawingml/2006/picture">
                        <pic:nvPicPr>
                          <pic:cNvPr id="222" name="Picture 222"/>
                          <pic:cNvPicPr>
                            <a:picLocks noChangeAspect="1"/>
                          </pic:cNvPicPr>
                        </pic:nvPicPr>
                        <pic:blipFill rotWithShape="1">
                          <a:blip r:embed="rId202"/>
                          <a:srcRect t="4218"/>
                          <a:stretch/>
                        </pic:blipFill>
                        <pic:spPr>
                          <a:xfrm>
                            <a:off x="0" y="149989"/>
                            <a:ext cx="6045618" cy="340602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6EDD33A9" w14:textId="77777777" w:rsidR="00211FC1" w:rsidRDefault="00211FC1" w:rsidP="00211FC1">
                              <w:pPr>
                                <w:pStyle w:val="Caption"/>
                                <w:rPr>
                                  <w:szCs w:val="24"/>
                                </w:rPr>
                              </w:pPr>
                              <w:bookmarkStart w:id="283" w:name="_Toc494553862"/>
                              <w:bookmarkStart w:id="284" w:name="_Ref49262285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4"/>
                              <w:r>
                                <w:t xml:space="preserve"> - Estimated Production tab</w:t>
                              </w:r>
                              <w:bookmarkEnd w:id="28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766A8F" id="Group 7333" o:spid="_x0000_s1176" style="position:absolute;left:0;text-align:left;margin-left:-28pt;margin-top:28.2pt;width:519.25pt;height:332.2pt;z-index:251711488;mso-width-relative:margin;mso-height-relative:margin" coordorigin=",1499" coordsize="60456,38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">
                <v:shape id="Picture 222" o:spid="_x0000_s1177" type="#_x0000_t75" style="position:absolute;top:1499;width:60456;height:34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" stroked="t" strokecolor="black [3213]">
                  <v:imagedata r:id="rId203" o:title="" croptop="2764f"/>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6EDD33A9" w14:textId="77777777" w:rsidR="00211FC1" w:rsidRDefault="00211FC1" w:rsidP="00211FC1">
                        <w:pPr>
                          <w:pStyle w:val="Caption"/>
                          <w:rPr>
                            <w:szCs w:val="24"/>
                          </w:rPr>
                        </w:pPr>
                        <w:bookmarkStart w:id="285" w:name="_Toc494553862"/>
                        <w:bookmarkStart w:id="286" w:name="_Ref49262285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6"/>
                        <w:r>
                          <w:t xml:space="preserve"> - Estimated Production tab</w:t>
                        </w:r>
                        <w:bookmarkEnd w:id="285"/>
                      </w:p>
                    </w:txbxContent>
                  </v:textbox>
                </v:shape>
                <w10:wrap type="square"/>
              </v:group>
            </w:pict>
          </mc:Fallback>
        </mc:AlternateContent>
      </w:r>
    </w:p>
    <w:p w14:paraId="07BC8249" w14:textId="77777777" w:rsidR="00211FC1" w:rsidRPr="0099416A" w:rsidRDefault="00211FC1" w:rsidP="00211FC1">
      <w:pPr>
        <w:rPr>
          <w:lang w:eastAsia="en-GB"/>
        </w:rPr>
      </w:pPr>
    </w:p>
    <w:p w14:paraId="65DEEC61" w14:textId="77777777" w:rsidR="00211FC1" w:rsidRPr="0099416A" w:rsidRDefault="00211FC1" w:rsidP="00211FC1">
      <w:pPr>
        <w:rPr>
          <w:lang w:eastAsia="en-GB"/>
        </w:rPr>
      </w:pPr>
    </w:p>
    <w:p w14:paraId="341F387B" w14:textId="77777777" w:rsidR="00211FC1" w:rsidRPr="0099416A" w:rsidRDefault="00211FC1" w:rsidP="00211FC1">
      <w:pPr>
        <w:rPr>
          <w:lang w:eastAsia="en-GB"/>
        </w:rPr>
      </w:pPr>
    </w:p>
    <w:p w14:paraId="2CC68819" w14:textId="77777777" w:rsidR="00211FC1" w:rsidRPr="0099416A" w:rsidRDefault="00211FC1" w:rsidP="00211FC1">
      <w:pPr>
        <w:rPr>
          <w:lang w:eastAsia="en-GB"/>
        </w:rPr>
      </w:pPr>
    </w:p>
    <w:p w14:paraId="575FF083" w14:textId="77777777" w:rsidR="00211FC1" w:rsidRPr="0099416A" w:rsidRDefault="00211FC1" w:rsidP="00211FC1">
      <w:pPr>
        <w:rPr>
          <w:lang w:eastAsia="en-GB"/>
        </w:rPr>
      </w:pPr>
    </w:p>
    <w:p w14:paraId="169AABBB" w14:textId="77777777" w:rsidR="00211FC1" w:rsidRPr="0099416A" w:rsidRDefault="00211FC1" w:rsidP="00211FC1">
      <w:pPr>
        <w:rPr>
          <w:lang w:eastAsia="en-GB"/>
        </w:rPr>
      </w:pPr>
    </w:p>
    <w:p w14:paraId="46BAEC1E" w14:textId="77777777" w:rsidR="00211FC1" w:rsidRPr="0099416A" w:rsidRDefault="00211FC1" w:rsidP="00211FC1">
      <w:pPr>
        <w:rPr>
          <w:lang w:eastAsia="en-GB"/>
        </w:rPr>
      </w:pPr>
    </w:p>
    <w:p w14:paraId="0C0103CF" w14:textId="77777777" w:rsidR="00211FC1" w:rsidRPr="0099416A" w:rsidRDefault="00211FC1" w:rsidP="00211FC1">
      <w:pPr>
        <w:rPr>
          <w:lang w:eastAsia="en-GB"/>
        </w:rPr>
      </w:pPr>
      <w:r w:rsidRPr="0099416A">
        <w:rPr>
          <w:lang w:eastAsia="en-GB"/>
        </w:rPr>
        <w:br w:type="page"/>
      </w:r>
    </w:p>
    <w:p w14:paraId="1DFBC590" w14:textId="77777777" w:rsidR="00211FC1" w:rsidRPr="0099416A" w:rsidRDefault="00211FC1" w:rsidP="00211FC1">
      <w:pPr>
        <w:pStyle w:val="Heading2"/>
        <w:numPr>
          <w:ilvl w:val="1"/>
          <w:numId w:val="16"/>
        </w:numPr>
      </w:pPr>
      <w:bookmarkStart w:id="287" w:name="_Toc494532721"/>
      <w:r w:rsidRPr="0099416A">
        <w:lastRenderedPageBreak/>
        <w:t>Finance Options</w:t>
      </w:r>
      <w:bookmarkEnd w:id="287"/>
    </w:p>
    <w:p w14:paraId="5ED6E2FA" w14:textId="77777777" w:rsidR="00211FC1" w:rsidRPr="0099416A" w:rsidRDefault="00211FC1" w:rsidP="00211FC1">
      <w:pPr>
        <w:rPr>
          <w:lang w:eastAsia="en-GB"/>
        </w:rPr>
      </w:pPr>
      <w:r w:rsidRPr="0099416A">
        <w:rPr>
          <w:lang w:eastAsia="en-GB"/>
        </w:rPr>
        <w:t>The Finance Options tab (</w:t>
      </w:r>
      <w:r w:rsidRPr="0099416A">
        <w:rPr>
          <w:lang w:eastAsia="en-GB"/>
        </w:rPr>
        <w:fldChar w:fldCharType="begin"/>
      </w:r>
      <w:r w:rsidRPr="0099416A">
        <w:rPr>
          <w:lang w:eastAsia="en-GB"/>
        </w:rPr>
        <w:instrText xml:space="preserve"> REF _Ref492622888 \h </w:instrText>
      </w:r>
      <w:r w:rsidRPr="0099416A">
        <w:rPr>
          <w:lang w:eastAsia="en-GB"/>
        </w:rPr>
      </w:r>
      <w:r w:rsidRPr="0099416A">
        <w:rPr>
          <w:lang w:eastAsia="en-GB"/>
        </w:rPr>
        <w:fldChar w:fldCharType="separate"/>
      </w:r>
      <w:r w:rsidRPr="0099416A">
        <w:t>Figure 4</w:t>
      </w:r>
      <w:r w:rsidRPr="0099416A">
        <w:noBreakHyphen/>
        <w:t>6</w:t>
      </w:r>
      <w:r w:rsidRPr="0099416A">
        <w:rPr>
          <w:lang w:eastAsia="en-GB"/>
        </w:rPr>
        <w:fldChar w:fldCharType="end"/>
      </w:r>
      <w:r w:rsidRPr="0099416A">
        <w:rPr>
          <w:lang w:eastAsia="en-GB"/>
        </w:rPr>
        <w:t>) display</w:t>
      </w:r>
      <w:r>
        <w:rPr>
          <w:lang w:eastAsia="en-GB"/>
        </w:rPr>
        <w:t>s</w:t>
      </w:r>
      <w:r w:rsidRPr="0099416A">
        <w:rPr>
          <w:lang w:eastAsia="en-GB"/>
        </w:rPr>
        <w:t xml:space="preserve"> to the user their finance options based on </w:t>
      </w:r>
      <w:r>
        <w:rPr>
          <w:lang w:eastAsia="en-GB"/>
        </w:rPr>
        <w:t>ALCC</w:t>
      </w:r>
      <w:r w:rsidRPr="0099416A">
        <w:rPr>
          <w:lang w:eastAsia="en-GB"/>
        </w:rPr>
        <w:t xml:space="preserve"> and </w:t>
      </w:r>
      <w:r>
        <w:rPr>
          <w:lang w:eastAsia="en-GB"/>
        </w:rPr>
        <w:t>ANN-PMT calculations. There i</w:t>
      </w:r>
      <w:r w:rsidRPr="0099416A">
        <w:rPr>
          <w:lang w:eastAsia="en-GB"/>
        </w:rPr>
        <w:t xml:space="preserve">s an </w:t>
      </w:r>
      <w:r>
        <w:rPr>
          <w:lang w:eastAsia="en-GB"/>
        </w:rPr>
        <w:t>IIR</w:t>
      </w:r>
      <w:r w:rsidRPr="0099416A">
        <w:rPr>
          <w:lang w:eastAsia="en-GB"/>
        </w:rPr>
        <w:t xml:space="preserve"> calculation and </w:t>
      </w:r>
      <w:r>
        <w:rPr>
          <w:lang w:eastAsia="en-GB"/>
        </w:rPr>
        <w:t>ROI</w:t>
      </w:r>
      <w:r w:rsidRPr="0099416A">
        <w:rPr>
          <w:lang w:eastAsia="en-GB"/>
        </w:rPr>
        <w:t xml:space="preserve"> calculation.</w:t>
      </w:r>
    </w:p>
    <w:p w14:paraId="74CE7D77" w14:textId="77777777" w:rsidR="00211FC1" w:rsidRPr="0099416A" w:rsidRDefault="00211FC1" w:rsidP="00211FC1">
      <w:pPr>
        <w:rPr>
          <w:lang w:eastAsia="en-GB"/>
        </w:rPr>
      </w:pPr>
    </w:p>
    <w:p w14:paraId="30B0269B" w14:textId="77777777" w:rsidR="00211FC1" w:rsidRPr="0099416A" w:rsidRDefault="00211FC1" w:rsidP="00211FC1">
      <w:pPr>
        <w:rPr>
          <w:lang w:eastAsia="en-GB"/>
        </w:rPr>
      </w:pPr>
      <w:r w:rsidRPr="0099416A">
        <w:rPr>
          <w:lang w:eastAsia="en-GB"/>
        </w:rPr>
        <w:t>The ex</w:t>
      </w:r>
      <w:r>
        <w:rPr>
          <w:lang w:eastAsia="en-GB"/>
        </w:rPr>
        <w:t>pected savings heading displays</w:t>
      </w:r>
      <w:r w:rsidRPr="0099416A">
        <w:rPr>
          <w:lang w:eastAsia="en-GB"/>
        </w:rPr>
        <w:t xml:space="preserve"> to the user easily readable expected savings for a month, year, 10-year and 20-year per</w:t>
      </w:r>
      <w:r>
        <w:rPr>
          <w:lang w:eastAsia="en-GB"/>
        </w:rPr>
        <w:t>iod. This heading also contains</w:t>
      </w:r>
      <w:r w:rsidRPr="0099416A">
        <w:rPr>
          <w:lang w:eastAsia="en-GB"/>
        </w:rPr>
        <w:t xml:space="preserve"> a</w:t>
      </w:r>
      <w:r>
        <w:rPr>
          <w:lang w:eastAsia="en-GB"/>
        </w:rPr>
        <w:t xml:space="preserve"> SPB</w:t>
      </w:r>
      <w:r w:rsidRPr="0099416A">
        <w:rPr>
          <w:lang w:eastAsia="en-GB"/>
        </w:rPr>
        <w:t xml:space="preserve"> period calcu</w:t>
      </w:r>
      <w:r>
        <w:rPr>
          <w:lang w:eastAsia="en-GB"/>
        </w:rPr>
        <w:t>lation and NPV</w:t>
      </w:r>
      <w:r w:rsidRPr="0099416A">
        <w:rPr>
          <w:lang w:eastAsia="en-GB"/>
        </w:rPr>
        <w:t xml:space="preserve"> calculation.</w:t>
      </w:r>
    </w:p>
    <w:p w14:paraId="70C5E332" w14:textId="77777777" w:rsidR="00211FC1" w:rsidRPr="0099416A" w:rsidRDefault="00211FC1" w:rsidP="00211FC1">
      <w:pPr>
        <w:rPr>
          <w:lang w:eastAsia="en-GB"/>
        </w:rPr>
      </w:pPr>
    </w:p>
    <w:p w14:paraId="72A9DBAA" w14:textId="77777777" w:rsidR="00211FC1" w:rsidRPr="0099416A" w:rsidRDefault="00211FC1" w:rsidP="00211FC1">
      <w:pPr>
        <w:rPr>
          <w:lang w:eastAsia="en-GB"/>
        </w:rPr>
      </w:pPr>
      <w:r>
        <w:rPr>
          <w:lang w:eastAsia="en-GB"/>
        </w:rPr>
        <w:t xml:space="preserve">Note in </w:t>
      </w:r>
      <w:r w:rsidRPr="0099416A">
        <w:rPr>
          <w:lang w:eastAsia="en-GB"/>
        </w:rPr>
        <w:fldChar w:fldCharType="begin"/>
      </w:r>
      <w:r w:rsidRPr="0099416A">
        <w:rPr>
          <w:lang w:eastAsia="en-GB"/>
        </w:rPr>
        <w:instrText xml:space="preserve"> REF _Ref492622888 \h </w:instrText>
      </w:r>
      <w:r w:rsidRPr="0099416A">
        <w:rPr>
          <w:lang w:eastAsia="en-GB"/>
        </w:rPr>
      </w:r>
      <w:r w:rsidRPr="0099416A">
        <w:rPr>
          <w:lang w:eastAsia="en-GB"/>
        </w:rPr>
        <w:fldChar w:fldCharType="separate"/>
      </w:r>
      <w:r w:rsidRPr="0099416A">
        <w:t>Figure 4</w:t>
      </w:r>
      <w:r w:rsidRPr="0099416A">
        <w:noBreakHyphen/>
        <w:t>6</w:t>
      </w:r>
      <w:r w:rsidRPr="0099416A">
        <w:rPr>
          <w:lang w:eastAsia="en-GB"/>
        </w:rPr>
        <w:fldChar w:fldCharType="end"/>
      </w:r>
      <w:r>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95CF52D" w14:textId="77777777" w:rsidR="00211FC1" w:rsidRPr="0099416A" w:rsidRDefault="00211FC1" w:rsidP="00211FC1">
      <w:pPr>
        <w:rPr>
          <w:lang w:eastAsia="en-GB"/>
        </w:rPr>
      </w:pPr>
      <w:r w:rsidRPr="0099416A">
        <mc:AlternateContent>
          <mc:Choice Requires="wpg">
            <w:drawing>
              <wp:anchor distT="0" distB="0" distL="114300" distR="114300" simplePos="0" relativeHeight="251725824" behindDoc="0" locked="0" layoutInCell="1" allowOverlap="1" wp14:anchorId="7978BDAD" wp14:editId="281192E8">
                <wp:simplePos x="0" y="0"/>
                <wp:positionH relativeFrom="column">
                  <wp:posOffset>-457200</wp:posOffset>
                </wp:positionH>
                <wp:positionV relativeFrom="paragraph">
                  <wp:posOffset>477518</wp:posOffset>
                </wp:positionV>
                <wp:extent cx="6565900" cy="4051302"/>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051302"/>
                          <a:chOff x="0" y="1326"/>
                          <a:chExt cx="57607" cy="35250"/>
                        </a:xfrm>
                      </wpg:grpSpPr>
                      <pic:pic xmlns:pic="http://schemas.openxmlformats.org/drawingml/2006/picture">
                        <pic:nvPicPr>
                          <pic:cNvPr id="7331" name="Picture 7245"/>
                          <pic:cNvPicPr>
                            <a:picLocks noChangeAspect="1"/>
                          </pic:cNvPicPr>
                        </pic:nvPicPr>
                        <pic:blipFill rotWithShape="1">
                          <a:blip r:embed="rId204" cstate="print">
                            <a:extLst>
                              <a:ext uri="{28A0092B-C50C-407E-A947-70E740481C1C}">
                                <a14:useLocalDpi xmlns:a14="http://schemas.microsoft.com/office/drawing/2010/main" val="0"/>
                              </a:ext>
                            </a:extLst>
                          </a:blip>
                          <a:srcRect t="3913"/>
                          <a:stretch/>
                        </pic:blipFill>
                        <pic:spPr bwMode="auto">
                          <a:xfrm>
                            <a:off x="0" y="1326"/>
                            <a:ext cx="57607" cy="32563"/>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CFD018" w14:textId="77777777" w:rsidR="00211FC1" w:rsidRDefault="00211FC1" w:rsidP="00211FC1">
                              <w:pPr>
                                <w:pStyle w:val="Caption"/>
                                <w:rPr>
                                  <w:szCs w:val="24"/>
                                </w:rPr>
                              </w:pPr>
                              <w:bookmarkStart w:id="288" w:name="_Toc494553863"/>
                              <w:bookmarkStart w:id="289" w:name="_Ref49262288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9"/>
                              <w:r>
                                <w:t xml:space="preserve"> - Finance Options tab</w:t>
                              </w:r>
                              <w:bookmarkEnd w:id="288"/>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978BDAD" id="Group 7330" o:spid="_x0000_s1179" style="position:absolute;left:0;text-align:left;margin-left:-36pt;margin-top:37.6pt;width:517pt;height:319pt;z-index:251725824;mso-width-relative:margin;mso-height-relative:margin" coordorigin=",1326" coordsize="57607,35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">
                <v:shape id="Picture 7245" o:spid="_x0000_s1180" type="#_x0000_t75" style="position:absolute;top:1326;width:57607;height:32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" stroked="t" strokecolor="black [3213]">
                  <v:imagedata r:id="rId205" o:title="" croptop="2564f"/>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0FCFD018" w14:textId="77777777" w:rsidR="00211FC1" w:rsidRDefault="00211FC1" w:rsidP="00211FC1">
                        <w:pPr>
                          <w:pStyle w:val="Caption"/>
                          <w:rPr>
                            <w:szCs w:val="24"/>
                          </w:rPr>
                        </w:pPr>
                        <w:bookmarkStart w:id="290" w:name="_Toc494553863"/>
                        <w:bookmarkStart w:id="291" w:name="_Ref49262288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91"/>
                        <w:r>
                          <w:t xml:space="preserve"> - Finance Options tab</w:t>
                        </w:r>
                        <w:bookmarkEnd w:id="290"/>
                      </w:p>
                    </w:txbxContent>
                  </v:textbox>
                </v:shape>
                <w10:wrap type="square"/>
              </v:group>
            </w:pict>
          </mc:Fallback>
        </mc:AlternateContent>
      </w:r>
    </w:p>
    <w:p w14:paraId="7E36B941" w14:textId="77777777" w:rsidR="00211FC1" w:rsidRPr="0099416A" w:rsidRDefault="00211FC1" w:rsidP="00211FC1">
      <w:pPr>
        <w:rPr>
          <w:lang w:eastAsia="en-GB"/>
        </w:rPr>
      </w:pPr>
    </w:p>
    <w:p w14:paraId="146DE0D6" w14:textId="77777777" w:rsidR="00211FC1" w:rsidRPr="0099416A" w:rsidRDefault="00211FC1" w:rsidP="00211FC1">
      <w:pPr>
        <w:rPr>
          <w:lang w:eastAsia="en-GB"/>
        </w:rPr>
      </w:pPr>
    </w:p>
    <w:p w14:paraId="56572CB6" w14:textId="77777777" w:rsidR="00211FC1" w:rsidRPr="0099416A" w:rsidRDefault="00211FC1" w:rsidP="00211FC1">
      <w:pPr>
        <w:rPr>
          <w:lang w:eastAsia="en-GB"/>
        </w:rPr>
      </w:pPr>
    </w:p>
    <w:p w14:paraId="695B1A15" w14:textId="77777777" w:rsidR="00211FC1" w:rsidRPr="0099416A" w:rsidRDefault="00211FC1" w:rsidP="00211FC1">
      <w:pPr>
        <w:rPr>
          <w:lang w:eastAsia="en-GB"/>
        </w:rPr>
      </w:pPr>
    </w:p>
    <w:p w14:paraId="67047AE8" w14:textId="77777777" w:rsidR="00211FC1" w:rsidRPr="0099416A" w:rsidRDefault="00211FC1" w:rsidP="00211FC1">
      <w:pPr>
        <w:rPr>
          <w:lang w:eastAsia="en-GB"/>
        </w:rPr>
      </w:pPr>
    </w:p>
    <w:p w14:paraId="31EC09F9" w14:textId="77777777" w:rsidR="00211FC1" w:rsidRPr="0099416A" w:rsidRDefault="00211FC1" w:rsidP="00211FC1">
      <w:pPr>
        <w:pStyle w:val="Heading2"/>
        <w:numPr>
          <w:ilvl w:val="0"/>
          <w:numId w:val="0"/>
        </w:numPr>
      </w:pPr>
      <w:r w:rsidRPr="0099416A">
        <w:br w:type="page"/>
      </w:r>
    </w:p>
    <w:p w14:paraId="47475A51" w14:textId="77777777" w:rsidR="00211FC1" w:rsidRPr="0099416A" w:rsidRDefault="00211FC1" w:rsidP="00211FC1">
      <w:pPr>
        <w:pStyle w:val="Heading2"/>
        <w:numPr>
          <w:ilvl w:val="1"/>
          <w:numId w:val="16"/>
        </w:numPr>
      </w:pPr>
      <w:bookmarkStart w:id="292" w:name="_Toc494532722"/>
      <w:r w:rsidRPr="0099416A">
        <w:lastRenderedPageBreak/>
        <w:t>Display</w:t>
      </w:r>
      <w:bookmarkEnd w:id="292"/>
    </w:p>
    <w:p w14:paraId="1760AC7F" w14:textId="77777777" w:rsidR="00211FC1" w:rsidRPr="0099416A" w:rsidRDefault="00211FC1" w:rsidP="00211FC1">
      <w:pPr>
        <w:rPr>
          <w:lang w:eastAsia="en-GB"/>
        </w:rPr>
      </w:pPr>
      <w:r w:rsidRPr="0099416A">
        <w:rPr>
          <w:lang w:eastAsia="en-GB"/>
        </w:rPr>
        <w:t>The Display tab (</w:t>
      </w:r>
      <w:r w:rsidRPr="0099416A">
        <w:rPr>
          <w:lang w:eastAsia="en-GB"/>
        </w:rPr>
        <w:fldChar w:fldCharType="begin"/>
      </w:r>
      <w:r w:rsidRPr="0099416A">
        <w:rPr>
          <w:lang w:eastAsia="en-GB"/>
        </w:rPr>
        <w:instrText xml:space="preserve"> REF _Ref492622902 \h </w:instrText>
      </w:r>
      <w:r w:rsidRPr="0099416A">
        <w:rPr>
          <w:lang w:eastAsia="en-GB"/>
        </w:rPr>
      </w:r>
      <w:r w:rsidRPr="0099416A">
        <w:rPr>
          <w:lang w:eastAsia="en-GB"/>
        </w:rPr>
        <w:fldChar w:fldCharType="separate"/>
      </w:r>
      <w:r w:rsidRPr="0099416A">
        <w:t>Figure 4</w:t>
      </w:r>
      <w:r w:rsidRPr="0099416A">
        <w:noBreakHyphen/>
        <w:t>7</w:t>
      </w:r>
      <w:r w:rsidRPr="0099416A">
        <w:rPr>
          <w:lang w:eastAsia="en-GB"/>
        </w:rPr>
        <w:fldChar w:fldCharType="end"/>
      </w:r>
      <w:r w:rsidRPr="0099416A">
        <w:rPr>
          <w:lang w:eastAsia="en-GB"/>
        </w:rPr>
        <w:t>) allow</w:t>
      </w:r>
      <w:r>
        <w:rPr>
          <w:lang w:eastAsia="en-GB"/>
        </w:rPr>
        <w:t>s</w:t>
      </w:r>
      <w:r w:rsidRPr="0099416A">
        <w:rPr>
          <w:lang w:eastAsia="en-GB"/>
        </w:rPr>
        <w:t xml:space="preserve"> the user to visualise what </w:t>
      </w:r>
      <w:r>
        <w:rPr>
          <w:lang w:eastAsia="en-GB"/>
        </w:rPr>
        <w:t>is</w:t>
      </w:r>
      <w:r w:rsidRPr="0099416A">
        <w:rPr>
          <w:lang w:eastAsia="en-GB"/>
        </w:rPr>
        <w:t xml:space="preserve"> occurring </w:t>
      </w:r>
      <w:r>
        <w:rPr>
          <w:lang w:eastAsia="en-GB"/>
        </w:rPr>
        <w:t>in their household. This tab has</w:t>
      </w:r>
      <w:r w:rsidRPr="0099416A">
        <w:rPr>
          <w:lang w:eastAsia="en-GB"/>
        </w:rPr>
        <w:t xml:space="preserve"> a solar panel, solar inverter, battery inverter, main panel, grid and home icon. Green coloured headings display</w:t>
      </w:r>
      <w:r>
        <w:rPr>
          <w:lang w:eastAsia="en-GB"/>
        </w:rPr>
        <w:t xml:space="preserve"> what i</w:t>
      </w:r>
      <w:r w:rsidRPr="0099416A">
        <w:rPr>
          <w:lang w:eastAsia="en-GB"/>
        </w:rPr>
        <w:t>s created, stored or exported. The red coloured headings showed import and usage.</w:t>
      </w:r>
    </w:p>
    <w:p w14:paraId="72C63A28" w14:textId="77777777" w:rsidR="00211FC1" w:rsidRPr="0099416A" w:rsidRDefault="00211FC1" w:rsidP="00211FC1">
      <w:pPr>
        <w:rPr>
          <w:lang w:eastAsia="en-GB"/>
        </w:rPr>
      </w:pPr>
    </w:p>
    <w:p w14:paraId="39B20F50" w14:textId="77777777" w:rsidR="00211FC1" w:rsidRPr="0099416A" w:rsidRDefault="00211FC1" w:rsidP="00211FC1">
      <w:pPr>
        <w:rPr>
          <w:lang w:eastAsia="en-GB"/>
        </w:rPr>
      </w:pPr>
      <w:r>
        <w:rPr>
          <w:noProof/>
          <w:lang w:eastAsia="en-GB"/>
        </w:rPr>
        <mc:AlternateContent>
          <mc:Choice Requires="wpg">
            <w:drawing>
              <wp:anchor distT="0" distB="0" distL="114300" distR="114300" simplePos="0" relativeHeight="251715584" behindDoc="0" locked="0" layoutInCell="1" allowOverlap="1" wp14:anchorId="453D87E7" wp14:editId="6493768B">
                <wp:simplePos x="0" y="0"/>
                <wp:positionH relativeFrom="column">
                  <wp:posOffset>-467360</wp:posOffset>
                </wp:positionH>
                <wp:positionV relativeFrom="paragraph">
                  <wp:posOffset>302260</wp:posOffset>
                </wp:positionV>
                <wp:extent cx="6661150" cy="3845527"/>
                <wp:effectExtent l="0" t="19050" r="6350" b="3175"/>
                <wp:wrapSquare wrapText="bothSides"/>
                <wp:docPr id="30" name="Group 30"/>
                <wp:cNvGraphicFramePr/>
                <a:graphic xmlns:a="http://schemas.openxmlformats.org/drawingml/2006/main">
                  <a:graphicData uri="http://schemas.microsoft.com/office/word/2010/wordprocessingGroup">
                    <wpg:wgp>
                      <wpg:cNvGrpSpPr/>
                      <wpg:grpSpPr>
                        <a:xfrm>
                          <a:off x="0" y="0"/>
                          <a:ext cx="6661150" cy="3845527"/>
                          <a:chOff x="0" y="0"/>
                          <a:chExt cx="6661150" cy="3845527"/>
                        </a:xfrm>
                      </wpg:grpSpPr>
                      <wps:wsp>
                        <wps:cNvPr id="216" name="Text Box 7316"/>
                        <wps:cNvSpPr txBox="1"/>
                        <wps:spPr>
                          <a:xfrm>
                            <a:off x="0" y="3596640"/>
                            <a:ext cx="6661150" cy="248887"/>
                          </a:xfrm>
                          <a:prstGeom prst="rect">
                            <a:avLst/>
                          </a:prstGeom>
                          <a:solidFill>
                            <a:prstClr val="white"/>
                          </a:solidFill>
                          <a:ln>
                            <a:noFill/>
                          </a:ln>
                        </wps:spPr>
                        <wps:txbx>
                          <w:txbxContent>
                            <w:p w14:paraId="6221DA69" w14:textId="77777777" w:rsidR="00211FC1" w:rsidRDefault="00211FC1" w:rsidP="00211FC1">
                              <w:pPr>
                                <w:pStyle w:val="Caption"/>
                                <w:rPr>
                                  <w:szCs w:val="24"/>
                                </w:rPr>
                              </w:pPr>
                              <w:bookmarkStart w:id="293" w:name="_Toc494553864"/>
                              <w:bookmarkStart w:id="294" w:name="_Ref49262290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4"/>
                              <w:r>
                                <w:t xml:space="preserve"> - Display tab</w:t>
                              </w:r>
                              <w:bookmarkEnd w:id="293"/>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rotWithShape="1">
                          <a:blip r:embed="rId206"/>
                          <a:srcRect t="3813"/>
                          <a:stretch/>
                        </pic:blipFill>
                        <pic:spPr>
                          <a:xfrm>
                            <a:off x="243840" y="0"/>
                            <a:ext cx="6119495" cy="3587115"/>
                          </a:xfrm>
                          <a:prstGeom prst="rect">
                            <a:avLst/>
                          </a:prstGeom>
                          <a:ln>
                            <a:solidFill>
                              <a:schemeClr val="tx1"/>
                            </a:solidFill>
                          </a:ln>
                        </pic:spPr>
                      </pic:pic>
                    </wpg:wgp>
                  </a:graphicData>
                </a:graphic>
              </wp:anchor>
            </w:drawing>
          </mc:Choice>
          <mc:Fallback>
            <w:pict>
              <v:group w14:anchorId="453D87E7" id="Group 30" o:spid="_x0000_s1182" style="position:absolute;left:0;text-align:left;margin-left:-36.8pt;margin-top:23.8pt;width:524.5pt;height:302.8pt;z-index:251715584" coordsize="66611,38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">
                <v:shape id="Text Box 7316" o:spid="_x0000_s1183" type="#_x0000_t202" style="position:absolute;top:35966;width:66611;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6221DA69" w14:textId="77777777" w:rsidR="00211FC1" w:rsidRDefault="00211FC1" w:rsidP="00211FC1">
                        <w:pPr>
                          <w:pStyle w:val="Caption"/>
                          <w:rPr>
                            <w:szCs w:val="24"/>
                          </w:rPr>
                        </w:pPr>
                        <w:bookmarkStart w:id="295" w:name="_Toc494553864"/>
                        <w:bookmarkStart w:id="296" w:name="_Ref49262290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6"/>
                        <w:r>
                          <w:t xml:space="preserve"> - Display tab</w:t>
                        </w:r>
                        <w:bookmarkEnd w:id="295"/>
                      </w:p>
                    </w:txbxContent>
                  </v:textbox>
                </v:shape>
                <v:shape id="Picture 217" o:spid="_x0000_s1184" type="#_x0000_t75" style="position:absolute;left:2438;width:61195;height:35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" stroked="t" strokecolor="black [3213]">
                  <v:imagedata r:id="rId207" o:title="" croptop="2499f"/>
                  <v:path arrowok="t"/>
                </v:shape>
                <w10:wrap type="square"/>
              </v:group>
            </w:pict>
          </mc:Fallback>
        </mc:AlternateContent>
      </w:r>
    </w:p>
    <w:p w14:paraId="7F02306C" w14:textId="77777777" w:rsidR="00211FC1" w:rsidRPr="0099416A" w:rsidRDefault="00211FC1" w:rsidP="00211FC1">
      <w:pPr>
        <w:rPr>
          <w:lang w:eastAsia="en-GB"/>
        </w:rPr>
      </w:pPr>
    </w:p>
    <w:p w14:paraId="1208A090" w14:textId="77777777" w:rsidR="00211FC1" w:rsidRPr="0099416A" w:rsidRDefault="00211FC1" w:rsidP="00211FC1">
      <w:pPr>
        <w:pStyle w:val="Heading2"/>
        <w:numPr>
          <w:ilvl w:val="1"/>
          <w:numId w:val="16"/>
        </w:numPr>
      </w:pPr>
      <w:bookmarkStart w:id="297" w:name="_Toc494532723"/>
      <w:r w:rsidRPr="0099416A">
        <w:t>Additional Features</w:t>
      </w:r>
      <w:bookmarkEnd w:id="297"/>
    </w:p>
    <w:p w14:paraId="70047B91" w14:textId="77777777" w:rsidR="00211FC1" w:rsidRPr="0099416A" w:rsidRDefault="00211FC1" w:rsidP="00211FC1">
      <w:r>
        <w:t>Several additional features</w:t>
      </w:r>
      <w:r w:rsidRPr="0099416A">
        <w:t xml:space="preserve"> were added to the </w:t>
      </w:r>
      <w:r>
        <w:t>Solar Solution</w:t>
      </w:r>
      <w:r w:rsidRPr="0099416A">
        <w:t xml:space="preserve">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p>
    <w:p w14:paraId="77055FE9" w14:textId="77777777" w:rsidR="00211FC1" w:rsidRPr="0099416A" w:rsidRDefault="00211FC1" w:rsidP="00211FC1"/>
    <w:p w14:paraId="243D5FC3" w14:textId="77777777" w:rsidR="00211FC1" w:rsidRPr="0099416A" w:rsidRDefault="00211FC1" w:rsidP="00211FC1">
      <w:r w:rsidRPr="0099416A">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w:t>
      </w:r>
      <w:r>
        <w:t>ow</w:t>
      </w:r>
      <w:r w:rsidRPr="0099416A">
        <w:t xml:space="preserve"> the user to gauge</w:t>
      </w:r>
      <w:r>
        <w:t xml:space="preserve"> progress</w:t>
      </w:r>
      <w:r w:rsidRPr="0099416A">
        <w:t xml:space="preserve"> while entering the input information. When the </w:t>
      </w:r>
      <w:r>
        <w:t>Solar Solution</w:t>
      </w:r>
      <w:r w:rsidRPr="0099416A">
        <w:t xml:space="preserve"> was loading a “loading bar”</w:t>
      </w:r>
      <w:r>
        <w:t xml:space="preserve"> was added to give indication of the time to completion for</w:t>
      </w:r>
      <w:r w:rsidRPr="0099416A">
        <w:t xml:space="preserve"> the calculations.</w:t>
      </w:r>
    </w:p>
    <w:p w14:paraId="618F87E4" w14:textId="77777777" w:rsidR="00211FC1" w:rsidRPr="0099416A" w:rsidRDefault="00211FC1" w:rsidP="00211FC1">
      <w:r w:rsidRPr="0099416A">
        <w:t xml:space="preserve"> </w:t>
      </w:r>
    </w:p>
    <w:p w14:paraId="5A5D1DAD" w14:textId="77777777" w:rsidR="00211FC1" w:rsidRPr="0099416A" w:rsidRDefault="00211FC1" w:rsidP="00211FC1">
      <w:pPr>
        <w:sectPr w:rsidR="00211FC1" w:rsidRPr="0099416A">
          <w:endnotePr>
            <w:numRestart w:val="eachSect"/>
          </w:endnotePr>
          <w:pgSz w:w="11906" w:h="16838"/>
          <w:pgMar w:top="1440" w:right="1440" w:bottom="1440" w:left="1440" w:header="709" w:footer="709" w:gutter="0"/>
          <w:cols w:space="720"/>
        </w:sectPr>
      </w:pPr>
    </w:p>
    <w:p w14:paraId="41486C9C" w14:textId="77777777" w:rsidR="00211FC1" w:rsidRPr="0099416A" w:rsidRDefault="00211FC1" w:rsidP="00211FC1">
      <w:pPr>
        <w:pStyle w:val="Heading1"/>
        <w:numPr>
          <w:ilvl w:val="0"/>
          <w:numId w:val="16"/>
        </w:numPr>
      </w:pPr>
      <w:bookmarkStart w:id="298" w:name="_Toc494532724"/>
      <w:r w:rsidRPr="0099416A">
        <w:lastRenderedPageBreak/>
        <w:t>RESULTS</w:t>
      </w:r>
      <w:bookmarkEnd w:id="298"/>
    </w:p>
    <w:p w14:paraId="127B72B1" w14:textId="77777777" w:rsidR="00211FC1" w:rsidRPr="0099416A" w:rsidRDefault="00211FC1" w:rsidP="00211FC1">
      <w:r w:rsidRPr="0099416A">
        <w:t>The Solar Solution was tested by sele</w:t>
      </w:r>
      <w:r>
        <w:t>cting three different locations: Darwin; NT,</w:t>
      </w:r>
      <w:r w:rsidRPr="0099416A">
        <w:t xml:space="preserve"> Townsvi</w:t>
      </w:r>
      <w:r>
        <w:t>lle;</w:t>
      </w:r>
      <w:r w:rsidRPr="0099416A">
        <w:t xml:space="preserve"> QLD and Hobart</w:t>
      </w:r>
      <w:r>
        <w:t>;</w:t>
      </w:r>
      <w:r w:rsidRPr="0099416A">
        <w:t xml:space="preserve"> TAS</w:t>
      </w:r>
      <w:r>
        <w:t>,</w:t>
      </w:r>
      <w:r w:rsidRPr="0099416A">
        <w:t xml:space="preserve"> and analysing the outputs from the </w:t>
      </w:r>
      <w:r>
        <w:t>Solar Solution against set criteria and expected results</w:t>
      </w:r>
      <w:r w:rsidRPr="0099416A">
        <w:t xml:space="preserve">. Several parameters were kept constant to analyse the desired figures. The stars in </w:t>
      </w:r>
      <w:r w:rsidRPr="0099416A">
        <w:fldChar w:fldCharType="begin"/>
      </w:r>
      <w:r w:rsidRPr="0099416A">
        <w:instrText xml:space="preserve"> REF _Ref492626642 \h </w:instrText>
      </w:r>
      <w:r w:rsidRPr="0099416A">
        <w:fldChar w:fldCharType="separate"/>
      </w:r>
      <w:r w:rsidRPr="0099416A">
        <w:t>Figure 5</w:t>
      </w:r>
      <w:r w:rsidRPr="0099416A">
        <w:noBreakHyphen/>
        <w:t>1</w:t>
      </w:r>
      <w:r w:rsidRPr="0099416A">
        <w:fldChar w:fldCharType="end"/>
      </w:r>
      <w:r w:rsidRPr="0099416A">
        <w:t xml:space="preserve"> illustrate the locations which were selected for testing.</w:t>
      </w:r>
    </w:p>
    <w:p w14:paraId="24EBB7DC" w14:textId="77777777" w:rsidR="00211FC1" w:rsidRPr="0099416A" w:rsidRDefault="00211FC1" w:rsidP="00211FC1">
      <w:r w:rsidRPr="0099416A">
        <mc:AlternateContent>
          <mc:Choice Requires="wpg">
            <w:drawing>
              <wp:anchor distT="0" distB="0" distL="114300" distR="114300" simplePos="0" relativeHeight="251713536" behindDoc="0" locked="0" layoutInCell="1" allowOverlap="1" wp14:anchorId="0837933B" wp14:editId="57180504">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08">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67DC0ACE" w14:textId="77777777" w:rsidR="00211FC1" w:rsidRDefault="00211FC1" w:rsidP="00211FC1">
                              <w:pPr>
                                <w:pStyle w:val="Caption"/>
                                <w:rPr>
                                  <w:szCs w:val="24"/>
                                </w:rPr>
                              </w:pPr>
                              <w:bookmarkStart w:id="299" w:name="_Toc494553865"/>
                              <w:bookmarkStart w:id="300" w:name="_Ref49262664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300"/>
                              <w:r>
                                <w:t xml:space="preserve"> - Locations selected for analysis (Gold star denotes location)</w:t>
                              </w:r>
                              <w:bookmarkEnd w:id="29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837933B" id="Group 7328" o:spid="_x0000_s1185" style="position:absolute;left:0;text-align:left;margin-left:45pt;margin-top:4.8pt;width:399pt;height:273.6pt;z-index:25171353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09"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67DC0ACE" w14:textId="77777777" w:rsidR="00211FC1" w:rsidRDefault="00211FC1" w:rsidP="00211FC1">
                        <w:pPr>
                          <w:pStyle w:val="Caption"/>
                          <w:rPr>
                            <w:szCs w:val="24"/>
                          </w:rPr>
                        </w:pPr>
                        <w:bookmarkStart w:id="301" w:name="_Toc494553865"/>
                        <w:bookmarkStart w:id="302" w:name="_Ref49262664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302"/>
                        <w:r>
                          <w:t xml:space="preserve"> - Locations selected for analysis (Gold star denotes location)</w:t>
                        </w:r>
                        <w:bookmarkEnd w:id="301"/>
                      </w:p>
                    </w:txbxContent>
                  </v:textbox>
                </v:shape>
                <w10:wrap type="square"/>
              </v:group>
            </w:pict>
          </mc:Fallback>
        </mc:AlternateContent>
      </w:r>
    </w:p>
    <w:p w14:paraId="01F9384F" w14:textId="77777777" w:rsidR="00211FC1" w:rsidRPr="0099416A" w:rsidRDefault="00211FC1" w:rsidP="00211FC1"/>
    <w:p w14:paraId="50F1E9D1" w14:textId="77777777" w:rsidR="00211FC1" w:rsidRPr="0099416A" w:rsidRDefault="00211FC1" w:rsidP="00211FC1"/>
    <w:p w14:paraId="6BA3DCD4" w14:textId="77777777" w:rsidR="00211FC1" w:rsidRPr="0099416A" w:rsidRDefault="00211FC1" w:rsidP="00211FC1"/>
    <w:p w14:paraId="085BA30F" w14:textId="77777777" w:rsidR="00211FC1" w:rsidRPr="0099416A" w:rsidRDefault="00211FC1" w:rsidP="00211FC1"/>
    <w:p w14:paraId="3E8B3B9C" w14:textId="77777777" w:rsidR="00211FC1" w:rsidRPr="0099416A" w:rsidRDefault="00211FC1" w:rsidP="00211FC1"/>
    <w:p w14:paraId="7E7A9C3F" w14:textId="77777777" w:rsidR="00211FC1" w:rsidRPr="0099416A" w:rsidRDefault="00211FC1" w:rsidP="00211FC1"/>
    <w:p w14:paraId="40C90F27" w14:textId="77777777" w:rsidR="00211FC1" w:rsidRPr="0099416A" w:rsidRDefault="00211FC1" w:rsidP="00211FC1"/>
    <w:p w14:paraId="7C572527" w14:textId="77777777" w:rsidR="00211FC1" w:rsidRPr="0099416A" w:rsidRDefault="00211FC1" w:rsidP="00211FC1"/>
    <w:p w14:paraId="36394F24" w14:textId="77777777" w:rsidR="00211FC1" w:rsidRPr="0099416A" w:rsidRDefault="00211FC1" w:rsidP="00211FC1"/>
    <w:p w14:paraId="4F9DE93A" w14:textId="77777777" w:rsidR="00211FC1" w:rsidRPr="0099416A" w:rsidRDefault="00211FC1" w:rsidP="00211FC1"/>
    <w:p w14:paraId="7809250B" w14:textId="77777777" w:rsidR="00211FC1" w:rsidRPr="0099416A" w:rsidRDefault="00211FC1" w:rsidP="00211FC1"/>
    <w:p w14:paraId="11DF0212" w14:textId="77777777" w:rsidR="00211FC1" w:rsidRPr="0099416A" w:rsidRDefault="00211FC1" w:rsidP="00211FC1"/>
    <w:p w14:paraId="335F35BF" w14:textId="77777777" w:rsidR="00211FC1" w:rsidRPr="0099416A" w:rsidRDefault="00211FC1" w:rsidP="00211FC1"/>
    <w:p w14:paraId="669DA59E" w14:textId="77777777" w:rsidR="00211FC1" w:rsidRPr="0099416A" w:rsidRDefault="00211FC1" w:rsidP="00211FC1"/>
    <w:p w14:paraId="48E7984E" w14:textId="77777777" w:rsidR="00211FC1" w:rsidRPr="0099416A" w:rsidRDefault="00211FC1" w:rsidP="00211FC1"/>
    <w:p w14:paraId="77CAD67A" w14:textId="77777777" w:rsidR="00211FC1" w:rsidRPr="0099416A" w:rsidRDefault="00211FC1" w:rsidP="00211FC1"/>
    <w:p w14:paraId="3B9306F9" w14:textId="77777777" w:rsidR="00211FC1" w:rsidRPr="0099416A" w:rsidRDefault="00211FC1" w:rsidP="00211FC1"/>
    <w:p w14:paraId="127F53A7" w14:textId="77777777" w:rsidR="00211FC1" w:rsidRPr="0099416A" w:rsidRDefault="00211FC1" w:rsidP="00211FC1"/>
    <w:p w14:paraId="39B8F54D" w14:textId="77777777" w:rsidR="00211FC1" w:rsidRPr="0099416A" w:rsidRDefault="00211FC1" w:rsidP="00211FC1"/>
    <w:p w14:paraId="07A75754" w14:textId="77777777" w:rsidR="00211FC1" w:rsidRPr="0099416A" w:rsidRDefault="00211FC1" w:rsidP="00211FC1"/>
    <w:p w14:paraId="39CDE884" w14:textId="77777777" w:rsidR="00211FC1" w:rsidRPr="0099416A" w:rsidRDefault="00211FC1" w:rsidP="00211FC1">
      <w:r w:rsidRPr="0099416A">
        <w:t xml:space="preserve">These locations were selected due to their diversity in location around Australia and variance in latitude which are specified in Table 5-1. </w:t>
      </w:r>
      <w:r>
        <w:t>The equator tilted panels were</w:t>
      </w:r>
      <w:r w:rsidRPr="0099416A">
        <w:t xml:space="preserve"> equal</w:t>
      </w:r>
      <w:r>
        <w:t xml:space="preserve"> to</w:t>
      </w:r>
      <w:r w:rsidRPr="0099416A">
        <w:t xml:space="preserve"> the latitude of the location to provide maximum solar irradiance. The GPS locations were specified from the source LatLong </w:t>
      </w:r>
      <w:bookmarkStart w:id="303" w:name="_Ref492638212"/>
      <w:bookmarkStart w:id="304" w:name="_Toc492667083"/>
      <w:r w:rsidRPr="0099416A">
        <w:fldChar w:fldCharType="begin"/>
      </w:r>
      <w:r w:rsidRPr="0099416A">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99416A">
        <w:fldChar w:fldCharType="separate"/>
      </w:r>
      <w:r w:rsidRPr="0099416A">
        <w:t>[</w:t>
      </w:r>
      <w:hyperlink w:anchor="_ENREF_101" w:tooltip="LatLong, 2017 #177" w:history="1">
        <w:r w:rsidRPr="0099416A">
          <w:t>101</w:t>
        </w:r>
      </w:hyperlink>
      <w:r w:rsidRPr="0099416A">
        <w:t>]</w:t>
      </w:r>
      <w:r w:rsidRPr="0099416A">
        <w:fldChar w:fldCharType="end"/>
      </w:r>
      <w:r w:rsidRPr="0099416A">
        <w:t>.</w:t>
      </w:r>
      <w:r>
        <w:t xml:space="preserve"> The latitudes are negative due to being in the Southern Hemisphere.</w:t>
      </w:r>
    </w:p>
    <w:p w14:paraId="2B5DCFDE" w14:textId="77777777" w:rsidR="00211FC1" w:rsidRPr="0099416A" w:rsidRDefault="00211FC1" w:rsidP="00211FC1">
      <w:pPr>
        <w:pStyle w:val="Caption"/>
      </w:pPr>
      <w:bookmarkStart w:id="305" w:name="_Ref492747618"/>
      <w:bookmarkStart w:id="306" w:name="_Toc494553815"/>
      <w:r w:rsidRPr="0099416A">
        <w:t xml:space="preserve">Table </w:t>
      </w:r>
      <w:r w:rsidRPr="0099416A">
        <w:fldChar w:fldCharType="begin"/>
      </w:r>
      <w:r w:rsidRPr="0099416A">
        <w:instrText xml:space="preserve"> STYLEREF 1 \s </w:instrText>
      </w:r>
      <w:r w:rsidRPr="0099416A">
        <w:fldChar w:fldCharType="separate"/>
      </w:r>
      <w:r w:rsidRPr="0099416A">
        <w:t>5</w:t>
      </w:r>
      <w:r w:rsidRPr="0099416A">
        <w:fldChar w:fldCharType="end"/>
      </w:r>
      <w:r w:rsidRPr="0099416A">
        <w:noBreakHyphen/>
      </w:r>
      <w:r w:rsidRPr="0099416A">
        <w:fldChar w:fldCharType="begin"/>
      </w:r>
      <w:r w:rsidRPr="0099416A">
        <w:instrText xml:space="preserve"> SEQ Table \* ARABIC \s 1 </w:instrText>
      </w:r>
      <w:r w:rsidRPr="0099416A">
        <w:fldChar w:fldCharType="separate"/>
      </w:r>
      <w:r w:rsidRPr="0099416A">
        <w:t>1</w:t>
      </w:r>
      <w:r w:rsidRPr="0099416A">
        <w:fldChar w:fldCharType="end"/>
      </w:r>
      <w:bookmarkEnd w:id="303"/>
      <w:bookmarkEnd w:id="305"/>
      <w:r w:rsidRPr="0099416A">
        <w:t xml:space="preserve"> - Locations Selected</w:t>
      </w:r>
      <w:bookmarkEnd w:id="304"/>
      <w:bookmarkEnd w:id="306"/>
    </w:p>
    <w:tbl>
      <w:tblPr>
        <w:tblStyle w:val="TableGrid"/>
        <w:tblW w:w="9067" w:type="dxa"/>
        <w:tblLook w:val="04A0" w:firstRow="1" w:lastRow="0" w:firstColumn="1" w:lastColumn="0" w:noHBand="0" w:noVBand="1"/>
      </w:tblPr>
      <w:tblGrid>
        <w:gridCol w:w="4327"/>
        <w:gridCol w:w="1580"/>
        <w:gridCol w:w="1580"/>
        <w:gridCol w:w="1580"/>
      </w:tblGrid>
      <w:tr w:rsidR="00211FC1" w:rsidRPr="0099416A" w14:paraId="4ED5FE68" w14:textId="77777777" w:rsidTr="00CF0625">
        <w:trPr>
          <w:cnfStyle w:val="100000000000" w:firstRow="1" w:lastRow="0" w:firstColumn="0" w:lastColumn="0" w:oddVBand="0" w:evenVBand="0" w:oddHBand="0" w:evenHBand="0" w:firstRowFirstColumn="0" w:firstRowLastColumn="0" w:lastRowFirstColumn="0" w:lastRowLastColumn="0"/>
          <w:trHeight w:val="564"/>
        </w:trPr>
        <w:tc>
          <w:tcPr>
            <w:tcW w:w="4327" w:type="dxa"/>
            <w:shd w:val="clear" w:color="auto" w:fill="BFBFBF" w:themeFill="background1" w:themeFillShade="BF"/>
            <w:hideMark/>
          </w:tcPr>
          <w:p w14:paraId="48FC4F2A" w14:textId="77777777" w:rsidR="00211FC1" w:rsidRPr="0099416A" w:rsidRDefault="00211FC1" w:rsidP="00CF0625">
            <w:pPr>
              <w:pStyle w:val="TableHeader"/>
            </w:pPr>
            <w:r w:rsidRPr="0099416A">
              <w:t>Specifications</w:t>
            </w:r>
          </w:p>
        </w:tc>
        <w:tc>
          <w:tcPr>
            <w:tcW w:w="4740" w:type="dxa"/>
            <w:gridSpan w:val="3"/>
            <w:shd w:val="clear" w:color="auto" w:fill="BFBFBF" w:themeFill="background1" w:themeFillShade="BF"/>
            <w:noWrap/>
            <w:hideMark/>
          </w:tcPr>
          <w:p w14:paraId="1275DE18" w14:textId="77777777" w:rsidR="00211FC1" w:rsidRPr="0099416A" w:rsidRDefault="00211FC1" w:rsidP="00CF0625">
            <w:pPr>
              <w:pStyle w:val="TableHeader"/>
            </w:pPr>
            <w:r w:rsidRPr="0099416A">
              <w:t>Location</w:t>
            </w:r>
          </w:p>
        </w:tc>
      </w:tr>
      <w:tr w:rsidR="00211FC1" w:rsidRPr="0099416A" w14:paraId="63D4F757" w14:textId="77777777" w:rsidTr="00CF0625">
        <w:trPr>
          <w:trHeight w:val="564"/>
        </w:trPr>
        <w:tc>
          <w:tcPr>
            <w:tcW w:w="4327" w:type="dxa"/>
            <w:hideMark/>
          </w:tcPr>
          <w:p w14:paraId="028DC4C3" w14:textId="77777777" w:rsidR="00211FC1" w:rsidRPr="0099416A" w:rsidRDefault="00211FC1" w:rsidP="00CF0625">
            <w:r w:rsidRPr="0099416A">
              <w:t>City</w:t>
            </w:r>
          </w:p>
        </w:tc>
        <w:tc>
          <w:tcPr>
            <w:tcW w:w="1580" w:type="dxa"/>
            <w:noWrap/>
            <w:hideMark/>
          </w:tcPr>
          <w:p w14:paraId="13C20C50" w14:textId="77777777" w:rsidR="00211FC1" w:rsidRPr="0099416A" w:rsidRDefault="00211FC1" w:rsidP="00CF0625">
            <w:r w:rsidRPr="0099416A">
              <w:t>Townsville</w:t>
            </w:r>
          </w:p>
        </w:tc>
        <w:tc>
          <w:tcPr>
            <w:tcW w:w="1580" w:type="dxa"/>
            <w:noWrap/>
            <w:hideMark/>
          </w:tcPr>
          <w:p w14:paraId="165F17A2" w14:textId="77777777" w:rsidR="00211FC1" w:rsidRPr="0099416A" w:rsidRDefault="00211FC1" w:rsidP="00CF0625">
            <w:r w:rsidRPr="0099416A">
              <w:t>Darwin</w:t>
            </w:r>
          </w:p>
        </w:tc>
        <w:tc>
          <w:tcPr>
            <w:tcW w:w="1580" w:type="dxa"/>
            <w:noWrap/>
            <w:hideMark/>
          </w:tcPr>
          <w:p w14:paraId="591A5FAB" w14:textId="77777777" w:rsidR="00211FC1" w:rsidRPr="0099416A" w:rsidRDefault="00211FC1" w:rsidP="00CF0625">
            <w:r w:rsidRPr="0099416A">
              <w:t>Hobart</w:t>
            </w:r>
          </w:p>
        </w:tc>
      </w:tr>
      <w:tr w:rsidR="00211FC1" w:rsidRPr="0099416A" w14:paraId="3F1A068C" w14:textId="77777777" w:rsidTr="00CF0625">
        <w:trPr>
          <w:trHeight w:val="564"/>
        </w:trPr>
        <w:tc>
          <w:tcPr>
            <w:tcW w:w="4327" w:type="dxa"/>
            <w:hideMark/>
          </w:tcPr>
          <w:p w14:paraId="7C21A4BC" w14:textId="77777777" w:rsidR="00211FC1" w:rsidRPr="0099416A" w:rsidRDefault="00211FC1" w:rsidP="00CF0625">
            <w:r w:rsidRPr="0099416A">
              <w:t>Post Code</w:t>
            </w:r>
          </w:p>
        </w:tc>
        <w:tc>
          <w:tcPr>
            <w:tcW w:w="1580" w:type="dxa"/>
            <w:noWrap/>
            <w:hideMark/>
          </w:tcPr>
          <w:p w14:paraId="31B9C239" w14:textId="77777777" w:rsidR="00211FC1" w:rsidRPr="0099416A" w:rsidRDefault="00211FC1" w:rsidP="00CF0625">
            <w:r w:rsidRPr="0099416A">
              <w:t>4814</w:t>
            </w:r>
          </w:p>
        </w:tc>
        <w:tc>
          <w:tcPr>
            <w:tcW w:w="1580" w:type="dxa"/>
            <w:noWrap/>
            <w:hideMark/>
          </w:tcPr>
          <w:p w14:paraId="3E5CDD59" w14:textId="77777777" w:rsidR="00211FC1" w:rsidRPr="0099416A" w:rsidRDefault="00211FC1" w:rsidP="00CF0625">
            <w:r w:rsidRPr="0099416A">
              <w:t>800</w:t>
            </w:r>
          </w:p>
        </w:tc>
        <w:tc>
          <w:tcPr>
            <w:tcW w:w="1580" w:type="dxa"/>
            <w:noWrap/>
            <w:hideMark/>
          </w:tcPr>
          <w:p w14:paraId="0BA4749B" w14:textId="77777777" w:rsidR="00211FC1" w:rsidRPr="0099416A" w:rsidRDefault="00211FC1" w:rsidP="00CF0625">
            <w:r w:rsidRPr="0099416A">
              <w:t>7000</w:t>
            </w:r>
          </w:p>
        </w:tc>
      </w:tr>
      <w:tr w:rsidR="00211FC1" w:rsidRPr="0099416A" w14:paraId="2140D41F" w14:textId="77777777" w:rsidTr="00CF0625">
        <w:trPr>
          <w:trHeight w:val="564"/>
        </w:trPr>
        <w:tc>
          <w:tcPr>
            <w:tcW w:w="4327" w:type="dxa"/>
            <w:hideMark/>
          </w:tcPr>
          <w:p w14:paraId="6479F117" w14:textId="77777777" w:rsidR="00211FC1" w:rsidRPr="0099416A" w:rsidRDefault="00211FC1" w:rsidP="00CF0625">
            <w:r w:rsidRPr="0099416A">
              <w:t>Latitude</w:t>
            </w:r>
            <w:r>
              <w:t xml:space="preserve"> (</w:t>
            </w:r>
            <m:oMath>
              <m:r>
                <w:rPr>
                  <w:rFonts w:ascii="Cambria Math" w:hAnsi="Cambria Math"/>
                </w:rPr>
                <m:t>°</m:t>
              </m:r>
            </m:oMath>
            <w:r>
              <w:t>)</w:t>
            </w:r>
          </w:p>
        </w:tc>
        <w:tc>
          <w:tcPr>
            <w:tcW w:w="1580" w:type="dxa"/>
            <w:noWrap/>
            <w:hideMark/>
          </w:tcPr>
          <w:p w14:paraId="3522DD17" w14:textId="77777777" w:rsidR="00211FC1" w:rsidRPr="0099416A" w:rsidRDefault="00211FC1" w:rsidP="00CF0625">
            <w:r w:rsidRPr="0099416A">
              <w:t>-19.259</w:t>
            </w:r>
          </w:p>
        </w:tc>
        <w:tc>
          <w:tcPr>
            <w:tcW w:w="1580" w:type="dxa"/>
            <w:noWrap/>
            <w:hideMark/>
          </w:tcPr>
          <w:p w14:paraId="15889E1D" w14:textId="77777777" w:rsidR="00211FC1" w:rsidRPr="0099416A" w:rsidRDefault="00211FC1" w:rsidP="00CF0625">
            <w:r w:rsidRPr="0099416A">
              <w:t>-12.463</w:t>
            </w:r>
          </w:p>
        </w:tc>
        <w:tc>
          <w:tcPr>
            <w:tcW w:w="1580" w:type="dxa"/>
            <w:noWrap/>
            <w:hideMark/>
          </w:tcPr>
          <w:p w14:paraId="35268172" w14:textId="77777777" w:rsidR="00211FC1" w:rsidRPr="0099416A" w:rsidRDefault="00211FC1" w:rsidP="00CF0625">
            <w:r>
              <w:t>-42.882</w:t>
            </w:r>
          </w:p>
        </w:tc>
      </w:tr>
      <w:tr w:rsidR="00211FC1" w:rsidRPr="0099416A" w14:paraId="43783A5B" w14:textId="77777777" w:rsidTr="00CF0625">
        <w:trPr>
          <w:trHeight w:val="564"/>
        </w:trPr>
        <w:tc>
          <w:tcPr>
            <w:tcW w:w="4327" w:type="dxa"/>
            <w:hideMark/>
          </w:tcPr>
          <w:p w14:paraId="4F167DB5" w14:textId="77777777" w:rsidR="00211FC1" w:rsidRPr="0099416A" w:rsidRDefault="00211FC1" w:rsidP="00CF0625">
            <w:r w:rsidRPr="0099416A">
              <w:t>Longitude</w:t>
            </w:r>
            <w:r>
              <w:t xml:space="preserve"> (</w:t>
            </w:r>
            <m:oMath>
              <m:r>
                <w:rPr>
                  <w:rFonts w:ascii="Cambria Math" w:hAnsi="Cambria Math"/>
                </w:rPr>
                <m:t>°</m:t>
              </m:r>
            </m:oMath>
            <w:r>
              <w:t>)</w:t>
            </w:r>
          </w:p>
        </w:tc>
        <w:tc>
          <w:tcPr>
            <w:tcW w:w="1580" w:type="dxa"/>
            <w:noWrap/>
            <w:hideMark/>
          </w:tcPr>
          <w:p w14:paraId="2CE1576E" w14:textId="77777777" w:rsidR="00211FC1" w:rsidRPr="0099416A" w:rsidRDefault="00211FC1" w:rsidP="00CF0625">
            <w:r w:rsidRPr="0099416A">
              <w:t>146.817</w:t>
            </w:r>
          </w:p>
        </w:tc>
        <w:tc>
          <w:tcPr>
            <w:tcW w:w="1580" w:type="dxa"/>
            <w:noWrap/>
            <w:hideMark/>
          </w:tcPr>
          <w:p w14:paraId="5BE3E629" w14:textId="77777777" w:rsidR="00211FC1" w:rsidRPr="0099416A" w:rsidRDefault="00211FC1" w:rsidP="00CF0625">
            <w:r w:rsidRPr="0099416A">
              <w:t>130.846</w:t>
            </w:r>
          </w:p>
        </w:tc>
        <w:tc>
          <w:tcPr>
            <w:tcW w:w="1580" w:type="dxa"/>
            <w:noWrap/>
            <w:hideMark/>
          </w:tcPr>
          <w:p w14:paraId="51018C82" w14:textId="77777777" w:rsidR="00211FC1" w:rsidRPr="0099416A" w:rsidRDefault="00211FC1" w:rsidP="00CF0625">
            <w:r>
              <w:t>147.327</w:t>
            </w:r>
          </w:p>
        </w:tc>
      </w:tr>
      <w:tr w:rsidR="00211FC1" w:rsidRPr="0099416A" w14:paraId="4206B008" w14:textId="77777777" w:rsidTr="00CF0625">
        <w:trPr>
          <w:trHeight w:val="564"/>
        </w:trPr>
        <w:tc>
          <w:tcPr>
            <w:tcW w:w="4327" w:type="dxa"/>
            <w:hideMark/>
          </w:tcPr>
          <w:p w14:paraId="76639ACF" w14:textId="77777777" w:rsidR="00211FC1" w:rsidRPr="0099416A" w:rsidRDefault="00211FC1" w:rsidP="00CF0625">
            <w:r w:rsidRPr="0099416A">
              <w:t>Equator Titled Panels</w:t>
            </w:r>
            <w:r>
              <w:t xml:space="preserve"> (</w:t>
            </w:r>
            <m:oMath>
              <m:r>
                <w:rPr>
                  <w:rFonts w:ascii="Cambria Math" w:hAnsi="Cambria Math"/>
                </w:rPr>
                <m:t>°</m:t>
              </m:r>
            </m:oMath>
            <w:r>
              <w:t>)</w:t>
            </w:r>
          </w:p>
        </w:tc>
        <w:tc>
          <w:tcPr>
            <w:tcW w:w="1580" w:type="dxa"/>
            <w:noWrap/>
            <w:hideMark/>
          </w:tcPr>
          <w:p w14:paraId="6636EAA9" w14:textId="77777777" w:rsidR="00211FC1" w:rsidRPr="0099416A" w:rsidRDefault="00211FC1" w:rsidP="00CF0625">
            <w:r w:rsidRPr="0099416A">
              <w:t>-19</w:t>
            </w:r>
          </w:p>
        </w:tc>
        <w:tc>
          <w:tcPr>
            <w:tcW w:w="1580" w:type="dxa"/>
            <w:noWrap/>
            <w:hideMark/>
          </w:tcPr>
          <w:p w14:paraId="63D55226" w14:textId="77777777" w:rsidR="00211FC1" w:rsidRPr="0099416A" w:rsidRDefault="00211FC1" w:rsidP="00CF0625">
            <w:r w:rsidRPr="0099416A">
              <w:t>-12</w:t>
            </w:r>
          </w:p>
        </w:tc>
        <w:tc>
          <w:tcPr>
            <w:tcW w:w="1580" w:type="dxa"/>
            <w:noWrap/>
            <w:hideMark/>
          </w:tcPr>
          <w:p w14:paraId="09BD6635" w14:textId="77777777" w:rsidR="00211FC1" w:rsidRPr="0099416A" w:rsidRDefault="00211FC1" w:rsidP="00CF0625">
            <w:r w:rsidRPr="0099416A">
              <w:t>-42</w:t>
            </w:r>
          </w:p>
        </w:tc>
      </w:tr>
    </w:tbl>
    <w:p w14:paraId="159C0644" w14:textId="77777777" w:rsidR="00211FC1" w:rsidRPr="0099416A" w:rsidRDefault="00211FC1" w:rsidP="00211FC1">
      <w:pPr>
        <w:pStyle w:val="Heading2"/>
        <w:numPr>
          <w:ilvl w:val="1"/>
          <w:numId w:val="16"/>
        </w:numPr>
      </w:pPr>
      <w:bookmarkStart w:id="307" w:name="_Toc494532725"/>
      <w:r w:rsidRPr="0099416A">
        <w:lastRenderedPageBreak/>
        <w:t>Constant Parameters</w:t>
      </w:r>
      <w:bookmarkEnd w:id="307"/>
    </w:p>
    <w:p w14:paraId="1DA90CA3" w14:textId="77777777" w:rsidR="00211FC1" w:rsidRPr="0099416A" w:rsidRDefault="00211FC1" w:rsidP="00211FC1">
      <w:pPr>
        <w:rPr>
          <w:lang w:eastAsia="en-GB"/>
        </w:rPr>
      </w:pPr>
    </w:p>
    <w:p w14:paraId="795689F3" w14:textId="77777777" w:rsidR="00211FC1" w:rsidRPr="0099416A" w:rsidRDefault="00211FC1" w:rsidP="00211FC1">
      <w:pPr>
        <w:rPr>
          <w:lang w:eastAsia="en-GB"/>
        </w:rPr>
      </w:pPr>
      <w:r w:rsidRPr="0099416A">
        <w:rPr>
          <w:lang w:eastAsia="en-GB"/>
        </w:rPr>
        <w:t xml:space="preserve">To successfully test the </w:t>
      </w:r>
      <w:r>
        <w:t>Solar Solution</w:t>
      </w:r>
      <w:r w:rsidRPr="0099416A">
        <w:rPr>
          <w:lang w:eastAsia="en-GB"/>
        </w:rPr>
        <w:t xml:space="preserve"> several parameters were kept constant to order to provide a basis to examine the output from the</w:t>
      </w:r>
      <w:r w:rsidRPr="00E23138">
        <w:t xml:space="preserve"> </w:t>
      </w:r>
      <w:r>
        <w:t>Solar Solution</w:t>
      </w:r>
      <w:r w:rsidRPr="0099416A">
        <w:t xml:space="preserve"> </w:t>
      </w:r>
      <w:r w:rsidRPr="0099416A">
        <w:rPr>
          <w:lang w:eastAsia="en-GB"/>
        </w:rPr>
        <w:t xml:space="preserve">at the prospective locations. The inputs which were kept constant are listed in </w:t>
      </w:r>
      <w:r w:rsidRPr="0099416A">
        <w:rPr>
          <w:lang w:eastAsia="en-GB"/>
        </w:rPr>
        <w:fldChar w:fldCharType="begin"/>
      </w:r>
      <w:r w:rsidRPr="0099416A">
        <w:rPr>
          <w:lang w:eastAsia="en-GB"/>
        </w:rPr>
        <w:instrText xml:space="preserve"> REF _Ref492637362 \h </w:instrText>
      </w:r>
      <w:r w:rsidRPr="0099416A">
        <w:rPr>
          <w:lang w:eastAsia="en-GB"/>
        </w:rPr>
      </w:r>
      <w:r w:rsidRPr="0099416A">
        <w:rPr>
          <w:lang w:eastAsia="en-GB"/>
        </w:rPr>
        <w:fldChar w:fldCharType="separate"/>
      </w:r>
      <w:r w:rsidRPr="0099416A">
        <w:t>Table 5</w:t>
      </w:r>
      <w:r w:rsidRPr="0099416A">
        <w:noBreakHyphen/>
        <w:t>2</w:t>
      </w:r>
      <w:r w:rsidRPr="0099416A">
        <w:rPr>
          <w:lang w:eastAsia="en-GB"/>
        </w:rPr>
        <w:fldChar w:fldCharType="end"/>
      </w:r>
      <w:r w:rsidRPr="0099416A">
        <w:rPr>
          <w:lang w:eastAsia="en-GB"/>
        </w:rPr>
        <w:t>.</w:t>
      </w:r>
    </w:p>
    <w:p w14:paraId="07F72D16" w14:textId="77777777" w:rsidR="00211FC1" w:rsidRPr="0099416A" w:rsidRDefault="00211FC1" w:rsidP="00211FC1">
      <w:pPr>
        <w:rPr>
          <w:lang w:eastAsia="en-GB"/>
        </w:rPr>
      </w:pPr>
    </w:p>
    <w:p w14:paraId="30895792" w14:textId="77777777" w:rsidR="00211FC1" w:rsidRPr="0099416A" w:rsidRDefault="00211FC1" w:rsidP="00211FC1">
      <w:pPr>
        <w:pStyle w:val="Caption"/>
      </w:pPr>
      <w:bookmarkStart w:id="308" w:name="_Ref492637362"/>
      <w:bookmarkStart w:id="309" w:name="_Toc492667084"/>
      <w:bookmarkStart w:id="310" w:name="_Toc494553816"/>
      <w:r w:rsidRPr="0099416A">
        <w:t xml:space="preserve">Table </w:t>
      </w:r>
      <w:r w:rsidRPr="0099416A">
        <w:fldChar w:fldCharType="begin"/>
      </w:r>
      <w:r w:rsidRPr="0099416A">
        <w:instrText xml:space="preserve"> STYLEREF 1 \s </w:instrText>
      </w:r>
      <w:r w:rsidRPr="0099416A">
        <w:fldChar w:fldCharType="separate"/>
      </w:r>
      <w:r w:rsidRPr="0099416A">
        <w:t>5</w:t>
      </w:r>
      <w:r w:rsidRPr="0099416A">
        <w:fldChar w:fldCharType="end"/>
      </w:r>
      <w:r w:rsidRPr="0099416A">
        <w:noBreakHyphen/>
      </w:r>
      <w:r w:rsidRPr="0099416A">
        <w:fldChar w:fldCharType="begin"/>
      </w:r>
      <w:r w:rsidRPr="0099416A">
        <w:instrText xml:space="preserve"> SEQ Table \* ARABIC \s 1 </w:instrText>
      </w:r>
      <w:r w:rsidRPr="0099416A">
        <w:fldChar w:fldCharType="separate"/>
      </w:r>
      <w:r w:rsidRPr="0099416A">
        <w:t>2</w:t>
      </w:r>
      <w:r w:rsidRPr="0099416A">
        <w:fldChar w:fldCharType="end"/>
      </w:r>
      <w:bookmarkEnd w:id="308"/>
      <w:r w:rsidRPr="0099416A">
        <w:t xml:space="preserve"> - Constant Parameters</w:t>
      </w:r>
      <w:bookmarkEnd w:id="309"/>
      <w:bookmarkEnd w:id="310"/>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211FC1" w:rsidRPr="0099416A" w14:paraId="794DF382" w14:textId="77777777" w:rsidTr="00CF0625">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FF146D2" w14:textId="77777777" w:rsidR="00211FC1" w:rsidRPr="0099416A" w:rsidRDefault="00211FC1" w:rsidP="00CF0625">
            <w:pPr>
              <w:pStyle w:val="TableHeader"/>
            </w:pPr>
            <w:r w:rsidRPr="0099416A">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0636A469" w14:textId="77777777" w:rsidR="00211FC1" w:rsidRPr="0099416A" w:rsidRDefault="00211FC1" w:rsidP="00CF0625">
            <w:pPr>
              <w:pStyle w:val="TableHeader"/>
            </w:pPr>
            <w:r w:rsidRPr="0099416A">
              <w:t>Value</w:t>
            </w:r>
          </w:p>
        </w:tc>
      </w:tr>
      <w:tr w:rsidR="00211FC1" w:rsidRPr="0099416A" w14:paraId="528009FB"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3E83B83D" w14:textId="77777777" w:rsidR="00211FC1" w:rsidRPr="0099416A" w:rsidRDefault="00211FC1" w:rsidP="00CF0625">
            <w:pPr>
              <w:pStyle w:val="TableBody"/>
              <w:framePr w:hSpace="0" w:wrap="auto" w:vAnchor="margin" w:hAnchor="text" w:xAlign="left" w:yAlign="inline"/>
            </w:pPr>
            <w:r w:rsidRPr="0099416A">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5E3FD94B" w14:textId="77777777" w:rsidR="00211FC1" w:rsidRPr="0099416A" w:rsidRDefault="00211FC1" w:rsidP="00CF0625">
            <w:pPr>
              <w:pStyle w:val="TableBody"/>
              <w:framePr w:hSpace="0" w:wrap="auto" w:vAnchor="margin" w:hAnchor="text" w:xAlign="left" w:yAlign="inline"/>
            </w:pPr>
            <w:r w:rsidRPr="0099416A">
              <w:t>No</w:t>
            </w:r>
          </w:p>
        </w:tc>
      </w:tr>
      <w:tr w:rsidR="00211FC1" w:rsidRPr="0099416A" w14:paraId="253108F0"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150BC611" w14:textId="77777777" w:rsidR="00211FC1" w:rsidRPr="0099416A" w:rsidRDefault="00211FC1" w:rsidP="00CF0625">
            <w:pPr>
              <w:pStyle w:val="TableBody"/>
              <w:framePr w:hSpace="0" w:wrap="auto" w:vAnchor="margin" w:hAnchor="text" w:xAlign="left" w:yAlign="inline"/>
            </w:pPr>
            <w:r w:rsidRPr="0099416A">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FBA3285" w14:textId="77777777" w:rsidR="00211FC1" w:rsidRPr="0099416A" w:rsidRDefault="00211FC1" w:rsidP="00CF0625">
            <w:pPr>
              <w:pStyle w:val="TableBody"/>
              <w:framePr w:hSpace="0" w:wrap="auto" w:vAnchor="margin" w:hAnchor="text" w:xAlign="left" w:yAlign="inline"/>
            </w:pPr>
            <w:r w:rsidRPr="0099416A">
              <w:t>No</w:t>
            </w:r>
          </w:p>
        </w:tc>
      </w:tr>
      <w:tr w:rsidR="00211FC1" w:rsidRPr="0099416A" w14:paraId="1D2EDDEA"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653092F6" w14:textId="77777777" w:rsidR="00211FC1" w:rsidRPr="0099416A" w:rsidRDefault="00211FC1" w:rsidP="00CF0625">
            <w:pPr>
              <w:pStyle w:val="TableBody"/>
              <w:framePr w:hSpace="0" w:wrap="auto" w:vAnchor="margin" w:hAnchor="text" w:xAlign="left" w:yAlign="inline"/>
            </w:pPr>
            <w:r w:rsidRPr="0099416A">
              <w:t>Electricity Load Profile</w:t>
            </w:r>
            <w:r>
              <w:t xml:space="preserve"> (%)</w:t>
            </w:r>
          </w:p>
        </w:tc>
        <w:tc>
          <w:tcPr>
            <w:tcW w:w="2315" w:type="dxa"/>
            <w:tcBorders>
              <w:top w:val="single" w:sz="4" w:space="0" w:color="auto"/>
              <w:left w:val="single" w:sz="4" w:space="0" w:color="auto"/>
              <w:bottom w:val="single" w:sz="4" w:space="0" w:color="auto"/>
              <w:right w:val="single" w:sz="4" w:space="0" w:color="auto"/>
            </w:tcBorders>
            <w:noWrap/>
            <w:hideMark/>
          </w:tcPr>
          <w:p w14:paraId="1382D4EA" w14:textId="77777777" w:rsidR="00211FC1" w:rsidRPr="0099416A" w:rsidRDefault="00211FC1" w:rsidP="00CF0625">
            <w:pPr>
              <w:pStyle w:val="TableBody"/>
              <w:framePr w:hSpace="0" w:wrap="auto" w:vAnchor="margin" w:hAnchor="text" w:xAlign="left" w:yAlign="inline"/>
            </w:pPr>
            <w:r w:rsidRPr="0099416A">
              <w:t>30%</w:t>
            </w:r>
          </w:p>
        </w:tc>
      </w:tr>
      <w:tr w:rsidR="00211FC1" w:rsidRPr="0099416A" w14:paraId="322DA004"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2A0429BC" w14:textId="77777777" w:rsidR="00211FC1" w:rsidRPr="0099416A" w:rsidRDefault="00211FC1" w:rsidP="00CF0625">
            <w:pPr>
              <w:pStyle w:val="TableBody"/>
              <w:framePr w:hSpace="0" w:wrap="auto" w:vAnchor="margin" w:hAnchor="text" w:xAlign="left" w:yAlign="inline"/>
            </w:pPr>
            <w:r w:rsidRPr="0099416A">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7CC1CEF6" w14:textId="77777777" w:rsidR="00211FC1" w:rsidRPr="0099416A" w:rsidRDefault="00211FC1" w:rsidP="00CF0625">
            <w:pPr>
              <w:pStyle w:val="TableBody"/>
              <w:framePr w:hSpace="0" w:wrap="auto" w:vAnchor="margin" w:hAnchor="text" w:xAlign="left" w:yAlign="inline"/>
            </w:pPr>
            <w:r w:rsidRPr="0099416A">
              <w:t>0.85</w:t>
            </w:r>
          </w:p>
        </w:tc>
      </w:tr>
      <w:tr w:rsidR="00211FC1" w:rsidRPr="0099416A" w14:paraId="5E70DC4F"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1B607B9E" w14:textId="77777777" w:rsidR="00211FC1" w:rsidRPr="0099416A" w:rsidRDefault="00211FC1" w:rsidP="00CF0625">
            <w:pPr>
              <w:pStyle w:val="TableBody"/>
              <w:framePr w:hSpace="0" w:wrap="auto" w:vAnchor="margin" w:hAnchor="text" w:xAlign="left" w:yAlign="inline"/>
            </w:pPr>
            <w:r w:rsidRPr="0099416A">
              <w:t>Solar Size</w:t>
            </w:r>
            <w:r>
              <w:t xml:space="preserve"> (kW)</w:t>
            </w:r>
          </w:p>
        </w:tc>
        <w:tc>
          <w:tcPr>
            <w:tcW w:w="2315" w:type="dxa"/>
            <w:tcBorders>
              <w:top w:val="single" w:sz="4" w:space="0" w:color="auto"/>
              <w:left w:val="single" w:sz="4" w:space="0" w:color="auto"/>
              <w:bottom w:val="single" w:sz="4" w:space="0" w:color="auto"/>
              <w:right w:val="single" w:sz="4" w:space="0" w:color="auto"/>
            </w:tcBorders>
            <w:noWrap/>
            <w:hideMark/>
          </w:tcPr>
          <w:p w14:paraId="5F731EC9" w14:textId="77777777" w:rsidR="00211FC1" w:rsidRPr="0099416A" w:rsidRDefault="00211FC1" w:rsidP="00CF0625">
            <w:pPr>
              <w:pStyle w:val="TableBody"/>
              <w:framePr w:hSpace="0" w:wrap="auto" w:vAnchor="margin" w:hAnchor="text" w:xAlign="left" w:yAlign="inline"/>
            </w:pPr>
            <w:r>
              <w:t xml:space="preserve">5 </w:t>
            </w:r>
          </w:p>
        </w:tc>
      </w:tr>
      <w:tr w:rsidR="00211FC1" w:rsidRPr="0099416A" w14:paraId="6BAECF00"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2AC0B3FE" w14:textId="77777777" w:rsidR="00211FC1" w:rsidRPr="0099416A" w:rsidRDefault="00211FC1" w:rsidP="00CF0625">
            <w:pPr>
              <w:pStyle w:val="TableBody"/>
              <w:framePr w:hSpace="0" w:wrap="auto" w:vAnchor="margin" w:hAnchor="text" w:xAlign="left" w:yAlign="inline"/>
            </w:pPr>
            <w:r w:rsidRPr="0099416A">
              <w:t>Solar Cost</w:t>
            </w:r>
            <w:r>
              <w:t xml:space="preserve"> ($)</w:t>
            </w:r>
          </w:p>
        </w:tc>
        <w:tc>
          <w:tcPr>
            <w:tcW w:w="2315" w:type="dxa"/>
            <w:tcBorders>
              <w:top w:val="single" w:sz="4" w:space="0" w:color="auto"/>
              <w:left w:val="single" w:sz="4" w:space="0" w:color="auto"/>
              <w:bottom w:val="single" w:sz="4" w:space="0" w:color="auto"/>
              <w:right w:val="single" w:sz="4" w:space="0" w:color="auto"/>
            </w:tcBorders>
            <w:noWrap/>
            <w:hideMark/>
          </w:tcPr>
          <w:p w14:paraId="3DC5E353" w14:textId="77777777" w:rsidR="00211FC1" w:rsidRPr="0099416A" w:rsidRDefault="00211FC1" w:rsidP="00CF0625">
            <w:pPr>
              <w:pStyle w:val="TableBody"/>
              <w:framePr w:hSpace="0" w:wrap="auto" w:vAnchor="margin" w:hAnchor="text" w:xAlign="left" w:yAlign="inline"/>
            </w:pPr>
            <w:r>
              <w:t>7000</w:t>
            </w:r>
          </w:p>
        </w:tc>
      </w:tr>
      <w:tr w:rsidR="00211FC1" w:rsidRPr="0099416A" w14:paraId="5978E659"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2C4829C3" w14:textId="77777777" w:rsidR="00211FC1" w:rsidRPr="0099416A" w:rsidRDefault="00211FC1" w:rsidP="00CF0625">
            <w:pPr>
              <w:pStyle w:val="TableBody"/>
              <w:framePr w:hSpace="0" w:wrap="auto" w:vAnchor="margin" w:hAnchor="text" w:xAlign="left" w:yAlign="inline"/>
            </w:pPr>
            <w:r w:rsidRPr="0099416A">
              <w:t>Battery Size</w:t>
            </w:r>
            <w:r>
              <w:t xml:space="preserve"> (kWhr)</w:t>
            </w:r>
          </w:p>
        </w:tc>
        <w:tc>
          <w:tcPr>
            <w:tcW w:w="2315" w:type="dxa"/>
            <w:tcBorders>
              <w:top w:val="single" w:sz="4" w:space="0" w:color="auto"/>
              <w:left w:val="single" w:sz="4" w:space="0" w:color="auto"/>
              <w:bottom w:val="single" w:sz="4" w:space="0" w:color="auto"/>
              <w:right w:val="single" w:sz="4" w:space="0" w:color="auto"/>
            </w:tcBorders>
            <w:noWrap/>
            <w:hideMark/>
          </w:tcPr>
          <w:p w14:paraId="6776F3EE" w14:textId="77777777" w:rsidR="00211FC1" w:rsidRPr="0099416A" w:rsidRDefault="00211FC1" w:rsidP="00CF0625">
            <w:pPr>
              <w:pStyle w:val="TableBody"/>
              <w:framePr w:hSpace="0" w:wrap="auto" w:vAnchor="margin" w:hAnchor="text" w:xAlign="left" w:yAlign="inline"/>
            </w:pPr>
            <w:r>
              <w:t>10</w:t>
            </w:r>
          </w:p>
        </w:tc>
      </w:tr>
      <w:tr w:rsidR="00211FC1" w:rsidRPr="0099416A" w14:paraId="4771754D"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29CBF6" w14:textId="77777777" w:rsidR="00211FC1" w:rsidRPr="0099416A" w:rsidRDefault="00211FC1" w:rsidP="00CF0625">
            <w:pPr>
              <w:pStyle w:val="TableBody"/>
              <w:framePr w:hSpace="0" w:wrap="auto" w:vAnchor="margin" w:hAnchor="text" w:xAlign="left" w:yAlign="inline"/>
            </w:pPr>
            <w:r w:rsidRPr="0099416A">
              <w:t>Battery Cost</w:t>
            </w:r>
            <w:r>
              <w:t xml:space="preserve"> ($)</w:t>
            </w:r>
          </w:p>
        </w:tc>
        <w:tc>
          <w:tcPr>
            <w:tcW w:w="2315" w:type="dxa"/>
            <w:tcBorders>
              <w:top w:val="single" w:sz="4" w:space="0" w:color="auto"/>
              <w:left w:val="single" w:sz="4" w:space="0" w:color="auto"/>
              <w:bottom w:val="single" w:sz="4" w:space="0" w:color="auto"/>
              <w:right w:val="single" w:sz="4" w:space="0" w:color="auto"/>
            </w:tcBorders>
            <w:noWrap/>
            <w:hideMark/>
          </w:tcPr>
          <w:p w14:paraId="748257DB" w14:textId="77777777" w:rsidR="00211FC1" w:rsidRPr="0099416A" w:rsidRDefault="00211FC1" w:rsidP="00CF0625">
            <w:pPr>
              <w:pStyle w:val="TableBody"/>
              <w:framePr w:hSpace="0" w:wrap="auto" w:vAnchor="margin" w:hAnchor="text" w:xAlign="left" w:yAlign="inline"/>
            </w:pPr>
            <w:r>
              <w:t>9700</w:t>
            </w:r>
          </w:p>
        </w:tc>
      </w:tr>
      <w:tr w:rsidR="00211FC1" w:rsidRPr="0099416A" w14:paraId="0757D46B"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66ADF7D7" w14:textId="77777777" w:rsidR="00211FC1" w:rsidRPr="0099416A" w:rsidRDefault="00211FC1" w:rsidP="00CF0625">
            <w:pPr>
              <w:pStyle w:val="TableBody"/>
              <w:framePr w:hSpace="0" w:wrap="auto" w:vAnchor="margin" w:hAnchor="text" w:xAlign="left" w:yAlign="inline"/>
            </w:pPr>
            <w:r w:rsidRPr="0099416A">
              <w:t>Roof Tilt</w:t>
            </w:r>
            <w:r>
              <w:t xml:space="preserve"> (</w:t>
            </w:r>
            <m:oMath>
              <m:r>
                <w:rPr>
                  <w:rFonts w:ascii="Cambria Math" w:hAnsi="Cambria Math"/>
                </w:rPr>
                <m:t>°</m:t>
              </m:r>
            </m:oMath>
            <w:r>
              <w:t>)</w:t>
            </w:r>
          </w:p>
        </w:tc>
        <w:tc>
          <w:tcPr>
            <w:tcW w:w="2315" w:type="dxa"/>
            <w:tcBorders>
              <w:top w:val="single" w:sz="4" w:space="0" w:color="auto"/>
              <w:left w:val="single" w:sz="4" w:space="0" w:color="auto"/>
              <w:bottom w:val="single" w:sz="4" w:space="0" w:color="auto"/>
              <w:right w:val="single" w:sz="4" w:space="0" w:color="auto"/>
            </w:tcBorders>
            <w:noWrap/>
            <w:hideMark/>
          </w:tcPr>
          <w:p w14:paraId="3B09F063" w14:textId="77777777" w:rsidR="00211FC1" w:rsidRPr="0099416A" w:rsidRDefault="00211FC1" w:rsidP="00CF0625">
            <w:pPr>
              <w:pStyle w:val="TableBody"/>
              <w:framePr w:hSpace="0" w:wrap="auto" w:vAnchor="margin" w:hAnchor="text" w:xAlign="left" w:yAlign="inline"/>
            </w:pPr>
            <w:r w:rsidRPr="0099416A">
              <w:t>Equator tilted</w:t>
            </w:r>
          </w:p>
        </w:tc>
      </w:tr>
      <w:tr w:rsidR="00211FC1" w:rsidRPr="0099416A" w14:paraId="4B37EBCD"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4F7CC72A" w14:textId="77777777" w:rsidR="00211FC1" w:rsidRPr="0099416A" w:rsidRDefault="00211FC1" w:rsidP="00CF0625">
            <w:pPr>
              <w:pStyle w:val="TableBody"/>
              <w:framePr w:hSpace="0" w:wrap="auto" w:vAnchor="margin" w:hAnchor="text" w:xAlign="left" w:yAlign="inline"/>
            </w:pPr>
            <w:r w:rsidRPr="0099416A">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00F17C3D" w14:textId="77777777" w:rsidR="00211FC1" w:rsidRPr="0099416A" w:rsidRDefault="00211FC1" w:rsidP="00CF0625">
            <w:pPr>
              <w:pStyle w:val="TableBody"/>
              <w:framePr w:hSpace="0" w:wrap="auto" w:vAnchor="margin" w:hAnchor="text" w:xAlign="left" w:yAlign="inline"/>
            </w:pPr>
            <w:r w:rsidRPr="0099416A">
              <w:t>North</w:t>
            </w:r>
          </w:p>
        </w:tc>
      </w:tr>
      <w:tr w:rsidR="00211FC1" w:rsidRPr="0099416A" w14:paraId="24AAF81A"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3B5E07CB" w14:textId="77777777" w:rsidR="00211FC1" w:rsidRPr="0099416A" w:rsidRDefault="00211FC1" w:rsidP="00CF0625">
            <w:pPr>
              <w:pStyle w:val="TableBody"/>
              <w:framePr w:hSpace="0" w:wrap="auto" w:vAnchor="margin" w:hAnchor="text" w:xAlign="left" w:yAlign="inline"/>
            </w:pPr>
            <w:r w:rsidRPr="0099416A">
              <w:t>Bill Entry</w:t>
            </w:r>
            <w:r>
              <w:t xml:space="preserve"> ($)</w:t>
            </w:r>
          </w:p>
        </w:tc>
        <w:tc>
          <w:tcPr>
            <w:tcW w:w="2315" w:type="dxa"/>
            <w:tcBorders>
              <w:top w:val="single" w:sz="4" w:space="0" w:color="auto"/>
              <w:left w:val="single" w:sz="4" w:space="0" w:color="auto"/>
              <w:bottom w:val="single" w:sz="4" w:space="0" w:color="auto"/>
              <w:right w:val="single" w:sz="4" w:space="0" w:color="auto"/>
            </w:tcBorders>
            <w:noWrap/>
            <w:hideMark/>
          </w:tcPr>
          <w:p w14:paraId="215DC067" w14:textId="77777777" w:rsidR="00211FC1" w:rsidRPr="0099416A" w:rsidRDefault="00211FC1" w:rsidP="00CF0625">
            <w:pPr>
              <w:pStyle w:val="TableBody"/>
              <w:framePr w:hSpace="0" w:wrap="auto" w:vAnchor="margin" w:hAnchor="text" w:xAlign="left" w:yAlign="inline"/>
            </w:pPr>
            <w:r>
              <w:t>-</w:t>
            </w:r>
          </w:p>
        </w:tc>
      </w:tr>
      <w:tr w:rsidR="00211FC1" w:rsidRPr="0099416A" w14:paraId="72E23B74" w14:textId="77777777" w:rsidTr="00CF0625">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CB843" w14:textId="77777777" w:rsidR="00211FC1" w:rsidRPr="0099416A" w:rsidRDefault="00211FC1" w:rsidP="00CF0625">
            <w:pPr>
              <w:pStyle w:val="TableBody"/>
              <w:framePr w:hSpace="0" w:wrap="auto" w:vAnchor="margin" w:hAnchor="text" w:xAlign="left" w:yAlign="inline"/>
            </w:pPr>
            <w:r w:rsidRPr="0099416A">
              <w:t>Number of Occupants</w:t>
            </w:r>
            <w:r>
              <w:t xml:space="preserve"> (people)</w:t>
            </w:r>
          </w:p>
        </w:tc>
        <w:tc>
          <w:tcPr>
            <w:tcW w:w="2315" w:type="dxa"/>
            <w:tcBorders>
              <w:top w:val="single" w:sz="4" w:space="0" w:color="auto"/>
              <w:left w:val="single" w:sz="4" w:space="0" w:color="auto"/>
              <w:bottom w:val="single" w:sz="4" w:space="0" w:color="auto"/>
              <w:right w:val="single" w:sz="4" w:space="0" w:color="auto"/>
            </w:tcBorders>
            <w:noWrap/>
            <w:hideMark/>
          </w:tcPr>
          <w:p w14:paraId="7335D2BB" w14:textId="77777777" w:rsidR="00211FC1" w:rsidRPr="0099416A" w:rsidRDefault="00211FC1" w:rsidP="00CF0625">
            <w:pPr>
              <w:pStyle w:val="TableBody"/>
              <w:framePr w:hSpace="0" w:wrap="auto" w:vAnchor="margin" w:hAnchor="text" w:xAlign="left" w:yAlign="inline"/>
            </w:pPr>
            <w:r w:rsidRPr="0099416A">
              <w:t>3</w:t>
            </w:r>
          </w:p>
        </w:tc>
      </w:tr>
    </w:tbl>
    <w:p w14:paraId="6C0FC427" w14:textId="77777777" w:rsidR="00211FC1" w:rsidRPr="0099416A" w:rsidRDefault="00211FC1" w:rsidP="00211FC1"/>
    <w:p w14:paraId="33E5057A" w14:textId="77777777" w:rsidR="00211FC1" w:rsidRPr="0099416A" w:rsidRDefault="00211FC1" w:rsidP="00211FC1"/>
    <w:p w14:paraId="740FF627" w14:textId="77777777" w:rsidR="00211FC1" w:rsidRPr="0099416A" w:rsidRDefault="00211FC1" w:rsidP="00211FC1"/>
    <w:p w14:paraId="23633865" w14:textId="77777777" w:rsidR="00211FC1" w:rsidRPr="0099416A" w:rsidRDefault="00211FC1" w:rsidP="00211FC1"/>
    <w:p w14:paraId="307748D8" w14:textId="77777777" w:rsidR="00211FC1" w:rsidRPr="0099416A" w:rsidRDefault="00211FC1" w:rsidP="00211FC1"/>
    <w:p w14:paraId="6B324B40" w14:textId="77777777" w:rsidR="00211FC1" w:rsidRPr="0099416A" w:rsidRDefault="00211FC1" w:rsidP="00211FC1"/>
    <w:p w14:paraId="037DCCB7" w14:textId="77777777" w:rsidR="00211FC1" w:rsidRPr="0099416A" w:rsidRDefault="00211FC1" w:rsidP="00211FC1"/>
    <w:p w14:paraId="0C2342B4" w14:textId="77777777" w:rsidR="00211FC1" w:rsidRPr="0099416A" w:rsidRDefault="00211FC1" w:rsidP="00211FC1"/>
    <w:p w14:paraId="3FC2AC09" w14:textId="77777777" w:rsidR="00211FC1" w:rsidRPr="0099416A" w:rsidRDefault="00211FC1" w:rsidP="00211FC1"/>
    <w:p w14:paraId="2A4EBB66" w14:textId="77777777" w:rsidR="00211FC1" w:rsidRPr="0099416A" w:rsidRDefault="00211FC1" w:rsidP="00211FC1"/>
    <w:p w14:paraId="297801A3" w14:textId="77777777" w:rsidR="00211FC1" w:rsidRPr="0099416A" w:rsidRDefault="00211FC1" w:rsidP="00211FC1"/>
    <w:p w14:paraId="7BE38BEC" w14:textId="77777777" w:rsidR="00211FC1" w:rsidRPr="0099416A" w:rsidRDefault="00211FC1" w:rsidP="00211FC1"/>
    <w:p w14:paraId="637BE866" w14:textId="77777777" w:rsidR="00211FC1" w:rsidRPr="0099416A" w:rsidRDefault="00211FC1" w:rsidP="00211FC1"/>
    <w:p w14:paraId="238F8113" w14:textId="77777777" w:rsidR="00211FC1" w:rsidRPr="0099416A" w:rsidRDefault="00211FC1" w:rsidP="00211FC1"/>
    <w:p w14:paraId="53577E95" w14:textId="77777777" w:rsidR="00211FC1" w:rsidRPr="0099416A" w:rsidRDefault="00211FC1" w:rsidP="00211FC1"/>
    <w:p w14:paraId="5E9FFB4F" w14:textId="77777777" w:rsidR="00211FC1" w:rsidRPr="0099416A" w:rsidRDefault="00211FC1" w:rsidP="00211FC1"/>
    <w:p w14:paraId="3A78F618" w14:textId="77777777" w:rsidR="00211FC1" w:rsidRPr="0099416A" w:rsidRDefault="00211FC1" w:rsidP="00211FC1"/>
    <w:p w14:paraId="4D85BBE1" w14:textId="77777777" w:rsidR="00211FC1" w:rsidRPr="0099416A" w:rsidRDefault="00211FC1" w:rsidP="00211FC1"/>
    <w:p w14:paraId="1E857351" w14:textId="77777777" w:rsidR="00211FC1" w:rsidRPr="0099416A" w:rsidRDefault="00211FC1" w:rsidP="00211FC1"/>
    <w:p w14:paraId="00A5B655" w14:textId="77777777" w:rsidR="00211FC1" w:rsidRPr="0099416A" w:rsidRDefault="00211FC1" w:rsidP="00211FC1"/>
    <w:p w14:paraId="70508E6D" w14:textId="77777777" w:rsidR="00211FC1" w:rsidRPr="0099416A" w:rsidRDefault="00211FC1" w:rsidP="00211FC1"/>
    <w:p w14:paraId="5D74EA9A" w14:textId="77777777" w:rsidR="00211FC1" w:rsidRPr="0099416A" w:rsidRDefault="00211FC1" w:rsidP="00211FC1"/>
    <w:p w14:paraId="6958F6D3" w14:textId="77777777" w:rsidR="00211FC1" w:rsidRPr="0099416A" w:rsidRDefault="00211FC1" w:rsidP="00211FC1"/>
    <w:p w14:paraId="1501F78A" w14:textId="77777777" w:rsidR="00211FC1" w:rsidRPr="0099416A" w:rsidRDefault="00211FC1" w:rsidP="00211FC1"/>
    <w:p w14:paraId="0782186B" w14:textId="77777777" w:rsidR="00211FC1" w:rsidRPr="0099416A" w:rsidRDefault="00211FC1" w:rsidP="00211FC1"/>
    <w:p w14:paraId="24EF6597" w14:textId="77777777" w:rsidR="00211FC1" w:rsidRPr="0099416A" w:rsidRDefault="00211FC1" w:rsidP="00211FC1"/>
    <w:p w14:paraId="0F19057C" w14:textId="77777777" w:rsidR="00211FC1" w:rsidRPr="0099416A" w:rsidRDefault="00211FC1" w:rsidP="00211FC1"/>
    <w:p w14:paraId="4DF41F4B" w14:textId="77777777" w:rsidR="00211FC1" w:rsidRPr="0099416A" w:rsidRDefault="00211FC1" w:rsidP="00211FC1"/>
    <w:p w14:paraId="29615165" w14:textId="77777777" w:rsidR="00211FC1" w:rsidRPr="0099416A" w:rsidRDefault="00211FC1" w:rsidP="00211FC1"/>
    <w:p w14:paraId="157C5EAB" w14:textId="77777777" w:rsidR="00211FC1" w:rsidRPr="0099416A" w:rsidRDefault="00211FC1" w:rsidP="00211FC1">
      <w:pPr>
        <w:sectPr w:rsidR="00211FC1" w:rsidRPr="0099416A">
          <w:endnotePr>
            <w:numRestart w:val="eachSect"/>
          </w:endnotePr>
          <w:type w:val="continuous"/>
          <w:pgSz w:w="11906" w:h="16838"/>
          <w:pgMar w:top="1440" w:right="1440" w:bottom="1440" w:left="1440" w:header="709" w:footer="709" w:gutter="0"/>
          <w:cols w:space="720"/>
        </w:sectPr>
      </w:pPr>
    </w:p>
    <w:p w14:paraId="5F488AD4" w14:textId="77777777" w:rsidR="00211FC1" w:rsidRPr="0099416A" w:rsidRDefault="00211FC1" w:rsidP="00211FC1">
      <w:pPr>
        <w:pStyle w:val="Heading2"/>
        <w:numPr>
          <w:ilvl w:val="1"/>
          <w:numId w:val="16"/>
        </w:numPr>
      </w:pPr>
      <w:bookmarkStart w:id="311" w:name="_Toc494532726"/>
      <w:r w:rsidRPr="0099416A">
        <w:lastRenderedPageBreak/>
        <w:t>Output Production Figures</w:t>
      </w:r>
      <w:bookmarkEnd w:id="311"/>
    </w:p>
    <w:p w14:paraId="7D02D681" w14:textId="77777777" w:rsidR="00211FC1" w:rsidRPr="0099416A" w:rsidRDefault="00211FC1" w:rsidP="00211FC1">
      <w:r w:rsidRPr="0099416A">
        <w:rPr>
          <w:lang w:eastAsia="en-GB"/>
        </w:rPr>
        <w:t xml:space="preserve">The output production figures were retrieved from the </w:t>
      </w:r>
      <w:r>
        <w:t>Solar Solution</w:t>
      </w:r>
      <w:r w:rsidRPr="0099416A">
        <w:rPr>
          <w:lang w:eastAsia="en-GB"/>
        </w:rPr>
        <w:t xml:space="preserve"> and are shown in Table 5-3 for each prospective location. </w:t>
      </w:r>
      <w:r>
        <w:rPr>
          <w:lang w:eastAsia="en-GB"/>
        </w:rPr>
        <w:t xml:space="preserve">Energy Sources Analysis (ESA) shows from what sources the household supplies its electricity. </w:t>
      </w:r>
    </w:p>
    <w:p w14:paraId="70EC1DDA" w14:textId="77777777" w:rsidR="00211FC1" w:rsidRPr="0099416A" w:rsidRDefault="00211FC1" w:rsidP="00211FC1"/>
    <w:tbl>
      <w:tblPr>
        <w:tblStyle w:val="TableGrid"/>
        <w:tblpPr w:leftFromText="180" w:rightFromText="180" w:vertAnchor="text" w:horzAnchor="margin" w:tblpXSpec="center" w:tblpY="430"/>
        <w:tblW w:w="10435" w:type="dxa"/>
        <w:tblLook w:val="04A0" w:firstRow="1" w:lastRow="0" w:firstColumn="1" w:lastColumn="0" w:noHBand="0" w:noVBand="1"/>
      </w:tblPr>
      <w:tblGrid>
        <w:gridCol w:w="4382"/>
        <w:gridCol w:w="2360"/>
        <w:gridCol w:w="1862"/>
        <w:gridCol w:w="1831"/>
      </w:tblGrid>
      <w:tr w:rsidR="00211FC1" w:rsidRPr="0099416A" w14:paraId="4FEAE1D7" w14:textId="77777777" w:rsidTr="00CF0625">
        <w:trPr>
          <w:cnfStyle w:val="100000000000" w:firstRow="1" w:lastRow="0" w:firstColumn="0" w:lastColumn="0" w:oddVBand="0" w:evenVBand="0" w:oddHBand="0" w:evenHBand="0" w:firstRowFirstColumn="0" w:firstRowLastColumn="0" w:lastRowFirstColumn="0" w:lastRowLastColumn="0"/>
          <w:trHeight w:val="564"/>
        </w:trPr>
        <w:tc>
          <w:tcPr>
            <w:tcW w:w="4382" w:type="dxa"/>
            <w:shd w:val="clear" w:color="auto" w:fill="BFBFBF" w:themeFill="background1" w:themeFillShade="BF"/>
            <w:hideMark/>
          </w:tcPr>
          <w:p w14:paraId="2D42324D" w14:textId="77777777" w:rsidR="00211FC1" w:rsidRPr="0099416A" w:rsidRDefault="00211FC1" w:rsidP="00CF0625">
            <w:pPr>
              <w:pStyle w:val="TableHeader"/>
            </w:pPr>
            <w:bookmarkStart w:id="312" w:name="_Ref492743114"/>
            <w:r w:rsidRPr="0099416A">
              <w:t>City</w:t>
            </w:r>
          </w:p>
        </w:tc>
        <w:tc>
          <w:tcPr>
            <w:tcW w:w="2360" w:type="dxa"/>
            <w:shd w:val="clear" w:color="auto" w:fill="BFBFBF" w:themeFill="background1" w:themeFillShade="BF"/>
            <w:noWrap/>
            <w:hideMark/>
          </w:tcPr>
          <w:p w14:paraId="5F90826C" w14:textId="77777777" w:rsidR="00211FC1" w:rsidRPr="0099416A" w:rsidRDefault="00211FC1" w:rsidP="00CF0625">
            <w:pPr>
              <w:pStyle w:val="TableHeader"/>
            </w:pPr>
            <w:r w:rsidRPr="0099416A">
              <w:t>Townsville</w:t>
            </w:r>
          </w:p>
        </w:tc>
        <w:tc>
          <w:tcPr>
            <w:tcW w:w="1862" w:type="dxa"/>
            <w:shd w:val="clear" w:color="auto" w:fill="BFBFBF" w:themeFill="background1" w:themeFillShade="BF"/>
            <w:noWrap/>
            <w:hideMark/>
          </w:tcPr>
          <w:p w14:paraId="45E849E4" w14:textId="77777777" w:rsidR="00211FC1" w:rsidRPr="0099416A" w:rsidRDefault="00211FC1" w:rsidP="00CF0625">
            <w:pPr>
              <w:pStyle w:val="TableHeader"/>
            </w:pPr>
            <w:r w:rsidRPr="0099416A">
              <w:t>Darwin</w:t>
            </w:r>
          </w:p>
        </w:tc>
        <w:tc>
          <w:tcPr>
            <w:tcW w:w="1831" w:type="dxa"/>
            <w:shd w:val="clear" w:color="auto" w:fill="BFBFBF" w:themeFill="background1" w:themeFillShade="BF"/>
            <w:noWrap/>
            <w:hideMark/>
          </w:tcPr>
          <w:p w14:paraId="7B6795CD" w14:textId="77777777" w:rsidR="00211FC1" w:rsidRPr="0099416A" w:rsidRDefault="00211FC1" w:rsidP="00CF0625">
            <w:pPr>
              <w:pStyle w:val="TableHeader"/>
            </w:pPr>
            <w:r w:rsidRPr="0099416A">
              <w:t>Hobart</w:t>
            </w:r>
          </w:p>
        </w:tc>
      </w:tr>
      <w:tr w:rsidR="00211FC1" w:rsidRPr="0099416A" w14:paraId="077C3F15" w14:textId="77777777" w:rsidTr="00CF0625">
        <w:trPr>
          <w:trHeight w:val="564"/>
        </w:trPr>
        <w:tc>
          <w:tcPr>
            <w:tcW w:w="4382" w:type="dxa"/>
            <w:hideMark/>
          </w:tcPr>
          <w:p w14:paraId="00E6E56D" w14:textId="77777777" w:rsidR="00211FC1" w:rsidRPr="0099416A" w:rsidRDefault="00211FC1" w:rsidP="00CF0625">
            <w:pPr>
              <w:pStyle w:val="TableBody"/>
              <w:framePr w:hSpace="0" w:wrap="auto" w:vAnchor="margin" w:hAnchor="text" w:xAlign="left" w:yAlign="inline"/>
            </w:pPr>
            <w:r w:rsidRPr="0099416A">
              <w:t>Daily Usage (kWhr)</w:t>
            </w:r>
          </w:p>
        </w:tc>
        <w:tc>
          <w:tcPr>
            <w:tcW w:w="2360" w:type="dxa"/>
            <w:noWrap/>
            <w:hideMark/>
          </w:tcPr>
          <w:p w14:paraId="34FC44CA" w14:textId="77777777" w:rsidR="00211FC1" w:rsidRPr="0099416A" w:rsidRDefault="00211FC1" w:rsidP="00CF0625">
            <w:pPr>
              <w:pStyle w:val="TableBody"/>
              <w:framePr w:hSpace="0" w:wrap="auto" w:vAnchor="margin" w:hAnchor="text" w:xAlign="left" w:yAlign="inline"/>
            </w:pPr>
            <w:r w:rsidRPr="0099416A">
              <w:t>19.2</w:t>
            </w:r>
          </w:p>
        </w:tc>
        <w:tc>
          <w:tcPr>
            <w:tcW w:w="1862" w:type="dxa"/>
            <w:noWrap/>
            <w:hideMark/>
          </w:tcPr>
          <w:p w14:paraId="4CE7CA15" w14:textId="77777777" w:rsidR="00211FC1" w:rsidRPr="0099416A" w:rsidRDefault="00211FC1" w:rsidP="00CF0625">
            <w:pPr>
              <w:pStyle w:val="TableBody"/>
              <w:framePr w:hSpace="0" w:wrap="auto" w:vAnchor="margin" w:hAnchor="text" w:xAlign="left" w:yAlign="inline"/>
            </w:pPr>
            <w:r w:rsidRPr="0099416A">
              <w:t>18.5</w:t>
            </w:r>
          </w:p>
        </w:tc>
        <w:tc>
          <w:tcPr>
            <w:tcW w:w="1831" w:type="dxa"/>
            <w:noWrap/>
            <w:hideMark/>
          </w:tcPr>
          <w:p w14:paraId="73405EA8" w14:textId="77777777" w:rsidR="00211FC1" w:rsidRPr="0099416A" w:rsidRDefault="00211FC1" w:rsidP="00CF0625">
            <w:pPr>
              <w:pStyle w:val="TableBody"/>
              <w:framePr w:hSpace="0" w:wrap="auto" w:vAnchor="margin" w:hAnchor="text" w:xAlign="left" w:yAlign="inline"/>
            </w:pPr>
            <w:r w:rsidRPr="0099416A">
              <w:t>27.2</w:t>
            </w:r>
          </w:p>
        </w:tc>
      </w:tr>
      <w:tr w:rsidR="00211FC1" w:rsidRPr="0099416A" w14:paraId="612A7475" w14:textId="77777777" w:rsidTr="00CF0625">
        <w:trPr>
          <w:trHeight w:val="564"/>
        </w:trPr>
        <w:tc>
          <w:tcPr>
            <w:tcW w:w="4382" w:type="dxa"/>
            <w:hideMark/>
          </w:tcPr>
          <w:p w14:paraId="448CB968" w14:textId="77777777" w:rsidR="00211FC1" w:rsidRPr="0099416A" w:rsidRDefault="00211FC1" w:rsidP="00CF0625">
            <w:pPr>
              <w:pStyle w:val="TableBody"/>
              <w:framePr w:hSpace="0" w:wrap="auto" w:vAnchor="margin" w:hAnchor="text" w:xAlign="left" w:yAlign="inline"/>
            </w:pPr>
            <w:r w:rsidRPr="0099416A">
              <w:t>Daily Production (kWhr)</w:t>
            </w:r>
          </w:p>
        </w:tc>
        <w:tc>
          <w:tcPr>
            <w:tcW w:w="2360" w:type="dxa"/>
            <w:noWrap/>
            <w:hideMark/>
          </w:tcPr>
          <w:p w14:paraId="65B1AE22" w14:textId="77777777" w:rsidR="00211FC1" w:rsidRPr="0099416A" w:rsidRDefault="00211FC1" w:rsidP="00CF0625">
            <w:pPr>
              <w:pStyle w:val="TableBody"/>
              <w:framePr w:hSpace="0" w:wrap="auto" w:vAnchor="margin" w:hAnchor="text" w:xAlign="left" w:yAlign="inline"/>
            </w:pPr>
            <w:r>
              <w:t>24.692</w:t>
            </w:r>
          </w:p>
        </w:tc>
        <w:tc>
          <w:tcPr>
            <w:tcW w:w="1862" w:type="dxa"/>
            <w:noWrap/>
            <w:hideMark/>
          </w:tcPr>
          <w:p w14:paraId="6C724902" w14:textId="77777777" w:rsidR="00211FC1" w:rsidRPr="0099416A" w:rsidRDefault="00211FC1" w:rsidP="00CF0625">
            <w:pPr>
              <w:pStyle w:val="TableBody"/>
              <w:framePr w:hSpace="0" w:wrap="auto" w:vAnchor="margin" w:hAnchor="text" w:xAlign="left" w:yAlign="inline"/>
            </w:pPr>
            <w:r w:rsidRPr="0099416A">
              <w:t>26.945</w:t>
            </w:r>
          </w:p>
        </w:tc>
        <w:tc>
          <w:tcPr>
            <w:tcW w:w="1831" w:type="dxa"/>
            <w:noWrap/>
            <w:hideMark/>
          </w:tcPr>
          <w:p w14:paraId="7767B8D3" w14:textId="77777777" w:rsidR="00211FC1" w:rsidRPr="0099416A" w:rsidRDefault="00211FC1" w:rsidP="00CF0625">
            <w:pPr>
              <w:pStyle w:val="TableBody"/>
              <w:framePr w:hSpace="0" w:wrap="auto" w:vAnchor="margin" w:hAnchor="text" w:xAlign="left" w:yAlign="inline"/>
            </w:pPr>
            <w:r>
              <w:t>17.722</w:t>
            </w:r>
          </w:p>
        </w:tc>
      </w:tr>
      <w:tr w:rsidR="00211FC1" w:rsidRPr="0099416A" w14:paraId="5EA74C1D" w14:textId="77777777" w:rsidTr="00CF0625">
        <w:trPr>
          <w:trHeight w:val="564"/>
        </w:trPr>
        <w:tc>
          <w:tcPr>
            <w:tcW w:w="4382" w:type="dxa"/>
            <w:hideMark/>
          </w:tcPr>
          <w:p w14:paraId="34C28572" w14:textId="77777777" w:rsidR="00211FC1" w:rsidRPr="0099416A" w:rsidRDefault="00211FC1" w:rsidP="00CF0625">
            <w:pPr>
              <w:pStyle w:val="TableBody"/>
              <w:framePr w:hSpace="0" w:wrap="auto" w:vAnchor="margin" w:hAnchor="text" w:xAlign="left" w:yAlign="inline"/>
            </w:pPr>
            <w:r w:rsidRPr="0099416A">
              <w:t>Daily Storage (kWhr)</w:t>
            </w:r>
          </w:p>
        </w:tc>
        <w:tc>
          <w:tcPr>
            <w:tcW w:w="2360" w:type="dxa"/>
            <w:noWrap/>
            <w:hideMark/>
          </w:tcPr>
          <w:p w14:paraId="25863132" w14:textId="77777777" w:rsidR="00211FC1" w:rsidRPr="0099416A" w:rsidRDefault="00211FC1" w:rsidP="00CF0625">
            <w:pPr>
              <w:pStyle w:val="TableBody"/>
              <w:framePr w:hSpace="0" w:wrap="auto" w:vAnchor="margin" w:hAnchor="text" w:xAlign="left" w:yAlign="inline"/>
            </w:pPr>
            <w:r w:rsidRPr="0099416A">
              <w:t>10</w:t>
            </w:r>
          </w:p>
        </w:tc>
        <w:tc>
          <w:tcPr>
            <w:tcW w:w="1862" w:type="dxa"/>
            <w:noWrap/>
            <w:hideMark/>
          </w:tcPr>
          <w:p w14:paraId="281A0948" w14:textId="77777777" w:rsidR="00211FC1" w:rsidRPr="0099416A" w:rsidRDefault="00211FC1" w:rsidP="00CF0625">
            <w:pPr>
              <w:pStyle w:val="TableBody"/>
              <w:framePr w:hSpace="0" w:wrap="auto" w:vAnchor="margin" w:hAnchor="text" w:xAlign="left" w:yAlign="inline"/>
            </w:pPr>
            <w:r w:rsidRPr="0099416A">
              <w:t>10</w:t>
            </w:r>
          </w:p>
        </w:tc>
        <w:tc>
          <w:tcPr>
            <w:tcW w:w="1831" w:type="dxa"/>
            <w:noWrap/>
            <w:hideMark/>
          </w:tcPr>
          <w:p w14:paraId="09E2D8E4" w14:textId="77777777" w:rsidR="00211FC1" w:rsidRPr="0099416A" w:rsidRDefault="00211FC1" w:rsidP="00CF0625">
            <w:pPr>
              <w:pStyle w:val="TableBody"/>
              <w:framePr w:hSpace="0" w:wrap="auto" w:vAnchor="margin" w:hAnchor="text" w:xAlign="left" w:yAlign="inline"/>
            </w:pPr>
            <w:r w:rsidRPr="0099416A">
              <w:t>10</w:t>
            </w:r>
          </w:p>
        </w:tc>
      </w:tr>
      <w:tr w:rsidR="00211FC1" w:rsidRPr="0099416A" w14:paraId="62589803" w14:textId="77777777" w:rsidTr="00CF0625">
        <w:trPr>
          <w:trHeight w:val="564"/>
        </w:trPr>
        <w:tc>
          <w:tcPr>
            <w:tcW w:w="4382" w:type="dxa"/>
            <w:hideMark/>
          </w:tcPr>
          <w:p w14:paraId="531FD198" w14:textId="77777777" w:rsidR="00211FC1" w:rsidRPr="0099416A" w:rsidRDefault="00211FC1" w:rsidP="00CF0625">
            <w:pPr>
              <w:pStyle w:val="TableBody"/>
              <w:framePr w:hSpace="0" w:wrap="auto" w:vAnchor="margin" w:hAnchor="text" w:xAlign="left" w:yAlign="inline"/>
            </w:pPr>
            <w:r w:rsidRPr="0099416A">
              <w:t>Total Exported (kWhr)</w:t>
            </w:r>
          </w:p>
        </w:tc>
        <w:tc>
          <w:tcPr>
            <w:tcW w:w="2360" w:type="dxa"/>
            <w:noWrap/>
            <w:hideMark/>
          </w:tcPr>
          <w:p w14:paraId="06B8A4FD" w14:textId="77777777" w:rsidR="00211FC1" w:rsidRPr="0099416A" w:rsidRDefault="00211FC1" w:rsidP="00CF0625">
            <w:pPr>
              <w:pStyle w:val="TableBody"/>
              <w:framePr w:hSpace="0" w:wrap="auto" w:vAnchor="margin" w:hAnchor="text" w:xAlign="left" w:yAlign="inline"/>
            </w:pPr>
            <w:r>
              <w:t>6.461</w:t>
            </w:r>
          </w:p>
        </w:tc>
        <w:tc>
          <w:tcPr>
            <w:tcW w:w="1862" w:type="dxa"/>
            <w:noWrap/>
            <w:hideMark/>
          </w:tcPr>
          <w:p w14:paraId="749E3F8B" w14:textId="77777777" w:rsidR="00211FC1" w:rsidRPr="0099416A" w:rsidRDefault="00211FC1" w:rsidP="00CF0625">
            <w:pPr>
              <w:pStyle w:val="TableBody"/>
              <w:framePr w:hSpace="0" w:wrap="auto" w:vAnchor="margin" w:hAnchor="text" w:xAlign="left" w:yAlign="inline"/>
            </w:pPr>
            <w:r>
              <w:t>7.963</w:t>
            </w:r>
          </w:p>
        </w:tc>
        <w:tc>
          <w:tcPr>
            <w:tcW w:w="1831" w:type="dxa"/>
            <w:noWrap/>
            <w:hideMark/>
          </w:tcPr>
          <w:p w14:paraId="75F8BC31" w14:textId="77777777" w:rsidR="00211FC1" w:rsidRPr="0099416A" w:rsidRDefault="00211FC1" w:rsidP="00CF0625">
            <w:pPr>
              <w:pStyle w:val="TableBody"/>
              <w:framePr w:hSpace="0" w:wrap="auto" w:vAnchor="margin" w:hAnchor="text" w:xAlign="left" w:yAlign="inline"/>
            </w:pPr>
            <w:r w:rsidRPr="0099416A">
              <w:t>1.815</w:t>
            </w:r>
          </w:p>
        </w:tc>
      </w:tr>
      <w:tr w:rsidR="00211FC1" w:rsidRPr="0099416A" w14:paraId="5ED13FEB" w14:textId="77777777" w:rsidTr="00CF0625">
        <w:trPr>
          <w:trHeight w:val="564"/>
        </w:trPr>
        <w:tc>
          <w:tcPr>
            <w:tcW w:w="4382" w:type="dxa"/>
            <w:hideMark/>
          </w:tcPr>
          <w:p w14:paraId="7BCCA0CD" w14:textId="77777777" w:rsidR="00211FC1" w:rsidRPr="0099416A" w:rsidRDefault="00211FC1" w:rsidP="00CF0625">
            <w:pPr>
              <w:pStyle w:val="TableBody"/>
              <w:framePr w:hSpace="0" w:wrap="auto" w:vAnchor="margin" w:hAnchor="text" w:xAlign="left" w:yAlign="inline"/>
            </w:pPr>
            <w:r>
              <w:t>Daily Cost – Standard ($</w:t>
            </w:r>
            <w:r w:rsidRPr="0099416A">
              <w:t>)</w:t>
            </w:r>
          </w:p>
        </w:tc>
        <w:tc>
          <w:tcPr>
            <w:tcW w:w="2360" w:type="dxa"/>
            <w:noWrap/>
            <w:hideMark/>
          </w:tcPr>
          <w:p w14:paraId="7441C005" w14:textId="77777777" w:rsidR="00211FC1" w:rsidRPr="0099416A" w:rsidRDefault="00211FC1" w:rsidP="00CF0625">
            <w:pPr>
              <w:pStyle w:val="TableBody"/>
              <w:framePr w:hSpace="0" w:wrap="auto" w:vAnchor="margin" w:hAnchor="text" w:xAlign="left" w:yAlign="inline"/>
            </w:pPr>
            <w:r>
              <w:t>5.326</w:t>
            </w:r>
          </w:p>
        </w:tc>
        <w:tc>
          <w:tcPr>
            <w:tcW w:w="1862" w:type="dxa"/>
            <w:noWrap/>
            <w:hideMark/>
          </w:tcPr>
          <w:p w14:paraId="19708138" w14:textId="77777777" w:rsidR="00211FC1" w:rsidRPr="0099416A" w:rsidRDefault="00211FC1" w:rsidP="00CF0625">
            <w:pPr>
              <w:pStyle w:val="TableBody"/>
              <w:framePr w:hSpace="0" w:wrap="auto" w:vAnchor="margin" w:hAnchor="text" w:xAlign="left" w:yAlign="inline"/>
            </w:pPr>
            <w:r>
              <w:t>5.131</w:t>
            </w:r>
          </w:p>
        </w:tc>
        <w:tc>
          <w:tcPr>
            <w:tcW w:w="1831" w:type="dxa"/>
            <w:noWrap/>
            <w:hideMark/>
          </w:tcPr>
          <w:p w14:paraId="0C1A0F7F" w14:textId="77777777" w:rsidR="00211FC1" w:rsidRPr="0099416A" w:rsidRDefault="00211FC1" w:rsidP="00CF0625">
            <w:pPr>
              <w:pStyle w:val="TableBody"/>
              <w:framePr w:hSpace="0" w:wrap="auto" w:vAnchor="margin" w:hAnchor="text" w:xAlign="left" w:yAlign="inline"/>
            </w:pPr>
            <w:r>
              <w:t>7.545</w:t>
            </w:r>
          </w:p>
        </w:tc>
      </w:tr>
      <w:tr w:rsidR="00211FC1" w:rsidRPr="0099416A" w14:paraId="233BC7BE" w14:textId="77777777" w:rsidTr="00CF0625">
        <w:trPr>
          <w:trHeight w:val="564"/>
        </w:trPr>
        <w:tc>
          <w:tcPr>
            <w:tcW w:w="4382" w:type="dxa"/>
            <w:hideMark/>
          </w:tcPr>
          <w:p w14:paraId="1C8E10D6" w14:textId="77777777" w:rsidR="00211FC1" w:rsidRPr="0099416A" w:rsidRDefault="00211FC1" w:rsidP="00CF0625">
            <w:pPr>
              <w:pStyle w:val="TableBody"/>
              <w:framePr w:hSpace="0" w:wrap="auto" w:vAnchor="margin" w:hAnchor="text" w:xAlign="left" w:yAlign="inline"/>
            </w:pPr>
            <w:r>
              <w:t>Daily Cost – Import ($</w:t>
            </w:r>
            <w:r w:rsidRPr="0099416A">
              <w:t>)</w:t>
            </w:r>
          </w:p>
        </w:tc>
        <w:tc>
          <w:tcPr>
            <w:tcW w:w="2360" w:type="dxa"/>
            <w:noWrap/>
            <w:hideMark/>
          </w:tcPr>
          <w:p w14:paraId="11289BE4" w14:textId="77777777" w:rsidR="00211FC1" w:rsidRPr="0099416A" w:rsidRDefault="00211FC1" w:rsidP="00CF0625">
            <w:pPr>
              <w:pStyle w:val="TableBody"/>
              <w:framePr w:hSpace="0" w:wrap="auto" w:vAnchor="margin" w:hAnchor="text" w:xAlign="left" w:yAlign="inline"/>
            </w:pPr>
            <w:r>
              <w:t>0.268</w:t>
            </w:r>
          </w:p>
        </w:tc>
        <w:tc>
          <w:tcPr>
            <w:tcW w:w="1862" w:type="dxa"/>
            <w:noWrap/>
            <w:hideMark/>
          </w:tcPr>
          <w:p w14:paraId="5DF12B81" w14:textId="77777777" w:rsidR="00211FC1" w:rsidRPr="0099416A" w:rsidRDefault="00211FC1" w:rsidP="00CF0625">
            <w:pPr>
              <w:pStyle w:val="TableBody"/>
              <w:framePr w:hSpace="0" w:wrap="auto" w:vAnchor="margin" w:hAnchor="text" w:xAlign="left" w:yAlign="inline"/>
            </w:pPr>
            <w:r>
              <w:t>-0.133</w:t>
            </w:r>
          </w:p>
        </w:tc>
        <w:tc>
          <w:tcPr>
            <w:tcW w:w="1831" w:type="dxa"/>
            <w:noWrap/>
            <w:hideMark/>
          </w:tcPr>
          <w:p w14:paraId="081EDE1E" w14:textId="77777777" w:rsidR="00211FC1" w:rsidRPr="0099416A" w:rsidRDefault="00211FC1" w:rsidP="00CF0625">
            <w:pPr>
              <w:pStyle w:val="TableBody"/>
              <w:framePr w:hSpace="0" w:wrap="auto" w:vAnchor="margin" w:hAnchor="text" w:xAlign="left" w:yAlign="inline"/>
            </w:pPr>
            <w:r>
              <w:t>3.132</w:t>
            </w:r>
          </w:p>
        </w:tc>
      </w:tr>
      <w:tr w:rsidR="00211FC1" w:rsidRPr="0099416A" w14:paraId="173BC0A7" w14:textId="77777777" w:rsidTr="00CF0625">
        <w:trPr>
          <w:trHeight w:val="564"/>
        </w:trPr>
        <w:tc>
          <w:tcPr>
            <w:tcW w:w="4382" w:type="dxa"/>
            <w:hideMark/>
          </w:tcPr>
          <w:p w14:paraId="476A8942" w14:textId="77777777" w:rsidR="00211FC1" w:rsidRPr="0099416A" w:rsidRDefault="00211FC1" w:rsidP="00CF0625">
            <w:pPr>
              <w:pStyle w:val="TableBody"/>
              <w:framePr w:hSpace="0" w:wrap="auto" w:vAnchor="margin" w:hAnchor="text" w:xAlign="left" w:yAlign="inline"/>
            </w:pPr>
            <w:r>
              <w:t>Daily Cost – Export ($</w:t>
            </w:r>
            <w:r w:rsidRPr="0099416A">
              <w:t>)</w:t>
            </w:r>
          </w:p>
        </w:tc>
        <w:tc>
          <w:tcPr>
            <w:tcW w:w="2360" w:type="dxa"/>
            <w:noWrap/>
            <w:hideMark/>
          </w:tcPr>
          <w:p w14:paraId="5D207C85" w14:textId="77777777" w:rsidR="00211FC1" w:rsidRPr="0099416A" w:rsidRDefault="00211FC1" w:rsidP="00CF0625">
            <w:pPr>
              <w:pStyle w:val="TableBody"/>
              <w:framePr w:hSpace="0" w:wrap="auto" w:vAnchor="margin" w:hAnchor="text" w:xAlign="left" w:yAlign="inline"/>
            </w:pPr>
            <w:r>
              <w:t>0.500</w:t>
            </w:r>
          </w:p>
        </w:tc>
        <w:tc>
          <w:tcPr>
            <w:tcW w:w="1862" w:type="dxa"/>
            <w:noWrap/>
            <w:hideMark/>
          </w:tcPr>
          <w:p w14:paraId="4255E876" w14:textId="77777777" w:rsidR="00211FC1" w:rsidRPr="0099416A" w:rsidRDefault="00211FC1" w:rsidP="00CF0625">
            <w:pPr>
              <w:pStyle w:val="TableBody"/>
              <w:framePr w:hSpace="0" w:wrap="auto" w:vAnchor="margin" w:hAnchor="text" w:xAlign="left" w:yAlign="inline"/>
            </w:pPr>
            <w:r>
              <w:t>0.616</w:t>
            </w:r>
          </w:p>
        </w:tc>
        <w:tc>
          <w:tcPr>
            <w:tcW w:w="1831" w:type="dxa"/>
            <w:noWrap/>
            <w:hideMark/>
          </w:tcPr>
          <w:p w14:paraId="74C3D127" w14:textId="77777777" w:rsidR="00211FC1" w:rsidRPr="0099416A" w:rsidRDefault="00211FC1" w:rsidP="00CF0625">
            <w:pPr>
              <w:pStyle w:val="TableBody"/>
              <w:framePr w:hSpace="0" w:wrap="auto" w:vAnchor="margin" w:hAnchor="text" w:xAlign="left" w:yAlign="inline"/>
            </w:pPr>
            <w:r>
              <w:t>0.140</w:t>
            </w:r>
          </w:p>
        </w:tc>
      </w:tr>
      <w:tr w:rsidR="00211FC1" w:rsidRPr="0099416A" w14:paraId="390AFAD9" w14:textId="77777777" w:rsidTr="00CF0625">
        <w:trPr>
          <w:trHeight w:val="564"/>
        </w:trPr>
        <w:tc>
          <w:tcPr>
            <w:tcW w:w="4382" w:type="dxa"/>
            <w:hideMark/>
          </w:tcPr>
          <w:p w14:paraId="6A5A8754" w14:textId="77777777" w:rsidR="00211FC1" w:rsidRPr="0099416A" w:rsidRDefault="00211FC1" w:rsidP="00CF0625">
            <w:pPr>
              <w:pStyle w:val="TableBody"/>
              <w:framePr w:hSpace="0" w:wrap="auto" w:vAnchor="margin" w:hAnchor="text" w:xAlign="left" w:yAlign="inline"/>
            </w:pPr>
            <w:r w:rsidRPr="0099416A">
              <w:t>D</w:t>
            </w:r>
            <w:r>
              <w:t>aily Cost - Actual Savings ($</w:t>
            </w:r>
            <w:r w:rsidRPr="0099416A">
              <w:t>)</w:t>
            </w:r>
          </w:p>
        </w:tc>
        <w:tc>
          <w:tcPr>
            <w:tcW w:w="2360" w:type="dxa"/>
            <w:noWrap/>
            <w:hideMark/>
          </w:tcPr>
          <w:p w14:paraId="2E06985A" w14:textId="77777777" w:rsidR="00211FC1" w:rsidRPr="0099416A" w:rsidRDefault="00211FC1" w:rsidP="00CF0625">
            <w:pPr>
              <w:pStyle w:val="TableBody"/>
              <w:framePr w:hSpace="0" w:wrap="auto" w:vAnchor="margin" w:hAnchor="text" w:xAlign="left" w:yAlign="inline"/>
            </w:pPr>
            <w:r>
              <w:t>5.557</w:t>
            </w:r>
          </w:p>
        </w:tc>
        <w:tc>
          <w:tcPr>
            <w:tcW w:w="1862" w:type="dxa"/>
            <w:noWrap/>
            <w:hideMark/>
          </w:tcPr>
          <w:p w14:paraId="4E0F91AE" w14:textId="77777777" w:rsidR="00211FC1" w:rsidRPr="0099416A" w:rsidRDefault="00211FC1" w:rsidP="00CF0625">
            <w:pPr>
              <w:pStyle w:val="TableBody"/>
              <w:framePr w:hSpace="0" w:wrap="auto" w:vAnchor="margin" w:hAnchor="text" w:xAlign="left" w:yAlign="inline"/>
            </w:pPr>
            <w:r>
              <w:t>5.881</w:t>
            </w:r>
          </w:p>
        </w:tc>
        <w:tc>
          <w:tcPr>
            <w:tcW w:w="1831" w:type="dxa"/>
            <w:noWrap/>
            <w:hideMark/>
          </w:tcPr>
          <w:p w14:paraId="4654AA02" w14:textId="77777777" w:rsidR="00211FC1" w:rsidRPr="0099416A" w:rsidRDefault="00211FC1" w:rsidP="00CF0625">
            <w:pPr>
              <w:pStyle w:val="TableBody"/>
              <w:framePr w:hSpace="0" w:wrap="auto" w:vAnchor="margin" w:hAnchor="text" w:xAlign="left" w:yAlign="inline"/>
            </w:pPr>
            <w:r>
              <w:t>4.553</w:t>
            </w:r>
          </w:p>
        </w:tc>
      </w:tr>
      <w:tr w:rsidR="00211FC1" w:rsidRPr="0099416A" w14:paraId="028BEE4F" w14:textId="77777777" w:rsidTr="00CF0625">
        <w:trPr>
          <w:trHeight w:val="564"/>
        </w:trPr>
        <w:tc>
          <w:tcPr>
            <w:tcW w:w="4382" w:type="dxa"/>
            <w:hideMark/>
          </w:tcPr>
          <w:p w14:paraId="754634CA" w14:textId="77777777" w:rsidR="00211FC1" w:rsidRPr="0099416A" w:rsidRDefault="00211FC1" w:rsidP="00CF0625">
            <w:pPr>
              <w:pStyle w:val="TableBody"/>
              <w:framePr w:hSpace="0" w:wrap="auto" w:vAnchor="margin" w:hAnchor="text" w:xAlign="left" w:yAlign="inline"/>
            </w:pPr>
            <w:r>
              <w:t>ESA</w:t>
            </w:r>
            <w:r w:rsidRPr="0099416A">
              <w:t xml:space="preserve"> - Solar Offset</w:t>
            </w:r>
            <w:r>
              <w:t xml:space="preserve"> (%)</w:t>
            </w:r>
          </w:p>
        </w:tc>
        <w:tc>
          <w:tcPr>
            <w:tcW w:w="2360" w:type="dxa"/>
            <w:noWrap/>
            <w:hideMark/>
          </w:tcPr>
          <w:p w14:paraId="2164210C" w14:textId="77777777" w:rsidR="00211FC1" w:rsidRPr="0099416A" w:rsidRDefault="00211FC1" w:rsidP="00CF0625">
            <w:pPr>
              <w:pStyle w:val="TableBody"/>
              <w:framePr w:hSpace="0" w:wrap="auto" w:vAnchor="margin" w:hAnchor="text" w:xAlign="left" w:yAlign="inline"/>
            </w:pPr>
            <w:r>
              <w:t>42.9</w:t>
            </w:r>
          </w:p>
        </w:tc>
        <w:tc>
          <w:tcPr>
            <w:tcW w:w="1862" w:type="dxa"/>
            <w:noWrap/>
            <w:hideMark/>
          </w:tcPr>
          <w:p w14:paraId="19547FFC" w14:textId="77777777" w:rsidR="00211FC1" w:rsidRPr="0099416A" w:rsidRDefault="00211FC1" w:rsidP="00CF0625">
            <w:pPr>
              <w:pStyle w:val="TableBody"/>
              <w:framePr w:hSpace="0" w:wrap="auto" w:vAnchor="margin" w:hAnchor="text" w:xAlign="left" w:yAlign="inline"/>
            </w:pPr>
            <w:r>
              <w:t>47.3</w:t>
            </w:r>
          </w:p>
        </w:tc>
        <w:tc>
          <w:tcPr>
            <w:tcW w:w="1831" w:type="dxa"/>
            <w:noWrap/>
            <w:hideMark/>
          </w:tcPr>
          <w:p w14:paraId="59BEA9FB" w14:textId="77777777" w:rsidR="00211FC1" w:rsidRPr="0099416A" w:rsidRDefault="00211FC1" w:rsidP="00CF0625">
            <w:pPr>
              <w:pStyle w:val="TableBody"/>
              <w:framePr w:hSpace="0" w:wrap="auto" w:vAnchor="margin" w:hAnchor="text" w:xAlign="left" w:yAlign="inline"/>
            </w:pPr>
            <w:r>
              <w:t>21.7</w:t>
            </w:r>
          </w:p>
        </w:tc>
      </w:tr>
      <w:tr w:rsidR="00211FC1" w:rsidRPr="0099416A" w14:paraId="406AB01C" w14:textId="77777777" w:rsidTr="00CF0625">
        <w:trPr>
          <w:trHeight w:val="564"/>
        </w:trPr>
        <w:tc>
          <w:tcPr>
            <w:tcW w:w="4382" w:type="dxa"/>
            <w:hideMark/>
          </w:tcPr>
          <w:p w14:paraId="4D42044C" w14:textId="77777777" w:rsidR="00211FC1" w:rsidRPr="0099416A" w:rsidRDefault="00211FC1" w:rsidP="00CF0625">
            <w:pPr>
              <w:pStyle w:val="TableBody"/>
              <w:framePr w:hSpace="0" w:wrap="auto" w:vAnchor="margin" w:hAnchor="text" w:xAlign="left" w:yAlign="inline"/>
            </w:pPr>
            <w:r>
              <w:t>ESA</w:t>
            </w:r>
            <w:r w:rsidRPr="0099416A">
              <w:t xml:space="preserve"> - Battery Offset</w:t>
            </w:r>
            <w:r>
              <w:t xml:space="preserve"> (%)</w:t>
            </w:r>
          </w:p>
        </w:tc>
        <w:tc>
          <w:tcPr>
            <w:tcW w:w="2360" w:type="dxa"/>
            <w:noWrap/>
            <w:hideMark/>
          </w:tcPr>
          <w:p w14:paraId="78ABA8E8" w14:textId="77777777" w:rsidR="00211FC1" w:rsidRPr="0099416A" w:rsidRDefault="00211FC1" w:rsidP="00CF0625">
            <w:pPr>
              <w:pStyle w:val="TableBody"/>
              <w:framePr w:hSpace="0" w:wrap="auto" w:vAnchor="margin" w:hAnchor="text" w:xAlign="left" w:yAlign="inline"/>
            </w:pPr>
            <w:r>
              <w:t>52.1</w:t>
            </w:r>
          </w:p>
        </w:tc>
        <w:tc>
          <w:tcPr>
            <w:tcW w:w="1862" w:type="dxa"/>
            <w:noWrap/>
            <w:hideMark/>
          </w:tcPr>
          <w:p w14:paraId="6C7BC031" w14:textId="77777777" w:rsidR="00211FC1" w:rsidRPr="0099416A" w:rsidRDefault="00211FC1" w:rsidP="00CF0625">
            <w:pPr>
              <w:pStyle w:val="TableBody"/>
              <w:framePr w:hSpace="0" w:wrap="auto" w:vAnchor="margin" w:hAnchor="text" w:xAlign="left" w:yAlign="inline"/>
            </w:pPr>
            <w:r>
              <w:t>52.7</w:t>
            </w:r>
          </w:p>
        </w:tc>
        <w:tc>
          <w:tcPr>
            <w:tcW w:w="1831" w:type="dxa"/>
            <w:noWrap/>
            <w:hideMark/>
          </w:tcPr>
          <w:p w14:paraId="62891800" w14:textId="77777777" w:rsidR="00211FC1" w:rsidRPr="0099416A" w:rsidRDefault="00211FC1" w:rsidP="00CF0625">
            <w:pPr>
              <w:pStyle w:val="TableBody"/>
              <w:framePr w:hSpace="0" w:wrap="auto" w:vAnchor="margin" w:hAnchor="text" w:xAlign="left" w:yAlign="inline"/>
            </w:pPr>
            <w:r>
              <w:t>36.8</w:t>
            </w:r>
          </w:p>
        </w:tc>
      </w:tr>
      <w:tr w:rsidR="00211FC1" w:rsidRPr="0099416A" w14:paraId="3BA27340" w14:textId="77777777" w:rsidTr="00CF0625">
        <w:trPr>
          <w:trHeight w:val="564"/>
        </w:trPr>
        <w:tc>
          <w:tcPr>
            <w:tcW w:w="4382" w:type="dxa"/>
            <w:hideMark/>
          </w:tcPr>
          <w:p w14:paraId="57F30287" w14:textId="77777777" w:rsidR="00211FC1" w:rsidRPr="0099416A" w:rsidRDefault="00211FC1" w:rsidP="00CF0625">
            <w:pPr>
              <w:pStyle w:val="TableBody"/>
              <w:framePr w:hSpace="0" w:wrap="auto" w:vAnchor="margin" w:hAnchor="text" w:xAlign="left" w:yAlign="inline"/>
            </w:pPr>
            <w:r>
              <w:t>ESA</w:t>
            </w:r>
            <w:r w:rsidRPr="0099416A">
              <w:t xml:space="preserve"> - Grid Imports</w:t>
            </w:r>
            <w:r>
              <w:t xml:space="preserve"> (%)</w:t>
            </w:r>
          </w:p>
        </w:tc>
        <w:tc>
          <w:tcPr>
            <w:tcW w:w="2360" w:type="dxa"/>
            <w:noWrap/>
            <w:hideMark/>
          </w:tcPr>
          <w:p w14:paraId="20B4E583" w14:textId="77777777" w:rsidR="00211FC1" w:rsidRPr="0099416A" w:rsidRDefault="00211FC1" w:rsidP="00CF0625">
            <w:pPr>
              <w:pStyle w:val="TableBody"/>
              <w:framePr w:hSpace="0" w:wrap="auto" w:vAnchor="margin" w:hAnchor="text" w:xAlign="left" w:yAlign="inline"/>
            </w:pPr>
            <w:r>
              <w:t>5.1</w:t>
            </w:r>
          </w:p>
        </w:tc>
        <w:tc>
          <w:tcPr>
            <w:tcW w:w="1862" w:type="dxa"/>
            <w:noWrap/>
            <w:hideMark/>
          </w:tcPr>
          <w:p w14:paraId="56D59EB7" w14:textId="77777777" w:rsidR="00211FC1" w:rsidRPr="0099416A" w:rsidRDefault="00211FC1" w:rsidP="00CF0625">
            <w:pPr>
              <w:pStyle w:val="TableBody"/>
              <w:framePr w:hSpace="0" w:wrap="auto" w:vAnchor="margin" w:hAnchor="text" w:xAlign="left" w:yAlign="inline"/>
            </w:pPr>
            <w:r>
              <w:t>0.0</w:t>
            </w:r>
          </w:p>
        </w:tc>
        <w:tc>
          <w:tcPr>
            <w:tcW w:w="1831" w:type="dxa"/>
            <w:noWrap/>
            <w:hideMark/>
          </w:tcPr>
          <w:p w14:paraId="5C36C14C" w14:textId="77777777" w:rsidR="00211FC1" w:rsidRPr="0099416A" w:rsidRDefault="00211FC1" w:rsidP="00CF0625">
            <w:pPr>
              <w:pStyle w:val="TableBody"/>
              <w:framePr w:hSpace="0" w:wrap="auto" w:vAnchor="margin" w:hAnchor="text" w:xAlign="left" w:yAlign="inline"/>
            </w:pPr>
            <w:r>
              <w:t>41.5</w:t>
            </w:r>
          </w:p>
        </w:tc>
      </w:tr>
    </w:tbl>
    <w:p w14:paraId="622C34A4" w14:textId="77777777" w:rsidR="00211FC1" w:rsidRPr="0099416A" w:rsidRDefault="00211FC1" w:rsidP="00211FC1">
      <w:pPr>
        <w:pStyle w:val="Caption"/>
      </w:pPr>
      <w:bookmarkStart w:id="313" w:name="_Ref493368795"/>
      <w:bookmarkStart w:id="314" w:name="_Toc494553817"/>
      <w:r w:rsidRPr="0099416A">
        <w:t xml:space="preserve">Table </w:t>
      </w:r>
      <w:r w:rsidRPr="0099416A">
        <w:fldChar w:fldCharType="begin"/>
      </w:r>
      <w:r w:rsidRPr="0099416A">
        <w:instrText xml:space="preserve"> STYLEREF 1 \s </w:instrText>
      </w:r>
      <w:r w:rsidRPr="0099416A">
        <w:fldChar w:fldCharType="separate"/>
      </w:r>
      <w:r w:rsidRPr="0099416A">
        <w:t>5</w:t>
      </w:r>
      <w:r w:rsidRPr="0099416A">
        <w:fldChar w:fldCharType="end"/>
      </w:r>
      <w:r w:rsidRPr="0099416A">
        <w:noBreakHyphen/>
      </w:r>
      <w:r w:rsidRPr="0099416A">
        <w:fldChar w:fldCharType="begin"/>
      </w:r>
      <w:r w:rsidRPr="0099416A">
        <w:instrText xml:space="preserve"> SEQ Table \* ARABIC \s 1 </w:instrText>
      </w:r>
      <w:r w:rsidRPr="0099416A">
        <w:fldChar w:fldCharType="separate"/>
      </w:r>
      <w:r w:rsidRPr="0099416A">
        <w:t>3</w:t>
      </w:r>
      <w:r w:rsidRPr="0099416A">
        <w:fldChar w:fldCharType="end"/>
      </w:r>
      <w:bookmarkEnd w:id="312"/>
      <w:bookmarkEnd w:id="313"/>
      <w:r w:rsidRPr="0099416A">
        <w:t xml:space="preserve"> - Output Production Figures</w:t>
      </w:r>
      <w:bookmarkEnd w:id="314"/>
    </w:p>
    <w:p w14:paraId="54EC61FA" w14:textId="77777777" w:rsidR="00211FC1" w:rsidRPr="0099416A" w:rsidRDefault="00211FC1" w:rsidP="00211FC1"/>
    <w:p w14:paraId="0B778AF7" w14:textId="77777777" w:rsidR="00211FC1" w:rsidRPr="0099416A" w:rsidRDefault="00211FC1" w:rsidP="00211FC1"/>
    <w:p w14:paraId="041AE2BA" w14:textId="77777777" w:rsidR="00211FC1" w:rsidRPr="0099416A" w:rsidRDefault="00211FC1" w:rsidP="00211FC1"/>
    <w:p w14:paraId="1678A781" w14:textId="77777777" w:rsidR="00211FC1" w:rsidRPr="0099416A" w:rsidRDefault="00211FC1" w:rsidP="00211FC1">
      <w:pPr>
        <w:sectPr w:rsidR="00211FC1" w:rsidRPr="0099416A">
          <w:endnotePr>
            <w:numRestart w:val="eachSect"/>
          </w:endnotePr>
          <w:pgSz w:w="11906" w:h="16838"/>
          <w:pgMar w:top="1440" w:right="1440" w:bottom="1440" w:left="1440" w:header="709" w:footer="709" w:gutter="0"/>
          <w:cols w:space="720"/>
        </w:sectPr>
      </w:pPr>
    </w:p>
    <w:p w14:paraId="2DBEC09A" w14:textId="77777777" w:rsidR="00211FC1" w:rsidRPr="0099416A" w:rsidRDefault="00211FC1" w:rsidP="00211FC1">
      <w:pPr>
        <w:pStyle w:val="Heading2"/>
        <w:numPr>
          <w:ilvl w:val="1"/>
          <w:numId w:val="16"/>
        </w:numPr>
      </w:pPr>
      <w:bookmarkStart w:id="315" w:name="_Toc494532727"/>
      <w:r w:rsidRPr="0099416A">
        <w:lastRenderedPageBreak/>
        <w:t>Output Finance Figures</w:t>
      </w:r>
      <w:bookmarkEnd w:id="315"/>
    </w:p>
    <w:p w14:paraId="09EFAB64" w14:textId="77777777" w:rsidR="00211FC1" w:rsidRPr="0099416A" w:rsidRDefault="00211FC1" w:rsidP="00211FC1">
      <w:pPr>
        <w:rPr>
          <w:lang w:eastAsia="en-GB"/>
        </w:rPr>
      </w:pPr>
      <w:r w:rsidRPr="0099416A">
        <w:rPr>
          <w:lang w:eastAsia="en-GB"/>
        </w:rPr>
        <w:t xml:space="preserve">The output finance figures were retrieved from the </w:t>
      </w:r>
      <w:r>
        <w:t>Solar Solution</w:t>
      </w:r>
      <w:r w:rsidRPr="0099416A">
        <w:rPr>
          <w:lang w:eastAsia="en-GB"/>
        </w:rPr>
        <w:t xml:space="preserve"> and are shown in </w:t>
      </w:r>
      <w:r w:rsidRPr="0099416A">
        <w:rPr>
          <w:lang w:eastAsia="en-GB"/>
        </w:rPr>
        <w:fldChar w:fldCharType="begin"/>
      </w:r>
      <w:r w:rsidRPr="0099416A">
        <w:rPr>
          <w:lang w:eastAsia="en-GB"/>
        </w:rPr>
        <w:instrText xml:space="preserve"> REF _Ref492743329 \h </w:instrText>
      </w:r>
      <w:r w:rsidRPr="0099416A">
        <w:rPr>
          <w:lang w:eastAsia="en-GB"/>
        </w:rPr>
      </w:r>
      <w:r w:rsidRPr="0099416A">
        <w:rPr>
          <w:lang w:eastAsia="en-GB"/>
        </w:rPr>
        <w:fldChar w:fldCharType="separate"/>
      </w:r>
      <w:r w:rsidRPr="0099416A">
        <w:t>Table 5</w:t>
      </w:r>
      <w:r w:rsidRPr="0099416A">
        <w:noBreakHyphen/>
        <w:t>4</w:t>
      </w:r>
      <w:r w:rsidRPr="0099416A">
        <w:rPr>
          <w:lang w:eastAsia="en-GB"/>
        </w:rPr>
        <w:fldChar w:fldCharType="end"/>
      </w:r>
      <w:r w:rsidRPr="0099416A">
        <w:rPr>
          <w:lang w:eastAsia="en-GB"/>
        </w:rPr>
        <w:t xml:space="preserve"> for each prospective location</w:t>
      </w:r>
    </w:p>
    <w:p w14:paraId="4A8ECDD4" w14:textId="77777777" w:rsidR="00211FC1" w:rsidRPr="0099416A" w:rsidRDefault="00211FC1" w:rsidP="00211FC1"/>
    <w:p w14:paraId="637B2830" w14:textId="77777777" w:rsidR="00211FC1" w:rsidRPr="0099416A" w:rsidRDefault="00211FC1" w:rsidP="00211FC1">
      <w:pPr>
        <w:pStyle w:val="Caption"/>
      </w:pPr>
      <w:bookmarkStart w:id="316" w:name="_Ref492743329"/>
      <w:bookmarkStart w:id="317" w:name="_Hlk492804246"/>
      <w:bookmarkStart w:id="318" w:name="_Toc494553818"/>
      <w:r w:rsidRPr="0099416A">
        <w:t xml:space="preserve">Table </w:t>
      </w:r>
      <w:r w:rsidRPr="0099416A">
        <w:fldChar w:fldCharType="begin"/>
      </w:r>
      <w:r w:rsidRPr="0099416A">
        <w:instrText xml:space="preserve"> STYLEREF 1 \s </w:instrText>
      </w:r>
      <w:r w:rsidRPr="0099416A">
        <w:fldChar w:fldCharType="separate"/>
      </w:r>
      <w:r w:rsidRPr="0099416A">
        <w:t>5</w:t>
      </w:r>
      <w:r w:rsidRPr="0099416A">
        <w:fldChar w:fldCharType="end"/>
      </w:r>
      <w:r w:rsidRPr="0099416A">
        <w:noBreakHyphen/>
      </w:r>
      <w:r w:rsidRPr="0099416A">
        <w:fldChar w:fldCharType="begin"/>
      </w:r>
      <w:r w:rsidRPr="0099416A">
        <w:instrText xml:space="preserve"> SEQ Table \* ARABIC \s 1 </w:instrText>
      </w:r>
      <w:r w:rsidRPr="0099416A">
        <w:fldChar w:fldCharType="separate"/>
      </w:r>
      <w:r w:rsidRPr="0099416A">
        <w:t>4</w:t>
      </w:r>
      <w:r w:rsidRPr="0099416A">
        <w:fldChar w:fldCharType="end"/>
      </w:r>
      <w:bookmarkEnd w:id="316"/>
      <w:r w:rsidRPr="0099416A">
        <w:t xml:space="preserve"> - Output Finance Figures</w:t>
      </w:r>
      <w:bookmarkEnd w:id="318"/>
    </w:p>
    <w:tbl>
      <w:tblPr>
        <w:tblStyle w:val="TableGrid"/>
        <w:tblW w:w="10080" w:type="dxa"/>
        <w:tblInd w:w="-365" w:type="dxa"/>
        <w:tblLook w:val="04A0" w:firstRow="1" w:lastRow="0" w:firstColumn="1" w:lastColumn="0" w:noHBand="0" w:noVBand="1"/>
      </w:tblPr>
      <w:tblGrid>
        <w:gridCol w:w="5040"/>
        <w:gridCol w:w="1710"/>
        <w:gridCol w:w="1620"/>
        <w:gridCol w:w="1710"/>
      </w:tblGrid>
      <w:tr w:rsidR="00211FC1" w:rsidRPr="0099416A" w14:paraId="54C4D85B" w14:textId="77777777" w:rsidTr="00CF0625">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06C1A20B" w14:textId="77777777" w:rsidR="00211FC1" w:rsidRPr="0099416A" w:rsidRDefault="00211FC1" w:rsidP="00CF0625">
            <w:pPr>
              <w:pStyle w:val="TableHeader"/>
            </w:pPr>
            <w:r w:rsidRPr="0099416A">
              <w:t>City</w:t>
            </w:r>
          </w:p>
        </w:tc>
        <w:tc>
          <w:tcPr>
            <w:tcW w:w="1710" w:type="dxa"/>
            <w:shd w:val="clear" w:color="auto" w:fill="BFBFBF" w:themeFill="background1" w:themeFillShade="BF"/>
            <w:hideMark/>
          </w:tcPr>
          <w:p w14:paraId="4D7222FD" w14:textId="77777777" w:rsidR="00211FC1" w:rsidRPr="0099416A" w:rsidRDefault="00211FC1" w:rsidP="00CF0625">
            <w:pPr>
              <w:pStyle w:val="TableHeader"/>
            </w:pPr>
            <w:r w:rsidRPr="0099416A">
              <w:t>Townsville</w:t>
            </w:r>
          </w:p>
        </w:tc>
        <w:tc>
          <w:tcPr>
            <w:tcW w:w="1620" w:type="dxa"/>
            <w:shd w:val="clear" w:color="auto" w:fill="BFBFBF" w:themeFill="background1" w:themeFillShade="BF"/>
            <w:hideMark/>
          </w:tcPr>
          <w:p w14:paraId="2EB51715" w14:textId="77777777" w:rsidR="00211FC1" w:rsidRPr="0099416A" w:rsidRDefault="00211FC1" w:rsidP="00CF0625">
            <w:pPr>
              <w:pStyle w:val="TableHeader"/>
            </w:pPr>
            <w:r w:rsidRPr="0099416A">
              <w:t>Darwin</w:t>
            </w:r>
          </w:p>
        </w:tc>
        <w:tc>
          <w:tcPr>
            <w:tcW w:w="1710" w:type="dxa"/>
            <w:shd w:val="clear" w:color="auto" w:fill="BFBFBF" w:themeFill="background1" w:themeFillShade="BF"/>
            <w:hideMark/>
          </w:tcPr>
          <w:p w14:paraId="74434BEE" w14:textId="77777777" w:rsidR="00211FC1" w:rsidRPr="0099416A" w:rsidRDefault="00211FC1" w:rsidP="00CF0625">
            <w:pPr>
              <w:pStyle w:val="TableHeader"/>
            </w:pPr>
            <w:r w:rsidRPr="0099416A">
              <w:t>Hobart</w:t>
            </w:r>
          </w:p>
        </w:tc>
      </w:tr>
      <w:tr w:rsidR="00211FC1" w:rsidRPr="0099416A" w14:paraId="1A899FDF" w14:textId="77777777" w:rsidTr="00CF0625">
        <w:trPr>
          <w:trHeight w:val="564"/>
        </w:trPr>
        <w:tc>
          <w:tcPr>
            <w:tcW w:w="5040" w:type="dxa"/>
            <w:hideMark/>
          </w:tcPr>
          <w:p w14:paraId="1EACEE4E" w14:textId="77777777" w:rsidR="00211FC1" w:rsidRPr="0099416A" w:rsidRDefault="00211FC1" w:rsidP="00CF0625">
            <w:r w:rsidRPr="0099416A">
              <w:t>Annualised Life Cycle Cost ($/kWhr)</w:t>
            </w:r>
          </w:p>
        </w:tc>
        <w:tc>
          <w:tcPr>
            <w:tcW w:w="1710" w:type="dxa"/>
            <w:noWrap/>
            <w:hideMark/>
          </w:tcPr>
          <w:p w14:paraId="6B3EF89B" w14:textId="77777777" w:rsidR="00211FC1" w:rsidRPr="0099416A" w:rsidRDefault="00211FC1" w:rsidP="00CF0625">
            <w:r w:rsidRPr="0099416A">
              <w:t>0.1603</w:t>
            </w:r>
          </w:p>
        </w:tc>
        <w:tc>
          <w:tcPr>
            <w:tcW w:w="1620" w:type="dxa"/>
            <w:noWrap/>
            <w:hideMark/>
          </w:tcPr>
          <w:p w14:paraId="69D43D14" w14:textId="77777777" w:rsidR="00211FC1" w:rsidRPr="0099416A" w:rsidRDefault="00211FC1" w:rsidP="00CF0625">
            <w:r w:rsidRPr="0099416A">
              <w:t>0.1469</w:t>
            </w:r>
          </w:p>
        </w:tc>
        <w:tc>
          <w:tcPr>
            <w:tcW w:w="1710" w:type="dxa"/>
            <w:noWrap/>
            <w:hideMark/>
          </w:tcPr>
          <w:p w14:paraId="0E382254" w14:textId="77777777" w:rsidR="00211FC1" w:rsidRPr="0099416A" w:rsidRDefault="00211FC1" w:rsidP="00CF0625">
            <w:r w:rsidRPr="0099416A">
              <w:t>0.2233</w:t>
            </w:r>
          </w:p>
        </w:tc>
      </w:tr>
      <w:tr w:rsidR="00211FC1" w:rsidRPr="0099416A" w14:paraId="69E2EF4C" w14:textId="77777777" w:rsidTr="00CF0625">
        <w:trPr>
          <w:trHeight w:val="564"/>
        </w:trPr>
        <w:tc>
          <w:tcPr>
            <w:tcW w:w="5040" w:type="dxa"/>
            <w:hideMark/>
          </w:tcPr>
          <w:p w14:paraId="2CC7000F" w14:textId="77777777" w:rsidR="00211FC1" w:rsidRPr="0099416A" w:rsidRDefault="00211FC1" w:rsidP="00CF0625">
            <w:r w:rsidRPr="0099416A">
              <w:t>Annual Payment - Optimistic ($/kWhr)</w:t>
            </w:r>
          </w:p>
        </w:tc>
        <w:tc>
          <w:tcPr>
            <w:tcW w:w="1710" w:type="dxa"/>
            <w:noWrap/>
            <w:hideMark/>
          </w:tcPr>
          <w:p w14:paraId="695A1551" w14:textId="77777777" w:rsidR="00211FC1" w:rsidRPr="0099416A" w:rsidRDefault="00211FC1" w:rsidP="00CF0625">
            <w:r w:rsidRPr="0099416A">
              <w:t>0.1623</w:t>
            </w:r>
          </w:p>
        </w:tc>
        <w:tc>
          <w:tcPr>
            <w:tcW w:w="1620" w:type="dxa"/>
            <w:noWrap/>
            <w:hideMark/>
          </w:tcPr>
          <w:p w14:paraId="3FF0A469" w14:textId="77777777" w:rsidR="00211FC1" w:rsidRPr="0099416A" w:rsidRDefault="00211FC1" w:rsidP="00CF0625">
            <w:r w:rsidRPr="0099416A">
              <w:t>0.1488</w:t>
            </w:r>
          </w:p>
        </w:tc>
        <w:tc>
          <w:tcPr>
            <w:tcW w:w="1710" w:type="dxa"/>
            <w:noWrap/>
            <w:hideMark/>
          </w:tcPr>
          <w:p w14:paraId="0DE01DC6" w14:textId="77777777" w:rsidR="00211FC1" w:rsidRPr="0099416A" w:rsidRDefault="00211FC1" w:rsidP="00CF0625">
            <w:r w:rsidRPr="0099416A">
              <w:t>0.2262</w:t>
            </w:r>
          </w:p>
        </w:tc>
      </w:tr>
      <w:tr w:rsidR="00211FC1" w:rsidRPr="0099416A" w14:paraId="6A8988AD" w14:textId="77777777" w:rsidTr="00CF0625">
        <w:trPr>
          <w:trHeight w:val="564"/>
        </w:trPr>
        <w:tc>
          <w:tcPr>
            <w:tcW w:w="5040" w:type="dxa"/>
            <w:hideMark/>
          </w:tcPr>
          <w:p w14:paraId="4203238E" w14:textId="77777777" w:rsidR="00211FC1" w:rsidRPr="0099416A" w:rsidRDefault="00211FC1" w:rsidP="00CF0625">
            <w:r w:rsidRPr="0099416A">
              <w:t>Annual Payment - Likely ($/kWhr)</w:t>
            </w:r>
          </w:p>
        </w:tc>
        <w:tc>
          <w:tcPr>
            <w:tcW w:w="1710" w:type="dxa"/>
            <w:noWrap/>
            <w:hideMark/>
          </w:tcPr>
          <w:p w14:paraId="0D77DC79" w14:textId="77777777" w:rsidR="00211FC1" w:rsidRPr="0099416A" w:rsidRDefault="00211FC1" w:rsidP="00CF0625">
            <w:r w:rsidRPr="0099416A">
              <w:t>0.2061</w:t>
            </w:r>
          </w:p>
        </w:tc>
        <w:tc>
          <w:tcPr>
            <w:tcW w:w="1620" w:type="dxa"/>
            <w:noWrap/>
            <w:hideMark/>
          </w:tcPr>
          <w:p w14:paraId="4A51D849" w14:textId="77777777" w:rsidR="00211FC1" w:rsidRPr="0099416A" w:rsidRDefault="00211FC1" w:rsidP="00CF0625">
            <w:r w:rsidRPr="0099416A">
              <w:t>0.1889</w:t>
            </w:r>
          </w:p>
        </w:tc>
        <w:tc>
          <w:tcPr>
            <w:tcW w:w="1710" w:type="dxa"/>
            <w:noWrap/>
            <w:hideMark/>
          </w:tcPr>
          <w:p w14:paraId="40E3498D" w14:textId="77777777" w:rsidR="00211FC1" w:rsidRPr="0099416A" w:rsidRDefault="00211FC1" w:rsidP="00CF0625">
            <w:r w:rsidRPr="0099416A">
              <w:t>0.2872</w:t>
            </w:r>
          </w:p>
        </w:tc>
      </w:tr>
      <w:tr w:rsidR="00211FC1" w:rsidRPr="0099416A" w14:paraId="1983520F" w14:textId="77777777" w:rsidTr="00CF0625">
        <w:trPr>
          <w:trHeight w:val="564"/>
        </w:trPr>
        <w:tc>
          <w:tcPr>
            <w:tcW w:w="5040" w:type="dxa"/>
            <w:hideMark/>
          </w:tcPr>
          <w:p w14:paraId="394D489D" w14:textId="77777777" w:rsidR="00211FC1" w:rsidRPr="0099416A" w:rsidRDefault="00211FC1" w:rsidP="00CF0625">
            <w:r w:rsidRPr="0099416A">
              <w:t>Annual Payment - Pessimistic ($/kWhr)</w:t>
            </w:r>
          </w:p>
        </w:tc>
        <w:tc>
          <w:tcPr>
            <w:tcW w:w="1710" w:type="dxa"/>
            <w:noWrap/>
            <w:hideMark/>
          </w:tcPr>
          <w:p w14:paraId="64E77ADC" w14:textId="77777777" w:rsidR="00211FC1" w:rsidRPr="0099416A" w:rsidRDefault="00211FC1" w:rsidP="00CF0625">
            <w:r w:rsidRPr="0099416A">
              <w:t>0.2554</w:t>
            </w:r>
          </w:p>
        </w:tc>
        <w:tc>
          <w:tcPr>
            <w:tcW w:w="1620" w:type="dxa"/>
            <w:noWrap/>
            <w:hideMark/>
          </w:tcPr>
          <w:p w14:paraId="1F61433C" w14:textId="77777777" w:rsidR="00211FC1" w:rsidRPr="0099416A" w:rsidRDefault="00211FC1" w:rsidP="00CF0625">
            <w:r w:rsidRPr="0099416A">
              <w:t>0.234</w:t>
            </w:r>
          </w:p>
        </w:tc>
        <w:tc>
          <w:tcPr>
            <w:tcW w:w="1710" w:type="dxa"/>
            <w:noWrap/>
            <w:hideMark/>
          </w:tcPr>
          <w:p w14:paraId="715D0B31" w14:textId="77777777" w:rsidR="00211FC1" w:rsidRPr="0099416A" w:rsidRDefault="00211FC1" w:rsidP="00CF0625">
            <w:r w:rsidRPr="0099416A">
              <w:t>0.3558</w:t>
            </w:r>
          </w:p>
        </w:tc>
      </w:tr>
      <w:tr w:rsidR="00211FC1" w:rsidRPr="0099416A" w14:paraId="2FC9D47A" w14:textId="77777777" w:rsidTr="00CF0625">
        <w:trPr>
          <w:trHeight w:val="564"/>
        </w:trPr>
        <w:tc>
          <w:tcPr>
            <w:tcW w:w="5040" w:type="dxa"/>
            <w:hideMark/>
          </w:tcPr>
          <w:p w14:paraId="5DEFDBA5" w14:textId="77777777" w:rsidR="00211FC1" w:rsidRPr="0099416A" w:rsidRDefault="00211FC1" w:rsidP="00CF0625">
            <w:r w:rsidRPr="0099416A">
              <w:t>Internal Rate of Return</w:t>
            </w:r>
            <w:r>
              <w:t xml:space="preserve"> (%)</w:t>
            </w:r>
          </w:p>
        </w:tc>
        <w:tc>
          <w:tcPr>
            <w:tcW w:w="1710" w:type="dxa"/>
            <w:noWrap/>
            <w:hideMark/>
          </w:tcPr>
          <w:p w14:paraId="55CA2CBF" w14:textId="77777777" w:rsidR="00211FC1" w:rsidRPr="0099416A" w:rsidRDefault="00211FC1" w:rsidP="00CF0625">
            <w:r w:rsidRPr="0099416A">
              <w:t>4.5967</w:t>
            </w:r>
          </w:p>
        </w:tc>
        <w:tc>
          <w:tcPr>
            <w:tcW w:w="1620" w:type="dxa"/>
            <w:noWrap/>
            <w:hideMark/>
          </w:tcPr>
          <w:p w14:paraId="48237321" w14:textId="77777777" w:rsidR="00211FC1" w:rsidRPr="0099416A" w:rsidRDefault="00211FC1" w:rsidP="00CF0625">
            <w:r w:rsidRPr="0099416A">
              <w:t>5.3334</w:t>
            </w:r>
          </w:p>
        </w:tc>
        <w:tc>
          <w:tcPr>
            <w:tcW w:w="1710" w:type="dxa"/>
            <w:noWrap/>
            <w:hideMark/>
          </w:tcPr>
          <w:p w14:paraId="1304875E" w14:textId="77777777" w:rsidR="00211FC1" w:rsidRPr="0099416A" w:rsidRDefault="00211FC1" w:rsidP="00CF0625">
            <w:r w:rsidRPr="0099416A">
              <w:t>2.132</w:t>
            </w:r>
          </w:p>
        </w:tc>
      </w:tr>
      <w:tr w:rsidR="00211FC1" w:rsidRPr="0099416A" w14:paraId="55953135" w14:textId="77777777" w:rsidTr="00CF0625">
        <w:trPr>
          <w:trHeight w:val="564"/>
        </w:trPr>
        <w:tc>
          <w:tcPr>
            <w:tcW w:w="5040" w:type="dxa"/>
            <w:hideMark/>
          </w:tcPr>
          <w:p w14:paraId="6CE9100E" w14:textId="77777777" w:rsidR="00211FC1" w:rsidRPr="0099416A" w:rsidRDefault="00211FC1" w:rsidP="00CF0625">
            <w:r w:rsidRPr="0099416A">
              <w:t>Return on Investment</w:t>
            </w:r>
            <w:r>
              <w:t xml:space="preserve"> (%)</w:t>
            </w:r>
          </w:p>
        </w:tc>
        <w:tc>
          <w:tcPr>
            <w:tcW w:w="1710" w:type="dxa"/>
            <w:noWrap/>
            <w:hideMark/>
          </w:tcPr>
          <w:p w14:paraId="4419CAB8" w14:textId="77777777" w:rsidR="00211FC1" w:rsidRPr="0099416A" w:rsidRDefault="00211FC1" w:rsidP="00CF0625">
            <w:r w:rsidRPr="0099416A">
              <w:t>-1.8406</w:t>
            </w:r>
          </w:p>
        </w:tc>
        <w:tc>
          <w:tcPr>
            <w:tcW w:w="1620" w:type="dxa"/>
            <w:noWrap/>
            <w:hideMark/>
          </w:tcPr>
          <w:p w14:paraId="2C82C265" w14:textId="77777777" w:rsidR="00211FC1" w:rsidRPr="0099416A" w:rsidRDefault="00211FC1" w:rsidP="00CF0625">
            <w:r w:rsidRPr="0099416A">
              <w:t>-1.261</w:t>
            </w:r>
          </w:p>
        </w:tc>
        <w:tc>
          <w:tcPr>
            <w:tcW w:w="1710" w:type="dxa"/>
            <w:noWrap/>
            <w:hideMark/>
          </w:tcPr>
          <w:p w14:paraId="2F687675" w14:textId="77777777" w:rsidR="00211FC1" w:rsidRPr="0099416A" w:rsidRDefault="00211FC1" w:rsidP="00CF0625">
            <w:r w:rsidRPr="0099416A">
              <w:t>-3.6341</w:t>
            </w:r>
          </w:p>
        </w:tc>
      </w:tr>
      <w:tr w:rsidR="00211FC1" w:rsidRPr="0099416A" w14:paraId="26EE1B1E" w14:textId="77777777" w:rsidTr="00CF0625">
        <w:trPr>
          <w:trHeight w:val="564"/>
        </w:trPr>
        <w:tc>
          <w:tcPr>
            <w:tcW w:w="5040" w:type="dxa"/>
            <w:hideMark/>
          </w:tcPr>
          <w:p w14:paraId="578D9BC3" w14:textId="77777777" w:rsidR="00211FC1" w:rsidRPr="0099416A" w:rsidRDefault="00211FC1" w:rsidP="00CF0625">
            <w:r>
              <w:t>Expected Savings – Monthly ($</w:t>
            </w:r>
            <w:r w:rsidRPr="0099416A">
              <w:t>)</w:t>
            </w:r>
          </w:p>
        </w:tc>
        <w:tc>
          <w:tcPr>
            <w:tcW w:w="1710" w:type="dxa"/>
            <w:noWrap/>
            <w:hideMark/>
          </w:tcPr>
          <w:p w14:paraId="6E9D7C0D" w14:textId="77777777" w:rsidR="00211FC1" w:rsidRPr="0099416A" w:rsidRDefault="00211FC1" w:rsidP="00CF0625">
            <w:r w:rsidRPr="0099416A">
              <w:t>166.721</w:t>
            </w:r>
          </w:p>
        </w:tc>
        <w:tc>
          <w:tcPr>
            <w:tcW w:w="1620" w:type="dxa"/>
            <w:noWrap/>
            <w:hideMark/>
          </w:tcPr>
          <w:p w14:paraId="2AACF45D" w14:textId="77777777" w:rsidR="00211FC1" w:rsidRPr="0099416A" w:rsidRDefault="00211FC1" w:rsidP="00CF0625">
            <w:r w:rsidRPr="0099416A">
              <w:t>176.456</w:t>
            </w:r>
          </w:p>
        </w:tc>
        <w:tc>
          <w:tcPr>
            <w:tcW w:w="1710" w:type="dxa"/>
            <w:noWrap/>
            <w:hideMark/>
          </w:tcPr>
          <w:p w14:paraId="48274E27" w14:textId="77777777" w:rsidR="00211FC1" w:rsidRPr="0099416A" w:rsidRDefault="00211FC1" w:rsidP="00CF0625">
            <w:r>
              <w:t>136.596</w:t>
            </w:r>
          </w:p>
        </w:tc>
      </w:tr>
      <w:tr w:rsidR="00211FC1" w:rsidRPr="0099416A" w14:paraId="46D65BDF" w14:textId="77777777" w:rsidTr="00CF0625">
        <w:trPr>
          <w:trHeight w:val="564"/>
        </w:trPr>
        <w:tc>
          <w:tcPr>
            <w:tcW w:w="5040" w:type="dxa"/>
            <w:hideMark/>
          </w:tcPr>
          <w:p w14:paraId="1793056C" w14:textId="77777777" w:rsidR="00211FC1" w:rsidRPr="0099416A" w:rsidRDefault="00211FC1" w:rsidP="00CF0625">
            <w:r>
              <w:t>Expected Savings – Yearly ($</w:t>
            </w:r>
            <w:r w:rsidRPr="0099416A">
              <w:t>)</w:t>
            </w:r>
          </w:p>
        </w:tc>
        <w:tc>
          <w:tcPr>
            <w:tcW w:w="1710" w:type="dxa"/>
            <w:noWrap/>
            <w:hideMark/>
          </w:tcPr>
          <w:p w14:paraId="7E43CA8F" w14:textId="77777777" w:rsidR="00211FC1" w:rsidRPr="0099416A" w:rsidRDefault="00211FC1" w:rsidP="00CF0625">
            <w:r w:rsidRPr="0099416A">
              <w:t>2028.4</w:t>
            </w:r>
          </w:p>
        </w:tc>
        <w:tc>
          <w:tcPr>
            <w:tcW w:w="1620" w:type="dxa"/>
            <w:noWrap/>
            <w:hideMark/>
          </w:tcPr>
          <w:p w14:paraId="09BED759" w14:textId="77777777" w:rsidR="00211FC1" w:rsidRPr="0099416A" w:rsidRDefault="00211FC1" w:rsidP="00CF0625">
            <w:r w:rsidRPr="0099416A">
              <w:t>2146.9</w:t>
            </w:r>
          </w:p>
        </w:tc>
        <w:tc>
          <w:tcPr>
            <w:tcW w:w="1710" w:type="dxa"/>
            <w:noWrap/>
            <w:hideMark/>
          </w:tcPr>
          <w:p w14:paraId="79582D7F" w14:textId="77777777" w:rsidR="00211FC1" w:rsidRPr="0099416A" w:rsidRDefault="00211FC1" w:rsidP="00CF0625">
            <w:r w:rsidRPr="0099416A">
              <w:t>1661.9</w:t>
            </w:r>
          </w:p>
        </w:tc>
      </w:tr>
      <w:tr w:rsidR="00211FC1" w:rsidRPr="0099416A" w14:paraId="098A911E" w14:textId="77777777" w:rsidTr="00CF0625">
        <w:trPr>
          <w:trHeight w:val="564"/>
        </w:trPr>
        <w:tc>
          <w:tcPr>
            <w:tcW w:w="5040" w:type="dxa"/>
            <w:hideMark/>
          </w:tcPr>
          <w:p w14:paraId="288F41DF" w14:textId="77777777" w:rsidR="00211FC1" w:rsidRPr="0099416A" w:rsidRDefault="00211FC1" w:rsidP="00CF0625">
            <w:r w:rsidRPr="0099416A">
              <w:t>Expecte</w:t>
            </w:r>
            <w:r>
              <w:t>d Savings - 10 Year Period ($</w:t>
            </w:r>
            <w:r w:rsidRPr="0099416A">
              <w:t>)</w:t>
            </w:r>
          </w:p>
        </w:tc>
        <w:tc>
          <w:tcPr>
            <w:tcW w:w="1710" w:type="dxa"/>
            <w:noWrap/>
            <w:hideMark/>
          </w:tcPr>
          <w:p w14:paraId="1ADEC2E8" w14:textId="77777777" w:rsidR="00211FC1" w:rsidRPr="0099416A" w:rsidRDefault="00211FC1" w:rsidP="00CF0625">
            <w:r w:rsidRPr="0099416A">
              <w:t>20284</w:t>
            </w:r>
          </w:p>
        </w:tc>
        <w:tc>
          <w:tcPr>
            <w:tcW w:w="1620" w:type="dxa"/>
            <w:noWrap/>
            <w:hideMark/>
          </w:tcPr>
          <w:p w14:paraId="6EE80F47" w14:textId="77777777" w:rsidR="00211FC1" w:rsidRPr="0099416A" w:rsidRDefault="00211FC1" w:rsidP="00CF0625">
            <w:r w:rsidRPr="0099416A">
              <w:t>21469</w:t>
            </w:r>
          </w:p>
        </w:tc>
        <w:tc>
          <w:tcPr>
            <w:tcW w:w="1710" w:type="dxa"/>
            <w:noWrap/>
            <w:hideMark/>
          </w:tcPr>
          <w:p w14:paraId="579EFE31" w14:textId="77777777" w:rsidR="00211FC1" w:rsidRPr="0099416A" w:rsidRDefault="00211FC1" w:rsidP="00CF0625">
            <w:r w:rsidRPr="0099416A">
              <w:t>16619</w:t>
            </w:r>
          </w:p>
        </w:tc>
      </w:tr>
      <w:tr w:rsidR="00211FC1" w:rsidRPr="0099416A" w14:paraId="7FB20405" w14:textId="77777777" w:rsidTr="00CF0625">
        <w:trPr>
          <w:trHeight w:val="564"/>
        </w:trPr>
        <w:tc>
          <w:tcPr>
            <w:tcW w:w="5040" w:type="dxa"/>
            <w:hideMark/>
          </w:tcPr>
          <w:p w14:paraId="23EDF448" w14:textId="77777777" w:rsidR="00211FC1" w:rsidRPr="0099416A" w:rsidRDefault="00211FC1" w:rsidP="00CF0625">
            <w:r w:rsidRPr="0099416A">
              <w:t>Expecte</w:t>
            </w:r>
            <w:r>
              <w:t>d Savings - 20 Year Period ($</w:t>
            </w:r>
            <w:r w:rsidRPr="0099416A">
              <w:t>)</w:t>
            </w:r>
          </w:p>
        </w:tc>
        <w:tc>
          <w:tcPr>
            <w:tcW w:w="1710" w:type="dxa"/>
            <w:noWrap/>
            <w:hideMark/>
          </w:tcPr>
          <w:p w14:paraId="7AC13376" w14:textId="77777777" w:rsidR="00211FC1" w:rsidRPr="0099416A" w:rsidRDefault="00211FC1" w:rsidP="00CF0625">
            <w:r w:rsidRPr="0099416A">
              <w:t>40569</w:t>
            </w:r>
          </w:p>
        </w:tc>
        <w:tc>
          <w:tcPr>
            <w:tcW w:w="1620" w:type="dxa"/>
            <w:noWrap/>
            <w:hideMark/>
          </w:tcPr>
          <w:p w14:paraId="60E036BE" w14:textId="77777777" w:rsidR="00211FC1" w:rsidRPr="0099416A" w:rsidRDefault="00211FC1" w:rsidP="00CF0625">
            <w:r w:rsidRPr="0099416A">
              <w:t>42938</w:t>
            </w:r>
          </w:p>
        </w:tc>
        <w:tc>
          <w:tcPr>
            <w:tcW w:w="1710" w:type="dxa"/>
            <w:noWrap/>
            <w:hideMark/>
          </w:tcPr>
          <w:p w14:paraId="14A1010D" w14:textId="77777777" w:rsidR="00211FC1" w:rsidRPr="0099416A" w:rsidRDefault="00211FC1" w:rsidP="00CF0625">
            <w:r w:rsidRPr="0099416A">
              <w:t>33239</w:t>
            </w:r>
          </w:p>
        </w:tc>
      </w:tr>
      <w:tr w:rsidR="00211FC1" w:rsidRPr="0099416A" w14:paraId="7D23F948" w14:textId="77777777" w:rsidTr="00CF0625">
        <w:trPr>
          <w:trHeight w:val="564"/>
        </w:trPr>
        <w:tc>
          <w:tcPr>
            <w:tcW w:w="5040" w:type="dxa"/>
            <w:hideMark/>
          </w:tcPr>
          <w:p w14:paraId="6B512BC6" w14:textId="77777777" w:rsidR="00211FC1" w:rsidRPr="0099416A" w:rsidRDefault="00211FC1" w:rsidP="00CF0625">
            <w:r w:rsidRPr="0099416A">
              <w:t>Payback Period (years)</w:t>
            </w:r>
          </w:p>
        </w:tc>
        <w:tc>
          <w:tcPr>
            <w:tcW w:w="1710" w:type="dxa"/>
            <w:noWrap/>
            <w:hideMark/>
          </w:tcPr>
          <w:p w14:paraId="240943CB" w14:textId="77777777" w:rsidR="00211FC1" w:rsidRPr="0099416A" w:rsidRDefault="00211FC1" w:rsidP="00CF0625">
            <w:r>
              <w:t>13.014</w:t>
            </w:r>
          </w:p>
        </w:tc>
        <w:tc>
          <w:tcPr>
            <w:tcW w:w="1620" w:type="dxa"/>
            <w:noWrap/>
            <w:hideMark/>
          </w:tcPr>
          <w:p w14:paraId="127A75C6" w14:textId="77777777" w:rsidR="00211FC1" w:rsidRPr="0099416A" w:rsidRDefault="00211FC1" w:rsidP="00CF0625">
            <w:r>
              <w:t>12.296</w:t>
            </w:r>
          </w:p>
        </w:tc>
        <w:tc>
          <w:tcPr>
            <w:tcW w:w="1710" w:type="dxa"/>
            <w:noWrap/>
            <w:hideMark/>
          </w:tcPr>
          <w:p w14:paraId="7F04FB27" w14:textId="77777777" w:rsidR="00211FC1" w:rsidRPr="0099416A" w:rsidRDefault="00211FC1" w:rsidP="00CF0625">
            <w:r>
              <w:t>15.885</w:t>
            </w:r>
          </w:p>
        </w:tc>
      </w:tr>
      <w:tr w:rsidR="00211FC1" w:rsidRPr="0099416A" w14:paraId="2D869131" w14:textId="77777777" w:rsidTr="00CF0625">
        <w:trPr>
          <w:trHeight w:val="564"/>
        </w:trPr>
        <w:tc>
          <w:tcPr>
            <w:tcW w:w="5040" w:type="dxa"/>
            <w:hideMark/>
          </w:tcPr>
          <w:p w14:paraId="681F3192" w14:textId="77777777" w:rsidR="00211FC1" w:rsidRPr="0099416A" w:rsidRDefault="00211FC1" w:rsidP="00CF0625">
            <w:r>
              <w:t>Net Present Value ($</w:t>
            </w:r>
            <w:r w:rsidRPr="0099416A">
              <w:t>)</w:t>
            </w:r>
          </w:p>
        </w:tc>
        <w:tc>
          <w:tcPr>
            <w:tcW w:w="1710" w:type="dxa"/>
            <w:noWrap/>
            <w:hideMark/>
          </w:tcPr>
          <w:p w14:paraId="0FBD95F8" w14:textId="77777777" w:rsidR="00211FC1" w:rsidRPr="0099416A" w:rsidRDefault="00211FC1" w:rsidP="00CF0625">
            <w:r w:rsidRPr="0099416A">
              <w:t>16682</w:t>
            </w:r>
          </w:p>
        </w:tc>
        <w:tc>
          <w:tcPr>
            <w:tcW w:w="1620" w:type="dxa"/>
            <w:noWrap/>
            <w:hideMark/>
          </w:tcPr>
          <w:p w14:paraId="772EFC18" w14:textId="77777777" w:rsidR="00211FC1" w:rsidRPr="0099416A" w:rsidRDefault="00211FC1" w:rsidP="00CF0625">
            <w:r w:rsidRPr="0099416A">
              <w:t>19742</w:t>
            </w:r>
          </w:p>
        </w:tc>
        <w:tc>
          <w:tcPr>
            <w:tcW w:w="1710" w:type="dxa"/>
            <w:noWrap/>
            <w:hideMark/>
          </w:tcPr>
          <w:p w14:paraId="608A1CFA" w14:textId="77777777" w:rsidR="00211FC1" w:rsidRPr="0099416A" w:rsidRDefault="00211FC1" w:rsidP="00CF0625">
            <w:r w:rsidRPr="0099416A">
              <w:t>7212.1</w:t>
            </w:r>
          </w:p>
        </w:tc>
      </w:tr>
      <w:bookmarkEnd w:id="317"/>
    </w:tbl>
    <w:p w14:paraId="1E7CCDA2" w14:textId="77777777" w:rsidR="00211FC1" w:rsidRPr="0099416A" w:rsidRDefault="00211FC1" w:rsidP="00211FC1"/>
    <w:p w14:paraId="34E9889C" w14:textId="77777777" w:rsidR="00211FC1" w:rsidRPr="0099416A" w:rsidRDefault="00211FC1" w:rsidP="00211FC1"/>
    <w:p w14:paraId="7E2A8A75" w14:textId="77777777" w:rsidR="00211FC1" w:rsidRDefault="00211FC1" w:rsidP="00211FC1"/>
    <w:p w14:paraId="410E96C7" w14:textId="77777777" w:rsidR="00211FC1" w:rsidRDefault="00211FC1" w:rsidP="00211FC1"/>
    <w:p w14:paraId="67BB15E6" w14:textId="77777777" w:rsidR="00211FC1" w:rsidRPr="0099416A" w:rsidRDefault="00211FC1" w:rsidP="00211FC1">
      <w:pPr>
        <w:sectPr w:rsidR="00211FC1" w:rsidRPr="0099416A">
          <w:endnotePr>
            <w:numRestart w:val="eachSect"/>
          </w:endnotePr>
          <w:pgSz w:w="11906" w:h="16838"/>
          <w:pgMar w:top="1440" w:right="1440" w:bottom="1440" w:left="1440" w:header="709" w:footer="709" w:gutter="0"/>
          <w:cols w:space="720"/>
        </w:sectPr>
      </w:pPr>
    </w:p>
    <w:p w14:paraId="0F440EF2" w14:textId="77777777" w:rsidR="00211FC1" w:rsidRPr="0099416A" w:rsidRDefault="00211FC1" w:rsidP="00211FC1">
      <w:pPr>
        <w:pStyle w:val="Heading2"/>
        <w:numPr>
          <w:ilvl w:val="1"/>
          <w:numId w:val="16"/>
        </w:numPr>
      </w:pPr>
      <w:bookmarkStart w:id="319" w:name="_Toc494532728"/>
      <w:r w:rsidRPr="0099416A">
        <w:lastRenderedPageBreak/>
        <w:t>Monthly Power Production Graphs</w:t>
      </w:r>
      <w:bookmarkEnd w:id="319"/>
    </w:p>
    <w:p w14:paraId="40FE0D17" w14:textId="77777777" w:rsidR="00211FC1" w:rsidRPr="0099416A" w:rsidRDefault="00211FC1" w:rsidP="00211FC1">
      <w:pPr>
        <w:rPr>
          <w:lang w:eastAsia="en-GB"/>
        </w:rPr>
      </w:pPr>
      <w:r w:rsidRPr="0099416A">
        <w:rPr>
          <w:lang w:eastAsia="en-GB"/>
        </w:rPr>
        <w:t xml:space="preserve">The average monthly kWhr per day expected production for each location is shown in </w:t>
      </w:r>
    </w:p>
    <w:p w14:paraId="6D490784" w14:textId="77777777" w:rsidR="00211FC1" w:rsidRPr="0099416A" w:rsidRDefault="00211FC1" w:rsidP="00211FC1">
      <w:pPr>
        <w:rPr>
          <w:lang w:eastAsia="en-GB"/>
        </w:rPr>
      </w:pPr>
      <w:r w:rsidRPr="0099416A">
        <w:rPr>
          <w:lang w:eastAsia="en-GB"/>
        </w:rPr>
        <w:fldChar w:fldCharType="begin"/>
      </w:r>
      <w:r w:rsidRPr="0099416A">
        <w:rPr>
          <w:lang w:eastAsia="en-GB"/>
        </w:rPr>
        <w:instrText xml:space="preserve"> REF _Ref492741391 \h </w:instrText>
      </w:r>
      <w:r w:rsidRPr="0099416A">
        <w:rPr>
          <w:lang w:eastAsia="en-GB"/>
        </w:rPr>
      </w:r>
      <w:r w:rsidRPr="0099416A">
        <w:rPr>
          <w:lang w:eastAsia="en-GB"/>
        </w:rPr>
        <w:fldChar w:fldCharType="separate"/>
      </w:r>
      <w:r w:rsidRPr="0099416A">
        <w:t>Figure 5</w:t>
      </w:r>
      <w:r w:rsidRPr="0099416A">
        <w:noBreakHyphen/>
        <w:t>2</w:t>
      </w:r>
      <w:r w:rsidRPr="0099416A">
        <w:rPr>
          <w:lang w:eastAsia="en-GB"/>
        </w:rPr>
        <w:fldChar w:fldCharType="end"/>
      </w:r>
      <w:r w:rsidRPr="0099416A">
        <w:rPr>
          <w:lang w:eastAsia="en-GB"/>
        </w:rPr>
        <w:t xml:space="preserve">, </w:t>
      </w:r>
      <w:r w:rsidRPr="0099416A">
        <w:rPr>
          <w:lang w:eastAsia="en-GB"/>
        </w:rPr>
        <w:fldChar w:fldCharType="begin"/>
      </w:r>
      <w:r w:rsidRPr="0099416A">
        <w:rPr>
          <w:lang w:eastAsia="en-GB"/>
        </w:rPr>
        <w:instrText xml:space="preserve"> REF _Ref492741416 \h </w:instrText>
      </w:r>
      <w:r w:rsidRPr="0099416A">
        <w:rPr>
          <w:lang w:eastAsia="en-GB"/>
        </w:rPr>
      </w:r>
      <w:r w:rsidRPr="0099416A">
        <w:rPr>
          <w:lang w:eastAsia="en-GB"/>
        </w:rPr>
        <w:fldChar w:fldCharType="separate"/>
      </w:r>
      <w:r w:rsidRPr="0099416A">
        <w:t>Figure 5</w:t>
      </w:r>
      <w:r w:rsidRPr="0099416A">
        <w:noBreakHyphen/>
        <w:t>3</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92741418 \h </w:instrText>
      </w:r>
      <w:r w:rsidRPr="0099416A">
        <w:rPr>
          <w:lang w:eastAsia="en-GB"/>
        </w:rPr>
      </w:r>
      <w:r w:rsidRPr="0099416A">
        <w:rPr>
          <w:lang w:eastAsia="en-GB"/>
        </w:rPr>
        <w:fldChar w:fldCharType="separate"/>
      </w:r>
      <w:r w:rsidRPr="0099416A">
        <w:t>Figure 5</w:t>
      </w:r>
      <w:r w:rsidRPr="0099416A">
        <w:noBreakHyphen/>
        <w:t>4</w:t>
      </w:r>
      <w:r w:rsidRPr="0099416A">
        <w:rPr>
          <w:lang w:eastAsia="en-GB"/>
        </w:rPr>
        <w:fldChar w:fldCharType="end"/>
      </w:r>
      <w:r w:rsidRPr="0099416A">
        <w:rPr>
          <w:lang w:eastAsia="en-GB"/>
        </w:rPr>
        <w:t>.</w:t>
      </w:r>
      <w:r w:rsidRPr="00D80D8A">
        <w:rPr>
          <w:noProof/>
          <w:lang w:eastAsia="en-GB"/>
        </w:rPr>
        <w:t xml:space="preserve"> </w:t>
      </w:r>
    </w:p>
    <w:p w14:paraId="25B23CD4" w14:textId="77777777" w:rsidR="00211FC1" w:rsidRPr="0099416A" w:rsidRDefault="00211FC1" w:rsidP="00211FC1">
      <w:pPr>
        <w:rPr>
          <w:lang w:eastAsia="en-GB"/>
        </w:rPr>
      </w:pPr>
    </w:p>
    <w:p w14:paraId="41D45DD1" w14:textId="77777777" w:rsidR="00211FC1" w:rsidRPr="0099416A" w:rsidRDefault="00211FC1" w:rsidP="00211FC1">
      <w:pPr>
        <w:rPr>
          <w:lang w:eastAsia="en-GB"/>
        </w:rPr>
      </w:pPr>
      <w:r>
        <w:rPr>
          <w:noProof/>
          <w:lang w:eastAsia="en-GB"/>
        </w:rPr>
        <mc:AlternateContent>
          <mc:Choice Requires="wpg">
            <w:drawing>
              <wp:anchor distT="0" distB="0" distL="114300" distR="114300" simplePos="0" relativeHeight="251727872" behindDoc="0" locked="0" layoutInCell="1" allowOverlap="1" wp14:anchorId="4F854856" wp14:editId="4734FBEF">
                <wp:simplePos x="0" y="0"/>
                <wp:positionH relativeFrom="column">
                  <wp:posOffset>579120</wp:posOffset>
                </wp:positionH>
                <wp:positionV relativeFrom="paragraph">
                  <wp:posOffset>29210</wp:posOffset>
                </wp:positionV>
                <wp:extent cx="4754880" cy="2479040"/>
                <wp:effectExtent l="0" t="0" r="7620" b="0"/>
                <wp:wrapNone/>
                <wp:docPr id="224" name="Group 224"/>
                <wp:cNvGraphicFramePr/>
                <a:graphic xmlns:a="http://schemas.openxmlformats.org/drawingml/2006/main">
                  <a:graphicData uri="http://schemas.microsoft.com/office/word/2010/wordprocessingGroup">
                    <wpg:wgp>
                      <wpg:cNvGrpSpPr/>
                      <wpg:grpSpPr>
                        <a:xfrm>
                          <a:off x="0" y="0"/>
                          <a:ext cx="4754880" cy="2479040"/>
                          <a:chOff x="0" y="0"/>
                          <a:chExt cx="4754880" cy="2479040"/>
                        </a:xfrm>
                      </wpg:grpSpPr>
                      <wpg:grpSp>
                        <wpg:cNvPr id="7326" name="Group 7326"/>
                        <wpg:cNvGrpSpPr/>
                        <wpg:grpSpPr>
                          <a:xfrm>
                            <a:off x="0" y="53340"/>
                            <a:ext cx="4754880" cy="2425700"/>
                            <a:chOff x="0" y="100471"/>
                            <a:chExt cx="5136136" cy="2781157"/>
                          </a:xfrm>
                        </wpg:grpSpPr>
                        <pic:pic xmlns:pic="http://schemas.openxmlformats.org/drawingml/2006/picture">
                          <pic:nvPicPr>
                            <pic:cNvPr id="210" name="Picture 210"/>
                            <pic:cNvPicPr>
                              <a:picLocks noChangeAspect="1"/>
                            </pic:cNvPicPr>
                          </pic:nvPicPr>
                          <pic:blipFill rotWithShape="1">
                            <a:blip r:embed="rId210"/>
                            <a:srcRect t="3971"/>
                            <a:stretch/>
                          </pic:blipFill>
                          <pic:spPr>
                            <a:xfrm>
                              <a:off x="1" y="100471"/>
                              <a:ext cx="5136135" cy="242947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70136743" w14:textId="77777777" w:rsidR="00211FC1" w:rsidRDefault="00211FC1" w:rsidP="00211FC1">
                                <w:pPr>
                                  <w:pStyle w:val="Caption"/>
                                  <w:rPr>
                                    <w:szCs w:val="24"/>
                                  </w:rPr>
                                </w:pPr>
                                <w:bookmarkStart w:id="320" w:name="_Toc494553866"/>
                                <w:bookmarkStart w:id="321" w:name="_Ref4927413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1"/>
                                <w:r>
                                  <w:t xml:space="preserve"> - Monthly kWhr Production - Townsville</w:t>
                                </w:r>
                                <w:bookmarkEnd w:id="320"/>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31" name="Text Box 31"/>
                        <wps:cNvSpPr txBox="1"/>
                        <wps:spPr>
                          <a:xfrm>
                            <a:off x="1786890" y="0"/>
                            <a:ext cx="1360170" cy="72390"/>
                          </a:xfrm>
                          <a:prstGeom prst="rect">
                            <a:avLst/>
                          </a:prstGeom>
                          <a:solidFill>
                            <a:schemeClr val="bg1"/>
                          </a:solidFill>
                          <a:ln w="6350">
                            <a:noFill/>
                          </a:ln>
                        </wps:spPr>
                        <wps:txbx>
                          <w:txbxContent>
                            <w:p w14:paraId="07AAF99C" w14:textId="77777777" w:rsidR="00211FC1" w:rsidRDefault="00211FC1" w:rsidP="00211F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F854856" id="Group 224" o:spid="_x0000_s1188" style="position:absolute;left:0;text-align:left;margin-left:45.6pt;margin-top:2.3pt;width:374.4pt;height:195.2pt;z-index:251727872" coordsize="47548,247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&#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">
                <v:group id="Group 7326" o:spid="_x0000_s1189" style="position:absolute;top:533;width:47548;height:24257" coordorigin=",1004" coordsize="51361,27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5Oy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0NJ/B6E56AXDwBAAD//wMAUEsBAi0AFAAGAAgAAAAhANvh9svuAAAAhQEAABMAAAAAAAAA&#10;AAAAAAAAAAAAAFtDb250ZW50X1R5cGVzXS54bWxQSwECLQAUAAYACAAAACEAWvQsW78AAAAVAQAA&#10;CwAAAAAAAAAAAAAAAAAfAQAAX3JlbHMvLnJlbHNQSwECLQAUAAYACAAAACEA7XuTssYAAADdAAAA&#10;DwAAAAAAAAAAAAAAAAAHAgAAZHJzL2Rvd25yZXYueG1sUEsFBgAAAAADAAMAtwAAAPoCAAAAAA==&#10;">
                  <v:shape id="Picture 210" o:spid="_x0000_s1190" type="#_x0000_t75" style="position:absolute;top:1004;width:51361;height:24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">
                    <v:imagedata r:id="rId211" o:title="" croptop="2602f"/>
                  </v:shape>
                  <v:shape id="Text Box 5" o:spid="_x0000_s1191"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70136743" w14:textId="77777777" w:rsidR="00211FC1" w:rsidRDefault="00211FC1" w:rsidP="00211FC1">
                          <w:pPr>
                            <w:pStyle w:val="Caption"/>
                            <w:rPr>
                              <w:szCs w:val="24"/>
                            </w:rPr>
                          </w:pPr>
                          <w:bookmarkStart w:id="322" w:name="_Toc494553866"/>
                          <w:bookmarkStart w:id="323" w:name="_Ref4927413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3"/>
                          <w:r>
                            <w:t xml:space="preserve"> - Monthly kWhr Production - Townsville</w:t>
                          </w:r>
                          <w:bookmarkEnd w:id="322"/>
                        </w:p>
                      </w:txbxContent>
                    </v:textbox>
                  </v:shape>
                </v:group>
                <v:shape id="Text Box 31" o:spid="_x0000_s1192" type="#_x0000_t202" style="position:absolute;left:17868;width:13602;height: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" fillcolor="white [3212]" stroked="f" strokeweight=".5pt">
                  <v:textbox>
                    <w:txbxContent>
                      <w:p w14:paraId="07AAF99C" w14:textId="77777777" w:rsidR="00211FC1" w:rsidRDefault="00211FC1" w:rsidP="00211FC1"/>
                    </w:txbxContent>
                  </v:textbox>
                </v:shape>
              </v:group>
            </w:pict>
          </mc:Fallback>
        </mc:AlternateContent>
      </w:r>
    </w:p>
    <w:p w14:paraId="0B1FFBBD" w14:textId="77777777" w:rsidR="00211FC1" w:rsidRPr="0099416A" w:rsidRDefault="00211FC1" w:rsidP="00211FC1">
      <w:pPr>
        <w:rPr>
          <w:lang w:eastAsia="en-GB"/>
        </w:rPr>
      </w:pPr>
    </w:p>
    <w:p w14:paraId="650928D9" w14:textId="77777777" w:rsidR="00211FC1" w:rsidRPr="0099416A" w:rsidRDefault="00211FC1" w:rsidP="00211FC1">
      <w:pPr>
        <w:rPr>
          <w:lang w:eastAsia="en-GB"/>
        </w:rPr>
      </w:pPr>
    </w:p>
    <w:p w14:paraId="2B70E699" w14:textId="77777777" w:rsidR="00211FC1" w:rsidRPr="0099416A" w:rsidRDefault="00211FC1" w:rsidP="00211FC1">
      <w:pPr>
        <w:rPr>
          <w:lang w:eastAsia="en-GB"/>
        </w:rPr>
      </w:pPr>
    </w:p>
    <w:p w14:paraId="254B464A" w14:textId="77777777" w:rsidR="00211FC1" w:rsidRPr="0099416A" w:rsidRDefault="00211FC1" w:rsidP="00211FC1">
      <w:pPr>
        <w:rPr>
          <w:lang w:eastAsia="en-GB"/>
        </w:rPr>
      </w:pPr>
    </w:p>
    <w:p w14:paraId="53D43C07" w14:textId="77777777" w:rsidR="00211FC1" w:rsidRPr="0099416A" w:rsidRDefault="00211FC1" w:rsidP="00211FC1">
      <w:pPr>
        <w:rPr>
          <w:lang w:eastAsia="en-GB"/>
        </w:rPr>
      </w:pPr>
    </w:p>
    <w:p w14:paraId="100FCCC3" w14:textId="77777777" w:rsidR="00211FC1" w:rsidRPr="0099416A" w:rsidRDefault="00211FC1" w:rsidP="00211FC1">
      <w:pPr>
        <w:rPr>
          <w:lang w:eastAsia="en-GB"/>
        </w:rPr>
      </w:pPr>
    </w:p>
    <w:p w14:paraId="492EFDC0" w14:textId="77777777" w:rsidR="00211FC1" w:rsidRPr="0099416A" w:rsidRDefault="00211FC1" w:rsidP="00211FC1">
      <w:pPr>
        <w:rPr>
          <w:lang w:eastAsia="en-GB"/>
        </w:rPr>
      </w:pPr>
    </w:p>
    <w:p w14:paraId="2AC98F56" w14:textId="77777777" w:rsidR="00211FC1" w:rsidRPr="0099416A" w:rsidRDefault="00211FC1" w:rsidP="00211FC1">
      <w:pPr>
        <w:rPr>
          <w:lang w:eastAsia="en-GB"/>
        </w:rPr>
      </w:pPr>
    </w:p>
    <w:p w14:paraId="118C8EE4" w14:textId="77777777" w:rsidR="00211FC1" w:rsidRPr="0099416A" w:rsidRDefault="00211FC1" w:rsidP="00211FC1">
      <w:pPr>
        <w:rPr>
          <w:lang w:eastAsia="en-GB"/>
        </w:rPr>
      </w:pPr>
    </w:p>
    <w:p w14:paraId="58528097" w14:textId="77777777" w:rsidR="00211FC1" w:rsidRPr="0099416A" w:rsidRDefault="00211FC1" w:rsidP="00211FC1">
      <w:pPr>
        <w:rPr>
          <w:lang w:eastAsia="en-GB"/>
        </w:rPr>
      </w:pPr>
    </w:p>
    <w:p w14:paraId="701C10CC" w14:textId="77777777" w:rsidR="00211FC1" w:rsidRPr="0099416A" w:rsidRDefault="00211FC1" w:rsidP="00211FC1">
      <w:pPr>
        <w:rPr>
          <w:lang w:eastAsia="en-GB"/>
        </w:rPr>
      </w:pPr>
    </w:p>
    <w:p w14:paraId="7FBD4A2E" w14:textId="77777777" w:rsidR="00211FC1" w:rsidRPr="0099416A" w:rsidRDefault="00211FC1" w:rsidP="00211FC1">
      <w:pPr>
        <w:rPr>
          <w:lang w:eastAsia="en-GB"/>
        </w:rPr>
      </w:pPr>
    </w:p>
    <w:p w14:paraId="1BD3D274" w14:textId="77777777" w:rsidR="00211FC1" w:rsidRPr="0099416A" w:rsidRDefault="00211FC1" w:rsidP="00211FC1">
      <w:pPr>
        <w:rPr>
          <w:lang w:eastAsia="en-GB"/>
        </w:rPr>
      </w:pPr>
    </w:p>
    <w:p w14:paraId="283D7CD7" w14:textId="77777777" w:rsidR="00211FC1" w:rsidRPr="0099416A" w:rsidRDefault="00211FC1" w:rsidP="00211FC1">
      <w:pPr>
        <w:rPr>
          <w:lang w:eastAsia="en-GB"/>
        </w:rPr>
      </w:pPr>
      <w:r>
        <w:rPr>
          <w:noProof/>
          <w:lang w:eastAsia="en-GB"/>
        </w:rPr>
        <mc:AlternateContent>
          <mc:Choice Requires="wpg">
            <w:drawing>
              <wp:anchor distT="0" distB="0" distL="114300" distR="114300" simplePos="0" relativeHeight="251728896" behindDoc="0" locked="0" layoutInCell="1" allowOverlap="1" wp14:anchorId="56B1E0DB" wp14:editId="010C1405">
                <wp:simplePos x="0" y="0"/>
                <wp:positionH relativeFrom="column">
                  <wp:posOffset>578224</wp:posOffset>
                </wp:positionH>
                <wp:positionV relativeFrom="paragraph">
                  <wp:posOffset>135218</wp:posOffset>
                </wp:positionV>
                <wp:extent cx="4754880" cy="2562113"/>
                <wp:effectExtent l="0" t="0" r="7620" b="0"/>
                <wp:wrapNone/>
                <wp:docPr id="252" name="Group 252"/>
                <wp:cNvGraphicFramePr/>
                <a:graphic xmlns:a="http://schemas.openxmlformats.org/drawingml/2006/main">
                  <a:graphicData uri="http://schemas.microsoft.com/office/word/2010/wordprocessingGroup">
                    <wpg:wgp>
                      <wpg:cNvGrpSpPr/>
                      <wpg:grpSpPr>
                        <a:xfrm>
                          <a:off x="0" y="0"/>
                          <a:ext cx="4754880" cy="2562113"/>
                          <a:chOff x="0" y="0"/>
                          <a:chExt cx="4754880" cy="2562113"/>
                        </a:xfrm>
                      </wpg:grpSpPr>
                      <wpg:grpSp>
                        <wpg:cNvPr id="7324" name="Group 7324"/>
                        <wpg:cNvGrpSpPr/>
                        <wpg:grpSpPr>
                          <a:xfrm>
                            <a:off x="0" y="62753"/>
                            <a:ext cx="4754880" cy="2499360"/>
                            <a:chOff x="0" y="137160"/>
                            <a:chExt cx="4754880" cy="2499360"/>
                          </a:xfrm>
                        </wpg:grpSpPr>
                        <pic:pic xmlns:pic="http://schemas.openxmlformats.org/drawingml/2006/picture">
                          <pic:nvPicPr>
                            <pic:cNvPr id="207" name="Picture 207"/>
                            <pic:cNvPicPr>
                              <a:picLocks noChangeAspect="1"/>
                            </pic:cNvPicPr>
                          </pic:nvPicPr>
                          <pic:blipFill rotWithShape="1">
                            <a:blip r:embed="rId212"/>
                            <a:srcRect t="5763"/>
                            <a:stretch/>
                          </pic:blipFill>
                          <pic:spPr>
                            <a:xfrm>
                              <a:off x="0" y="137160"/>
                              <a:ext cx="4754880" cy="224282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5AA80C69" w14:textId="77777777" w:rsidR="00211FC1" w:rsidRDefault="00211FC1" w:rsidP="00211FC1">
                                <w:pPr>
                                  <w:pStyle w:val="Caption"/>
                                  <w:rPr>
                                    <w:szCs w:val="24"/>
                                  </w:rPr>
                                </w:pPr>
                                <w:bookmarkStart w:id="324" w:name="_Toc494553867"/>
                                <w:bookmarkStart w:id="325" w:name="_Ref4927414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5"/>
                                <w:r>
                                  <w:t xml:space="preserve"> -</w:t>
                                </w:r>
                                <w:r w:rsidRPr="005078CC">
                                  <w:t xml:space="preserve"> </w:t>
                                </w:r>
                                <w:r>
                                  <w:t>Monthly kWhr Production - Darwin</w:t>
                                </w:r>
                                <w:bookmarkEnd w:id="324"/>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1" name="Text Box 251"/>
                        <wps:cNvSpPr txBox="1"/>
                        <wps:spPr>
                          <a:xfrm>
                            <a:off x="1640541" y="0"/>
                            <a:ext cx="1360170" cy="72390"/>
                          </a:xfrm>
                          <a:prstGeom prst="rect">
                            <a:avLst/>
                          </a:prstGeom>
                          <a:solidFill>
                            <a:schemeClr val="bg1"/>
                          </a:solidFill>
                          <a:ln w="6350">
                            <a:noFill/>
                          </a:ln>
                        </wps:spPr>
                        <wps:txbx>
                          <w:txbxContent>
                            <w:p w14:paraId="69659557" w14:textId="77777777" w:rsidR="00211FC1" w:rsidRDefault="00211FC1" w:rsidP="00211F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6B1E0DB" id="Group 252" o:spid="_x0000_s1193" style="position:absolute;left:0;text-align:left;margin-left:45.55pt;margin-top:10.65pt;width:374.4pt;height:201.75pt;z-index:251728896" coordsize="47548,2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">
                <v:group id="Group 7324" o:spid="_x0000_s1194" style="position:absolute;top:627;width:47548;height:24994" coordorigin=",1371" coordsize="47548,24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">
                  <v:shape id="Picture 207" o:spid="_x0000_s1195" type="#_x0000_t75" style="position:absolute;top:1371;width:47548;height:22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">
                    <v:imagedata r:id="rId213" o:title="" croptop="3777f"/>
                  </v:shape>
                  <v:shape id="Text Box 7180" o:spid="_x0000_s1196"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5AA80C69" w14:textId="77777777" w:rsidR="00211FC1" w:rsidRDefault="00211FC1" w:rsidP="00211FC1">
                          <w:pPr>
                            <w:pStyle w:val="Caption"/>
                            <w:rPr>
                              <w:szCs w:val="24"/>
                            </w:rPr>
                          </w:pPr>
                          <w:bookmarkStart w:id="326" w:name="_Toc494553867"/>
                          <w:bookmarkStart w:id="327" w:name="_Ref4927414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7"/>
                          <w:r>
                            <w:t xml:space="preserve"> -</w:t>
                          </w:r>
                          <w:r w:rsidRPr="005078CC">
                            <w:t xml:space="preserve"> </w:t>
                          </w:r>
                          <w:r>
                            <w:t>Monthly kWhr Production - Darwin</w:t>
                          </w:r>
                          <w:bookmarkEnd w:id="326"/>
                        </w:p>
                      </w:txbxContent>
                    </v:textbox>
                  </v:shape>
                </v:group>
                <v:shape id="Text Box 251" o:spid="_x0000_s1197" type="#_x0000_t202" style="position:absolute;left:16405;width:13602;height: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" fillcolor="white [3212]" stroked="f" strokeweight=".5pt">
                  <v:textbox>
                    <w:txbxContent>
                      <w:p w14:paraId="69659557" w14:textId="77777777" w:rsidR="00211FC1" w:rsidRDefault="00211FC1" w:rsidP="00211FC1"/>
                    </w:txbxContent>
                  </v:textbox>
                </v:shape>
              </v:group>
            </w:pict>
          </mc:Fallback>
        </mc:AlternateContent>
      </w:r>
    </w:p>
    <w:p w14:paraId="59EB0FA2" w14:textId="77777777" w:rsidR="00211FC1" w:rsidRPr="0099416A" w:rsidRDefault="00211FC1" w:rsidP="00211FC1">
      <w:pPr>
        <w:rPr>
          <w:lang w:eastAsia="en-GB"/>
        </w:rPr>
      </w:pPr>
    </w:p>
    <w:p w14:paraId="29C3974A" w14:textId="77777777" w:rsidR="00211FC1" w:rsidRPr="0099416A" w:rsidRDefault="00211FC1" w:rsidP="00211FC1">
      <w:pPr>
        <w:rPr>
          <w:lang w:eastAsia="en-GB"/>
        </w:rPr>
      </w:pPr>
    </w:p>
    <w:p w14:paraId="4F8FB8C4" w14:textId="77777777" w:rsidR="00211FC1" w:rsidRDefault="00211FC1" w:rsidP="00211FC1">
      <w:pPr>
        <w:rPr>
          <w:lang w:eastAsia="en-GB"/>
        </w:rPr>
      </w:pPr>
    </w:p>
    <w:p w14:paraId="57B00A99" w14:textId="77777777" w:rsidR="00211FC1" w:rsidRDefault="00211FC1" w:rsidP="00211FC1">
      <w:pPr>
        <w:rPr>
          <w:lang w:eastAsia="en-GB"/>
        </w:rPr>
      </w:pPr>
    </w:p>
    <w:p w14:paraId="17936FCB" w14:textId="77777777" w:rsidR="00211FC1" w:rsidRDefault="00211FC1" w:rsidP="00211FC1">
      <w:pPr>
        <w:rPr>
          <w:lang w:eastAsia="en-GB"/>
        </w:rPr>
      </w:pPr>
    </w:p>
    <w:p w14:paraId="0E347AEB" w14:textId="77777777" w:rsidR="00211FC1" w:rsidRDefault="00211FC1" w:rsidP="00211FC1">
      <w:pPr>
        <w:rPr>
          <w:lang w:eastAsia="en-GB"/>
        </w:rPr>
      </w:pPr>
    </w:p>
    <w:p w14:paraId="0E5C3761" w14:textId="77777777" w:rsidR="00211FC1" w:rsidRDefault="00211FC1" w:rsidP="00211FC1">
      <w:pPr>
        <w:rPr>
          <w:lang w:eastAsia="en-GB"/>
        </w:rPr>
      </w:pPr>
    </w:p>
    <w:p w14:paraId="02C54BF3" w14:textId="77777777" w:rsidR="00211FC1" w:rsidRDefault="00211FC1" w:rsidP="00211FC1">
      <w:pPr>
        <w:rPr>
          <w:lang w:eastAsia="en-GB"/>
        </w:rPr>
      </w:pPr>
    </w:p>
    <w:p w14:paraId="65FF563B" w14:textId="77777777" w:rsidR="00211FC1" w:rsidRDefault="00211FC1" w:rsidP="00211FC1">
      <w:pPr>
        <w:rPr>
          <w:lang w:eastAsia="en-GB"/>
        </w:rPr>
      </w:pPr>
    </w:p>
    <w:p w14:paraId="0F9C150B" w14:textId="77777777" w:rsidR="00211FC1" w:rsidRDefault="00211FC1" w:rsidP="00211FC1">
      <w:pPr>
        <w:rPr>
          <w:lang w:eastAsia="en-GB"/>
        </w:rPr>
      </w:pPr>
    </w:p>
    <w:p w14:paraId="71DFF7EC" w14:textId="77777777" w:rsidR="00211FC1" w:rsidRDefault="00211FC1" w:rsidP="00211FC1">
      <w:pPr>
        <w:rPr>
          <w:lang w:eastAsia="en-GB"/>
        </w:rPr>
      </w:pPr>
    </w:p>
    <w:p w14:paraId="38370A07" w14:textId="77777777" w:rsidR="00211FC1" w:rsidRDefault="00211FC1" w:rsidP="00211FC1">
      <w:pPr>
        <w:rPr>
          <w:lang w:eastAsia="en-GB"/>
        </w:rPr>
      </w:pPr>
    </w:p>
    <w:p w14:paraId="32887A99" w14:textId="77777777" w:rsidR="00211FC1" w:rsidRDefault="00211FC1" w:rsidP="00211FC1">
      <w:pPr>
        <w:rPr>
          <w:lang w:eastAsia="en-GB"/>
        </w:rPr>
      </w:pPr>
    </w:p>
    <w:p w14:paraId="38D40112" w14:textId="77777777" w:rsidR="00211FC1" w:rsidRDefault="00211FC1" w:rsidP="00211FC1">
      <w:pPr>
        <w:rPr>
          <w:lang w:eastAsia="en-GB"/>
        </w:rPr>
      </w:pPr>
    </w:p>
    <w:p w14:paraId="3839DFF0" w14:textId="77777777" w:rsidR="00211FC1" w:rsidRDefault="00211FC1" w:rsidP="00211FC1">
      <w:pPr>
        <w:rPr>
          <w:lang w:eastAsia="en-GB"/>
        </w:rPr>
      </w:pPr>
    </w:p>
    <w:p w14:paraId="1F50D035" w14:textId="77777777" w:rsidR="00211FC1" w:rsidRDefault="00211FC1" w:rsidP="00211FC1">
      <w:pPr>
        <w:rPr>
          <w:lang w:eastAsia="en-GB"/>
        </w:rPr>
      </w:pPr>
    </w:p>
    <w:p w14:paraId="7A5048CF" w14:textId="77777777" w:rsidR="00211FC1" w:rsidRDefault="00211FC1" w:rsidP="00211FC1">
      <w:pPr>
        <w:rPr>
          <w:lang w:eastAsia="en-GB"/>
        </w:rPr>
      </w:pPr>
    </w:p>
    <w:p w14:paraId="750618F1" w14:textId="77777777" w:rsidR="00211FC1" w:rsidRDefault="00211FC1" w:rsidP="00211FC1">
      <w:pPr>
        <w:rPr>
          <w:lang w:eastAsia="en-GB"/>
        </w:rPr>
      </w:pPr>
    </w:p>
    <w:p w14:paraId="05F7DD8D" w14:textId="77777777" w:rsidR="00211FC1" w:rsidRDefault="00211FC1" w:rsidP="00211FC1">
      <w:pPr>
        <w:rPr>
          <w:lang w:eastAsia="en-GB"/>
        </w:rPr>
      </w:pPr>
    </w:p>
    <w:p w14:paraId="10FB116A" w14:textId="77777777" w:rsidR="00211FC1" w:rsidRDefault="00211FC1" w:rsidP="00211FC1">
      <w:pPr>
        <w:rPr>
          <w:lang w:eastAsia="en-GB"/>
        </w:rPr>
      </w:pPr>
    </w:p>
    <w:p w14:paraId="0AD7C2EA" w14:textId="77777777" w:rsidR="00211FC1" w:rsidRDefault="00211FC1" w:rsidP="00211FC1">
      <w:pPr>
        <w:rPr>
          <w:lang w:eastAsia="en-GB"/>
        </w:rPr>
      </w:pPr>
    </w:p>
    <w:p w14:paraId="125D2F5A" w14:textId="77777777" w:rsidR="00211FC1" w:rsidRDefault="00211FC1" w:rsidP="00211FC1">
      <w:pPr>
        <w:rPr>
          <w:lang w:eastAsia="en-GB"/>
        </w:rPr>
      </w:pPr>
    </w:p>
    <w:p w14:paraId="1BEE46D8" w14:textId="77777777" w:rsidR="00211FC1" w:rsidRDefault="00211FC1" w:rsidP="00211FC1">
      <w:pPr>
        <w:rPr>
          <w:lang w:eastAsia="en-GB"/>
        </w:rPr>
      </w:pPr>
    </w:p>
    <w:p w14:paraId="1F209A52" w14:textId="77777777" w:rsidR="00211FC1" w:rsidRDefault="00211FC1" w:rsidP="00211FC1">
      <w:pPr>
        <w:rPr>
          <w:lang w:eastAsia="en-GB"/>
        </w:rPr>
      </w:pPr>
    </w:p>
    <w:p w14:paraId="40CD0B10" w14:textId="77777777" w:rsidR="00211FC1" w:rsidRDefault="00211FC1" w:rsidP="00211FC1">
      <w:pPr>
        <w:rPr>
          <w:lang w:eastAsia="en-GB"/>
        </w:rPr>
      </w:pPr>
    </w:p>
    <w:p w14:paraId="152E4566" w14:textId="77777777" w:rsidR="00211FC1" w:rsidRDefault="00211FC1" w:rsidP="00211FC1">
      <w:pPr>
        <w:rPr>
          <w:lang w:eastAsia="en-GB"/>
        </w:rPr>
      </w:pPr>
    </w:p>
    <w:p w14:paraId="2B2912B4" w14:textId="77777777" w:rsidR="00211FC1" w:rsidRDefault="00211FC1" w:rsidP="00211FC1">
      <w:pPr>
        <w:rPr>
          <w:lang w:eastAsia="en-GB"/>
        </w:rPr>
      </w:pPr>
    </w:p>
    <w:p w14:paraId="61BF4327" w14:textId="77777777" w:rsidR="00211FC1" w:rsidRPr="0099416A" w:rsidRDefault="00211FC1" w:rsidP="00211FC1">
      <w:pPr>
        <w:rPr>
          <w:lang w:eastAsia="en-GB"/>
        </w:rPr>
      </w:pPr>
      <w:r>
        <w:rPr>
          <w:noProof/>
          <w:lang w:eastAsia="en-GB"/>
        </w:rPr>
        <mc:AlternateContent>
          <mc:Choice Requires="wpg">
            <w:drawing>
              <wp:anchor distT="0" distB="0" distL="114300" distR="114300" simplePos="0" relativeHeight="251729920" behindDoc="0" locked="0" layoutInCell="1" allowOverlap="1" wp14:anchorId="4768AADB" wp14:editId="156F5F64">
                <wp:simplePos x="0" y="0"/>
                <wp:positionH relativeFrom="column">
                  <wp:posOffset>579967</wp:posOffset>
                </wp:positionH>
                <wp:positionV relativeFrom="paragraph">
                  <wp:posOffset>1122468</wp:posOffset>
                </wp:positionV>
                <wp:extent cx="4754880" cy="2544233"/>
                <wp:effectExtent l="0" t="0" r="7620" b="8890"/>
                <wp:wrapNone/>
                <wp:docPr id="254" name="Group 254"/>
                <wp:cNvGraphicFramePr/>
                <a:graphic xmlns:a="http://schemas.openxmlformats.org/drawingml/2006/main">
                  <a:graphicData uri="http://schemas.microsoft.com/office/word/2010/wordprocessingGroup">
                    <wpg:wgp>
                      <wpg:cNvGrpSpPr/>
                      <wpg:grpSpPr>
                        <a:xfrm>
                          <a:off x="0" y="0"/>
                          <a:ext cx="4754880" cy="2544233"/>
                          <a:chOff x="0" y="0"/>
                          <a:chExt cx="4754880" cy="2544233"/>
                        </a:xfrm>
                      </wpg:grpSpPr>
                      <wpg:grpSp>
                        <wpg:cNvPr id="7323" name="Group 7323"/>
                        <wpg:cNvGrpSpPr/>
                        <wpg:grpSpPr>
                          <a:xfrm>
                            <a:off x="0" y="63500"/>
                            <a:ext cx="4754880" cy="2480733"/>
                            <a:chOff x="0" y="110067"/>
                            <a:chExt cx="4754880" cy="2480733"/>
                          </a:xfrm>
                        </wpg:grpSpPr>
                        <pic:pic xmlns:pic="http://schemas.openxmlformats.org/drawingml/2006/picture">
                          <pic:nvPicPr>
                            <pic:cNvPr id="204" name="Picture 204"/>
                            <pic:cNvPicPr>
                              <a:picLocks noChangeAspect="1"/>
                            </pic:cNvPicPr>
                          </pic:nvPicPr>
                          <pic:blipFill rotWithShape="1">
                            <a:blip r:embed="rId214"/>
                            <a:srcRect t="4681"/>
                            <a:stretch/>
                          </pic:blipFill>
                          <pic:spPr>
                            <a:xfrm>
                              <a:off x="0" y="110067"/>
                              <a:ext cx="4754880" cy="2241338"/>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3A166BC1" w14:textId="77777777" w:rsidR="00211FC1" w:rsidRDefault="00211FC1" w:rsidP="00211FC1">
                                <w:pPr>
                                  <w:pStyle w:val="Caption"/>
                                  <w:rPr>
                                    <w:szCs w:val="24"/>
                                  </w:rPr>
                                </w:pPr>
                                <w:bookmarkStart w:id="328" w:name="_Toc494553868"/>
                                <w:bookmarkStart w:id="329" w:name="_Ref49274141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9"/>
                                <w:r>
                                  <w:t xml:space="preserve"> -</w:t>
                                </w:r>
                                <w:r w:rsidRPr="005078CC">
                                  <w:t xml:space="preserve"> </w:t>
                                </w:r>
                                <w:r>
                                  <w:t>Monthly kWhr Production - Hobart</w:t>
                                </w:r>
                                <w:bookmarkEnd w:id="328"/>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3" name="Text Box 253"/>
                        <wps:cNvSpPr txBox="1"/>
                        <wps:spPr>
                          <a:xfrm>
                            <a:off x="1786466" y="0"/>
                            <a:ext cx="1360170" cy="72390"/>
                          </a:xfrm>
                          <a:prstGeom prst="rect">
                            <a:avLst/>
                          </a:prstGeom>
                          <a:solidFill>
                            <a:schemeClr val="bg1"/>
                          </a:solidFill>
                          <a:ln w="6350">
                            <a:noFill/>
                          </a:ln>
                        </wps:spPr>
                        <wps:txbx>
                          <w:txbxContent>
                            <w:p w14:paraId="28520C0A" w14:textId="77777777" w:rsidR="00211FC1" w:rsidRDefault="00211FC1" w:rsidP="00211F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68AADB" id="Group 254" o:spid="_x0000_s1198" style="position:absolute;left:0;text-align:left;margin-left:45.65pt;margin-top:88.4pt;width:374.4pt;height:200.35pt;z-index:251729920" coordsize="47548,25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">
                <v:group id="Group 7323" o:spid="_x0000_s1199" style="position:absolute;top:635;width:47548;height:24807" coordorigin=",1100" coordsize="47548,24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">
                  <v:shape id="Picture 204" o:spid="_x0000_s1200" type="#_x0000_t75" style="position:absolute;top:1100;width:47548;height:22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">
                    <v:imagedata r:id="rId215" o:title="" croptop="3068f"/>
                  </v:shape>
                  <v:shape id="Text Box 7184" o:spid="_x0000_s1201"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3A166BC1" w14:textId="77777777" w:rsidR="00211FC1" w:rsidRDefault="00211FC1" w:rsidP="00211FC1">
                          <w:pPr>
                            <w:pStyle w:val="Caption"/>
                            <w:rPr>
                              <w:szCs w:val="24"/>
                            </w:rPr>
                          </w:pPr>
                          <w:bookmarkStart w:id="330" w:name="_Toc494553868"/>
                          <w:bookmarkStart w:id="331" w:name="_Ref49274141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31"/>
                          <w:r>
                            <w:t xml:space="preserve"> -</w:t>
                          </w:r>
                          <w:r w:rsidRPr="005078CC">
                            <w:t xml:space="preserve"> </w:t>
                          </w:r>
                          <w:r>
                            <w:t>Monthly kWhr Production - Hobart</w:t>
                          </w:r>
                          <w:bookmarkEnd w:id="330"/>
                        </w:p>
                      </w:txbxContent>
                    </v:textbox>
                  </v:shape>
                </v:group>
                <v:shape id="Text Box 253" o:spid="_x0000_s1202" type="#_x0000_t202" style="position:absolute;left:17864;width:13602;height: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" fillcolor="white [3212]" stroked="f" strokeweight=".5pt">
                  <v:textbox>
                    <w:txbxContent>
                      <w:p w14:paraId="28520C0A" w14:textId="77777777" w:rsidR="00211FC1" w:rsidRDefault="00211FC1" w:rsidP="00211FC1"/>
                    </w:txbxContent>
                  </v:textbox>
                </v:shape>
              </v:group>
            </w:pict>
          </mc:Fallback>
        </mc:AlternateContent>
      </w:r>
    </w:p>
    <w:p w14:paraId="01801F1D" w14:textId="77777777" w:rsidR="00211FC1" w:rsidRPr="0099416A" w:rsidRDefault="00211FC1" w:rsidP="00211FC1">
      <w:pPr>
        <w:pStyle w:val="Heading2"/>
        <w:numPr>
          <w:ilvl w:val="1"/>
          <w:numId w:val="16"/>
        </w:numPr>
      </w:pPr>
      <w:bookmarkStart w:id="332" w:name="_Toc494532729"/>
      <w:r w:rsidRPr="0099416A">
        <w:lastRenderedPageBreak/>
        <w:t>Yearly Saving Plots</w:t>
      </w:r>
      <w:bookmarkEnd w:id="332"/>
    </w:p>
    <w:p w14:paraId="2B365D40" w14:textId="77777777" w:rsidR="00211FC1" w:rsidRPr="0099416A" w:rsidRDefault="00211FC1" w:rsidP="00211FC1">
      <w:pPr>
        <w:rPr>
          <w:noProof/>
          <w:lang w:eastAsia="en-GB"/>
        </w:rPr>
      </w:pPr>
      <w:r w:rsidRPr="0099416A">
        <w:rPr>
          <w:lang w:eastAsia="en-GB"/>
        </w:rPr>
        <w:t xml:space="preserve">The yearly cost of electricity for installations with </w:t>
      </w:r>
      <w:r w:rsidRPr="0099416A">
        <w:t>PV/BES</w:t>
      </w:r>
      <w:r w:rsidRPr="0099416A">
        <w:rPr>
          <w:lang w:eastAsia="en-GB"/>
        </w:rPr>
        <w:t xml:space="preserve"> and without are shown for each location in</w:t>
      </w:r>
      <w:r>
        <w:rPr>
          <w:lang w:eastAsia="en-GB"/>
        </w:rPr>
        <w:t xml:space="preserve"> </w:t>
      </w:r>
      <w:r w:rsidRPr="0099416A">
        <w:rPr>
          <w:lang w:eastAsia="en-GB"/>
        </w:rPr>
        <w:fldChar w:fldCharType="begin"/>
      </w:r>
      <w:r w:rsidRPr="0099416A">
        <w:rPr>
          <w:lang w:eastAsia="en-GB"/>
        </w:rPr>
        <w:instrText xml:space="preserve"> REF _Ref492741509 \h </w:instrText>
      </w:r>
      <w:r w:rsidRPr="0099416A">
        <w:rPr>
          <w:lang w:eastAsia="en-GB"/>
        </w:rPr>
      </w:r>
      <w:r w:rsidRPr="0099416A">
        <w:rPr>
          <w:lang w:eastAsia="en-GB"/>
        </w:rPr>
        <w:fldChar w:fldCharType="separate"/>
      </w:r>
      <w:r w:rsidRPr="0099416A">
        <w:t>Figure 5</w:t>
      </w:r>
      <w:r w:rsidRPr="0099416A">
        <w:noBreakHyphen/>
        <w:t>5</w:t>
      </w:r>
      <w:r w:rsidRPr="0099416A">
        <w:rPr>
          <w:lang w:eastAsia="en-GB"/>
        </w:rPr>
        <w:fldChar w:fldCharType="end"/>
      </w:r>
      <w:r>
        <w:rPr>
          <w:lang w:eastAsia="en-GB"/>
        </w:rPr>
        <w:t xml:space="preserve">; </w:t>
      </w:r>
      <w:r w:rsidRPr="0099416A">
        <w:rPr>
          <w:lang w:eastAsia="en-GB"/>
        </w:rPr>
        <w:fldChar w:fldCharType="begin"/>
      </w:r>
      <w:r w:rsidRPr="0099416A">
        <w:rPr>
          <w:lang w:eastAsia="en-GB"/>
        </w:rPr>
        <w:instrText xml:space="preserve"> REF _Ref492741392 \h </w:instrText>
      </w:r>
      <w:r w:rsidRPr="0099416A">
        <w:rPr>
          <w:lang w:eastAsia="en-GB"/>
        </w:rPr>
      </w:r>
      <w:r w:rsidRPr="0099416A">
        <w:rPr>
          <w:lang w:eastAsia="en-GB"/>
        </w:rPr>
        <w:fldChar w:fldCharType="separate"/>
      </w:r>
      <w:r w:rsidRPr="0099416A">
        <w:t>Figure 5</w:t>
      </w:r>
      <w:r w:rsidRPr="0099416A">
        <w:noBreakHyphen/>
        <w:t>6</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92741513 \h </w:instrText>
      </w:r>
      <w:r w:rsidRPr="0099416A">
        <w:rPr>
          <w:lang w:eastAsia="en-GB"/>
        </w:rPr>
      </w:r>
      <w:r w:rsidRPr="0099416A">
        <w:rPr>
          <w:lang w:eastAsia="en-GB"/>
        </w:rPr>
        <w:fldChar w:fldCharType="separate"/>
      </w:r>
      <w:r w:rsidRPr="0099416A">
        <w:t>Figure 5</w:t>
      </w:r>
      <w:r w:rsidRPr="0099416A">
        <w:noBreakHyphen/>
        <w:t>7</w:t>
      </w:r>
      <w:r w:rsidRPr="0099416A">
        <w:rPr>
          <w:lang w:eastAsia="en-GB"/>
        </w:rPr>
        <w:fldChar w:fldCharType="end"/>
      </w:r>
      <w:r w:rsidRPr="0099416A">
        <w:rPr>
          <w:lang w:eastAsia="en-GB"/>
        </w:rPr>
        <w:t>.</w:t>
      </w:r>
      <w:r w:rsidRPr="00D80D8A">
        <w:rPr>
          <w:noProof/>
          <w:lang w:eastAsia="en-GB"/>
        </w:rPr>
        <w:t xml:space="preserve"> </w:t>
      </w:r>
    </w:p>
    <w:p w14:paraId="5FA41F30" w14:textId="77777777" w:rsidR="00211FC1" w:rsidRPr="0099416A" w:rsidRDefault="00211FC1" w:rsidP="00211FC1">
      <w:pPr>
        <w:rPr>
          <w:lang w:eastAsia="en-GB"/>
        </w:rPr>
      </w:pPr>
      <w:r>
        <w:rPr>
          <w:noProof/>
          <w:lang w:eastAsia="en-GB"/>
        </w:rPr>
        <mc:AlternateContent>
          <mc:Choice Requires="wpg">
            <w:drawing>
              <wp:anchor distT="0" distB="0" distL="114300" distR="114300" simplePos="0" relativeHeight="251730944" behindDoc="0" locked="0" layoutInCell="1" allowOverlap="1" wp14:anchorId="6CAB375F" wp14:editId="7F78329E">
                <wp:simplePos x="0" y="0"/>
                <wp:positionH relativeFrom="column">
                  <wp:posOffset>152400</wp:posOffset>
                </wp:positionH>
                <wp:positionV relativeFrom="paragraph">
                  <wp:posOffset>16510</wp:posOffset>
                </wp:positionV>
                <wp:extent cx="5516880" cy="2560320"/>
                <wp:effectExtent l="0" t="0" r="7620" b="0"/>
                <wp:wrapNone/>
                <wp:docPr id="7168" name="Group 7168"/>
                <wp:cNvGraphicFramePr/>
                <a:graphic xmlns:a="http://schemas.openxmlformats.org/drawingml/2006/main">
                  <a:graphicData uri="http://schemas.microsoft.com/office/word/2010/wordprocessingGroup">
                    <wpg:wgp>
                      <wpg:cNvGrpSpPr/>
                      <wpg:grpSpPr>
                        <a:xfrm>
                          <a:off x="0" y="0"/>
                          <a:ext cx="5516880" cy="2560320"/>
                          <a:chOff x="0" y="0"/>
                          <a:chExt cx="5516880" cy="2560320"/>
                        </a:xfrm>
                      </wpg:grpSpPr>
                      <wpg:grpSp>
                        <wpg:cNvPr id="7318" name="Group 7318"/>
                        <wpg:cNvGrpSpPr/>
                        <wpg:grpSpPr>
                          <a:xfrm>
                            <a:off x="0" y="63500"/>
                            <a:ext cx="5516880" cy="2496820"/>
                            <a:chOff x="0" y="99708"/>
                            <a:chExt cx="5742842" cy="2654741"/>
                          </a:xfrm>
                        </wpg:grpSpPr>
                        <pic:pic xmlns:pic="http://schemas.openxmlformats.org/drawingml/2006/picture">
                          <pic:nvPicPr>
                            <pic:cNvPr id="198" name="Picture 198"/>
                            <pic:cNvPicPr>
                              <a:picLocks noChangeAspect="1"/>
                            </pic:cNvPicPr>
                          </pic:nvPicPr>
                          <pic:blipFill rotWithShape="1">
                            <a:blip r:embed="rId216"/>
                            <a:srcRect t="3894"/>
                            <a:stretch/>
                          </pic:blipFill>
                          <pic:spPr>
                            <a:xfrm>
                              <a:off x="0" y="99708"/>
                              <a:ext cx="5330284" cy="2460906"/>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4006724D" w14:textId="77777777" w:rsidR="00211FC1" w:rsidRDefault="00211FC1" w:rsidP="00211FC1">
                                <w:pPr>
                                  <w:pStyle w:val="Caption"/>
                                  <w:rPr>
                                    <w:szCs w:val="24"/>
                                  </w:rPr>
                                </w:pPr>
                                <w:bookmarkStart w:id="333" w:name="_Toc494553870"/>
                                <w:bookmarkStart w:id="334" w:name="_Ref4927413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4"/>
                                <w:r>
                                  <w:t xml:space="preserve"> - Yearly Savings with Solar Vs. Normal Rate - Townsville</w:t>
                                </w:r>
                                <w:bookmarkEnd w:id="333"/>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5" name="Text Box 255"/>
                        <wps:cNvSpPr txBox="1"/>
                        <wps:spPr>
                          <a:xfrm>
                            <a:off x="1439333" y="0"/>
                            <a:ext cx="2734734" cy="71966"/>
                          </a:xfrm>
                          <a:prstGeom prst="rect">
                            <a:avLst/>
                          </a:prstGeom>
                          <a:solidFill>
                            <a:schemeClr val="bg1"/>
                          </a:solidFill>
                          <a:ln w="6350">
                            <a:noFill/>
                          </a:ln>
                        </wps:spPr>
                        <wps:txbx>
                          <w:txbxContent>
                            <w:p w14:paraId="2743F29D" w14:textId="77777777" w:rsidR="00211FC1" w:rsidRDefault="00211FC1" w:rsidP="00211F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CAB375F" id="Group 7168" o:spid="_x0000_s1203" style="position:absolute;left:0;text-align:left;margin-left:12pt;margin-top:1.3pt;width:434.4pt;height:201.6pt;z-index:251730944" coordsize="55168,256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">
                <v:group id="Group 7318" o:spid="_x0000_s1204" style="position:absolute;top:635;width:55168;height:24968" coordorigin=",997" coordsize="57428,2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">
                  <v:shape id="Picture 198" o:spid="_x0000_s1205" type="#_x0000_t75" style="position:absolute;top:997;width:53302;height:24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">
                    <v:imagedata r:id="rId217" o:title="" croptop="2552f"/>
                  </v:shape>
                  <v:shape id="Text Box 10" o:spid="_x0000_s1206"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4006724D" w14:textId="77777777" w:rsidR="00211FC1" w:rsidRDefault="00211FC1" w:rsidP="00211FC1">
                          <w:pPr>
                            <w:pStyle w:val="Caption"/>
                            <w:rPr>
                              <w:szCs w:val="24"/>
                            </w:rPr>
                          </w:pPr>
                          <w:bookmarkStart w:id="335" w:name="_Toc494553870"/>
                          <w:bookmarkStart w:id="336" w:name="_Ref4927413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6"/>
                          <w:r>
                            <w:t xml:space="preserve"> - Yearly Savings with Solar Vs. Normal Rate - Townsville</w:t>
                          </w:r>
                          <w:bookmarkEnd w:id="335"/>
                        </w:p>
                      </w:txbxContent>
                    </v:textbox>
                  </v:shape>
                </v:group>
                <v:shape id="Text Box 255" o:spid="_x0000_s1207" type="#_x0000_t202" style="position:absolute;left:14393;width:27347;height: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" fillcolor="white [3212]" stroked="f" strokeweight=".5pt">
                  <v:textbox>
                    <w:txbxContent>
                      <w:p w14:paraId="2743F29D" w14:textId="77777777" w:rsidR="00211FC1" w:rsidRDefault="00211FC1" w:rsidP="00211FC1"/>
                    </w:txbxContent>
                  </v:textbox>
                </v:shape>
              </v:group>
            </w:pict>
          </mc:Fallback>
        </mc:AlternateContent>
      </w:r>
    </w:p>
    <w:p w14:paraId="364D6FF5" w14:textId="77777777" w:rsidR="00211FC1" w:rsidRPr="0099416A" w:rsidRDefault="00211FC1" w:rsidP="00211FC1">
      <w:pPr>
        <w:rPr>
          <w:lang w:eastAsia="en-GB"/>
        </w:rPr>
      </w:pPr>
    </w:p>
    <w:p w14:paraId="53CCE15F" w14:textId="77777777" w:rsidR="00211FC1" w:rsidRPr="0099416A" w:rsidRDefault="00211FC1" w:rsidP="00211FC1">
      <w:pPr>
        <w:rPr>
          <w:lang w:eastAsia="en-GB"/>
        </w:rPr>
      </w:pPr>
    </w:p>
    <w:p w14:paraId="75EECB68" w14:textId="77777777" w:rsidR="00211FC1" w:rsidRPr="0099416A" w:rsidRDefault="00211FC1" w:rsidP="00211FC1">
      <w:pPr>
        <w:rPr>
          <w:lang w:eastAsia="en-GB"/>
        </w:rPr>
      </w:pPr>
    </w:p>
    <w:p w14:paraId="64FE4313" w14:textId="77777777" w:rsidR="00211FC1" w:rsidRPr="0099416A" w:rsidRDefault="00211FC1" w:rsidP="00211FC1">
      <w:pPr>
        <w:rPr>
          <w:lang w:eastAsia="en-GB"/>
        </w:rPr>
      </w:pPr>
    </w:p>
    <w:p w14:paraId="09601822" w14:textId="77777777" w:rsidR="00211FC1" w:rsidRDefault="00211FC1" w:rsidP="00211FC1">
      <w:pPr>
        <w:rPr>
          <w:lang w:eastAsia="en-GB"/>
        </w:rPr>
      </w:pPr>
    </w:p>
    <w:p w14:paraId="468A76DD" w14:textId="77777777" w:rsidR="00211FC1" w:rsidRDefault="00211FC1" w:rsidP="00211FC1">
      <w:pPr>
        <w:rPr>
          <w:lang w:eastAsia="en-GB"/>
        </w:rPr>
      </w:pPr>
    </w:p>
    <w:p w14:paraId="48FEE410" w14:textId="77777777" w:rsidR="00211FC1" w:rsidRDefault="00211FC1" w:rsidP="00211FC1">
      <w:pPr>
        <w:rPr>
          <w:lang w:eastAsia="en-GB"/>
        </w:rPr>
      </w:pPr>
    </w:p>
    <w:p w14:paraId="7580033D" w14:textId="77777777" w:rsidR="00211FC1" w:rsidRDefault="00211FC1" w:rsidP="00211FC1">
      <w:pPr>
        <w:rPr>
          <w:lang w:eastAsia="en-GB"/>
        </w:rPr>
      </w:pPr>
    </w:p>
    <w:p w14:paraId="4B093BA9" w14:textId="77777777" w:rsidR="00211FC1" w:rsidRDefault="00211FC1" w:rsidP="00211FC1">
      <w:pPr>
        <w:rPr>
          <w:lang w:eastAsia="en-GB"/>
        </w:rPr>
      </w:pPr>
    </w:p>
    <w:p w14:paraId="3C42B004" w14:textId="77777777" w:rsidR="00211FC1" w:rsidRDefault="00211FC1" w:rsidP="00211FC1">
      <w:pPr>
        <w:rPr>
          <w:lang w:eastAsia="en-GB"/>
        </w:rPr>
      </w:pPr>
    </w:p>
    <w:p w14:paraId="65675953" w14:textId="77777777" w:rsidR="00211FC1" w:rsidRDefault="00211FC1" w:rsidP="00211FC1">
      <w:pPr>
        <w:rPr>
          <w:lang w:eastAsia="en-GB"/>
        </w:rPr>
      </w:pPr>
    </w:p>
    <w:p w14:paraId="48DAB71E" w14:textId="77777777" w:rsidR="00211FC1" w:rsidRDefault="00211FC1" w:rsidP="00211FC1">
      <w:pPr>
        <w:rPr>
          <w:lang w:eastAsia="en-GB"/>
        </w:rPr>
      </w:pPr>
    </w:p>
    <w:p w14:paraId="09AFDE4E" w14:textId="77777777" w:rsidR="00211FC1" w:rsidRDefault="00211FC1" w:rsidP="00211FC1">
      <w:pPr>
        <w:rPr>
          <w:lang w:eastAsia="en-GB"/>
        </w:rPr>
      </w:pPr>
    </w:p>
    <w:p w14:paraId="3AF01919" w14:textId="77777777" w:rsidR="00211FC1" w:rsidRDefault="00211FC1" w:rsidP="00211FC1">
      <w:pPr>
        <w:rPr>
          <w:lang w:eastAsia="en-GB"/>
        </w:rPr>
      </w:pPr>
      <w:r>
        <w:rPr>
          <w:noProof/>
          <w:lang w:eastAsia="en-GB"/>
        </w:rPr>
        <mc:AlternateContent>
          <mc:Choice Requires="wpg">
            <w:drawing>
              <wp:anchor distT="0" distB="0" distL="114300" distR="114300" simplePos="0" relativeHeight="251731968" behindDoc="0" locked="0" layoutInCell="1" allowOverlap="1" wp14:anchorId="413AC206" wp14:editId="063225F1">
                <wp:simplePos x="0" y="0"/>
                <wp:positionH relativeFrom="column">
                  <wp:posOffset>506095</wp:posOffset>
                </wp:positionH>
                <wp:positionV relativeFrom="paragraph">
                  <wp:posOffset>164465</wp:posOffset>
                </wp:positionV>
                <wp:extent cx="5120640" cy="2594610"/>
                <wp:effectExtent l="0" t="0" r="3810" b="0"/>
                <wp:wrapNone/>
                <wp:docPr id="7170" name="Group 7170"/>
                <wp:cNvGraphicFramePr/>
                <a:graphic xmlns:a="http://schemas.openxmlformats.org/drawingml/2006/main">
                  <a:graphicData uri="http://schemas.microsoft.com/office/word/2010/wordprocessingGroup">
                    <wpg:wgp>
                      <wpg:cNvGrpSpPr/>
                      <wpg:grpSpPr>
                        <a:xfrm>
                          <a:off x="0" y="0"/>
                          <a:ext cx="5120640" cy="2594610"/>
                          <a:chOff x="0" y="21772"/>
                          <a:chExt cx="5120640" cy="2594882"/>
                        </a:xfrm>
                      </wpg:grpSpPr>
                      <wpg:grpSp>
                        <wpg:cNvPr id="7320" name="Group 7320"/>
                        <wpg:cNvGrpSpPr/>
                        <wpg:grpSpPr>
                          <a:xfrm>
                            <a:off x="0" y="54429"/>
                            <a:ext cx="5120640" cy="2562225"/>
                            <a:chOff x="0" y="114327"/>
                            <a:chExt cx="5120725" cy="2562833"/>
                          </a:xfrm>
                        </wpg:grpSpPr>
                        <pic:pic xmlns:pic="http://schemas.openxmlformats.org/drawingml/2006/picture">
                          <pic:nvPicPr>
                            <pic:cNvPr id="201" name="Picture 201"/>
                            <pic:cNvPicPr>
                              <a:picLocks noChangeAspect="1"/>
                            </pic:cNvPicPr>
                          </pic:nvPicPr>
                          <pic:blipFill rotWithShape="1">
                            <a:blip r:embed="rId218"/>
                            <a:srcRect t="4587"/>
                            <a:stretch/>
                          </pic:blipFill>
                          <pic:spPr>
                            <a:xfrm>
                              <a:off x="85" y="114327"/>
                              <a:ext cx="5120640" cy="2378048"/>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8B8656" w14:textId="77777777" w:rsidR="00211FC1" w:rsidRDefault="00211FC1" w:rsidP="00211FC1">
                                <w:pPr>
                                  <w:pStyle w:val="Caption"/>
                                  <w:rPr>
                                    <w:szCs w:val="24"/>
                                  </w:rPr>
                                </w:pPr>
                                <w:bookmarkStart w:id="337" w:name="_Ref493337790"/>
                                <w:bookmarkStart w:id="338" w:name="_Toc494553869"/>
                                <w:bookmarkStart w:id="339" w:name="_Ref49274150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9"/>
                                <w:r>
                                  <w:t xml:space="preserve"> - Yearly Savings with Solar Vs. Normal Rate - Darwin</w:t>
                                </w:r>
                                <w:bookmarkEnd w:id="337"/>
                                <w:bookmarkEnd w:id="338"/>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69" name="Text Box 7169"/>
                        <wps:cNvSpPr txBox="1"/>
                        <wps:spPr>
                          <a:xfrm>
                            <a:off x="1328057" y="21772"/>
                            <a:ext cx="2788739" cy="71755"/>
                          </a:xfrm>
                          <a:prstGeom prst="rect">
                            <a:avLst/>
                          </a:prstGeom>
                          <a:solidFill>
                            <a:schemeClr val="bg1"/>
                          </a:solidFill>
                          <a:ln w="6350">
                            <a:noFill/>
                          </a:ln>
                        </wps:spPr>
                        <wps:txbx>
                          <w:txbxContent>
                            <w:p w14:paraId="260D8FF3" w14:textId="77777777" w:rsidR="00211FC1" w:rsidRDefault="00211FC1" w:rsidP="00211F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3AC206" id="Group 7170" o:spid="_x0000_s1208" style="position:absolute;left:0;text-align:left;margin-left:39.85pt;margin-top:12.95pt;width:403.2pt;height:204.3pt;z-index:251731968;mso-height-relative:margin" coordorigin=",217" coordsize="51206,259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">
                <v:group id="Group 7320" o:spid="_x0000_s1209" style="position:absolute;top:544;width:51206;height:25622" coordorigin=",1143" coordsize="51207,25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">
                  <v:shape id="Picture 201" o:spid="_x0000_s1210" type="#_x0000_t75" style="position:absolute;top:1143;width:51207;height:2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">
                    <v:imagedata r:id="rId219" o:title="" croptop="3006f"/>
                  </v:shape>
                  <v:shape id="Text Box 7186" o:spid="_x0000_s1211"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8B8656" w14:textId="77777777" w:rsidR="00211FC1" w:rsidRDefault="00211FC1" w:rsidP="00211FC1">
                          <w:pPr>
                            <w:pStyle w:val="Caption"/>
                            <w:rPr>
                              <w:szCs w:val="24"/>
                            </w:rPr>
                          </w:pPr>
                          <w:bookmarkStart w:id="340" w:name="_Ref493337790"/>
                          <w:bookmarkStart w:id="341" w:name="_Toc494553869"/>
                          <w:bookmarkStart w:id="342" w:name="_Ref49274150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42"/>
                          <w:r>
                            <w:t xml:space="preserve"> - Yearly Savings with Solar Vs. Normal Rate - Darwin</w:t>
                          </w:r>
                          <w:bookmarkEnd w:id="340"/>
                          <w:bookmarkEnd w:id="341"/>
                        </w:p>
                      </w:txbxContent>
                    </v:textbox>
                  </v:shape>
                </v:group>
                <v:shape id="Text Box 7169" o:spid="_x0000_s1212" type="#_x0000_t202" style="position:absolute;left:13280;top:217;width:27887;height: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" fillcolor="white [3212]" stroked="f" strokeweight=".5pt">
                  <v:textbox>
                    <w:txbxContent>
                      <w:p w14:paraId="260D8FF3" w14:textId="77777777" w:rsidR="00211FC1" w:rsidRDefault="00211FC1" w:rsidP="00211FC1"/>
                    </w:txbxContent>
                  </v:textbox>
                </v:shape>
              </v:group>
            </w:pict>
          </mc:Fallback>
        </mc:AlternateContent>
      </w:r>
    </w:p>
    <w:p w14:paraId="27FFA7DB" w14:textId="77777777" w:rsidR="00211FC1" w:rsidRDefault="00211FC1" w:rsidP="00211FC1">
      <w:pPr>
        <w:rPr>
          <w:lang w:eastAsia="en-GB"/>
        </w:rPr>
      </w:pPr>
    </w:p>
    <w:p w14:paraId="15D732E2" w14:textId="77777777" w:rsidR="00211FC1" w:rsidRDefault="00211FC1" w:rsidP="00211FC1">
      <w:pPr>
        <w:rPr>
          <w:lang w:eastAsia="en-GB"/>
        </w:rPr>
      </w:pPr>
    </w:p>
    <w:p w14:paraId="7BC7D606" w14:textId="77777777" w:rsidR="00211FC1" w:rsidRDefault="00211FC1" w:rsidP="00211FC1">
      <w:pPr>
        <w:rPr>
          <w:lang w:eastAsia="en-GB"/>
        </w:rPr>
      </w:pPr>
    </w:p>
    <w:p w14:paraId="3C6AA0C9" w14:textId="77777777" w:rsidR="00211FC1" w:rsidRDefault="00211FC1" w:rsidP="00211FC1">
      <w:pPr>
        <w:rPr>
          <w:lang w:eastAsia="en-GB"/>
        </w:rPr>
      </w:pPr>
    </w:p>
    <w:p w14:paraId="61A71B8E" w14:textId="77777777" w:rsidR="00211FC1" w:rsidRDefault="00211FC1" w:rsidP="00211FC1">
      <w:pPr>
        <w:rPr>
          <w:lang w:eastAsia="en-GB"/>
        </w:rPr>
      </w:pPr>
    </w:p>
    <w:p w14:paraId="62D8FCF0" w14:textId="77777777" w:rsidR="00211FC1" w:rsidRDefault="00211FC1" w:rsidP="00211FC1">
      <w:pPr>
        <w:rPr>
          <w:lang w:eastAsia="en-GB"/>
        </w:rPr>
      </w:pPr>
    </w:p>
    <w:p w14:paraId="396C61AC" w14:textId="77777777" w:rsidR="00211FC1" w:rsidRDefault="00211FC1" w:rsidP="00211FC1">
      <w:pPr>
        <w:rPr>
          <w:lang w:eastAsia="en-GB"/>
        </w:rPr>
      </w:pPr>
    </w:p>
    <w:p w14:paraId="0DEBDF33" w14:textId="77777777" w:rsidR="00211FC1" w:rsidRDefault="00211FC1" w:rsidP="00211FC1">
      <w:pPr>
        <w:rPr>
          <w:lang w:eastAsia="en-GB"/>
        </w:rPr>
      </w:pPr>
    </w:p>
    <w:p w14:paraId="2CDE6798" w14:textId="77777777" w:rsidR="00211FC1" w:rsidRDefault="00211FC1" w:rsidP="00211FC1">
      <w:pPr>
        <w:rPr>
          <w:lang w:eastAsia="en-GB"/>
        </w:rPr>
      </w:pPr>
    </w:p>
    <w:p w14:paraId="6B38F14E" w14:textId="77777777" w:rsidR="00211FC1" w:rsidRDefault="00211FC1" w:rsidP="00211FC1">
      <w:pPr>
        <w:rPr>
          <w:lang w:eastAsia="en-GB"/>
        </w:rPr>
      </w:pPr>
    </w:p>
    <w:p w14:paraId="028E3B4B" w14:textId="77777777" w:rsidR="00211FC1" w:rsidRDefault="00211FC1" w:rsidP="00211FC1">
      <w:pPr>
        <w:rPr>
          <w:lang w:eastAsia="en-GB"/>
        </w:rPr>
      </w:pPr>
    </w:p>
    <w:p w14:paraId="25856CC3" w14:textId="77777777" w:rsidR="00211FC1" w:rsidRDefault="00211FC1" w:rsidP="00211FC1">
      <w:pPr>
        <w:rPr>
          <w:lang w:eastAsia="en-GB"/>
        </w:rPr>
      </w:pPr>
    </w:p>
    <w:p w14:paraId="0AAA3762" w14:textId="77777777" w:rsidR="00211FC1" w:rsidRDefault="00211FC1" w:rsidP="00211FC1">
      <w:pPr>
        <w:rPr>
          <w:lang w:eastAsia="en-GB"/>
        </w:rPr>
      </w:pPr>
    </w:p>
    <w:p w14:paraId="3F1B5A1B" w14:textId="77777777" w:rsidR="00211FC1" w:rsidRDefault="00211FC1" w:rsidP="00211FC1">
      <w:pPr>
        <w:rPr>
          <w:lang w:eastAsia="en-GB"/>
        </w:rPr>
      </w:pPr>
    </w:p>
    <w:p w14:paraId="175C9DCB" w14:textId="77777777" w:rsidR="00211FC1" w:rsidRDefault="00211FC1" w:rsidP="00211FC1">
      <w:pPr>
        <w:rPr>
          <w:lang w:eastAsia="en-GB"/>
        </w:rPr>
      </w:pPr>
      <w:r>
        <w:rPr>
          <w:noProof/>
          <w:lang w:eastAsia="en-GB"/>
        </w:rPr>
        <mc:AlternateContent>
          <mc:Choice Requires="wpg">
            <w:drawing>
              <wp:anchor distT="0" distB="0" distL="114300" distR="114300" simplePos="0" relativeHeight="251724800" behindDoc="0" locked="0" layoutInCell="1" allowOverlap="1" wp14:anchorId="4CE64626" wp14:editId="391DF11A">
                <wp:simplePos x="0" y="0"/>
                <wp:positionH relativeFrom="column">
                  <wp:posOffset>473529</wp:posOffset>
                </wp:positionH>
                <wp:positionV relativeFrom="paragraph">
                  <wp:posOffset>175895</wp:posOffset>
                </wp:positionV>
                <wp:extent cx="5283835" cy="2677614"/>
                <wp:effectExtent l="0" t="0" r="0" b="8890"/>
                <wp:wrapNone/>
                <wp:docPr id="7181" name="Group 7181"/>
                <wp:cNvGraphicFramePr/>
                <a:graphic xmlns:a="http://schemas.openxmlformats.org/drawingml/2006/main">
                  <a:graphicData uri="http://schemas.microsoft.com/office/word/2010/wordprocessingGroup">
                    <wpg:wgp>
                      <wpg:cNvGrpSpPr/>
                      <wpg:grpSpPr>
                        <a:xfrm>
                          <a:off x="0" y="0"/>
                          <a:ext cx="5283835" cy="2677614"/>
                          <a:chOff x="0" y="0"/>
                          <a:chExt cx="5283835" cy="2677614"/>
                        </a:xfrm>
                      </wpg:grpSpPr>
                      <wpg:grpSp>
                        <wpg:cNvPr id="7293" name="Group 7293"/>
                        <wpg:cNvGrpSpPr/>
                        <wpg:grpSpPr>
                          <a:xfrm>
                            <a:off x="0" y="54429"/>
                            <a:ext cx="5283835" cy="2623185"/>
                            <a:chOff x="0" y="130625"/>
                            <a:chExt cx="5283926" cy="2623279"/>
                          </a:xfrm>
                        </wpg:grpSpPr>
                        <pic:pic xmlns:pic="http://schemas.openxmlformats.org/drawingml/2006/picture">
                          <pic:nvPicPr>
                            <pic:cNvPr id="195" name="Picture 195"/>
                            <pic:cNvPicPr>
                              <a:picLocks noChangeAspect="1"/>
                            </pic:cNvPicPr>
                          </pic:nvPicPr>
                          <pic:blipFill rotWithShape="1">
                            <a:blip r:embed="rId220"/>
                            <a:srcRect t="5231"/>
                            <a:stretch/>
                          </pic:blipFill>
                          <pic:spPr>
                            <a:xfrm>
                              <a:off x="0" y="130625"/>
                              <a:ext cx="5120640" cy="2366196"/>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5DB22950" w14:textId="77777777" w:rsidR="00211FC1" w:rsidRDefault="00211FC1" w:rsidP="00211FC1">
                                <w:pPr>
                                  <w:pStyle w:val="Caption"/>
                                  <w:rPr>
                                    <w:szCs w:val="24"/>
                                  </w:rPr>
                                </w:pPr>
                                <w:bookmarkStart w:id="343" w:name="_Toc494553871"/>
                                <w:bookmarkStart w:id="344" w:name="_Ref49274151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4"/>
                                <w:r>
                                  <w:t xml:space="preserve"> - Yearly Savings with Solar Vs. Normal Rate - </w:t>
                                </w:r>
                                <w:bookmarkEnd w:id="343"/>
                                <w:r>
                                  <w:t>Hobart</w:t>
                                </w:r>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72" name="Text Box 7172"/>
                        <wps:cNvSpPr txBox="1"/>
                        <wps:spPr>
                          <a:xfrm>
                            <a:off x="1464128" y="0"/>
                            <a:ext cx="2734734" cy="71966"/>
                          </a:xfrm>
                          <a:prstGeom prst="rect">
                            <a:avLst/>
                          </a:prstGeom>
                          <a:solidFill>
                            <a:schemeClr val="bg1"/>
                          </a:solidFill>
                          <a:ln w="6350">
                            <a:noFill/>
                          </a:ln>
                        </wps:spPr>
                        <wps:txbx>
                          <w:txbxContent>
                            <w:p w14:paraId="571FB08C" w14:textId="77777777" w:rsidR="00211FC1" w:rsidRDefault="00211FC1" w:rsidP="00211F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CE64626" id="Group 7181" o:spid="_x0000_s1213" style="position:absolute;left:0;text-align:left;margin-left:37.3pt;margin-top:13.85pt;width:416.05pt;height:210.85pt;z-index:251724800" coordsize="52838,26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GxskI4QAAAAkBAAAPAAAAZHJzL2Rvd25y&#10;ZXYueG1sTI9Ba4NAEIXvhf6HZQq9Naup1cQ6hhDankKgSaHkttGJStxdcTdq/n2np/b2hvd475ts&#10;NelWDNS7xhqEcBaAIFPYsjEVwtfh/WkBwnllStVaQwg3crDK7+8ylZZ2NJ807H0luMS4VCHU3nep&#10;lK6oSSs3sx0Z9s6218rz2Vey7NXI5bqV8yCIpVaN4YVadbSpqbjsrxrhY1Tj+jl8G7aX8+Z2PLzs&#10;vrchIT4+TOtXEJ4m/xeGX3xGh5yZTvZqSidahCSKOYkwTxIQ7C+DmMUJIYqWEcg8k/8/yH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">
                <v:group id="Group 7293" o:spid="_x0000_s1214" style="position:absolute;top:544;width:52838;height:26232" coordorigin=",1306" coordsize="52839,26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">
                  <v:shape id="Picture 195" o:spid="_x0000_s1215" type="#_x0000_t75" style="position:absolute;top:1306;width:51206;height:23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">
                    <v:imagedata r:id="rId221" o:title="" croptop="3428f"/>
                  </v:shape>
                  <v:shape id="Text Box 7188" o:spid="_x0000_s1216"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5DB22950" w14:textId="77777777" w:rsidR="00211FC1" w:rsidRDefault="00211FC1" w:rsidP="00211FC1">
                          <w:pPr>
                            <w:pStyle w:val="Caption"/>
                            <w:rPr>
                              <w:szCs w:val="24"/>
                            </w:rPr>
                          </w:pPr>
                          <w:bookmarkStart w:id="345" w:name="_Toc494553871"/>
                          <w:bookmarkStart w:id="346" w:name="_Ref49274151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6"/>
                          <w:r>
                            <w:t xml:space="preserve"> - Yearly Savings with Solar Vs. Normal Rate - </w:t>
                          </w:r>
                          <w:bookmarkEnd w:id="345"/>
                          <w:r>
                            <w:t>Hobart</w:t>
                          </w:r>
                        </w:p>
                      </w:txbxContent>
                    </v:textbox>
                  </v:shape>
                </v:group>
                <v:shape id="Text Box 7172" o:spid="_x0000_s1217" type="#_x0000_t202" style="position:absolute;left:14641;width:27347;height: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" fillcolor="white [3212]" stroked="f" strokeweight=".5pt">
                  <v:textbox>
                    <w:txbxContent>
                      <w:p w14:paraId="571FB08C" w14:textId="77777777" w:rsidR="00211FC1" w:rsidRDefault="00211FC1" w:rsidP="00211FC1"/>
                    </w:txbxContent>
                  </v:textbox>
                </v:shape>
              </v:group>
            </w:pict>
          </mc:Fallback>
        </mc:AlternateContent>
      </w:r>
    </w:p>
    <w:p w14:paraId="571E425F" w14:textId="77777777" w:rsidR="00211FC1" w:rsidRDefault="00211FC1" w:rsidP="00211FC1">
      <w:pPr>
        <w:rPr>
          <w:lang w:eastAsia="en-GB"/>
        </w:rPr>
      </w:pPr>
    </w:p>
    <w:p w14:paraId="3EE5173F" w14:textId="77777777" w:rsidR="00211FC1" w:rsidRDefault="00211FC1" w:rsidP="00211FC1">
      <w:pPr>
        <w:rPr>
          <w:lang w:eastAsia="en-GB"/>
        </w:rPr>
      </w:pPr>
    </w:p>
    <w:p w14:paraId="75B99277" w14:textId="77777777" w:rsidR="00211FC1" w:rsidRDefault="00211FC1" w:rsidP="00211FC1">
      <w:pPr>
        <w:rPr>
          <w:lang w:eastAsia="en-GB"/>
        </w:rPr>
      </w:pPr>
    </w:p>
    <w:p w14:paraId="6B34E37A" w14:textId="77777777" w:rsidR="00211FC1" w:rsidRDefault="00211FC1" w:rsidP="00211FC1">
      <w:pPr>
        <w:rPr>
          <w:lang w:eastAsia="en-GB"/>
        </w:rPr>
      </w:pPr>
    </w:p>
    <w:p w14:paraId="6707B016" w14:textId="77777777" w:rsidR="00211FC1" w:rsidRDefault="00211FC1" w:rsidP="00211FC1">
      <w:pPr>
        <w:rPr>
          <w:lang w:eastAsia="en-GB"/>
        </w:rPr>
      </w:pPr>
    </w:p>
    <w:p w14:paraId="2CFB2412" w14:textId="77777777" w:rsidR="00211FC1" w:rsidRDefault="00211FC1" w:rsidP="00211FC1">
      <w:pPr>
        <w:rPr>
          <w:lang w:eastAsia="en-GB"/>
        </w:rPr>
      </w:pPr>
    </w:p>
    <w:p w14:paraId="39A3857B" w14:textId="77777777" w:rsidR="00211FC1" w:rsidRDefault="00211FC1" w:rsidP="00211FC1">
      <w:pPr>
        <w:rPr>
          <w:lang w:eastAsia="en-GB"/>
        </w:rPr>
      </w:pPr>
    </w:p>
    <w:p w14:paraId="51448956" w14:textId="77777777" w:rsidR="00211FC1" w:rsidRDefault="00211FC1" w:rsidP="00211FC1">
      <w:pPr>
        <w:rPr>
          <w:lang w:eastAsia="en-GB"/>
        </w:rPr>
      </w:pPr>
    </w:p>
    <w:p w14:paraId="4D559749" w14:textId="77777777" w:rsidR="00211FC1" w:rsidRDefault="00211FC1" w:rsidP="00211FC1">
      <w:pPr>
        <w:rPr>
          <w:lang w:eastAsia="en-GB"/>
        </w:rPr>
      </w:pPr>
    </w:p>
    <w:p w14:paraId="6799ACB3" w14:textId="77777777" w:rsidR="00211FC1" w:rsidRDefault="00211FC1" w:rsidP="00211FC1">
      <w:pPr>
        <w:rPr>
          <w:lang w:eastAsia="en-GB"/>
        </w:rPr>
      </w:pPr>
    </w:p>
    <w:p w14:paraId="0D833F6C" w14:textId="77777777" w:rsidR="00211FC1" w:rsidRDefault="00211FC1" w:rsidP="00211FC1">
      <w:pPr>
        <w:rPr>
          <w:lang w:eastAsia="en-GB"/>
        </w:rPr>
      </w:pPr>
    </w:p>
    <w:p w14:paraId="7F24D764" w14:textId="77777777" w:rsidR="00211FC1" w:rsidRPr="0099416A" w:rsidRDefault="00211FC1" w:rsidP="00211FC1">
      <w:pPr>
        <w:rPr>
          <w:lang w:eastAsia="en-GB"/>
        </w:rPr>
      </w:pPr>
    </w:p>
    <w:p w14:paraId="43680A45" w14:textId="77777777" w:rsidR="00211FC1" w:rsidRPr="0099416A" w:rsidRDefault="00211FC1" w:rsidP="00211FC1">
      <w:pPr>
        <w:pStyle w:val="Heading2"/>
        <w:numPr>
          <w:ilvl w:val="1"/>
          <w:numId w:val="16"/>
        </w:numPr>
      </w:pPr>
      <w:bookmarkStart w:id="347" w:name="_Toc494532730"/>
      <w:r w:rsidRPr="0099416A">
        <w:lastRenderedPageBreak/>
        <w:t>Daily Energy Sources Charts</w:t>
      </w:r>
      <w:bookmarkEnd w:id="347"/>
    </w:p>
    <w:p w14:paraId="095EC51F" w14:textId="77777777" w:rsidR="00211FC1" w:rsidRPr="0099416A" w:rsidRDefault="00211FC1" w:rsidP="00211FC1">
      <w:r w:rsidRPr="0099416A">
        <w:rPr>
          <w:lang w:eastAsia="en-GB"/>
        </w:rPr>
        <w:t xml:space="preserve">The daily energy sources for each location are shown in </w:t>
      </w:r>
      <w:r w:rsidRPr="0099416A">
        <w:rPr>
          <w:lang w:eastAsia="en-GB"/>
        </w:rPr>
        <w:fldChar w:fldCharType="begin"/>
      </w:r>
      <w:r w:rsidRPr="0099416A">
        <w:rPr>
          <w:lang w:eastAsia="en-GB"/>
        </w:rPr>
        <w:instrText xml:space="preserve"> REF _Ref492741617 \h </w:instrText>
      </w:r>
      <w:r w:rsidRPr="0099416A">
        <w:rPr>
          <w:lang w:eastAsia="en-GB"/>
        </w:rPr>
      </w:r>
      <w:r w:rsidRPr="0099416A">
        <w:rPr>
          <w:lang w:eastAsia="en-GB"/>
        </w:rPr>
        <w:fldChar w:fldCharType="separate"/>
      </w:r>
      <w:r w:rsidRPr="0099416A">
        <w:t>Figure 5</w:t>
      </w:r>
      <w:r w:rsidRPr="0099416A">
        <w:noBreakHyphen/>
        <w:t>8</w:t>
      </w:r>
      <w:r w:rsidRPr="0099416A">
        <w:rPr>
          <w:lang w:eastAsia="en-GB"/>
        </w:rPr>
        <w:fldChar w:fldCharType="end"/>
      </w:r>
      <w:r w:rsidRPr="0099416A">
        <w:rPr>
          <w:lang w:eastAsia="en-GB"/>
        </w:rPr>
        <w:t xml:space="preserve">, </w:t>
      </w:r>
      <w:r w:rsidRPr="0099416A">
        <w:rPr>
          <w:lang w:eastAsia="en-GB"/>
        </w:rPr>
        <w:fldChar w:fldCharType="begin"/>
      </w:r>
      <w:r w:rsidRPr="0099416A">
        <w:rPr>
          <w:lang w:eastAsia="en-GB"/>
        </w:rPr>
        <w:instrText xml:space="preserve"> REF _Ref492741625 \h </w:instrText>
      </w:r>
      <w:r w:rsidRPr="0099416A">
        <w:rPr>
          <w:lang w:eastAsia="en-GB"/>
        </w:rPr>
      </w:r>
      <w:r w:rsidRPr="0099416A">
        <w:rPr>
          <w:lang w:eastAsia="en-GB"/>
        </w:rPr>
        <w:fldChar w:fldCharType="separate"/>
      </w:r>
      <w:r w:rsidRPr="0099416A">
        <w:t>Figure 5</w:t>
      </w:r>
      <w:r w:rsidRPr="0099416A">
        <w:noBreakHyphen/>
        <w:t>9</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92741630 \h </w:instrText>
      </w:r>
      <w:r w:rsidRPr="0099416A">
        <w:rPr>
          <w:lang w:eastAsia="en-GB"/>
        </w:rPr>
      </w:r>
      <w:r w:rsidRPr="0099416A">
        <w:rPr>
          <w:lang w:eastAsia="en-GB"/>
        </w:rPr>
        <w:fldChar w:fldCharType="separate"/>
      </w:r>
      <w:r w:rsidRPr="0099416A">
        <w:t>Figure 5</w:t>
      </w:r>
      <w:r w:rsidRPr="0099416A">
        <w:noBreakHyphen/>
        <w:t>10</w:t>
      </w:r>
      <w:r w:rsidRPr="0099416A">
        <w:rPr>
          <w:lang w:eastAsia="en-GB"/>
        </w:rPr>
        <w:fldChar w:fldCharType="end"/>
      </w:r>
      <w:r w:rsidRPr="0099416A">
        <w:rPr>
          <w:lang w:eastAsia="en-GB"/>
        </w:rPr>
        <w:t xml:space="preserve">. </w:t>
      </w:r>
    </w:p>
    <w:p w14:paraId="13BCF7C1" w14:textId="77777777" w:rsidR="00211FC1" w:rsidRPr="0099416A" w:rsidRDefault="00211FC1" w:rsidP="00211FC1">
      <w:pPr>
        <w:rPr>
          <w:lang w:eastAsia="en-GB"/>
        </w:rPr>
      </w:pPr>
    </w:p>
    <w:p w14:paraId="53795126" w14:textId="77777777" w:rsidR="00211FC1" w:rsidRPr="0099416A" w:rsidRDefault="00211FC1" w:rsidP="00211FC1">
      <w:pPr>
        <w:rPr>
          <w:lang w:eastAsia="en-GB"/>
        </w:rPr>
      </w:pPr>
      <w:r w:rsidRPr="0099416A">
        <mc:AlternateContent>
          <mc:Choice Requires="wpg">
            <w:drawing>
              <wp:anchor distT="0" distB="0" distL="114300" distR="114300" simplePos="0" relativeHeight="251714560" behindDoc="0" locked="0" layoutInCell="1" allowOverlap="1" wp14:anchorId="4CB74F5B" wp14:editId="2F6C38E4">
                <wp:simplePos x="0" y="0"/>
                <wp:positionH relativeFrom="column">
                  <wp:posOffset>920750</wp:posOffset>
                </wp:positionH>
                <wp:positionV relativeFrom="paragraph">
                  <wp:posOffset>63500</wp:posOffset>
                </wp:positionV>
                <wp:extent cx="3931285" cy="235902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359025"/>
                          <a:chOff x="0" y="252989"/>
                          <a:chExt cx="4426256" cy="2848044"/>
                        </a:xfrm>
                      </wpg:grpSpPr>
                      <pic:pic xmlns:pic="http://schemas.openxmlformats.org/drawingml/2006/picture">
                        <pic:nvPicPr>
                          <pic:cNvPr id="192" name="Picture 192"/>
                          <pic:cNvPicPr>
                            <a:picLocks noChangeAspect="1"/>
                          </pic:cNvPicPr>
                        </pic:nvPicPr>
                        <pic:blipFill rotWithShape="1">
                          <a:blip r:embed="rId222"/>
                          <a:srcRect t="8797"/>
                          <a:stretch/>
                        </pic:blipFill>
                        <pic:spPr>
                          <a:xfrm>
                            <a:off x="6231" y="252989"/>
                            <a:ext cx="4420025" cy="262288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1D04E74D" w14:textId="77777777" w:rsidR="00211FC1" w:rsidRDefault="00211FC1" w:rsidP="00211FC1">
                              <w:pPr>
                                <w:pStyle w:val="Caption"/>
                                <w:rPr>
                                  <w:szCs w:val="24"/>
                                </w:rPr>
                              </w:pPr>
                              <w:bookmarkStart w:id="348" w:name="_Toc494553872"/>
                              <w:bookmarkStart w:id="349" w:name="_Ref49274161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9"/>
                              <w:r>
                                <w:t xml:space="preserve"> - Household Energy Sources Chart - Townsville</w:t>
                              </w:r>
                              <w:bookmarkEnd w:id="34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B74F5B" id="Group 7260" o:spid="_x0000_s1218" style="position:absolute;left:0;text-align:left;margin-left:72.5pt;margin-top:5pt;width:309.55pt;height:185.75pt;z-index:251714560;mso-width-relative:margin;mso-height-relative:margin" coordorigin=",2529" coordsize="44262,28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">
                <v:shape id="Picture 192" o:spid="_x0000_s1219" type="#_x0000_t75" style="position:absolute;left:62;top:2529;width:44200;height:26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">
                  <v:imagedata r:id="rId223" o:title="" croptop="5765f"/>
                </v:shape>
                <v:shape id="Text Box 14" o:spid="_x0000_s1220"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D04E74D" w14:textId="77777777" w:rsidR="00211FC1" w:rsidRDefault="00211FC1" w:rsidP="00211FC1">
                        <w:pPr>
                          <w:pStyle w:val="Caption"/>
                          <w:rPr>
                            <w:szCs w:val="24"/>
                          </w:rPr>
                        </w:pPr>
                        <w:bookmarkStart w:id="350" w:name="_Toc494553872"/>
                        <w:bookmarkStart w:id="351" w:name="_Ref49274161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51"/>
                        <w:r>
                          <w:t xml:space="preserve"> - Household Energy Sources Chart - Townsville</w:t>
                        </w:r>
                        <w:bookmarkEnd w:id="350"/>
                      </w:p>
                    </w:txbxContent>
                  </v:textbox>
                </v:shape>
                <w10:wrap type="square"/>
              </v:group>
            </w:pict>
          </mc:Fallback>
        </mc:AlternateContent>
      </w:r>
    </w:p>
    <w:p w14:paraId="702AF4D2" w14:textId="77777777" w:rsidR="00211FC1" w:rsidRPr="0099416A" w:rsidRDefault="00211FC1" w:rsidP="00211FC1">
      <w:pPr>
        <w:rPr>
          <w:lang w:eastAsia="en-GB"/>
        </w:rPr>
      </w:pPr>
    </w:p>
    <w:p w14:paraId="3AFF0A36" w14:textId="77777777" w:rsidR="00211FC1" w:rsidRPr="0099416A" w:rsidRDefault="00211FC1" w:rsidP="00211FC1">
      <w:pPr>
        <w:rPr>
          <w:lang w:eastAsia="en-GB"/>
        </w:rPr>
      </w:pPr>
    </w:p>
    <w:p w14:paraId="65377F13" w14:textId="77777777" w:rsidR="00211FC1" w:rsidRPr="0099416A" w:rsidRDefault="00211FC1" w:rsidP="00211FC1">
      <w:pPr>
        <w:rPr>
          <w:lang w:eastAsia="en-GB"/>
        </w:rPr>
      </w:pPr>
    </w:p>
    <w:p w14:paraId="1D12E45B" w14:textId="77777777" w:rsidR="00211FC1" w:rsidRPr="0099416A" w:rsidRDefault="00211FC1" w:rsidP="00211FC1">
      <w:pPr>
        <w:rPr>
          <w:lang w:eastAsia="en-GB"/>
        </w:rPr>
      </w:pPr>
    </w:p>
    <w:p w14:paraId="78CF3279" w14:textId="77777777" w:rsidR="00211FC1" w:rsidRPr="0099416A" w:rsidRDefault="00211FC1" w:rsidP="00211FC1">
      <w:pPr>
        <w:rPr>
          <w:lang w:eastAsia="en-GB"/>
        </w:rPr>
      </w:pPr>
    </w:p>
    <w:p w14:paraId="3FD04DBC" w14:textId="77777777" w:rsidR="00211FC1" w:rsidRPr="0099416A" w:rsidRDefault="00211FC1" w:rsidP="00211FC1">
      <w:pPr>
        <w:rPr>
          <w:lang w:eastAsia="en-GB"/>
        </w:rPr>
      </w:pPr>
    </w:p>
    <w:p w14:paraId="3542EFDA" w14:textId="77777777" w:rsidR="00211FC1" w:rsidRPr="0099416A" w:rsidRDefault="00211FC1" w:rsidP="00211FC1">
      <w:pPr>
        <w:rPr>
          <w:lang w:eastAsia="en-GB"/>
        </w:rPr>
      </w:pPr>
    </w:p>
    <w:p w14:paraId="63F84DC4" w14:textId="77777777" w:rsidR="00211FC1" w:rsidRPr="0099416A" w:rsidRDefault="00211FC1" w:rsidP="00211FC1">
      <w:pPr>
        <w:rPr>
          <w:lang w:eastAsia="en-GB"/>
        </w:rPr>
      </w:pPr>
    </w:p>
    <w:p w14:paraId="47CC54A9" w14:textId="77777777" w:rsidR="00211FC1" w:rsidRPr="0099416A" w:rsidRDefault="00211FC1" w:rsidP="00211FC1">
      <w:pPr>
        <w:rPr>
          <w:lang w:eastAsia="en-GB"/>
        </w:rPr>
      </w:pPr>
    </w:p>
    <w:p w14:paraId="04D8A5EC" w14:textId="77777777" w:rsidR="00211FC1" w:rsidRPr="0099416A" w:rsidRDefault="00211FC1" w:rsidP="00211FC1">
      <w:pPr>
        <w:rPr>
          <w:lang w:eastAsia="en-GB"/>
        </w:rPr>
      </w:pPr>
    </w:p>
    <w:p w14:paraId="06621000" w14:textId="77777777" w:rsidR="00211FC1" w:rsidRPr="0099416A" w:rsidRDefault="00211FC1" w:rsidP="00211FC1">
      <w:pPr>
        <w:rPr>
          <w:lang w:eastAsia="en-GB"/>
        </w:rPr>
      </w:pPr>
    </w:p>
    <w:p w14:paraId="7B0C8B7D" w14:textId="77777777" w:rsidR="00211FC1" w:rsidRPr="0099416A" w:rsidRDefault="00211FC1" w:rsidP="00211FC1">
      <w:pPr>
        <w:rPr>
          <w:lang w:eastAsia="en-GB"/>
        </w:rPr>
      </w:pPr>
    </w:p>
    <w:p w14:paraId="2B504328" w14:textId="77777777" w:rsidR="00211FC1" w:rsidRPr="0099416A" w:rsidRDefault="00211FC1" w:rsidP="00211FC1">
      <w:pPr>
        <w:rPr>
          <w:lang w:eastAsia="en-GB"/>
        </w:rPr>
      </w:pPr>
    </w:p>
    <w:p w14:paraId="412D1C0A" w14:textId="77777777" w:rsidR="00211FC1" w:rsidRPr="0099416A" w:rsidRDefault="00211FC1" w:rsidP="00211FC1">
      <w:pPr>
        <w:rPr>
          <w:lang w:eastAsia="en-GB"/>
        </w:rPr>
      </w:pPr>
      <w:r>
        <w:rPr>
          <w:noProof/>
          <w:lang w:eastAsia="en-GB"/>
        </w:rPr>
        <mc:AlternateContent>
          <mc:Choice Requires="wpg">
            <w:drawing>
              <wp:anchor distT="0" distB="0" distL="114300" distR="114300" simplePos="0" relativeHeight="251726848" behindDoc="0" locked="0" layoutInCell="1" allowOverlap="1" wp14:anchorId="65CF4CB5" wp14:editId="5CBE9957">
                <wp:simplePos x="0" y="0"/>
                <wp:positionH relativeFrom="column">
                  <wp:posOffset>1071563</wp:posOffset>
                </wp:positionH>
                <wp:positionV relativeFrom="paragraph">
                  <wp:posOffset>122873</wp:posOffset>
                </wp:positionV>
                <wp:extent cx="3950970" cy="2666855"/>
                <wp:effectExtent l="0" t="0" r="0" b="635"/>
                <wp:wrapNone/>
                <wp:docPr id="7192" name="Group 7192"/>
                <wp:cNvGraphicFramePr/>
                <a:graphic xmlns:a="http://schemas.openxmlformats.org/drawingml/2006/main">
                  <a:graphicData uri="http://schemas.microsoft.com/office/word/2010/wordprocessingGroup">
                    <wpg:wgp>
                      <wpg:cNvGrpSpPr/>
                      <wpg:grpSpPr>
                        <a:xfrm>
                          <a:off x="0" y="0"/>
                          <a:ext cx="3950970" cy="2666855"/>
                          <a:chOff x="0" y="4763"/>
                          <a:chExt cx="3950970" cy="2666855"/>
                        </a:xfrm>
                      </wpg:grpSpPr>
                      <wpg:grpSp>
                        <wpg:cNvPr id="7246" name="Group 7246"/>
                        <wpg:cNvGrpSpPr/>
                        <wpg:grpSpPr>
                          <a:xfrm>
                            <a:off x="0" y="93518"/>
                            <a:ext cx="3950970" cy="2578100"/>
                            <a:chOff x="0" y="167038"/>
                            <a:chExt cx="4023360" cy="2608366"/>
                          </a:xfrm>
                        </wpg:grpSpPr>
                        <pic:pic xmlns:pic="http://schemas.openxmlformats.org/drawingml/2006/picture">
                          <pic:nvPicPr>
                            <pic:cNvPr id="189" name="Picture 189"/>
                            <pic:cNvPicPr>
                              <a:picLocks noChangeAspect="1"/>
                            </pic:cNvPicPr>
                          </pic:nvPicPr>
                          <pic:blipFill rotWithShape="1">
                            <a:blip r:embed="rId224"/>
                            <a:srcRect t="6659"/>
                            <a:stretch/>
                          </pic:blipFill>
                          <pic:spPr>
                            <a:xfrm>
                              <a:off x="0" y="167038"/>
                              <a:ext cx="4023360" cy="2341212"/>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4C19988D" w14:textId="77777777" w:rsidR="00211FC1" w:rsidRDefault="00211FC1" w:rsidP="00211FC1">
                                <w:pPr>
                                  <w:pStyle w:val="Caption"/>
                                  <w:rPr>
                                    <w:szCs w:val="24"/>
                                  </w:rPr>
                                </w:pPr>
                                <w:bookmarkStart w:id="352" w:name="_Toc494553873"/>
                                <w:bookmarkStart w:id="353" w:name="_Ref49274162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3"/>
                                <w:r>
                                  <w:t xml:space="preserve"> -</w:t>
                                </w:r>
                                <w:r w:rsidRPr="005078CC">
                                  <w:t xml:space="preserve"> </w:t>
                                </w:r>
                                <w:r>
                                  <w:t>Household Energy Sources Chart - Darwin</w:t>
                                </w:r>
                                <w:bookmarkEnd w:id="352"/>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82" name="Text Box 7182"/>
                        <wps:cNvSpPr txBox="1"/>
                        <wps:spPr>
                          <a:xfrm>
                            <a:off x="1433946" y="4763"/>
                            <a:ext cx="810491" cy="100445"/>
                          </a:xfrm>
                          <a:prstGeom prst="rect">
                            <a:avLst/>
                          </a:prstGeom>
                          <a:solidFill>
                            <a:schemeClr val="bg1"/>
                          </a:solidFill>
                          <a:ln w="6350">
                            <a:noFill/>
                          </a:ln>
                        </wps:spPr>
                        <wps:txbx>
                          <w:txbxContent>
                            <w:p w14:paraId="123B58FC" w14:textId="77777777" w:rsidR="00211FC1" w:rsidRDefault="00211FC1" w:rsidP="00211F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CF4CB5" id="Group 7192" o:spid="_x0000_s1221" style="position:absolute;left:0;text-align:left;margin-left:84.4pt;margin-top:9.7pt;width:311.1pt;height:210pt;z-index:251726848" coordorigin=",47" coordsize="39509,2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">
                <v:group id="Group 7246" o:spid="_x0000_s1222" style="position:absolute;top:935;width:39509;height:25781" coordorigin=",1670" coordsize="40233,26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">
                  <v:shape id="Picture 189" o:spid="_x0000_s1223" type="#_x0000_t75" style="position:absolute;top:1670;width:40233;height:23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">
                    <v:imagedata r:id="rId225" o:title="" croptop="4364f"/>
                  </v:shape>
                  <v:shape id="Text Box 7190" o:spid="_x0000_s1224"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4C19988D" w14:textId="77777777" w:rsidR="00211FC1" w:rsidRDefault="00211FC1" w:rsidP="00211FC1">
                          <w:pPr>
                            <w:pStyle w:val="Caption"/>
                            <w:rPr>
                              <w:szCs w:val="24"/>
                            </w:rPr>
                          </w:pPr>
                          <w:bookmarkStart w:id="354" w:name="_Toc494553873"/>
                          <w:bookmarkStart w:id="355" w:name="_Ref49274162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5"/>
                          <w:r>
                            <w:t xml:space="preserve"> -</w:t>
                          </w:r>
                          <w:r w:rsidRPr="005078CC">
                            <w:t xml:space="preserve"> </w:t>
                          </w:r>
                          <w:r>
                            <w:t>Household Energy Sources Chart - Darwin</w:t>
                          </w:r>
                          <w:bookmarkEnd w:id="354"/>
                        </w:p>
                      </w:txbxContent>
                    </v:textbox>
                  </v:shape>
                </v:group>
                <v:shape id="Text Box 7182" o:spid="_x0000_s1225" type="#_x0000_t202" style="position:absolute;left:14339;top:47;width:8105;height:1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" fillcolor="white [3212]" stroked="f" strokeweight=".5pt">
                  <v:textbox>
                    <w:txbxContent>
                      <w:p w14:paraId="123B58FC" w14:textId="77777777" w:rsidR="00211FC1" w:rsidRDefault="00211FC1" w:rsidP="00211FC1"/>
                    </w:txbxContent>
                  </v:textbox>
                </v:shape>
              </v:group>
            </w:pict>
          </mc:Fallback>
        </mc:AlternateContent>
      </w:r>
    </w:p>
    <w:p w14:paraId="7A99828C" w14:textId="77777777" w:rsidR="00211FC1" w:rsidRPr="0099416A" w:rsidRDefault="00211FC1" w:rsidP="00211FC1">
      <w:pPr>
        <w:rPr>
          <w:lang w:eastAsia="en-GB"/>
        </w:rPr>
      </w:pPr>
    </w:p>
    <w:p w14:paraId="6E3229AC" w14:textId="77777777" w:rsidR="00211FC1" w:rsidRPr="0099416A" w:rsidRDefault="00211FC1" w:rsidP="00211FC1">
      <w:pPr>
        <w:rPr>
          <w:lang w:eastAsia="en-GB"/>
        </w:rPr>
      </w:pPr>
    </w:p>
    <w:p w14:paraId="15758C38" w14:textId="77777777" w:rsidR="00211FC1" w:rsidRPr="0099416A" w:rsidRDefault="00211FC1" w:rsidP="00211FC1">
      <w:pPr>
        <w:rPr>
          <w:lang w:eastAsia="en-GB"/>
        </w:rPr>
      </w:pPr>
    </w:p>
    <w:p w14:paraId="59910700" w14:textId="77777777" w:rsidR="00211FC1" w:rsidRPr="0099416A" w:rsidRDefault="00211FC1" w:rsidP="00211FC1">
      <w:pPr>
        <w:rPr>
          <w:lang w:eastAsia="en-GB"/>
        </w:rPr>
      </w:pPr>
    </w:p>
    <w:p w14:paraId="2BC66FDB" w14:textId="77777777" w:rsidR="00211FC1" w:rsidRPr="0099416A" w:rsidRDefault="00211FC1" w:rsidP="00211FC1">
      <w:pPr>
        <w:rPr>
          <w:lang w:eastAsia="en-GB"/>
        </w:rPr>
      </w:pPr>
    </w:p>
    <w:p w14:paraId="76BDEAC3" w14:textId="77777777" w:rsidR="00211FC1" w:rsidRPr="0099416A" w:rsidRDefault="00211FC1" w:rsidP="00211FC1">
      <w:pPr>
        <w:rPr>
          <w:lang w:eastAsia="en-GB"/>
        </w:rPr>
      </w:pPr>
    </w:p>
    <w:p w14:paraId="6EE4429B" w14:textId="77777777" w:rsidR="00211FC1" w:rsidRPr="0099416A" w:rsidRDefault="00211FC1" w:rsidP="00211FC1">
      <w:pPr>
        <w:rPr>
          <w:lang w:eastAsia="en-GB"/>
        </w:rPr>
      </w:pPr>
    </w:p>
    <w:p w14:paraId="45DC399B" w14:textId="77777777" w:rsidR="00211FC1" w:rsidRPr="0099416A" w:rsidRDefault="00211FC1" w:rsidP="00211FC1">
      <w:pPr>
        <w:rPr>
          <w:lang w:eastAsia="en-GB"/>
        </w:rPr>
      </w:pPr>
    </w:p>
    <w:p w14:paraId="2C9ACE8B" w14:textId="77777777" w:rsidR="00211FC1" w:rsidRPr="0099416A" w:rsidRDefault="00211FC1" w:rsidP="00211FC1">
      <w:pPr>
        <w:rPr>
          <w:lang w:eastAsia="en-GB"/>
        </w:rPr>
      </w:pPr>
    </w:p>
    <w:p w14:paraId="49F27F2A" w14:textId="77777777" w:rsidR="00211FC1" w:rsidRPr="0099416A" w:rsidRDefault="00211FC1" w:rsidP="00211FC1">
      <w:pPr>
        <w:rPr>
          <w:lang w:eastAsia="en-GB"/>
        </w:rPr>
      </w:pPr>
    </w:p>
    <w:p w14:paraId="770551D6" w14:textId="77777777" w:rsidR="00211FC1" w:rsidRPr="0099416A" w:rsidRDefault="00211FC1" w:rsidP="00211FC1">
      <w:pPr>
        <w:rPr>
          <w:lang w:eastAsia="en-GB"/>
        </w:rPr>
      </w:pPr>
    </w:p>
    <w:p w14:paraId="222167F2" w14:textId="77777777" w:rsidR="00211FC1" w:rsidRPr="0099416A" w:rsidRDefault="00211FC1" w:rsidP="00211FC1">
      <w:pPr>
        <w:rPr>
          <w:lang w:eastAsia="en-GB"/>
        </w:rPr>
      </w:pPr>
    </w:p>
    <w:p w14:paraId="769D6349" w14:textId="77777777" w:rsidR="00211FC1" w:rsidRPr="0099416A" w:rsidRDefault="00211FC1" w:rsidP="00211FC1">
      <w:pPr>
        <w:rPr>
          <w:lang w:eastAsia="en-GB"/>
        </w:rPr>
      </w:pPr>
    </w:p>
    <w:p w14:paraId="0EF6E674" w14:textId="77777777" w:rsidR="00211FC1" w:rsidRPr="0099416A" w:rsidRDefault="00211FC1" w:rsidP="00211FC1">
      <w:pPr>
        <w:rPr>
          <w:lang w:eastAsia="en-GB"/>
        </w:rPr>
      </w:pPr>
    </w:p>
    <w:p w14:paraId="30F3983A" w14:textId="77777777" w:rsidR="00211FC1" w:rsidRPr="0099416A" w:rsidRDefault="00211FC1" w:rsidP="00211FC1">
      <w:pPr>
        <w:rPr>
          <w:lang w:eastAsia="en-GB"/>
        </w:rPr>
      </w:pPr>
    </w:p>
    <w:p w14:paraId="0C23C9BB" w14:textId="77777777" w:rsidR="00211FC1" w:rsidRPr="0099416A" w:rsidRDefault="00211FC1" w:rsidP="00211FC1">
      <w:pPr>
        <w:rPr>
          <w:lang w:eastAsia="en-GB"/>
        </w:rPr>
      </w:pPr>
      <w:r w:rsidRPr="0099416A">
        <mc:AlternateContent>
          <mc:Choice Requires="wpg">
            <w:drawing>
              <wp:anchor distT="0" distB="0" distL="114300" distR="114300" simplePos="0" relativeHeight="251716608" behindDoc="0" locked="0" layoutInCell="1" allowOverlap="1" wp14:anchorId="170D736D" wp14:editId="7A11E7BF">
                <wp:simplePos x="0" y="0"/>
                <wp:positionH relativeFrom="column">
                  <wp:posOffset>971550</wp:posOffset>
                </wp:positionH>
                <wp:positionV relativeFrom="paragraph">
                  <wp:posOffset>368935</wp:posOffset>
                </wp:positionV>
                <wp:extent cx="4434840" cy="2319020"/>
                <wp:effectExtent l="0" t="0" r="3810" b="508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319020"/>
                          <a:chOff x="-518616" y="303080"/>
                          <a:chExt cx="4765811" cy="2515567"/>
                        </a:xfrm>
                      </wpg:grpSpPr>
                      <pic:pic xmlns:pic="http://schemas.openxmlformats.org/drawingml/2006/picture">
                        <pic:nvPicPr>
                          <pic:cNvPr id="186" name="Picture 186"/>
                          <pic:cNvPicPr>
                            <a:picLocks noChangeAspect="1"/>
                          </pic:cNvPicPr>
                        </pic:nvPicPr>
                        <pic:blipFill rotWithShape="1">
                          <a:blip r:embed="rId226"/>
                          <a:srcRect t="11429"/>
                          <a:stretch/>
                        </pic:blipFill>
                        <pic:spPr>
                          <a:xfrm>
                            <a:off x="0" y="303080"/>
                            <a:ext cx="3684905" cy="2348679"/>
                          </a:xfrm>
                          <a:prstGeom prst="rect">
                            <a:avLst/>
                          </a:prstGeom>
                        </pic:spPr>
                      </pic:pic>
                      <wps:wsp>
                        <wps:cNvPr id="187" name="Text Box 7193"/>
                        <wps:cNvSpPr txBox="1"/>
                        <wps:spPr>
                          <a:xfrm>
                            <a:off x="-518616" y="2651760"/>
                            <a:ext cx="4765811" cy="166887"/>
                          </a:xfrm>
                          <a:prstGeom prst="rect">
                            <a:avLst/>
                          </a:prstGeom>
                          <a:solidFill>
                            <a:prstClr val="white"/>
                          </a:solidFill>
                          <a:ln>
                            <a:noFill/>
                          </a:ln>
                        </wps:spPr>
                        <wps:txbx>
                          <w:txbxContent>
                            <w:p w14:paraId="41AB95B7" w14:textId="77777777" w:rsidR="00211FC1" w:rsidRDefault="00211FC1" w:rsidP="00211FC1">
                              <w:pPr>
                                <w:pStyle w:val="Caption"/>
                                <w:rPr>
                                  <w:szCs w:val="24"/>
                                </w:rPr>
                              </w:pPr>
                              <w:bookmarkStart w:id="356" w:name="_Toc494553874"/>
                              <w:bookmarkStart w:id="357" w:name="_Ref4927416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7"/>
                              <w:r>
                                <w:t xml:space="preserve"> -</w:t>
                              </w:r>
                              <w:r w:rsidRPr="005078CC">
                                <w:t xml:space="preserve"> </w:t>
                              </w:r>
                              <w:r>
                                <w:t>Household Energy Sources Chart - Hobart</w:t>
                              </w:r>
                              <w:bookmarkEnd w:id="35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0D736D" id="Group 29" o:spid="_x0000_s1226" style="position:absolute;left:0;text-align:left;margin-left:76.5pt;margin-top:29.05pt;width:349.2pt;height:182.6pt;z-index:251716608;mso-width-relative:margin;mso-height-relative:margin" coordorigin="-5186,3030" coordsize="47658,25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">
                <v:shape id="Picture 186" o:spid="_x0000_s1227" type="#_x0000_t75" style="position:absolute;top:3030;width:36849;height:23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">
                  <v:imagedata r:id="rId227" o:title="" croptop="7490f"/>
                </v:shape>
                <v:shape id="Text Box 7193" o:spid="_x0000_s1228" type="#_x0000_t202" style="position:absolute;left:-5186;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41AB95B7" w14:textId="77777777" w:rsidR="00211FC1" w:rsidRDefault="00211FC1" w:rsidP="00211FC1">
                        <w:pPr>
                          <w:pStyle w:val="Caption"/>
                          <w:rPr>
                            <w:szCs w:val="24"/>
                          </w:rPr>
                        </w:pPr>
                        <w:bookmarkStart w:id="358" w:name="_Toc494553874"/>
                        <w:bookmarkStart w:id="359" w:name="_Ref4927416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9"/>
                        <w:r>
                          <w:t xml:space="preserve"> -</w:t>
                        </w:r>
                        <w:r w:rsidRPr="005078CC">
                          <w:t xml:space="preserve"> </w:t>
                        </w:r>
                        <w:r>
                          <w:t>Household Energy Sources Chart - Hobart</w:t>
                        </w:r>
                        <w:bookmarkEnd w:id="358"/>
                      </w:p>
                    </w:txbxContent>
                  </v:textbox>
                </v:shape>
                <w10:wrap type="square"/>
              </v:group>
            </w:pict>
          </mc:Fallback>
        </mc:AlternateContent>
      </w:r>
    </w:p>
    <w:p w14:paraId="53FECA8C" w14:textId="77777777" w:rsidR="00211FC1" w:rsidRPr="0099416A" w:rsidRDefault="00211FC1" w:rsidP="00211FC1">
      <w:pPr>
        <w:pStyle w:val="Heading1"/>
        <w:numPr>
          <w:ilvl w:val="0"/>
          <w:numId w:val="16"/>
        </w:numPr>
      </w:pPr>
      <w:bookmarkStart w:id="360" w:name="_Toc494532731"/>
      <w:r w:rsidRPr="0099416A">
        <w:lastRenderedPageBreak/>
        <w:t>DISCUSSION</w:t>
      </w:r>
      <w:bookmarkEnd w:id="360"/>
    </w:p>
    <w:p w14:paraId="70AD3EDD" w14:textId="77777777" w:rsidR="00211FC1" w:rsidRPr="0099416A" w:rsidRDefault="00211FC1" w:rsidP="00211FC1">
      <w:pPr>
        <w:rPr>
          <w:lang w:eastAsia="en-GB"/>
        </w:rPr>
      </w:pPr>
      <w:r>
        <w:rPr>
          <w:lang w:eastAsia="en-GB"/>
        </w:rPr>
        <w:t>The Solar Solution</w:t>
      </w:r>
      <w:r w:rsidRPr="0099416A">
        <w:rPr>
          <w:lang w:eastAsia="en-GB"/>
        </w:rPr>
        <w:t xml:space="preserve">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w:t>
      </w:r>
      <w:r>
        <w:rPr>
          <w:lang w:eastAsia="en-GB"/>
        </w:rPr>
        <w:t>also possible</w:t>
      </w:r>
      <w:r w:rsidRPr="0099416A">
        <w:rPr>
          <w:lang w:eastAsia="en-GB"/>
        </w:rPr>
        <w:t>.</w:t>
      </w:r>
      <w:bookmarkStart w:id="361" w:name="_Hlk492804496"/>
      <w:r w:rsidRPr="002F366F">
        <w:t xml:space="preserve"> </w:t>
      </w:r>
      <w:r w:rsidRPr="0099416A">
        <w:t>All the monetary values stated in this discussion are based in Australian Dollars (AUD) and the indication for currency will be omitted henceforth.</w:t>
      </w:r>
      <w:bookmarkEnd w:id="361"/>
    </w:p>
    <w:p w14:paraId="4151949A" w14:textId="77777777" w:rsidR="00211FC1" w:rsidRPr="0099416A" w:rsidRDefault="00211FC1" w:rsidP="00211FC1">
      <w:pPr>
        <w:pStyle w:val="Heading2"/>
      </w:pPr>
      <w:bookmarkStart w:id="362" w:name="_Toc494532732"/>
      <w:r w:rsidRPr="0099416A">
        <w:t>Effects of Location &amp; Parameters</w:t>
      </w:r>
      <w:bookmarkEnd w:id="362"/>
    </w:p>
    <w:p w14:paraId="71BEBC92" w14:textId="77777777" w:rsidR="00211FC1" w:rsidRPr="0099416A" w:rsidRDefault="00211FC1" w:rsidP="00211FC1">
      <w:pPr>
        <w:rPr>
          <w:lang w:eastAsia="en-GB"/>
        </w:rPr>
      </w:pPr>
      <w:r w:rsidRPr="0099416A">
        <w:rPr>
          <w:lang w:eastAsia="en-GB"/>
        </w:rPr>
        <w:t>The locations which were selected for analysis ar</w:t>
      </w:r>
      <w:r>
        <w:rPr>
          <w:lang w:eastAsia="en-GB"/>
        </w:rPr>
        <w:t>ound Australia were: Townsville;</w:t>
      </w:r>
      <w:r w:rsidRPr="0099416A">
        <w:rPr>
          <w:lang w:eastAsia="en-GB"/>
        </w:rPr>
        <w:t xml:space="preserve"> Queensland, Darwin</w:t>
      </w:r>
      <w:r>
        <w:rPr>
          <w:lang w:eastAsia="en-GB"/>
        </w:rPr>
        <w:t>; Northern Territory and Hobart;</w:t>
      </w:r>
      <w:r w:rsidRPr="0099416A">
        <w:rPr>
          <w:lang w:eastAsia="en-GB"/>
        </w:rPr>
        <w:t xml:space="preserve"> Tasmania, and are shown in </w:t>
      </w:r>
      <w:r w:rsidRPr="0099416A">
        <w:rPr>
          <w:lang w:eastAsia="en-GB"/>
        </w:rPr>
        <w:fldChar w:fldCharType="begin"/>
      </w:r>
      <w:r w:rsidRPr="0099416A">
        <w:rPr>
          <w:lang w:eastAsia="en-GB"/>
        </w:rPr>
        <w:instrText xml:space="preserve"> REF _Ref492747618 \h </w:instrText>
      </w:r>
      <w:r w:rsidRPr="0099416A">
        <w:rPr>
          <w:lang w:eastAsia="en-GB"/>
        </w:rPr>
      </w:r>
      <w:r w:rsidRPr="0099416A">
        <w:rPr>
          <w:lang w:eastAsia="en-GB"/>
        </w:rPr>
        <w:fldChar w:fldCharType="separate"/>
      </w:r>
      <w:r w:rsidRPr="0099416A">
        <w:t>Table 5</w:t>
      </w:r>
      <w:r w:rsidRPr="0099416A">
        <w:noBreakHyphen/>
        <w:t>1</w:t>
      </w:r>
      <w:r w:rsidRPr="0099416A">
        <w:rPr>
          <w:lang w:eastAsia="en-GB"/>
        </w:rPr>
        <w:fldChar w:fldCharType="end"/>
      </w:r>
      <w:r w:rsidRPr="0099416A">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99416A">
        <w:rPr>
          <w:lang w:eastAsia="en-GB"/>
        </w:rPr>
        <w:t xml:space="preserve"> from the equator, Townsville -19</w:t>
      </w:r>
      <m:oMath>
        <m:r>
          <m:rPr>
            <m:sty m:val="p"/>
          </m:rPr>
          <w:rPr>
            <w:rFonts w:ascii="Cambria Math" w:hAnsi="Cambria Math"/>
            <w:lang w:eastAsia="en-GB"/>
          </w:rPr>
          <m:t>°</m:t>
        </m:r>
      </m:oMath>
      <w:r w:rsidRPr="0099416A">
        <w:rPr>
          <w:lang w:eastAsia="en-GB"/>
        </w:rPr>
        <w:t xml:space="preserve"> and Hobart -42</w:t>
      </w:r>
      <m:oMath>
        <m:r>
          <m:rPr>
            <m:sty m:val="p"/>
          </m:rPr>
          <w:rPr>
            <w:rFonts w:ascii="Cambria Math" w:hAnsi="Cambria Math"/>
            <w:lang w:eastAsia="en-GB"/>
          </w:rPr>
          <m:t>°</m:t>
        </m:r>
      </m:oMath>
      <w:r w:rsidRPr="0099416A">
        <w:rPr>
          <w:lang w:eastAsia="en-GB"/>
        </w:rPr>
        <w:t xml:space="preserve"> from the equator</w:t>
      </w:r>
      <w:r>
        <w:rPr>
          <w:lang w:eastAsia="en-GB"/>
        </w:rPr>
        <w:t xml:space="preserve"> in the southern hemisphere</w:t>
      </w:r>
      <w:r w:rsidRPr="0099416A">
        <w:rPr>
          <w:lang w:eastAsia="en-GB"/>
        </w:rPr>
        <w:t xml:space="preserve">. The varying latitudes were expected to give a decreasing value of production </w:t>
      </w:r>
      <w:r>
        <w:rPr>
          <w:lang w:eastAsia="en-GB"/>
        </w:rPr>
        <w:t>with higher</w:t>
      </w:r>
      <w:r w:rsidRPr="0099416A">
        <w:rPr>
          <w:lang w:eastAsia="en-GB"/>
        </w:rPr>
        <w:t xml:space="preserve"> degree</w:t>
      </w:r>
      <w:r>
        <w:rPr>
          <w:lang w:eastAsia="en-GB"/>
        </w:rPr>
        <w:t>s -</w:t>
      </w:r>
      <w:r w:rsidRPr="0099416A">
        <w:rPr>
          <w:lang w:eastAsia="en-GB"/>
        </w:rPr>
        <w:t xml:space="preserve"> and validate the </w:t>
      </w:r>
      <w:r>
        <w:t>Solar Solution</w:t>
      </w:r>
      <w:r w:rsidRPr="0099416A">
        <w:rPr>
          <w:lang w:eastAsia="en-GB"/>
        </w:rPr>
        <w:t xml:space="preserve">. The postcode for each location was entered into the </w:t>
      </w:r>
      <w:r>
        <w:t>Solar Solution</w:t>
      </w:r>
      <w:r>
        <w:rPr>
          <w:lang w:eastAsia="en-GB"/>
        </w:rPr>
        <w:t xml:space="preserve"> as Townsville;</w:t>
      </w:r>
      <w:r w:rsidRPr="0099416A">
        <w:rPr>
          <w:lang w:eastAsia="en-GB"/>
        </w:rPr>
        <w:t xml:space="preserve"> 4814, Darwin</w:t>
      </w:r>
      <w:r>
        <w:rPr>
          <w:lang w:eastAsia="en-GB"/>
        </w:rPr>
        <w:t xml:space="preserve">; 0800 and Hobart; </w:t>
      </w:r>
      <w:r w:rsidRPr="0099416A">
        <w:rPr>
          <w:lang w:eastAsia="en-GB"/>
        </w:rPr>
        <w:t>7000.</w:t>
      </w:r>
    </w:p>
    <w:p w14:paraId="3D552B12" w14:textId="77777777" w:rsidR="00211FC1" w:rsidRPr="0099416A" w:rsidRDefault="00211FC1" w:rsidP="00211FC1">
      <w:pPr>
        <w:rPr>
          <w:lang w:eastAsia="en-GB"/>
        </w:rPr>
      </w:pPr>
    </w:p>
    <w:p w14:paraId="07621919" w14:textId="77777777" w:rsidR="00211FC1" w:rsidRPr="0099416A" w:rsidRDefault="00211FC1" w:rsidP="00211FC1">
      <w:pPr>
        <w:rPr>
          <w:lang w:eastAsia="en-GB"/>
        </w:rPr>
      </w:pPr>
      <w:r w:rsidRPr="0099416A">
        <w:rPr>
          <w:lang w:eastAsia="en-GB"/>
        </w:rPr>
        <w:t xml:space="preserve">The </w:t>
      </w:r>
      <w:r>
        <w:rPr>
          <w:lang w:eastAsia="en-GB"/>
        </w:rPr>
        <w:t>decision to exclude</w:t>
      </w:r>
      <w:r w:rsidRPr="0099416A">
        <w:rPr>
          <w:lang w:eastAsia="en-GB"/>
        </w:rPr>
        <w:t xml:space="preserv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w:t>
      </w:r>
      <w:r>
        <w:rPr>
          <w:lang w:eastAsia="en-GB"/>
        </w:rPr>
        <w:t xml:space="preserve"> stated in the Literature Review</w:t>
      </w:r>
      <w:r w:rsidRPr="0099416A">
        <w:rPr>
          <w:lang w:eastAsia="en-GB"/>
        </w:rPr>
        <w:t xml:space="preserve">, and is an accurate depiction of the overall efficiency of a PV/BES system. </w:t>
      </w:r>
    </w:p>
    <w:p w14:paraId="59699977" w14:textId="77777777" w:rsidR="00211FC1" w:rsidRPr="0099416A" w:rsidRDefault="00211FC1" w:rsidP="00211FC1">
      <w:pPr>
        <w:rPr>
          <w:lang w:eastAsia="en-GB"/>
        </w:rPr>
      </w:pPr>
    </w:p>
    <w:p w14:paraId="43314BB6" w14:textId="77777777" w:rsidR="00211FC1" w:rsidRPr="0099416A" w:rsidRDefault="00211FC1" w:rsidP="00211FC1">
      <w:pPr>
        <w:rPr>
          <w:lang w:eastAsia="en-GB"/>
        </w:rPr>
      </w:pPr>
      <w:r w:rsidRPr="0099416A">
        <w:rPr>
          <w:lang w:eastAsia="en-GB"/>
        </w:rPr>
        <w:t xml:space="preserve">The solar size and cost of 5kW and $7000 were based off average values for combined cost and install, as stated in the </w:t>
      </w:r>
      <w:r w:rsidRPr="0099416A">
        <w:rPr>
          <w:lang w:eastAsia="en-GB"/>
        </w:rPr>
        <w:fldChar w:fldCharType="begin"/>
      </w:r>
      <w:r w:rsidRPr="0099416A">
        <w:rPr>
          <w:lang w:eastAsia="en-GB"/>
        </w:rPr>
        <w:instrText xml:space="preserve"> REF _Ref480221996 \h </w:instrText>
      </w:r>
      <w:r w:rsidRPr="0099416A">
        <w:rPr>
          <w:lang w:eastAsia="en-GB"/>
        </w:rPr>
      </w:r>
      <w:r w:rsidRPr="0099416A">
        <w:rPr>
          <w:lang w:eastAsia="en-GB"/>
        </w:rPr>
        <w:fldChar w:fldCharType="separate"/>
      </w:r>
      <w:r w:rsidRPr="0099416A">
        <w:t>Table 2</w:t>
      </w:r>
      <w:r w:rsidRPr="0099416A">
        <w:noBreakHyphen/>
        <w:t>2</w:t>
      </w:r>
      <w:r w:rsidRPr="0099416A">
        <w:rPr>
          <w:lang w:eastAsia="en-GB"/>
        </w:rPr>
        <w:fldChar w:fldCharType="end"/>
      </w:r>
      <w:r w:rsidRPr="0099416A">
        <w:rPr>
          <w:lang w:eastAsia="en-GB"/>
        </w:rPr>
        <w:t xml:space="preserve"> </w:t>
      </w:r>
      <w:r>
        <w:rPr>
          <w:lang w:eastAsia="en-GB"/>
        </w:rPr>
        <w:t>in the Literature Review</w:t>
      </w:r>
      <w:r w:rsidRPr="0099416A">
        <w:rPr>
          <w:lang w:eastAsia="en-GB"/>
        </w:rPr>
        <w:t xml:space="preserve">; therefore, the brand and style were not relevant. </w:t>
      </w:r>
      <w:r>
        <w:rPr>
          <w:lang w:eastAsia="en-GB"/>
        </w:rPr>
        <w:t>The battery size and cost of</w:t>
      </w:r>
      <w:r w:rsidRPr="0099416A">
        <w:rPr>
          <w:lang w:eastAsia="en-GB"/>
        </w:rPr>
        <w:t xml:space="preserve"> 10</w:t>
      </w:r>
      <w:r>
        <w:rPr>
          <w:lang w:eastAsia="en-GB"/>
        </w:rPr>
        <w:t xml:space="preserve"> </w:t>
      </w:r>
      <w:r w:rsidRPr="0099416A">
        <w:rPr>
          <w:lang w:eastAsia="en-GB"/>
        </w:rPr>
        <w:t>kWhr and $9700 were based on the LG Chem RESU, with a cost price of $8222.50 and installation ranging from $1000-$2000. The numeric value of $9700 was</w:t>
      </w:r>
      <w:r>
        <w:rPr>
          <w:lang w:eastAsia="en-GB"/>
        </w:rPr>
        <w:t xml:space="preserve"> deemed acceptable for both procurement</w:t>
      </w:r>
      <w:r w:rsidRPr="0099416A">
        <w:rPr>
          <w:lang w:eastAsia="en-GB"/>
        </w:rPr>
        <w:t xml:space="preserve"> and installation price of battery. </w:t>
      </w:r>
      <w:r w:rsidRPr="0099416A">
        <w:t>The roof orientation was set in a north facing direction and the roof tilt was given the latitude value of the respective location i.e. Townsville was set at 19</w:t>
      </w:r>
      <m:oMath>
        <m:r>
          <m:rPr>
            <m:sty m:val="p"/>
          </m:rPr>
          <w:rPr>
            <w:rFonts w:ascii="Cambria Math" w:hAnsi="Cambria Math"/>
            <w:lang w:eastAsia="en-GB"/>
          </w:rPr>
          <m:t>°</m:t>
        </m:r>
      </m:oMath>
      <w:r w:rsidRPr="0099416A">
        <w:t xml:space="preserve"> roof tilt due to the latitude location of -19</w:t>
      </w:r>
      <m:oMath>
        <m:r>
          <m:rPr>
            <m:sty m:val="p"/>
          </m:rPr>
          <w:rPr>
            <w:rFonts w:ascii="Cambria Math" w:hAnsi="Cambria Math"/>
            <w:lang w:eastAsia="en-GB"/>
          </w:rPr>
          <m:t>°</m:t>
        </m:r>
      </m:oMath>
      <w:r w:rsidRPr="0099416A">
        <w:t>.</w:t>
      </w:r>
    </w:p>
    <w:p w14:paraId="55326B05" w14:textId="77777777" w:rsidR="00211FC1" w:rsidRPr="0099416A" w:rsidRDefault="00211FC1" w:rsidP="00211FC1"/>
    <w:p w14:paraId="0A4079DC" w14:textId="77777777" w:rsidR="00211FC1" w:rsidRPr="0099416A" w:rsidRDefault="00211FC1" w:rsidP="00211FC1">
      <w:r w:rsidRPr="0099416A">
        <w:t xml:space="preserve">The monetary value of the bill input was set at zero in order to allow the </w:t>
      </w:r>
      <w:r>
        <w:t>Solar Solution</w:t>
      </w:r>
      <w:r w:rsidRPr="0099416A">
        <w:t xml:space="preserve"> to calculate the average usage from the post code entry and the internal imported database. The number of people was set at three for an arbitrary value which allowed the correct indexing of the Australian Government data. This indexing cross-referenced the tariff and</w:t>
      </w:r>
      <w:r>
        <w:t xml:space="preserve"> solar feed-</w:t>
      </w:r>
      <w:r w:rsidRPr="0099416A">
        <w:t xml:space="preserve">in rates. These values were </w:t>
      </w:r>
      <w:r>
        <w:t>held constant</w:t>
      </w:r>
      <w:r w:rsidRPr="0099416A">
        <w:t xml:space="preserve"> and prices varied due to demand, supply, population, environment, access, and time. In order to create a suitable simulation, the tariff rate of 27.74 c/kWhr and so</w:t>
      </w:r>
      <w:r>
        <w:t>lar feed-</w:t>
      </w:r>
      <w:r w:rsidRPr="0099416A">
        <w:t xml:space="preserve">in rate of 7.448 c/kWhr were assigned. These rates are similar to the tariff rate </w:t>
      </w:r>
      <w:r>
        <w:t>of 27.071 c/kWhr and solar feed-</w:t>
      </w:r>
      <w:r w:rsidRPr="0099416A">
        <w:t xml:space="preserve">in rate of 7.74 c/kWhr hour assigned by Ergon Energy as seen in </w:t>
      </w:r>
      <w:r w:rsidRPr="0099416A">
        <w:fldChar w:fldCharType="begin"/>
      </w:r>
      <w:r w:rsidRPr="0099416A">
        <w:instrText xml:space="preserve"> REF _Ref479539636 \h </w:instrText>
      </w:r>
      <w:r w:rsidRPr="0099416A">
        <w:fldChar w:fldCharType="separate"/>
      </w:r>
      <w:r w:rsidRPr="0099416A">
        <w:t>Table 2</w:t>
      </w:r>
      <w:r w:rsidRPr="0099416A">
        <w:noBreakHyphen/>
        <w:t>4</w:t>
      </w:r>
      <w:r w:rsidRPr="0099416A">
        <w:fldChar w:fldCharType="end"/>
      </w:r>
      <w:r w:rsidRPr="0099416A">
        <w:t>.</w:t>
      </w:r>
    </w:p>
    <w:p w14:paraId="668F94A2" w14:textId="77777777" w:rsidR="00211FC1" w:rsidRPr="0099416A" w:rsidRDefault="00211FC1" w:rsidP="00211FC1">
      <w:pPr>
        <w:pStyle w:val="Heading2"/>
      </w:pPr>
      <w:bookmarkStart w:id="363" w:name="_Toc494532733"/>
      <w:r w:rsidRPr="0099416A">
        <w:lastRenderedPageBreak/>
        <w:t>Energy Production Feasibility Calculations</w:t>
      </w:r>
      <w:bookmarkEnd w:id="363"/>
    </w:p>
    <w:p w14:paraId="2D45EF08" w14:textId="77777777" w:rsidR="00211FC1" w:rsidRPr="0099416A" w:rsidRDefault="00211FC1" w:rsidP="00211FC1">
      <w:bookmarkStart w:id="364" w:name="_Hlk492798524"/>
      <w:r>
        <w:t xml:space="preserve">The following section </w:t>
      </w:r>
      <w:r w:rsidRPr="0099416A">
        <w:t>discuss</w:t>
      </w:r>
      <w:r>
        <w:t>es</w:t>
      </w:r>
      <w:r w:rsidRPr="0099416A">
        <w:t xml:space="preserve"> the output production figures shown in </w:t>
      </w:r>
      <w:r w:rsidRPr="0099416A">
        <w:fldChar w:fldCharType="begin"/>
      </w:r>
      <w:r w:rsidRPr="0099416A">
        <w:instrText xml:space="preserve"> REF _Ref493368795 \h </w:instrText>
      </w:r>
      <w:r w:rsidRPr="0099416A">
        <w:fldChar w:fldCharType="separate"/>
      </w:r>
      <w:r w:rsidRPr="0099416A">
        <w:t>Table 5</w:t>
      </w:r>
      <w:r w:rsidRPr="0099416A">
        <w:noBreakHyphen/>
        <w:t>3</w:t>
      </w:r>
      <w:r w:rsidRPr="0099416A">
        <w:fldChar w:fldCharType="end"/>
      </w:r>
      <w:r w:rsidRPr="0099416A">
        <w:t>. The daily usage in kWhr which was output from the simulations for T</w:t>
      </w:r>
      <w:r>
        <w:t>ownsville, Darwin and Hobart were</w:t>
      </w:r>
      <w:r w:rsidRPr="0099416A">
        <w:t xml:space="preserv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6EEFDA20" w14:textId="77777777" w:rsidR="00211FC1" w:rsidRPr="0099416A" w:rsidRDefault="00211FC1" w:rsidP="00211FC1"/>
    <w:p w14:paraId="028FDDC3" w14:textId="77777777" w:rsidR="00211FC1" w:rsidRPr="0099416A" w:rsidRDefault="00211FC1" w:rsidP="00211FC1">
      <w:r w:rsidRPr="0099416A">
        <w:t xml:space="preserve">The </w:t>
      </w:r>
      <w:r>
        <w:t>PSHs</w:t>
      </w:r>
      <w:r w:rsidRPr="0099416A">
        <w:t xml:space="preserve"> were calculated from data supplied by NASA for monthly averaged radiation incident on an equator-pointed tilted surface (kWh/m</w:t>
      </w:r>
      <w:r w:rsidRPr="0099416A">
        <w:rPr>
          <w:vertAlign w:val="superscript"/>
        </w:rPr>
        <w:t>2</w:t>
      </w:r>
      <w:r w:rsidRPr="0099416A">
        <w:t xml:space="preserve">/day) and are shown in Appendix </w:t>
      </w:r>
      <w:r>
        <w:t>G</w:t>
      </w:r>
      <w:r w:rsidRPr="0099416A">
        <w:t>. The amount of solar irradiance the Eart</w:t>
      </w:r>
      <w:r>
        <w:t>h receives was outlined in the Literature Review.</w:t>
      </w:r>
      <w:r w:rsidRPr="0099416A">
        <w:t xml:space="preserve"> Using the conversion formula (2-18) to PSH, it was expected that higher concentrations would appear at lower latitudes. This was confirmed by the Daily Production (kWhr) values</w:t>
      </w:r>
      <w:r>
        <w:t>: 24.692</w:t>
      </w:r>
      <w:r w:rsidRPr="0099416A">
        <w:t xml:space="preserve"> for Townsville, 26.945 for Darwin,</w:t>
      </w:r>
      <w:r>
        <w:t xml:space="preserve"> and 17.772</w:t>
      </w:r>
      <w:r w:rsidRPr="0099416A">
        <w:t xml:space="preserve"> for Hobart. </w:t>
      </w:r>
    </w:p>
    <w:p w14:paraId="643B371D" w14:textId="77777777" w:rsidR="00211FC1" w:rsidRPr="0099416A" w:rsidRDefault="00211FC1" w:rsidP="00211FC1"/>
    <w:p w14:paraId="4EBE32FF" w14:textId="77777777" w:rsidR="00211FC1" w:rsidRPr="0099416A" w:rsidRDefault="00211FC1" w:rsidP="00211FC1">
      <w:r w:rsidRPr="0099416A">
        <w:t xml:space="preserve">The angle of the solar panels was set at their </w:t>
      </w:r>
      <w:r>
        <w:t>respective</w:t>
      </w:r>
      <w:r w:rsidRPr="0099416A">
        <w:t xml:space="preserve"> latitudes for maximum solar irradiance at each location. The values validate the fact that lower latitudes receive the most solar irradiance/PSH. The daily production values were calculated using the formula (2-17)</w:t>
      </w:r>
      <w:r>
        <w:t xml:space="preserve"> in the Literature Review</w:t>
      </w:r>
      <w:r w:rsidRPr="0099416A">
        <w:t xml:space="preserve"> with the size of the solar system at 5 kW and with a performance ratio of 0.85. The change per month for Townsville, Darwin and Hobart is shown in </w:t>
      </w:r>
      <w:r w:rsidRPr="0099416A">
        <w:fldChar w:fldCharType="begin"/>
      </w:r>
      <w:r w:rsidRPr="0099416A">
        <w:instrText xml:space="preserve"> REF _Ref492741391 \h </w:instrText>
      </w:r>
      <w:r w:rsidRPr="0099416A">
        <w:fldChar w:fldCharType="separate"/>
      </w:r>
      <w:r w:rsidRPr="0099416A">
        <w:t>Figure 5</w:t>
      </w:r>
      <w:r w:rsidRPr="0099416A">
        <w:noBreakHyphen/>
        <w:t>2</w:t>
      </w:r>
      <w:r w:rsidRPr="0099416A">
        <w:fldChar w:fldCharType="end"/>
      </w:r>
      <w:r w:rsidRPr="0099416A">
        <w:t xml:space="preserve">, </w:t>
      </w:r>
      <w:r w:rsidRPr="0099416A">
        <w:fldChar w:fldCharType="begin"/>
      </w:r>
      <w:r w:rsidRPr="0099416A">
        <w:instrText xml:space="preserve"> REF _Ref492741416 \h </w:instrText>
      </w:r>
      <w:r w:rsidRPr="0099416A">
        <w:fldChar w:fldCharType="separate"/>
      </w:r>
      <w:r w:rsidRPr="0099416A">
        <w:t>Figure 5</w:t>
      </w:r>
      <w:r w:rsidRPr="0099416A">
        <w:noBreakHyphen/>
        <w:t>3</w:t>
      </w:r>
      <w:r w:rsidRPr="0099416A">
        <w:fldChar w:fldCharType="end"/>
      </w:r>
      <w:r w:rsidRPr="0099416A">
        <w:t xml:space="preserve">, and </w:t>
      </w:r>
      <w:r w:rsidRPr="0099416A">
        <w:fldChar w:fldCharType="begin"/>
      </w:r>
      <w:r w:rsidRPr="0099416A">
        <w:instrText xml:space="preserve"> REF _Ref492741418 \h </w:instrText>
      </w:r>
      <w:r w:rsidRPr="0099416A">
        <w:fldChar w:fldCharType="separate"/>
      </w:r>
      <w:r w:rsidRPr="0099416A">
        <w:t>Figure 5</w:t>
      </w:r>
      <w:r w:rsidRPr="0099416A">
        <w:noBreakHyphen/>
        <w:t>4</w:t>
      </w:r>
      <w:r w:rsidRPr="0099416A">
        <w:fldChar w:fldCharType="end"/>
      </w:r>
      <w:r w:rsidRPr="0099416A">
        <w:t>. From these graphs,</w:t>
      </w:r>
      <w:r>
        <w:t xml:space="preserve"> a</w:t>
      </w:r>
      <w:r w:rsidRPr="0099416A">
        <w:t xml:space="preserve"> clear change throughout the year across all three is obvious. The production peaks over the sunny summer season months and then dips in production over the winter season months. This dip is due to the tilt of the Earth as it</w:t>
      </w:r>
      <w:r>
        <w:t xml:space="preserve"> orbits the S</w:t>
      </w:r>
      <w:r w:rsidRPr="0099416A">
        <w:t xml:space="preserve">un. </w:t>
      </w:r>
    </w:p>
    <w:p w14:paraId="71B73AD9" w14:textId="77777777" w:rsidR="00211FC1" w:rsidRPr="0099416A" w:rsidRDefault="00211FC1" w:rsidP="00211FC1"/>
    <w:p w14:paraId="1D598B59" w14:textId="77777777" w:rsidR="00211FC1" w:rsidRPr="0099416A" w:rsidRDefault="00211FC1" w:rsidP="00211FC1">
      <w:r w:rsidRPr="0099416A">
        <w:fldChar w:fldCharType="begin"/>
      </w:r>
      <w:r w:rsidRPr="0099416A">
        <w:instrText xml:space="preserve"> REF _Ref492741418 \h </w:instrText>
      </w:r>
      <w:r w:rsidRPr="0099416A">
        <w:fldChar w:fldCharType="separate"/>
      </w:r>
      <w:r w:rsidRPr="0099416A">
        <w:t>Figure 5</w:t>
      </w:r>
      <w:r w:rsidRPr="0099416A">
        <w:noBreakHyphen/>
        <w:t>4</w:t>
      </w:r>
      <w:r w:rsidRPr="0099416A">
        <w:fldChar w:fldCharType="end"/>
      </w:r>
      <w:r w:rsidRPr="0099416A">
        <w:t xml:space="preserve"> for Hobart displays the best example of the trend hypothesised, with a clear in</w:t>
      </w:r>
      <w:r>
        <w:t>crease and decrease through</w:t>
      </w:r>
      <w:r w:rsidRPr="0099416A">
        <w:t xml:space="preserve"> the solstice-equinox-solstice-equinox; </w:t>
      </w:r>
      <w:r>
        <w:t xml:space="preserve">here </w:t>
      </w:r>
      <w:r w:rsidRPr="0099416A">
        <w:t>t</w:t>
      </w:r>
      <w:r>
        <w:t>his progression is</w:t>
      </w:r>
      <w:r w:rsidRPr="0099416A">
        <w:t xml:space="preserve"> quite apparent. The Townsville production graph (</w:t>
      </w:r>
      <w:r w:rsidRPr="0099416A">
        <w:fldChar w:fldCharType="begin"/>
      </w:r>
      <w:r w:rsidRPr="0099416A">
        <w:instrText xml:space="preserve"> REF _Ref492741391 \h </w:instrText>
      </w:r>
      <w:r w:rsidRPr="0099416A">
        <w:fldChar w:fldCharType="separate"/>
      </w:r>
      <w:r w:rsidRPr="0099416A">
        <w:t>Figure 5</w:t>
      </w:r>
      <w:r w:rsidRPr="0099416A">
        <w:noBreakHyphen/>
        <w:t>2</w:t>
      </w:r>
      <w:r w:rsidRPr="0099416A">
        <w:fldChar w:fldCharType="end"/>
      </w:r>
      <w:r w:rsidRPr="0099416A">
        <w:t>) shows a dip during the winter season but has lower than expected production months for November and March. This nonuniformity is again observed in the production graph (</w:t>
      </w:r>
      <w:r w:rsidRPr="0099416A">
        <w:fldChar w:fldCharType="begin"/>
      </w:r>
      <w:r w:rsidRPr="0099416A">
        <w:instrText xml:space="preserve"> REF _Ref492741416 \h </w:instrText>
      </w:r>
      <w:r w:rsidRPr="0099416A">
        <w:fldChar w:fldCharType="separate"/>
      </w:r>
      <w:r w:rsidRPr="0099416A">
        <w:t>Figure 5</w:t>
      </w:r>
      <w:r w:rsidRPr="0099416A">
        <w:noBreakHyphen/>
        <w:t>3</w:t>
      </w:r>
      <w:r w:rsidRPr="0099416A">
        <w:fldChar w:fldCharType="end"/>
      </w:r>
      <w:r w:rsidRPr="0099416A">
        <w:t>) of Darwin for the months of February and December.</w:t>
      </w:r>
    </w:p>
    <w:p w14:paraId="0F439A32" w14:textId="77777777" w:rsidR="00211FC1" w:rsidRPr="0099416A" w:rsidRDefault="00211FC1" w:rsidP="00211FC1"/>
    <w:p w14:paraId="2F7F20DE" w14:textId="77777777" w:rsidR="00211FC1" w:rsidRPr="0099416A" w:rsidRDefault="00211FC1" w:rsidP="00211FC1">
      <w:r w:rsidRPr="0099416A">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3B1CC109" w14:textId="77777777" w:rsidR="00211FC1" w:rsidRPr="0099416A" w:rsidRDefault="00211FC1" w:rsidP="00211FC1"/>
    <w:p w14:paraId="59264EAF" w14:textId="77777777" w:rsidR="00211FC1" w:rsidRPr="0099416A" w:rsidRDefault="00211FC1" w:rsidP="00211FC1">
      <w:r w:rsidRPr="0099416A">
        <w:t>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w:t>
      </w:r>
      <w:r>
        <w:t xml:space="preserve"> total exported in kWhr for</w:t>
      </w:r>
      <w:r w:rsidRPr="0099416A">
        <w:t xml:space="preserve"> Townsville, Darwin and Ho</w:t>
      </w:r>
      <w:r>
        <w:t>bart was 6.461, 7.963</w:t>
      </w:r>
      <w:r w:rsidRPr="0099416A">
        <w:t xml:space="preserve"> and 1.815</w:t>
      </w:r>
      <w:r>
        <w:t xml:space="preserve"> respectively</w:t>
      </w:r>
      <w:r w:rsidRPr="0099416A">
        <w:t xml:space="preserve">. </w:t>
      </w:r>
    </w:p>
    <w:p w14:paraId="2DA5764D" w14:textId="77777777" w:rsidR="00211FC1" w:rsidRPr="0099416A" w:rsidRDefault="00211FC1" w:rsidP="00211FC1"/>
    <w:p w14:paraId="3FB842F0" w14:textId="77777777" w:rsidR="00211FC1" w:rsidRPr="0099416A" w:rsidRDefault="00211FC1" w:rsidP="00211FC1">
      <w:r w:rsidRPr="0099416A">
        <w:t>It can be seen tha</w:t>
      </w:r>
      <w:r>
        <w:t>t the location Darwin has 7.963</w:t>
      </w:r>
      <w:r w:rsidRPr="0099416A">
        <w:t xml:space="preserve"> kWhr of exports while Hobart only has 1.815 kWhr. This is due to Darwin having more peak sun hours, and consequently, higher production of 26.945 kWhr to Hobart’s 17.7</w:t>
      </w:r>
      <w:r>
        <w:t>22</w:t>
      </w:r>
      <w:r w:rsidRPr="0099416A">
        <w:t xml:space="preserve"> kWhr. This means that a larger amount produced minus the battery and 30% internal usage will yield a larger surplus of energy to be exported to the grid. </w:t>
      </w:r>
    </w:p>
    <w:p w14:paraId="1AECB84C" w14:textId="77777777" w:rsidR="00211FC1" w:rsidRPr="0099416A" w:rsidRDefault="00211FC1" w:rsidP="00211FC1"/>
    <w:p w14:paraId="0666FD8D" w14:textId="77777777" w:rsidR="00211FC1" w:rsidRPr="0099416A" w:rsidRDefault="00211FC1" w:rsidP="00211FC1">
      <w:r w:rsidRPr="0099416A">
        <w:lastRenderedPageBreak/>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w:t>
      </w:r>
      <w:r>
        <w:t xml:space="preserve"> </w:t>
      </w:r>
      <w:r w:rsidRPr="0099416A">
        <w:t>- due to cost being associated with rate multiplied by the amount of kWhrs used. These daily values represent the normal cost of electricity for the customer without solar or battery offset.</w:t>
      </w:r>
    </w:p>
    <w:p w14:paraId="3819B7B4" w14:textId="77777777" w:rsidR="00211FC1" w:rsidRPr="0099416A" w:rsidRDefault="00211FC1" w:rsidP="00211FC1"/>
    <w:p w14:paraId="4DA9580B" w14:textId="77777777" w:rsidR="00211FC1" w:rsidRPr="0099416A" w:rsidRDefault="00211FC1" w:rsidP="00211FC1">
      <w:r w:rsidRPr="0099416A">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w:t>
      </w:r>
      <w:r>
        <w:t>ed by the stipulated solar feed-</w:t>
      </w:r>
      <w:r w:rsidRPr="0099416A">
        <w:t>in rate.</w:t>
      </w:r>
    </w:p>
    <w:p w14:paraId="74A38E29" w14:textId="77777777" w:rsidR="00211FC1" w:rsidRPr="0099416A" w:rsidRDefault="00211FC1" w:rsidP="00211FC1"/>
    <w:p w14:paraId="4191B7E0" w14:textId="77777777" w:rsidR="00211FC1" w:rsidRPr="0099416A" w:rsidRDefault="00211FC1" w:rsidP="00211FC1">
      <w:r w:rsidRPr="0099416A">
        <w:t>The result of the PV/BES system was having the household supplied or partially supplied electricity at a new rate. The actual s</w:t>
      </w:r>
      <w:r>
        <w:t>avings were calculated by</w:t>
      </w:r>
      <w:r w:rsidRPr="0099416A">
        <w:t xml:space="preserve">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0E47E551" w14:textId="77777777" w:rsidR="00211FC1" w:rsidRPr="0099416A" w:rsidRDefault="00211FC1" w:rsidP="00211FC1"/>
    <w:p w14:paraId="77351F34" w14:textId="77777777" w:rsidR="00211FC1" w:rsidRPr="0099416A" w:rsidRDefault="00211FC1" w:rsidP="00211FC1">
      <w:r w:rsidRPr="0099416A">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4"/>
    <w:p w14:paraId="4BFAF25E" w14:textId="77777777" w:rsidR="00211FC1" w:rsidRPr="0099416A" w:rsidRDefault="00211FC1" w:rsidP="00211FC1"/>
    <w:p w14:paraId="7530F050" w14:textId="77777777" w:rsidR="00211FC1" w:rsidRPr="0099416A" w:rsidRDefault="00211FC1" w:rsidP="00211FC1">
      <w:pPr>
        <w:rPr>
          <w:lang w:eastAsia="en-GB"/>
        </w:rPr>
      </w:pPr>
      <w:r w:rsidRPr="0099416A">
        <w:rPr>
          <w:lang w:eastAsia="en-GB"/>
        </w:rPr>
        <w:fldChar w:fldCharType="begin"/>
      </w:r>
      <w:r w:rsidRPr="0099416A">
        <w:rPr>
          <w:lang w:eastAsia="en-GB"/>
        </w:rPr>
        <w:instrText xml:space="preserve"> REF _Ref492741617 \h </w:instrText>
      </w:r>
      <w:r w:rsidRPr="0099416A">
        <w:rPr>
          <w:lang w:eastAsia="en-GB"/>
        </w:rPr>
      </w:r>
      <w:r w:rsidRPr="0099416A">
        <w:rPr>
          <w:lang w:eastAsia="en-GB"/>
        </w:rPr>
        <w:fldChar w:fldCharType="separate"/>
      </w:r>
      <w:r w:rsidRPr="0099416A">
        <w:t>Figure 5</w:t>
      </w:r>
      <w:r w:rsidRPr="0099416A">
        <w:noBreakHyphen/>
        <w:t>8</w:t>
      </w:r>
      <w:r w:rsidRPr="0099416A">
        <w:rPr>
          <w:lang w:eastAsia="en-GB"/>
        </w:rPr>
        <w:fldChar w:fldCharType="end"/>
      </w:r>
      <w:r w:rsidRPr="0099416A">
        <w:rPr>
          <w:lang w:eastAsia="en-GB"/>
        </w:rPr>
        <w:t xml:space="preserve">, </w:t>
      </w:r>
      <w:r w:rsidRPr="0099416A">
        <w:rPr>
          <w:lang w:eastAsia="en-GB"/>
        </w:rPr>
        <w:fldChar w:fldCharType="begin"/>
      </w:r>
      <w:r w:rsidRPr="0099416A">
        <w:rPr>
          <w:lang w:eastAsia="en-GB"/>
        </w:rPr>
        <w:instrText xml:space="preserve"> REF _Ref492741625 \h </w:instrText>
      </w:r>
      <w:r w:rsidRPr="0099416A">
        <w:rPr>
          <w:lang w:eastAsia="en-GB"/>
        </w:rPr>
      </w:r>
      <w:r w:rsidRPr="0099416A">
        <w:rPr>
          <w:lang w:eastAsia="en-GB"/>
        </w:rPr>
        <w:fldChar w:fldCharType="separate"/>
      </w:r>
      <w:r w:rsidRPr="0099416A">
        <w:t>Figure 5</w:t>
      </w:r>
      <w:r w:rsidRPr="0099416A">
        <w:noBreakHyphen/>
        <w:t>9</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92741630 \h </w:instrText>
      </w:r>
      <w:r w:rsidRPr="0099416A">
        <w:rPr>
          <w:lang w:eastAsia="en-GB"/>
        </w:rPr>
      </w:r>
      <w:r w:rsidRPr="0099416A">
        <w:rPr>
          <w:lang w:eastAsia="en-GB"/>
        </w:rPr>
        <w:fldChar w:fldCharType="separate"/>
      </w:r>
      <w:r w:rsidRPr="0099416A">
        <w:t>Figure 5</w:t>
      </w:r>
      <w:r w:rsidRPr="0099416A">
        <w:noBreakHyphen/>
        <w:t>10</w:t>
      </w:r>
      <w:r w:rsidRPr="0099416A">
        <w:rPr>
          <w:lang w:eastAsia="en-GB"/>
        </w:rPr>
        <w:fldChar w:fldCharType="end"/>
      </w:r>
      <w:r w:rsidRPr="0099416A">
        <w:rPr>
          <w:lang w:eastAsia="en-GB"/>
        </w:rPr>
        <w:t xml:space="preserve"> show the pie charts </w:t>
      </w:r>
      <w:r>
        <w:rPr>
          <w:lang w:eastAsia="en-GB"/>
        </w:rPr>
        <w:t>for</w:t>
      </w:r>
      <w:r w:rsidRPr="0099416A">
        <w:rPr>
          <w:lang w:eastAsia="en-GB"/>
        </w:rPr>
        <w:t xml:space="preserve"> each location.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71802A0A" w14:textId="77777777" w:rsidR="00211FC1" w:rsidRPr="0099416A" w:rsidRDefault="00211FC1" w:rsidP="00211FC1">
      <w:pPr>
        <w:rPr>
          <w:lang w:eastAsia="en-GB"/>
        </w:rPr>
      </w:pPr>
    </w:p>
    <w:p w14:paraId="5CD9C0EF" w14:textId="77777777" w:rsidR="00211FC1" w:rsidRPr="0099416A" w:rsidRDefault="00211FC1" w:rsidP="00211FC1">
      <w:pPr>
        <w:rPr>
          <w:lang w:eastAsia="en-GB"/>
        </w:rPr>
      </w:pPr>
      <w:r w:rsidRPr="0099416A">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w:t>
      </w:r>
      <w:r>
        <w:rPr>
          <w:lang w:eastAsia="en-GB"/>
        </w:rPr>
        <w:t>cover demand</w:t>
      </w:r>
      <w:r w:rsidRPr="0099416A">
        <w:rPr>
          <w:lang w:eastAsia="en-GB"/>
        </w:rPr>
        <w:t xml:space="preserve">. </w:t>
      </w:r>
    </w:p>
    <w:p w14:paraId="28CB820B" w14:textId="77777777" w:rsidR="00211FC1" w:rsidRPr="0099416A" w:rsidRDefault="00211FC1" w:rsidP="00211FC1">
      <w:pPr>
        <w:rPr>
          <w:lang w:eastAsia="en-GB"/>
        </w:rPr>
      </w:pPr>
    </w:p>
    <w:p w14:paraId="2248A515" w14:textId="77777777" w:rsidR="00211FC1" w:rsidRPr="0099416A" w:rsidRDefault="00211FC1" w:rsidP="00211FC1">
      <w:pPr>
        <w:rPr>
          <w:lang w:eastAsia="en-GB"/>
        </w:rPr>
      </w:pPr>
      <w:r w:rsidRPr="0099416A">
        <w:rPr>
          <w:lang w:eastAsia="en-GB"/>
        </w:rPr>
        <w:t>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w:t>
      </w:r>
      <w:r>
        <w:rPr>
          <w:lang w:eastAsia="en-GB"/>
        </w:rPr>
        <w:t>sage for a domestic residence; and s</w:t>
      </w:r>
      <w:r w:rsidRPr="0099416A">
        <w:rPr>
          <w:lang w:eastAsia="en-GB"/>
        </w:rPr>
        <w:t xml:space="preserve">econdly, the lower PSH and subsequent decreased solar production.  </w:t>
      </w:r>
    </w:p>
    <w:p w14:paraId="57F1DC3C" w14:textId="77777777" w:rsidR="00211FC1" w:rsidRPr="0099416A" w:rsidRDefault="00211FC1" w:rsidP="00211FC1">
      <w:pPr>
        <w:rPr>
          <w:lang w:eastAsia="en-GB"/>
        </w:rPr>
      </w:pPr>
    </w:p>
    <w:p w14:paraId="749AE02E" w14:textId="77777777" w:rsidR="00211FC1" w:rsidRPr="0099416A" w:rsidRDefault="00211FC1" w:rsidP="00211FC1">
      <w:pPr>
        <w:pStyle w:val="Heading2"/>
      </w:pPr>
      <w:bookmarkStart w:id="365" w:name="_Ref492832841"/>
      <w:bookmarkStart w:id="366" w:name="_Toc494532734"/>
      <w:r w:rsidRPr="0099416A">
        <w:lastRenderedPageBreak/>
        <w:t>Economic Payback Potential</w:t>
      </w:r>
      <w:bookmarkEnd w:id="365"/>
      <w:bookmarkEnd w:id="366"/>
    </w:p>
    <w:p w14:paraId="7497449C" w14:textId="77777777" w:rsidR="00211FC1" w:rsidRPr="0099416A" w:rsidRDefault="00211FC1" w:rsidP="00211FC1">
      <w:r w:rsidRPr="0099416A">
        <w:t xml:space="preserve">The following section </w:t>
      </w:r>
      <w:r>
        <w:t>discuses</w:t>
      </w:r>
      <w:r w:rsidRPr="0099416A">
        <w:t xml:space="preserve"> and analyse</w:t>
      </w:r>
      <w:r>
        <w:t>s</w:t>
      </w:r>
      <w:r w:rsidRPr="0099416A">
        <w:t xml:space="preserve"> the output financial figures shown in </w:t>
      </w:r>
      <w:r w:rsidRPr="0099416A">
        <w:fldChar w:fldCharType="begin"/>
      </w:r>
      <w:r w:rsidRPr="0099416A">
        <w:instrText xml:space="preserve"> REF _Ref492743329 \h </w:instrText>
      </w:r>
      <w:r w:rsidRPr="0099416A">
        <w:fldChar w:fldCharType="separate"/>
      </w:r>
      <w:r w:rsidRPr="0099416A">
        <w:t>Table 5</w:t>
      </w:r>
      <w:r w:rsidRPr="0099416A">
        <w:noBreakHyphen/>
        <w:t>4</w:t>
      </w:r>
      <w:r w:rsidRPr="0099416A">
        <w:fldChar w:fldCharType="end"/>
      </w:r>
      <w:r>
        <w:t xml:space="preserve"> for each location</w:t>
      </w:r>
      <w:r w:rsidRPr="0099416A">
        <w:t>.</w:t>
      </w:r>
      <w:r>
        <w:t xml:space="preserve"> The methods and formulas outlined in the Methodology – Economic Calculations</w:t>
      </w:r>
      <w:r w:rsidRPr="0099416A">
        <w:t xml:space="preserve"> </w:t>
      </w:r>
      <w:r>
        <w:t>section are used below.</w:t>
      </w:r>
    </w:p>
    <w:p w14:paraId="6A301745" w14:textId="77777777" w:rsidR="00211FC1" w:rsidRPr="0099416A" w:rsidRDefault="00211FC1" w:rsidP="00211FC1"/>
    <w:p w14:paraId="51F9A2FC" w14:textId="77777777" w:rsidR="00211FC1" w:rsidRPr="0099416A" w:rsidRDefault="00211FC1" w:rsidP="00211FC1">
      <w:r w:rsidRPr="0099416A">
        <w:t xml:space="preserve">The </w:t>
      </w:r>
      <w:r>
        <w:t>ALCC</w:t>
      </w:r>
      <w:r w:rsidRPr="0099416A">
        <w:t xml:space="preserve"> ($/kWhr) was calculated using the </w:t>
      </w:r>
      <w:r>
        <w:t>LCC</w:t>
      </w:r>
      <w:r w:rsidRPr="0099416A">
        <w:t xml:space="preserve"> outlined in the </w:t>
      </w:r>
      <w:r>
        <w:t>M</w:t>
      </w:r>
      <w:r w:rsidRPr="0099416A">
        <w:t xml:space="preserve">ethodology (Section 3.7) and the formula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w:t>
      </w:r>
      <w:r>
        <w:t>Solar Solution</w:t>
      </w:r>
      <w:r w:rsidRPr="0099416A">
        <w:t xml:space="preserve">; hence, the ALCC was selected as output from the </w:t>
      </w:r>
      <w:r>
        <w:t>Solar Solution</w:t>
      </w:r>
      <w:r w:rsidRPr="0099416A">
        <w:t xml:space="preserve">. The ALCC in these instances incorporated a battery replacement at 10 years which was fused into the LCC. </w:t>
      </w:r>
    </w:p>
    <w:p w14:paraId="70EE6D1E" w14:textId="77777777" w:rsidR="00211FC1" w:rsidRPr="0099416A" w:rsidRDefault="00211FC1" w:rsidP="00211FC1"/>
    <w:p w14:paraId="05DD145C" w14:textId="77777777" w:rsidR="00211FC1" w:rsidRPr="0099416A" w:rsidRDefault="00211FC1" w:rsidP="00211FC1">
      <w:r w:rsidRPr="0099416A">
        <w:t xml:space="preserve">The </w:t>
      </w:r>
      <w:r>
        <w:t>ANN-PMT</w:t>
      </w:r>
      <w:r w:rsidRPr="0099416A">
        <w:t xml:space="preserve"> was selected as an output for financial analysis and incorporated three different mortgage rates of 1%, 3.5% and 6%. The </w:t>
      </w:r>
      <w:r>
        <w:t>ANN-PMT</w:t>
      </w:r>
      <w:r w:rsidRPr="0099416A">
        <w:t xml:space="preserve"> was calculated using the formula (3.7) and each rate. The rates were split into optimistic (1%), likely (3.5%) and pessimistic (6%) to give a broad analysis of potential payment schemes and mortgage climates, as these significantly affect the cost of electricity.</w:t>
      </w:r>
    </w:p>
    <w:p w14:paraId="0D62B5A9" w14:textId="77777777" w:rsidR="00211FC1" w:rsidRPr="0099416A" w:rsidRDefault="00211FC1" w:rsidP="00211FC1"/>
    <w:p w14:paraId="1EDFDCA1" w14:textId="77777777" w:rsidR="00211FC1" w:rsidRPr="0099416A" w:rsidRDefault="00211FC1" w:rsidP="00211FC1">
      <w:r w:rsidRPr="0099416A">
        <w:t xml:space="preserve">The </w:t>
      </w:r>
      <w:r>
        <w:t>ANN-PMT</w:t>
      </w:r>
      <w:r w:rsidRPr="0099416A">
        <w:t xml:space="preserve"> and ALCC were calculated on a $/kWhr basis over their lifetimes using the formula (3-6, 3-7) outlined in the </w:t>
      </w:r>
      <w:r>
        <w:t>Literature Review</w:t>
      </w:r>
      <w:r w:rsidRPr="0099416A">
        <w:t xml:space="preserve"> for the generating systems. The ALCC for Townsville, Darwin and Hobart was $0.1603, $0.1469 and $0.2233 respectively. The optimistic </w:t>
      </w:r>
      <w:r>
        <w:t>ANN-PMT</w:t>
      </w:r>
      <w:r w:rsidRPr="0099416A">
        <w:t xml:space="preserve"> for Townsville, Darwin and Hobart $0.1623, $0.1488 and $0.2262. The likely </w:t>
      </w:r>
      <w:r>
        <w:t>ANN-PMT</w:t>
      </w:r>
      <w:r w:rsidRPr="0099416A">
        <w:t xml:space="preserve"> for Townsville, Darwin and Hobart $0.2061, $0.1889and $0.2872. The pessimistic </w:t>
      </w:r>
      <w:r>
        <w:t>ANN-PMT</w:t>
      </w:r>
      <w:r w:rsidRPr="0099416A">
        <w:t xml:space="preserve"> for Townsville, Darwin and Hobart $0.2554, $0.234and $0.3558.</w:t>
      </w:r>
    </w:p>
    <w:p w14:paraId="0D1FC3DD" w14:textId="77777777" w:rsidR="00211FC1" w:rsidRPr="0099416A" w:rsidRDefault="00211FC1" w:rsidP="00211FC1"/>
    <w:p w14:paraId="16A9B1AE" w14:textId="77777777" w:rsidR="00211FC1" w:rsidRPr="0099416A" w:rsidRDefault="00211FC1" w:rsidP="00211FC1">
      <w:r w:rsidRPr="0099416A">
        <w:t>Considering that Q</w:t>
      </w:r>
      <w:r>
        <w:t>LD</w:t>
      </w:r>
      <w:r w:rsidRPr="0099416A">
        <w:t>’s energy provider (Ergon Energy) charges $0.27071/kWhr, it sets the benchmark for the cost of electricity comparisons in Q</w:t>
      </w:r>
      <w:r>
        <w:t>LD</w:t>
      </w:r>
      <w:r w:rsidRPr="0099416A">
        <w:t xml:space="preserve">. Using this as a reference, it disqualifies the likely and pessimistic values for </w:t>
      </w:r>
      <w:r>
        <w:t>ANN-PMT</w:t>
      </w:r>
      <w:r w:rsidRPr="0099416A">
        <w:t xml:space="preserve"> in Hobart, which are above at $0.27071 at $0.2872 and $0.3558. </w:t>
      </w:r>
    </w:p>
    <w:p w14:paraId="07122320" w14:textId="77777777" w:rsidR="00211FC1" w:rsidRPr="0099416A" w:rsidRDefault="00211FC1" w:rsidP="00211FC1"/>
    <w:p w14:paraId="5DDA3DF7" w14:textId="77777777" w:rsidR="00211FC1" w:rsidRPr="0099416A" w:rsidRDefault="00211FC1" w:rsidP="00211FC1">
      <w:r w:rsidRPr="0099416A">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1888278A" w14:textId="77777777" w:rsidR="00211FC1" w:rsidRPr="0099416A" w:rsidRDefault="00211FC1" w:rsidP="00211FC1"/>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211FC1" w:rsidRPr="0099416A" w14:paraId="037745AC" w14:textId="77777777" w:rsidTr="00CF0625">
        <w:trPr>
          <w:trHeight w:val="564"/>
        </w:trPr>
        <w:tc>
          <w:tcPr>
            <w:tcW w:w="4520" w:type="dxa"/>
            <w:tcBorders>
              <w:top w:val="single" w:sz="8" w:space="0" w:color="F2F2F2"/>
              <w:left w:val="single" w:sz="8" w:space="0" w:color="F2F2F2"/>
              <w:bottom w:val="single" w:sz="8" w:space="0" w:color="F2F2F2"/>
              <w:right w:val="single" w:sz="8" w:space="0" w:color="F2F2F2"/>
            </w:tcBorders>
            <w:shd w:val="clear" w:color="auto" w:fill="BFBFBF" w:themeFill="background1" w:themeFillShade="BF"/>
            <w:vAlign w:val="center"/>
            <w:hideMark/>
          </w:tcPr>
          <w:p w14:paraId="3A61A7CF" w14:textId="77777777" w:rsidR="00211FC1" w:rsidRPr="0099416A" w:rsidRDefault="00211FC1" w:rsidP="00CF0625">
            <w:pPr>
              <w:pStyle w:val="TableHeader"/>
            </w:pPr>
            <w:r w:rsidRPr="0099416A">
              <w:t>Economic Option</w:t>
            </w:r>
          </w:p>
        </w:tc>
        <w:tc>
          <w:tcPr>
            <w:tcW w:w="1580" w:type="dxa"/>
            <w:tcBorders>
              <w:top w:val="single" w:sz="8" w:space="0" w:color="F2F2F2"/>
              <w:left w:val="nil"/>
              <w:bottom w:val="single" w:sz="8" w:space="0" w:color="F2F2F2"/>
              <w:right w:val="single" w:sz="8" w:space="0" w:color="F2F2F2"/>
            </w:tcBorders>
            <w:shd w:val="clear" w:color="auto" w:fill="BFBFBF" w:themeFill="background1" w:themeFillShade="BF"/>
            <w:vAlign w:val="center"/>
            <w:hideMark/>
          </w:tcPr>
          <w:p w14:paraId="4F6F7F66" w14:textId="77777777" w:rsidR="00211FC1" w:rsidRPr="0099416A" w:rsidRDefault="00211FC1" w:rsidP="00CF0625">
            <w:pPr>
              <w:pStyle w:val="TableHeader"/>
            </w:pPr>
            <w:r w:rsidRPr="0099416A">
              <w:t xml:space="preserve">Average </w:t>
            </w:r>
          </w:p>
        </w:tc>
      </w:tr>
      <w:tr w:rsidR="00211FC1" w:rsidRPr="0099416A" w14:paraId="63F69076" w14:textId="77777777" w:rsidTr="00CF0625">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11B89441" w14:textId="77777777" w:rsidR="00211FC1" w:rsidRPr="0099416A" w:rsidRDefault="00211FC1" w:rsidP="00CF0625">
            <w:pPr>
              <w:pStyle w:val="TableBody"/>
              <w:framePr w:hSpace="0" w:wrap="auto" w:vAnchor="margin" w:hAnchor="text" w:xAlign="left" w:yAlign="inline"/>
            </w:pPr>
            <w:r w:rsidRPr="0099416A">
              <w:t>Annualis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711C4100" w14:textId="77777777" w:rsidR="00211FC1" w:rsidRPr="0099416A" w:rsidRDefault="00211FC1" w:rsidP="00CF0625">
            <w:pPr>
              <w:pStyle w:val="TableBody"/>
              <w:framePr w:hSpace="0" w:wrap="auto" w:vAnchor="margin" w:hAnchor="text" w:xAlign="left" w:yAlign="inline"/>
            </w:pPr>
            <w:r w:rsidRPr="0099416A">
              <w:t>0.1768</w:t>
            </w:r>
          </w:p>
        </w:tc>
      </w:tr>
      <w:tr w:rsidR="00211FC1" w:rsidRPr="0099416A" w14:paraId="3444150A" w14:textId="77777777" w:rsidTr="00CF0625">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0510FBA0" w14:textId="77777777" w:rsidR="00211FC1" w:rsidRPr="0099416A" w:rsidRDefault="00211FC1" w:rsidP="00CF0625">
            <w:pPr>
              <w:pStyle w:val="TableBody"/>
              <w:framePr w:hSpace="0" w:wrap="auto" w:vAnchor="margin" w:hAnchor="text" w:xAlign="left" w:yAlign="inline"/>
            </w:pPr>
            <w:r w:rsidRPr="0099416A">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7791ED28" w14:textId="77777777" w:rsidR="00211FC1" w:rsidRPr="0099416A" w:rsidRDefault="00211FC1" w:rsidP="00CF0625">
            <w:pPr>
              <w:pStyle w:val="TableBody"/>
              <w:framePr w:hSpace="0" w:wrap="auto" w:vAnchor="margin" w:hAnchor="text" w:xAlign="left" w:yAlign="inline"/>
            </w:pPr>
            <w:r w:rsidRPr="0099416A">
              <w:t>0.1791</w:t>
            </w:r>
          </w:p>
        </w:tc>
      </w:tr>
      <w:tr w:rsidR="00211FC1" w:rsidRPr="0099416A" w14:paraId="658BB4DC" w14:textId="77777777" w:rsidTr="00CF0625">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E7DDB3" w14:textId="77777777" w:rsidR="00211FC1" w:rsidRPr="0099416A" w:rsidRDefault="00211FC1" w:rsidP="00CF0625">
            <w:pPr>
              <w:pStyle w:val="TableBody"/>
              <w:framePr w:hSpace="0" w:wrap="auto" w:vAnchor="margin" w:hAnchor="text" w:xAlign="left" w:yAlign="inline"/>
            </w:pPr>
            <w:r w:rsidRPr="0099416A">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0430F74B" w14:textId="77777777" w:rsidR="00211FC1" w:rsidRPr="0099416A" w:rsidRDefault="00211FC1" w:rsidP="00CF0625">
            <w:pPr>
              <w:pStyle w:val="TableBody"/>
              <w:framePr w:hSpace="0" w:wrap="auto" w:vAnchor="margin" w:hAnchor="text" w:xAlign="left" w:yAlign="inline"/>
            </w:pPr>
            <w:r w:rsidRPr="0099416A">
              <w:t>0.2274</w:t>
            </w:r>
          </w:p>
        </w:tc>
      </w:tr>
      <w:tr w:rsidR="00211FC1" w:rsidRPr="0099416A" w14:paraId="37E956F4" w14:textId="77777777" w:rsidTr="00CF0625">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BA65A1A" w14:textId="77777777" w:rsidR="00211FC1" w:rsidRPr="0099416A" w:rsidRDefault="00211FC1" w:rsidP="00CF0625">
            <w:pPr>
              <w:pStyle w:val="TableBody"/>
              <w:framePr w:hSpace="0" w:wrap="auto" w:vAnchor="margin" w:hAnchor="text" w:xAlign="left" w:yAlign="inline"/>
            </w:pPr>
            <w:r w:rsidRPr="0099416A">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77DB6CC9" w14:textId="77777777" w:rsidR="00211FC1" w:rsidRPr="0099416A" w:rsidRDefault="00211FC1" w:rsidP="00CF0625">
            <w:pPr>
              <w:pStyle w:val="TableBody"/>
              <w:framePr w:hSpace="0" w:wrap="auto" w:vAnchor="margin" w:hAnchor="text" w:xAlign="left" w:yAlign="inline"/>
            </w:pPr>
            <w:r w:rsidRPr="0099416A">
              <w:t>0.2817</w:t>
            </w:r>
          </w:p>
        </w:tc>
      </w:tr>
    </w:tbl>
    <w:p w14:paraId="0DB992E7" w14:textId="77777777" w:rsidR="00211FC1" w:rsidRPr="0099416A" w:rsidRDefault="00211FC1" w:rsidP="00211FC1"/>
    <w:p w14:paraId="23456D9A" w14:textId="77777777" w:rsidR="00211FC1" w:rsidRPr="0099416A" w:rsidRDefault="00211FC1" w:rsidP="00211FC1"/>
    <w:p w14:paraId="398A83F0" w14:textId="77777777" w:rsidR="00211FC1" w:rsidRPr="0099416A" w:rsidRDefault="00211FC1" w:rsidP="00211FC1"/>
    <w:p w14:paraId="11F4639C" w14:textId="77777777" w:rsidR="00211FC1" w:rsidRPr="0099416A" w:rsidRDefault="00211FC1" w:rsidP="00211FC1"/>
    <w:p w14:paraId="679E0DD8" w14:textId="77777777" w:rsidR="00211FC1" w:rsidRPr="0099416A" w:rsidRDefault="00211FC1" w:rsidP="00211FC1"/>
    <w:p w14:paraId="3585FDD2" w14:textId="77777777" w:rsidR="00211FC1" w:rsidRPr="0099416A" w:rsidRDefault="00211FC1" w:rsidP="00211FC1"/>
    <w:p w14:paraId="70673FC5" w14:textId="77777777" w:rsidR="00211FC1" w:rsidRPr="0099416A" w:rsidRDefault="00211FC1" w:rsidP="00211FC1"/>
    <w:p w14:paraId="44066AA4" w14:textId="77777777" w:rsidR="00211FC1" w:rsidRPr="0099416A" w:rsidRDefault="00211FC1" w:rsidP="00211FC1"/>
    <w:p w14:paraId="4535FC01" w14:textId="77777777" w:rsidR="00211FC1" w:rsidRPr="0099416A" w:rsidRDefault="00211FC1" w:rsidP="00211FC1"/>
    <w:p w14:paraId="431197D1" w14:textId="77777777" w:rsidR="00211FC1" w:rsidRPr="0099416A" w:rsidRDefault="00211FC1" w:rsidP="00211FC1"/>
    <w:p w14:paraId="14FA0485" w14:textId="77777777" w:rsidR="00211FC1" w:rsidRPr="0099416A" w:rsidRDefault="00211FC1" w:rsidP="00211FC1"/>
    <w:p w14:paraId="568C22C1" w14:textId="77777777" w:rsidR="00211FC1" w:rsidRPr="0099416A" w:rsidRDefault="00211FC1" w:rsidP="00211FC1"/>
    <w:p w14:paraId="591E280B" w14:textId="77777777" w:rsidR="00211FC1" w:rsidRPr="0099416A" w:rsidRDefault="00211FC1" w:rsidP="00211FC1">
      <w:r w:rsidRPr="0099416A">
        <w:lastRenderedPageBreak/>
        <w:fldChar w:fldCharType="begin"/>
      </w:r>
      <w:r w:rsidRPr="0099416A">
        <w:instrText xml:space="preserve"> REF _Ref492743329 \h </w:instrText>
      </w:r>
      <w:r w:rsidRPr="0099416A">
        <w:fldChar w:fldCharType="separate"/>
      </w:r>
      <w:r w:rsidRPr="0099416A">
        <w:t>Table 5</w:t>
      </w:r>
      <w:r w:rsidRPr="0099416A">
        <w:noBreakHyphen/>
        <w:t>4</w:t>
      </w:r>
      <w:r w:rsidRPr="0099416A">
        <w:fldChar w:fldCharType="end"/>
      </w:r>
      <w:r w:rsidRPr="0099416A">
        <w:t xml:space="preserve"> shows the average for each location in ALCC, and </w:t>
      </w:r>
      <w:r>
        <w:t>ANN-PMT</w:t>
      </w:r>
      <w:r w:rsidRPr="0099416A">
        <w:t xml:space="preserve"> with optimistic, likely and pessimistic mortgage rates. The average ALCC $0.1768/kWhr while the average </w:t>
      </w:r>
      <w:r>
        <w:t>ANN-PMT</w:t>
      </w:r>
      <w:r w:rsidRPr="0099416A">
        <w:t xml:space="preserve"> for an optimistic mortgage rate is $0.1791/kWhr; this is a difference of 0.0</w:t>
      </w:r>
      <w:r>
        <w:t>2</w:t>
      </w:r>
      <w:r w:rsidRPr="0099416A">
        <w:t xml:space="preserve">3 </w:t>
      </w:r>
      <w:r>
        <w:t>c</w:t>
      </w:r>
      <w:r w:rsidRPr="0099416A">
        <w:t xml:space="preserve">/kWhr. Under these economic conditions, it is apparent that the difference in cost of electricity is minimal between ALCC and </w:t>
      </w:r>
      <w:r>
        <w:t>ANN-PMT</w:t>
      </w:r>
      <w:r w:rsidRPr="0099416A">
        <w:t xml:space="preserve"> options, and both are applicable and below the national benchmark cost.</w:t>
      </w:r>
    </w:p>
    <w:p w14:paraId="74F31758" w14:textId="77777777" w:rsidR="00211FC1" w:rsidRPr="0099416A" w:rsidRDefault="00211FC1" w:rsidP="00211FC1"/>
    <w:p w14:paraId="2CD373A5" w14:textId="77777777" w:rsidR="00211FC1" w:rsidRPr="0099416A" w:rsidRDefault="00211FC1" w:rsidP="00211FC1">
      <w:pPr>
        <w:rPr>
          <w:sz w:val="20"/>
          <w:szCs w:val="20"/>
          <w:lang w:eastAsia="en-GB"/>
        </w:rPr>
      </w:pPr>
      <w:r w:rsidRPr="0099416A">
        <w:t xml:space="preserve">Results from </w:t>
      </w:r>
      <w:r w:rsidRPr="0099416A">
        <w:fldChar w:fldCharType="begin"/>
      </w:r>
      <w:r w:rsidRPr="0099416A">
        <w:instrText xml:space="preserve"> REF _Ref493368795 \h </w:instrText>
      </w:r>
      <w:r w:rsidRPr="0099416A">
        <w:fldChar w:fldCharType="separate"/>
      </w:r>
      <w:r w:rsidRPr="0099416A">
        <w:t>Table 5</w:t>
      </w:r>
      <w:r w:rsidRPr="0099416A">
        <w:noBreakHyphen/>
        <w:t>3</w:t>
      </w:r>
      <w:r w:rsidRPr="0099416A">
        <w:fldChar w:fldCharType="end"/>
      </w:r>
      <w:r w:rsidRPr="0099416A">
        <w:t xml:space="preserve"> show that as the mortgage rate increases the cost of electricity increases in a </w:t>
      </w:r>
      <w:r>
        <w:t>ANN-PMT</w:t>
      </w:r>
      <w:r w:rsidRPr="0099416A">
        <w:t xml:space="preserve"> option. The average for </w:t>
      </w:r>
      <w:r>
        <w:t>ANN-PMT</w:t>
      </w:r>
      <w:r w:rsidRPr="0099416A">
        <w:t xml:space="preserve"> option with a likely rate is $0.2274/kWhr and a </w:t>
      </w:r>
      <w:r>
        <w:t>pessimistic rate is $0</w:t>
      </w:r>
      <w:r w:rsidRPr="0099416A">
        <w:t xml:space="preserve">.2817/kWhr. The likely </w:t>
      </w:r>
      <w:r>
        <w:t>ANN-PMT</w:t>
      </w:r>
      <w:r w:rsidRPr="0099416A">
        <w:t xml:space="preserve"> is still below the benchmark but the </w:t>
      </w:r>
      <w:r>
        <w:t>pessimistic ANNMT rate is $0.</w:t>
      </w:r>
      <w:r w:rsidRPr="0099416A">
        <w:t>01099/kWhr over.</w:t>
      </w:r>
    </w:p>
    <w:p w14:paraId="47085157" w14:textId="77777777" w:rsidR="00211FC1" w:rsidRPr="0099416A" w:rsidRDefault="00211FC1" w:rsidP="00211FC1"/>
    <w:p w14:paraId="25254CA0" w14:textId="77777777" w:rsidR="00211FC1" w:rsidRPr="0099416A" w:rsidRDefault="00211FC1" w:rsidP="00211FC1">
      <w:r w:rsidRPr="0099416A">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7" w:name="_Hlk493358601"/>
      <w:r w:rsidRPr="0099416A">
        <w:t xml:space="preserve">PV/BES </w:t>
      </w:r>
      <w:bookmarkEnd w:id="367"/>
      <w:r w:rsidRPr="0099416A">
        <w:t xml:space="preserve">system. These values do not take into account the cost of the investment or replacement costs. </w:t>
      </w:r>
    </w:p>
    <w:p w14:paraId="22F95DAF" w14:textId="77777777" w:rsidR="00211FC1" w:rsidRPr="0099416A" w:rsidRDefault="00211FC1" w:rsidP="00211FC1"/>
    <w:p w14:paraId="538BC7F5" w14:textId="77777777" w:rsidR="00211FC1" w:rsidRPr="0099416A" w:rsidRDefault="00211FC1" w:rsidP="00211FC1">
      <w:r w:rsidRPr="0099416A">
        <w:t>The Expected Savings – Monthly for Townsville, Darwin and Hobart was $</w:t>
      </w:r>
      <w:r>
        <w:t>166.721, $176.456 and $136.596</w:t>
      </w:r>
      <w:r w:rsidRPr="0099416A">
        <w:t>;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482E37D" w14:textId="77777777" w:rsidR="00211FC1" w:rsidRPr="0099416A" w:rsidRDefault="00211FC1" w:rsidP="00211FC1"/>
    <w:p w14:paraId="1C5DF1F4" w14:textId="77777777" w:rsidR="00211FC1" w:rsidRPr="0099416A" w:rsidRDefault="00211FC1" w:rsidP="00211FC1">
      <w:r w:rsidRPr="0099416A">
        <w:t xml:space="preserve">The </w:t>
      </w:r>
      <w:r w:rsidRPr="0099416A">
        <w:fldChar w:fldCharType="begin"/>
      </w:r>
      <w:r w:rsidRPr="0099416A">
        <w:instrText xml:space="preserve"> REF _Ref492741509 \h </w:instrText>
      </w:r>
      <w:r w:rsidRPr="0099416A">
        <w:fldChar w:fldCharType="separate"/>
      </w:r>
      <w:r w:rsidRPr="0099416A">
        <w:t>Figure 5</w:t>
      </w:r>
      <w:r w:rsidRPr="0099416A">
        <w:noBreakHyphen/>
        <w:t>5</w:t>
      </w:r>
      <w:r w:rsidRPr="0099416A">
        <w:fldChar w:fldCharType="end"/>
      </w:r>
      <w:r w:rsidRPr="0099416A">
        <w:t xml:space="preserve">, </w:t>
      </w:r>
      <w:r w:rsidRPr="0099416A">
        <w:fldChar w:fldCharType="begin"/>
      </w:r>
      <w:r w:rsidRPr="0099416A">
        <w:instrText xml:space="preserve"> REF _Ref492741392 \h </w:instrText>
      </w:r>
      <w:r w:rsidRPr="0099416A">
        <w:fldChar w:fldCharType="separate"/>
      </w:r>
      <w:r w:rsidRPr="0099416A">
        <w:t>Figure 5</w:t>
      </w:r>
      <w:r w:rsidRPr="0099416A">
        <w:noBreakHyphen/>
        <w:t>6</w:t>
      </w:r>
      <w:r w:rsidRPr="0099416A">
        <w:fldChar w:fldCharType="end"/>
      </w:r>
      <w:r w:rsidRPr="0099416A">
        <w:t xml:space="preserve">, and </w:t>
      </w:r>
      <w:r w:rsidRPr="0099416A">
        <w:fldChar w:fldCharType="begin"/>
      </w:r>
      <w:r w:rsidRPr="0099416A">
        <w:instrText xml:space="preserve"> REF _Ref492741513 \h </w:instrText>
      </w:r>
      <w:r w:rsidRPr="0099416A">
        <w:fldChar w:fldCharType="separate"/>
      </w:r>
      <w:r w:rsidRPr="0099416A">
        <w:t>Figure 5</w:t>
      </w:r>
      <w:r w:rsidRPr="0099416A">
        <w:noBreakHyphen/>
        <w:t>7</w:t>
      </w:r>
      <w:r w:rsidRPr="0099416A">
        <w:fldChar w:fldCharType="end"/>
      </w:r>
      <w:r w:rsidRPr="0099416A">
        <w:t xml:space="preserve"> in the results show the plots of the yearly savings for Townsville, Darwin and Hobart. All three figures show how the cost of electricity is going to rise through inflation and this trend is clearly depicted (red). </w:t>
      </w:r>
      <w:r w:rsidRPr="0099416A">
        <w:fldChar w:fldCharType="begin"/>
      </w:r>
      <w:r w:rsidRPr="0099416A">
        <w:instrText xml:space="preserve"> REF _Ref492741509 \h </w:instrText>
      </w:r>
      <w:r w:rsidRPr="0099416A">
        <w:fldChar w:fldCharType="separate"/>
      </w:r>
      <w:r w:rsidRPr="0099416A">
        <w:t>Figure 5</w:t>
      </w:r>
      <w:r w:rsidRPr="0099416A">
        <w:noBreakHyphen/>
        <w:t>5</w:t>
      </w:r>
      <w:r w:rsidRPr="0099416A">
        <w:fldChar w:fldCharType="end"/>
      </w:r>
      <w:r w:rsidRPr="0099416A">
        <w:t xml:space="preserve"> and </w:t>
      </w:r>
      <w:r w:rsidRPr="0099416A">
        <w:fldChar w:fldCharType="begin"/>
      </w:r>
      <w:r w:rsidRPr="0099416A">
        <w:instrText xml:space="preserve"> REF _Ref492741392 \h </w:instrText>
      </w:r>
      <w:r w:rsidRPr="0099416A">
        <w:fldChar w:fldCharType="separate"/>
      </w:r>
      <w:r w:rsidRPr="0099416A">
        <w:t>Figure 5</w:t>
      </w:r>
      <w:r w:rsidRPr="0099416A">
        <w:noBreakHyphen/>
        <w:t>6</w:t>
      </w:r>
      <w:r w:rsidRPr="0099416A">
        <w:fldChar w:fldCharType="end"/>
      </w:r>
      <w:r w:rsidRPr="0099416A">
        <w:t xml:space="preserve"> have increasing negative values (green) for the cost of PV/BES – this indicates savings to the customer. This is due to the</w:t>
      </w:r>
      <w:r>
        <w:t xml:space="preserve"> exportation and the solar feed-</w:t>
      </w:r>
      <w:r w:rsidRPr="0099416A">
        <w:t>in rates which a</w:t>
      </w:r>
      <w:r>
        <w:t>re</w:t>
      </w:r>
      <w:r w:rsidRPr="0099416A">
        <w:t xml:space="preserve"> shown as a negative value and cash inflow. </w:t>
      </w:r>
      <w:r w:rsidRPr="0099416A">
        <w:fldChar w:fldCharType="begin"/>
      </w:r>
      <w:r w:rsidRPr="0099416A">
        <w:instrText xml:space="preserve"> REF _Ref492741513 \h </w:instrText>
      </w:r>
      <w:r w:rsidRPr="0099416A">
        <w:fldChar w:fldCharType="separate"/>
      </w:r>
      <w:r w:rsidRPr="0099416A">
        <w:t>Figure 5</w:t>
      </w:r>
      <w:r w:rsidRPr="0099416A">
        <w:noBreakHyphen/>
        <w:t>7</w:t>
      </w:r>
      <w:r w:rsidRPr="0099416A">
        <w:fldChar w:fldCharType="end"/>
      </w:r>
      <w:r w:rsidRPr="0099416A">
        <w:t xml:space="preserve"> shows the green PV/BES cost with the red overlapping it, which indicates the cost of the supply of the household with and without the system.</w:t>
      </w:r>
    </w:p>
    <w:p w14:paraId="5B17D250" w14:textId="77777777" w:rsidR="00211FC1" w:rsidRPr="0099416A" w:rsidRDefault="00211FC1" w:rsidP="00211FC1"/>
    <w:p w14:paraId="3BEC3B80" w14:textId="77777777" w:rsidR="00211FC1" w:rsidRPr="0099416A" w:rsidRDefault="00211FC1" w:rsidP="00211FC1">
      <w:bookmarkStart w:id="368" w:name="_Hlk492810686"/>
      <w:r>
        <w:t>SPB p</w:t>
      </w:r>
      <w:r w:rsidRPr="0099416A">
        <w:t xml:space="preserve">eriod is the length of time required for an investment to recover its initial outlay in terms of profits or savings. This was calculated from the equation 3-14 in the </w:t>
      </w:r>
      <w:r>
        <w:t>Literature Review</w:t>
      </w:r>
      <w:r w:rsidRPr="0099416A">
        <w:t xml:space="preserve">, which was the cost of the investment divided by the cashflow for one year. Townsville, Darwin and </w:t>
      </w:r>
      <w:r>
        <w:t>Hobart each had 13.014, 12.296</w:t>
      </w:r>
      <w:r w:rsidRPr="0099416A">
        <w:t xml:space="preserve">, and </w:t>
      </w:r>
      <w:r>
        <w:t>15.885</w:t>
      </w:r>
      <w:r w:rsidRPr="0099416A">
        <w:t xml:space="preserve">-year payback periods respectively. Hobart was the longest payback period due to the lower latitude causing poor production while coupled with higher daily kWhr usage </w:t>
      </w:r>
      <w:r>
        <w:t>-</w:t>
      </w:r>
      <w:r w:rsidRPr="0099416A">
        <w:t xml:space="preserve"> which increased imports and subsequently costs.</w:t>
      </w:r>
    </w:p>
    <w:p w14:paraId="70B381AD" w14:textId="77777777" w:rsidR="00211FC1" w:rsidRPr="0099416A" w:rsidRDefault="00211FC1" w:rsidP="00211FC1"/>
    <w:p w14:paraId="3182C46E" w14:textId="77777777" w:rsidR="00211FC1" w:rsidRPr="0099416A" w:rsidRDefault="00211FC1" w:rsidP="00211FC1">
      <w:r w:rsidRPr="0099416A">
        <w:t xml:space="preserve">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w:t>
      </w:r>
      <w:r>
        <w:t>NPV</w:t>
      </w:r>
      <w:r w:rsidRPr="0099416A">
        <w:t xml:space="preserve">, to give a monetary value of the present worth. The NPV of Townsville, Darwin and Hobart was $16,682.00, $19,742.00, and $7,212.10 correspondingly. This clearly identifies Darwin as </w:t>
      </w:r>
      <w:r w:rsidRPr="0099416A">
        <w:lastRenderedPageBreak/>
        <w:t>having the highest present-day worth; while Hobart was less than 50% of both Townsville’s and Darwin’s NPVs.</w:t>
      </w:r>
    </w:p>
    <w:p w14:paraId="00B69019" w14:textId="77777777" w:rsidR="00211FC1" w:rsidRPr="0099416A" w:rsidRDefault="00211FC1" w:rsidP="00211FC1"/>
    <w:p w14:paraId="76C2C447" w14:textId="77777777" w:rsidR="00211FC1" w:rsidRPr="0099416A" w:rsidRDefault="00211FC1" w:rsidP="00211FC1">
      <w:r w:rsidRPr="0099416A">
        <w:t xml:space="preserve">Measuring the profitability was important for budgeting the capital in potential investments for possible clients, which is why the </w:t>
      </w:r>
      <w:r>
        <w:t>IRR</w:t>
      </w:r>
      <w:r w:rsidRPr="0099416A">
        <w:t xml:space="preserve"> was incorporated into the Solar Solution. The syntax and function to solve for IRR in MATLAB code is “Return = irr(CashFlow)”. This function is not included in most MATLAB versions, so it was coded manually, but the upshot is the compatibility across all editions. The formula which was coded was outlined in the methodology formula 3-12. </w:t>
      </w:r>
      <w:r w:rsidRPr="0099416A">
        <w:rPr>
          <w:rStyle w:val="tgc"/>
        </w:rPr>
        <w:t xml:space="preserve">In brief, the IRR is the discount rate that makes the </w:t>
      </w:r>
      <w:r>
        <w:rPr>
          <w:rStyle w:val="tgc"/>
        </w:rPr>
        <w:t>NPV</w:t>
      </w:r>
      <w:r w:rsidRPr="0099416A">
        <w:rPr>
          <w:rStyle w:val="tgc"/>
        </w:rPr>
        <w:t xml:space="preserve"> of all cash flows from a particular project equal to zero.</w:t>
      </w:r>
      <w:r w:rsidRPr="0099416A">
        <w:t xml:space="preserve"> </w:t>
      </w:r>
    </w:p>
    <w:p w14:paraId="28F0D6A6" w14:textId="77777777" w:rsidR="00211FC1" w:rsidRPr="0099416A" w:rsidRDefault="00211FC1" w:rsidP="00211FC1"/>
    <w:p w14:paraId="3A677140" w14:textId="77777777" w:rsidR="00211FC1" w:rsidRPr="0099416A" w:rsidRDefault="00211FC1" w:rsidP="00211FC1">
      <w:r w:rsidRPr="0099416A">
        <w:t xml:space="preserve">Through simulations the </w:t>
      </w:r>
      <w:r>
        <w:t>Solar Solution</w:t>
      </w:r>
      <w:r w:rsidRPr="0099416A">
        <w:t xml:space="preserve">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99416A">
        <w:t xml:space="preserve"> 2% of the assumed value, and validates the supposition. </w:t>
      </w:r>
    </w:p>
    <w:p w14:paraId="2D708103" w14:textId="77777777" w:rsidR="00211FC1" w:rsidRPr="0099416A" w:rsidRDefault="00211FC1" w:rsidP="00211FC1"/>
    <w:p w14:paraId="501224FC" w14:textId="77777777" w:rsidR="00211FC1" w:rsidRPr="0099416A" w:rsidRDefault="00211FC1" w:rsidP="00211FC1">
      <w:r w:rsidRPr="0099416A">
        <w:t xml:space="preserve">The discounted </w:t>
      </w:r>
      <w:r>
        <w:t>ROI</w:t>
      </w:r>
      <w:r w:rsidRPr="0099416A">
        <w:t xml:space="preserve">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6321A9AB" w14:textId="77777777" w:rsidR="00211FC1" w:rsidRPr="0099416A" w:rsidRDefault="00211FC1" w:rsidP="00211FC1"/>
    <w:p w14:paraId="1D76E1F6" w14:textId="77777777" w:rsidR="00211FC1" w:rsidRPr="0099416A" w:rsidRDefault="00211FC1" w:rsidP="00211FC1">
      <w:pPr>
        <w:pStyle w:val="Heading2"/>
        <w:numPr>
          <w:ilvl w:val="1"/>
          <w:numId w:val="16"/>
        </w:numPr>
      </w:pPr>
      <w:bookmarkStart w:id="369" w:name="_Toc494532735"/>
      <w:bookmarkEnd w:id="368"/>
      <w:r w:rsidRPr="0099416A">
        <w:t>Assumptions</w:t>
      </w:r>
      <w:bookmarkEnd w:id="369"/>
      <w:r w:rsidRPr="0099416A">
        <w:t xml:space="preserve"> </w:t>
      </w:r>
    </w:p>
    <w:p w14:paraId="74C74FDD" w14:textId="77777777" w:rsidR="00211FC1" w:rsidRPr="0099416A" w:rsidRDefault="00211FC1" w:rsidP="00211FC1">
      <w:r w:rsidRPr="0099416A">
        <w:t xml:space="preserve">As mentioned previously in the </w:t>
      </w:r>
      <w:r w:rsidRPr="0099416A">
        <w:fldChar w:fldCharType="begin"/>
      </w:r>
      <w:r w:rsidRPr="0099416A">
        <w:instrText xml:space="preserve"> REF _Ref492832841 \w \h  \* MERGEFORMAT </w:instrText>
      </w:r>
      <w:r w:rsidRPr="0099416A">
        <w:fldChar w:fldCharType="separate"/>
      </w:r>
      <w:r w:rsidRPr="0099416A">
        <w:t>6.3</w:t>
      </w:r>
      <w:r w:rsidRPr="0099416A">
        <w:fldChar w:fldCharType="end"/>
      </w:r>
      <w:r w:rsidRPr="0099416A">
        <w:t xml:space="preserve"> </w:t>
      </w:r>
      <w:r w:rsidRPr="0099416A">
        <w:fldChar w:fldCharType="begin"/>
      </w:r>
      <w:r w:rsidRPr="0099416A">
        <w:instrText xml:space="preserve"> REF _Ref492832841 \h  \* MERGEFORMAT </w:instrText>
      </w:r>
      <w:r w:rsidRPr="0099416A">
        <w:fldChar w:fldCharType="separate"/>
      </w:r>
      <w:r w:rsidRPr="0099416A">
        <w:t>Economic Payback Potential</w:t>
      </w:r>
      <w:r w:rsidRPr="0099416A">
        <w:fldChar w:fldCharType="end"/>
      </w:r>
      <w:r w:rsidRPr="0099416A">
        <w:t xml:space="preserve"> section, the values for the discount rate, mortgage rates and inflation rate were assumed. The inflation rate was set to 3%, the mortgage rate was 1%, 3.5% and 6%, and the discount rate was 4%. </w:t>
      </w:r>
    </w:p>
    <w:p w14:paraId="1D4FC5A7" w14:textId="77777777" w:rsidR="00211FC1" w:rsidRPr="0099416A" w:rsidRDefault="00211FC1" w:rsidP="00211FC1"/>
    <w:p w14:paraId="185E4E98" w14:textId="77777777" w:rsidR="00211FC1" w:rsidRPr="0099416A" w:rsidRDefault="00211FC1" w:rsidP="00211FC1">
      <w:r w:rsidRPr="0099416A">
        <w:t xml:space="preserve">Performance and efficiencies were described in the </w:t>
      </w:r>
      <w:r>
        <w:t>Literature Review</w:t>
      </w:r>
      <w:r w:rsidRPr="0099416A">
        <w:t xml:space="preserve"> with the batteries between 80-95% efficiency, PV panels ranging from 25.6-37.9%, and inverters between 90-99% efficiency. Thus, with the loss in cabling and assuming some degradation a system efficiency of 85% is practical.</w:t>
      </w:r>
    </w:p>
    <w:p w14:paraId="74F9D629" w14:textId="77777777" w:rsidR="00211FC1" w:rsidRPr="0099416A" w:rsidRDefault="00211FC1" w:rsidP="00211FC1"/>
    <w:p w14:paraId="2F99E4E5" w14:textId="77777777" w:rsidR="00211FC1" w:rsidRPr="0099416A" w:rsidRDefault="00211FC1" w:rsidP="00211FC1">
      <w:r w:rsidRPr="0099416A">
        <w:t xml:space="preserve">Lifetime expectancy for the solar system was set at 20 years for the simulations but the </w:t>
      </w:r>
      <w:r>
        <w:t>Solar Solution</w:t>
      </w:r>
      <w:r w:rsidRPr="0099416A">
        <w:t xml:space="preserve"> could be changed to 25 years. This assumption was derived from </w:t>
      </w:r>
      <w:r w:rsidRPr="0099416A">
        <w:fldChar w:fldCharType="begin"/>
      </w:r>
      <w:r w:rsidRPr="0099416A">
        <w:instrText xml:space="preserve"> REF _Ref492834849 \r \h  \* MERGEFORMAT </w:instrText>
      </w:r>
      <w:r w:rsidRPr="0099416A">
        <w:fldChar w:fldCharType="separate"/>
      </w:r>
      <w:r w:rsidRPr="0099416A">
        <w:t>2.3.8</w:t>
      </w:r>
      <w:r w:rsidRPr="0099416A">
        <w:fldChar w:fldCharType="end"/>
      </w:r>
      <w:r w:rsidRPr="0099416A">
        <w:t xml:space="preserve"> </w:t>
      </w:r>
      <w:r w:rsidRPr="0099416A">
        <w:fldChar w:fldCharType="begin"/>
      </w:r>
      <w:r w:rsidRPr="0099416A">
        <w:instrText xml:space="preserve"> REF _Ref492834828 \h  \* MERGEFORMAT </w:instrText>
      </w:r>
      <w:r w:rsidRPr="0099416A">
        <w:fldChar w:fldCharType="separate"/>
      </w:r>
      <w:r w:rsidRPr="0099416A">
        <w:t>Costs of PV</w:t>
      </w:r>
      <w:r w:rsidRPr="0099416A">
        <w:fldChar w:fldCharType="end"/>
      </w:r>
      <w:r w:rsidRPr="0099416A">
        <w:t xml:space="preserve"> from the </w:t>
      </w:r>
      <w:r>
        <w:t>Literature Review</w:t>
      </w:r>
      <w:r w:rsidRPr="0099416A">
        <w:t xml:space="preserve"> which stated that systems generally last 25 years. 20 years was deemed an acceptable assumption as the batteries were only guaranteed for 20 years, and thus, this incorporated an offset for PV operating degradation which was not included.</w:t>
      </w:r>
    </w:p>
    <w:p w14:paraId="3DEF04BA" w14:textId="77777777" w:rsidR="00211FC1" w:rsidRPr="0099416A" w:rsidRDefault="00211FC1" w:rsidP="00211FC1"/>
    <w:p w14:paraId="15951DC1" w14:textId="77777777" w:rsidR="00211FC1" w:rsidRPr="0099416A" w:rsidRDefault="00211FC1" w:rsidP="00211FC1">
      <w:r w:rsidRPr="0099416A">
        <w:t>The tariff rate was arbitrarily assigned the value of 27.74 c/</w:t>
      </w:r>
      <w:bookmarkStart w:id="370" w:name="_Hlk493359006"/>
      <w:r w:rsidRPr="0099416A">
        <w:t>kWhr</w:t>
      </w:r>
      <w:bookmarkEnd w:id="370"/>
      <w:r w:rsidRPr="0099416A">
        <w:t xml:space="preserve"> as this was similar to Ergon Energy’s tariff 11 rate of 27.071 c/ kWhr. </w:t>
      </w:r>
      <w:r>
        <w:t>The solar feed-</w:t>
      </w:r>
      <w:r w:rsidRPr="0099416A">
        <w:t xml:space="preserve">in rate was similarly based off Ergon </w:t>
      </w:r>
      <w:r w:rsidRPr="0099416A">
        <w:lastRenderedPageBreak/>
        <w:t>Energy’s 7.448 c/kWhr at 7.774 c/kWhr. This rate was assumed to not change over the 20-year period which is not likely the case. This was why a small increase was combined into the rates.</w:t>
      </w:r>
    </w:p>
    <w:p w14:paraId="14A321D9" w14:textId="77777777" w:rsidR="00211FC1" w:rsidRPr="0099416A" w:rsidRDefault="00211FC1" w:rsidP="00211FC1"/>
    <w:p w14:paraId="5156462A" w14:textId="77777777" w:rsidR="00211FC1" w:rsidRPr="0099416A" w:rsidRDefault="00211FC1" w:rsidP="00211FC1">
      <w:r w:rsidRPr="0099416A">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75CEAC45" w14:textId="77777777" w:rsidR="00211FC1" w:rsidRPr="0099416A" w:rsidRDefault="00211FC1" w:rsidP="00211FC1"/>
    <w:p w14:paraId="14B3CC4E" w14:textId="77777777" w:rsidR="00211FC1" w:rsidRPr="0099416A" w:rsidRDefault="00211FC1" w:rsidP="00211FC1">
      <w:r w:rsidRPr="0099416A">
        <w:t xml:space="preserve">Equal cash inflows for the calculation of the </w:t>
      </w:r>
      <w:r>
        <w:t>SPB</w:t>
      </w:r>
      <w:r w:rsidRPr="0099416A">
        <w:t xml:space="preserve"> period were assumed. The cash flows were not adjusted due to the difficulty in assuming the change in price of electricity rates, inflation, discount and future costs. Thus, the SPB was selected to minimise necessary assumptions and potential margins of error. </w:t>
      </w:r>
    </w:p>
    <w:p w14:paraId="50B17BEA" w14:textId="77777777" w:rsidR="00211FC1" w:rsidRPr="0099416A" w:rsidRDefault="00211FC1" w:rsidP="00211FC1"/>
    <w:p w14:paraId="43EBA6F6" w14:textId="77777777" w:rsidR="00211FC1" w:rsidRPr="0099416A" w:rsidRDefault="00211FC1" w:rsidP="00211FC1">
      <w:r w:rsidRPr="0099416A">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4270F4DF" w14:textId="77777777" w:rsidR="00211FC1" w:rsidRPr="0099416A" w:rsidRDefault="00211FC1" w:rsidP="00211FC1"/>
    <w:p w14:paraId="026EF01F" w14:textId="77777777" w:rsidR="00211FC1" w:rsidRPr="0099416A" w:rsidRDefault="00211FC1" w:rsidP="00211FC1">
      <w:pPr>
        <w:pStyle w:val="Heading2"/>
        <w:numPr>
          <w:ilvl w:val="1"/>
          <w:numId w:val="16"/>
        </w:numPr>
      </w:pPr>
      <w:bookmarkStart w:id="371" w:name="_Toc494532736"/>
      <w:r w:rsidRPr="0099416A">
        <w:t>Limitations in MATLAB Modelling</w:t>
      </w:r>
      <w:bookmarkEnd w:id="371"/>
    </w:p>
    <w:p w14:paraId="74FE9852" w14:textId="77777777" w:rsidR="00211FC1" w:rsidRPr="0099416A" w:rsidRDefault="00211FC1" w:rsidP="00211FC1">
      <w:pPr>
        <w:pStyle w:val="NormalWeb"/>
      </w:pPr>
      <w:r>
        <w:t>The Solar Solution</w:t>
      </w:r>
      <w:r w:rsidRPr="0099416A">
        <w:t xml:space="preserve"> has several limitations which could not be circumvented due to access restrictions, data, time and resource constraints. These limitations </w:t>
      </w:r>
      <w:r>
        <w:t>are</w:t>
      </w:r>
      <w:r w:rsidRPr="0099416A">
        <w:t xml:space="preserve"> highlighted in the following section. </w:t>
      </w:r>
    </w:p>
    <w:p w14:paraId="6626716F" w14:textId="77777777" w:rsidR="00211FC1" w:rsidRPr="0099416A" w:rsidRDefault="00211FC1" w:rsidP="00211FC1">
      <w:pPr>
        <w:pStyle w:val="NormalWeb"/>
      </w:pPr>
    </w:p>
    <w:p w14:paraId="6BDA929A" w14:textId="77777777" w:rsidR="00211FC1" w:rsidRPr="0099416A" w:rsidRDefault="00211FC1" w:rsidP="00211FC1">
      <w:pPr>
        <w:pStyle w:val="NormalWeb"/>
      </w:pPr>
      <w:r w:rsidRPr="0099416A">
        <w:t xml:space="preserve">The data which was used from NASA </w:t>
      </w:r>
      <w:r w:rsidRPr="0099416A">
        <w:fldChar w:fldCharType="begin"/>
      </w:r>
      <w:r w:rsidRPr="0099416A">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99416A">
        <w:fldChar w:fldCharType="separate"/>
      </w:r>
      <w:r w:rsidRPr="0099416A">
        <w:t>[</w:t>
      </w:r>
      <w:hyperlink w:anchor="_ENREF_103" w:tooltip="NASA, 2017 #179" w:history="1">
        <w:r w:rsidRPr="0099416A">
          <w:t>103</w:t>
        </w:r>
      </w:hyperlink>
      <w:r w:rsidRPr="0099416A">
        <w:t>]</w:t>
      </w:r>
      <w:r w:rsidRPr="0099416A">
        <w:fldChar w:fldCharType="end"/>
      </w:r>
      <w:r w:rsidRPr="0099416A">
        <w:t xml:space="preserve"> for the PSH is not an updating resource. The data is static and saved in a.mat file. If the data were updated then the </w:t>
      </w:r>
      <w:r>
        <w:t>Solar Solution</w:t>
      </w:r>
      <w:r w:rsidRPr="0099416A">
        <w:t xml:space="preserve"> would not have access and lose accuracy. A solution </w:t>
      </w:r>
      <w:r>
        <w:t>would be to have the Solar Solution</w:t>
      </w:r>
      <w:r w:rsidRPr="0099416A">
        <w:t xml:space="preserve"> continually updating periodically. This solution would be applicable to the daily usage data from the Australian Government </w:t>
      </w:r>
      <w:r w:rsidRPr="0099416A">
        <w:fldChar w:fldCharType="begin"/>
      </w:r>
      <w:r w:rsidRPr="0099416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99416A">
        <w:fldChar w:fldCharType="separate"/>
      </w:r>
      <w:r w:rsidRPr="0099416A">
        <w:t>[</w:t>
      </w:r>
      <w:hyperlink w:anchor="_ENREF_87" w:tooltip="Government, 2017 #91" w:history="1">
        <w:r w:rsidRPr="0099416A">
          <w:t>87</w:t>
        </w:r>
      </w:hyperlink>
      <w:r w:rsidRPr="0099416A">
        <w:t>]</w:t>
      </w:r>
      <w:r w:rsidRPr="0099416A">
        <w:fldChar w:fldCharType="end"/>
      </w:r>
      <w:r w:rsidRPr="0099416A">
        <w:t xml:space="preserve">. This data is subject to the same static nature as the NASA data; a similar solution would be recommended. </w:t>
      </w:r>
    </w:p>
    <w:p w14:paraId="3B3711A3" w14:textId="77777777" w:rsidR="00211FC1" w:rsidRPr="0099416A" w:rsidRDefault="00211FC1" w:rsidP="00211FC1">
      <w:pPr>
        <w:pStyle w:val="NormalWeb"/>
      </w:pPr>
    </w:p>
    <w:p w14:paraId="4AAC5F13" w14:textId="77777777" w:rsidR="00211FC1" w:rsidRPr="0099416A" w:rsidRDefault="00211FC1" w:rsidP="00211FC1">
      <w:pPr>
        <w:pStyle w:val="NormalWeb"/>
        <w:rPr>
          <w:lang w:eastAsia="en-GB"/>
        </w:rPr>
      </w:pPr>
      <w:r w:rsidRPr="0099416A">
        <w:t xml:space="preserve">The data from the Australian Government </w:t>
      </w:r>
      <w:r w:rsidRPr="0099416A">
        <w:fldChar w:fldCharType="begin"/>
      </w:r>
      <w:r w:rsidRPr="0099416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99416A">
        <w:fldChar w:fldCharType="separate"/>
      </w:r>
      <w:r w:rsidRPr="0099416A">
        <w:t>[</w:t>
      </w:r>
      <w:hyperlink w:anchor="_ENREF_87" w:tooltip="Government, 2017 #91" w:history="1">
        <w:r w:rsidRPr="0099416A">
          <w:t>87</w:t>
        </w:r>
      </w:hyperlink>
      <w:r w:rsidRPr="0099416A">
        <w:t>]</w:t>
      </w:r>
      <w:r w:rsidRPr="0099416A">
        <w:fldChar w:fldCharType="end"/>
      </w:r>
      <w:r w:rsidRPr="0099416A">
        <w:t xml:space="preserve"> did not benchmark data for gas mains in many locations. This is not a</w:t>
      </w:r>
      <w:r>
        <w:t>n issue with the Solar Solution</w:t>
      </w:r>
      <w:r w:rsidRPr="0099416A">
        <w:t xml:space="preserve"> but access to reliable data for gas connected residential households around Australia was non-existent. </w:t>
      </w:r>
      <w:r w:rsidRPr="0099416A">
        <w:rPr>
          <w:lang w:eastAsia="en-GB"/>
        </w:rPr>
        <w:t xml:space="preserve">Access to the most recent data for irradiance, prices, efficiencies and sizes may be an issue and will affect the outcomes associated with the </w:t>
      </w:r>
      <w:r>
        <w:t>Solar Solution</w:t>
      </w:r>
      <w:r w:rsidRPr="0099416A">
        <w:rPr>
          <w:lang w:eastAsia="en-GB"/>
        </w:rPr>
        <w:t>.</w:t>
      </w:r>
    </w:p>
    <w:p w14:paraId="51C832F8" w14:textId="77777777" w:rsidR="00211FC1" w:rsidRPr="0099416A" w:rsidRDefault="00211FC1" w:rsidP="00211FC1">
      <w:pPr>
        <w:pStyle w:val="NormalWeb"/>
      </w:pPr>
    </w:p>
    <w:p w14:paraId="0858307C" w14:textId="77777777" w:rsidR="00211FC1" w:rsidRPr="0099416A" w:rsidRDefault="00211FC1" w:rsidP="00211FC1">
      <w:pPr>
        <w:pStyle w:val="NormalWeb"/>
      </w:pPr>
      <w:r w:rsidRPr="0099416A">
        <w:t>Accuracy is important for all estimations and by using a set tariff rate for each location it was affected. By tailoring the input data to each location, energy supplier and tariff, a</w:t>
      </w:r>
      <w:r>
        <w:t>n enhanced estimation would be a</w:t>
      </w:r>
      <w:r w:rsidRPr="0099416A">
        <w:t>ffected. This set tariff rate would allow the amount entered in the bill entry prompt to accurately back calculate the average usage.</w:t>
      </w:r>
    </w:p>
    <w:p w14:paraId="3A48B71A" w14:textId="77777777" w:rsidR="00211FC1" w:rsidRPr="0099416A" w:rsidRDefault="00211FC1" w:rsidP="00211FC1">
      <w:pPr>
        <w:pStyle w:val="NormalWeb"/>
      </w:pPr>
    </w:p>
    <w:p w14:paraId="12A520D0" w14:textId="77777777" w:rsidR="00211FC1" w:rsidRPr="0099416A" w:rsidRDefault="00211FC1" w:rsidP="00211FC1">
      <w:pPr>
        <w:pStyle w:val="NormalWeb"/>
      </w:pPr>
      <w:r w:rsidRPr="0099416A">
        <w:lastRenderedPageBreak/>
        <w:t xml:space="preserve">Although tailoring each location for the energy provider would render estimations improved, the reality is that the </w:t>
      </w:r>
      <w:r>
        <w:t>Solar Solution</w:t>
      </w:r>
      <w:r w:rsidRPr="0099416A">
        <w:t xml:space="preserve"> only works with flat-rate tariffs. If all rates could be used for time of use, block tariffs and fixed daily ‘supply charges’ or electricity retailer discounts (e.g. ‘pay on time’ and ‘direct debit’ discounts) then the </w:t>
      </w:r>
      <w:r>
        <w:t>Solar Solution</w:t>
      </w:r>
      <w:r w:rsidRPr="0099416A">
        <w:t xml:space="preserve"> would have a reduced margin of error.</w:t>
      </w:r>
    </w:p>
    <w:p w14:paraId="63E88029" w14:textId="77777777" w:rsidR="00211FC1" w:rsidRPr="0099416A" w:rsidRDefault="00211FC1" w:rsidP="00211FC1">
      <w:pPr>
        <w:pStyle w:val="NormalWeb"/>
      </w:pPr>
    </w:p>
    <w:p w14:paraId="6989925D" w14:textId="77777777" w:rsidR="00211FC1" w:rsidRPr="0099416A" w:rsidRDefault="00211FC1" w:rsidP="00211FC1">
      <w:pPr>
        <w:pStyle w:val="NormalWeb"/>
      </w:pPr>
      <w:r w:rsidRPr="0099416A">
        <w:t xml:space="preserve">Load profiling of households is a method to predict the expenditure of electricity during the day. The </w:t>
      </w:r>
      <w:r>
        <w:t>Solar Solution</w:t>
      </w:r>
      <w:r w:rsidRPr="0099416A">
        <w:t xml:space="preserve"> currently only judges the electricity used daily by the amount entered by the user. If sever</w:t>
      </w:r>
      <w:r>
        <w:t>al scenarios were predicated</w:t>
      </w:r>
      <w:r w:rsidRPr="0099416A">
        <w:t xml:space="preserve"> </w:t>
      </w:r>
      <w:r>
        <w:t>(</w:t>
      </w:r>
      <w:r w:rsidRPr="0099416A">
        <w:t>e.g. peak at night, peak at morning, double peak or constant</w:t>
      </w:r>
      <w:r>
        <w:t>)</w:t>
      </w:r>
      <w:r w:rsidRPr="0099416A">
        <w:t xml:space="preserve"> then perhaps the accuracy could be improved. </w:t>
      </w:r>
    </w:p>
    <w:p w14:paraId="5DC0E215" w14:textId="77777777" w:rsidR="00211FC1" w:rsidRPr="0099416A" w:rsidRDefault="00211FC1" w:rsidP="00211FC1">
      <w:pPr>
        <w:pStyle w:val="NormalWeb"/>
      </w:pPr>
    </w:p>
    <w:p w14:paraId="4BAE39D6" w14:textId="77777777" w:rsidR="00211FC1" w:rsidRPr="0099416A" w:rsidRDefault="00211FC1" w:rsidP="00211FC1">
      <w:pPr>
        <w:pStyle w:val="NormalWeb"/>
      </w:pPr>
      <w:r w:rsidRPr="0099416A">
        <w:t xml:space="preserve">Despite this study only using a northern orientation for each location, the </w:t>
      </w:r>
      <w:r>
        <w:t>Solar Solution</w:t>
      </w:r>
      <w:r w:rsidRPr="0099416A">
        <w:t xml:space="preserve"> did not possess the ability to use arrays with differing orientations. This was partly due to the data supplied from NASA, which was north-orientated. The </w:t>
      </w:r>
      <w:r>
        <w:t>Literature Review</w:t>
      </w:r>
      <w:r w:rsidRPr="0099416A">
        <w:t xml:space="preserve"> (Section 2.3) examined the lack of information for differing orientations and their effects on PV performance.</w:t>
      </w:r>
    </w:p>
    <w:p w14:paraId="75EDAA65" w14:textId="77777777" w:rsidR="00211FC1" w:rsidRPr="0099416A" w:rsidRDefault="00211FC1" w:rsidP="00211FC1">
      <w:pPr>
        <w:pStyle w:val="NormalWeb"/>
      </w:pPr>
    </w:p>
    <w:p w14:paraId="39AED4DC" w14:textId="77777777" w:rsidR="00211FC1" w:rsidRPr="0099416A" w:rsidRDefault="00211FC1" w:rsidP="00211FC1">
      <w:pPr>
        <w:pStyle w:val="NormalWeb"/>
      </w:pPr>
      <w:r w:rsidRPr="0099416A">
        <w:t xml:space="preserve">Dual arrays were capable of being entered into the </w:t>
      </w:r>
      <w:r>
        <w:t>Solar Solution</w:t>
      </w:r>
      <w:r w:rsidRPr="0099416A">
        <w:t>,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0328D29E" w14:textId="77777777" w:rsidR="00211FC1" w:rsidRPr="0099416A" w:rsidRDefault="00211FC1" w:rsidP="00211FC1">
      <w:pPr>
        <w:pStyle w:val="NormalWeb"/>
      </w:pPr>
    </w:p>
    <w:p w14:paraId="5024B0F1" w14:textId="77777777" w:rsidR="00211FC1" w:rsidRPr="0099416A" w:rsidRDefault="00211FC1" w:rsidP="00211FC1">
      <w:pPr>
        <w:pStyle w:val="NormalWeb"/>
      </w:pPr>
      <w:r w:rsidRPr="0099416A">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AA4FA93" w14:textId="77777777" w:rsidR="00211FC1" w:rsidRPr="0099416A" w:rsidRDefault="00211FC1" w:rsidP="00211FC1">
      <w:pPr>
        <w:pStyle w:val="NormalWeb"/>
      </w:pPr>
      <w:r w:rsidRPr="0099416A">
        <w:br w:type="page"/>
      </w:r>
    </w:p>
    <w:p w14:paraId="162DAEE6" w14:textId="77777777" w:rsidR="00211FC1" w:rsidRPr="0099416A" w:rsidRDefault="00211FC1" w:rsidP="00211FC1">
      <w:pPr>
        <w:pStyle w:val="Heading2"/>
        <w:numPr>
          <w:ilvl w:val="1"/>
          <w:numId w:val="16"/>
        </w:numPr>
      </w:pPr>
      <w:bookmarkStart w:id="372" w:name="_Toc494532737"/>
      <w:r w:rsidRPr="0099416A">
        <w:lastRenderedPageBreak/>
        <w:t>Solar Solution Comparison Table</w:t>
      </w:r>
      <w:bookmarkEnd w:id="372"/>
    </w:p>
    <w:p w14:paraId="719B6AB2" w14:textId="77777777" w:rsidR="00211FC1" w:rsidRPr="0099416A" w:rsidRDefault="00211FC1" w:rsidP="00211FC1">
      <w:pPr>
        <w:rPr>
          <w:lang w:eastAsia="en-GB"/>
        </w:rPr>
      </w:pPr>
    </w:p>
    <w:p w14:paraId="725910E4" w14:textId="77777777" w:rsidR="00211FC1" w:rsidRPr="0099416A" w:rsidRDefault="00211FC1" w:rsidP="00211FC1">
      <w:pPr>
        <w:rPr>
          <w:lang w:eastAsia="en-GB"/>
        </w:rPr>
      </w:pPr>
      <w:r w:rsidRPr="0099416A">
        <w:rPr>
          <w:lang w:eastAsia="en-GB"/>
        </w:rPr>
        <w:fldChar w:fldCharType="begin"/>
      </w:r>
      <w:r w:rsidRPr="0099416A">
        <w:rPr>
          <w:lang w:eastAsia="en-GB"/>
        </w:rPr>
        <w:instrText xml:space="preserve"> REF _Ref493342435 \h </w:instrText>
      </w:r>
      <w:r w:rsidRPr="0099416A">
        <w:rPr>
          <w:lang w:eastAsia="en-GB"/>
        </w:rPr>
      </w:r>
      <w:r w:rsidRPr="0099416A">
        <w:rPr>
          <w:lang w:eastAsia="en-GB"/>
        </w:rPr>
        <w:fldChar w:fldCharType="separate"/>
      </w:r>
      <w:r w:rsidRPr="0099416A">
        <w:t>Table 6</w:t>
      </w:r>
      <w:r w:rsidRPr="0099416A">
        <w:noBreakHyphen/>
        <w:t>1</w:t>
      </w:r>
      <w:r w:rsidRPr="0099416A">
        <w:rPr>
          <w:lang w:eastAsia="en-GB"/>
        </w:rPr>
        <w:fldChar w:fldCharType="end"/>
      </w:r>
      <w:r w:rsidRPr="0099416A">
        <w:rPr>
          <w:lang w:eastAsia="en-GB"/>
        </w:rPr>
        <w:t xml:space="preserve"> is a comparison of the Solar Solution to other solar sizing software which is currently on the market. The table</w:t>
      </w:r>
      <w:r>
        <w:rPr>
          <w:lang w:eastAsia="en-GB"/>
        </w:rPr>
        <w:t xml:space="preserve"> displays the Solar Solution</w:t>
      </w:r>
      <w:r w:rsidRPr="0099416A">
        <w:rPr>
          <w:lang w:eastAsia="en-GB"/>
        </w:rPr>
        <w:t xml:space="preserve"> (blue), the Solar Choice (green), the Solar Power Calculator (red) and the Solar Savings (orange). The left column lists allowable inputs to the programs and the ticks indicate if the program has the capacity to facilitate the input parameter.</w:t>
      </w:r>
    </w:p>
    <w:p w14:paraId="5DEA0020" w14:textId="77777777" w:rsidR="00211FC1" w:rsidRPr="0099416A" w:rsidRDefault="00211FC1" w:rsidP="00211FC1">
      <w:pPr>
        <w:rPr>
          <w:lang w:eastAsia="en-GB"/>
        </w:rPr>
      </w:pPr>
      <w:r w:rsidRPr="0099416A">
        <w:rPr>
          <w:lang w:eastAsia="en-GB"/>
        </w:rPr>
        <mc:AlternateContent>
          <mc:Choice Requires="wpg">
            <w:drawing>
              <wp:anchor distT="0" distB="0" distL="114300" distR="114300" simplePos="0" relativeHeight="251718656" behindDoc="0" locked="0" layoutInCell="1" allowOverlap="1" wp14:anchorId="1BF491B6" wp14:editId="1086A865">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5AE8C5AF" w14:textId="77777777" w:rsidR="00211FC1" w:rsidRPr="008260C5" w:rsidRDefault="00211FC1" w:rsidP="00211FC1">
                              <w:pPr>
                                <w:pStyle w:val="Caption"/>
                                <w:rPr>
                                  <w:noProof/>
                                  <w:szCs w:val="24"/>
                                </w:rPr>
                              </w:pPr>
                              <w:bookmarkStart w:id="373" w:name="_Ref493342435"/>
                              <w:bookmarkStart w:id="374" w:name="_Toc494553819"/>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3"/>
                              <w:r>
                                <w:t xml:space="preserve"> - Solar Solution Comparison</w:t>
                              </w:r>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F491B6" id="Group 18" o:spid="_x0000_s1229" style="position:absolute;left:0;text-align:left;margin-left:-35.35pt;margin-top:35pt;width:514pt;height:430.65pt;z-index:251718656;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">
                <v:shape id="Picture 5" o:spid="_x0000_s1230"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29" o:title=""/>
                </v:shape>
                <v:shape id="Text Box 6" o:spid="_x0000_s1231"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5AE8C5AF" w14:textId="77777777" w:rsidR="00211FC1" w:rsidRPr="008260C5" w:rsidRDefault="00211FC1" w:rsidP="00211FC1">
                        <w:pPr>
                          <w:pStyle w:val="Caption"/>
                          <w:rPr>
                            <w:noProof/>
                            <w:szCs w:val="24"/>
                          </w:rPr>
                        </w:pPr>
                        <w:bookmarkStart w:id="375" w:name="_Ref493342435"/>
                        <w:bookmarkStart w:id="376" w:name="_Toc494553819"/>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5"/>
                        <w:r>
                          <w:t xml:space="preserve"> - Solar Solution Comparison</w:t>
                        </w:r>
                        <w:bookmarkEnd w:id="376"/>
                      </w:p>
                    </w:txbxContent>
                  </v:textbox>
                </v:shape>
                <w10:wrap type="square"/>
              </v:group>
            </w:pict>
          </mc:Fallback>
        </mc:AlternateContent>
      </w:r>
    </w:p>
    <w:p w14:paraId="7513AADB" w14:textId="77777777" w:rsidR="00211FC1" w:rsidRPr="0099416A" w:rsidRDefault="00211FC1" w:rsidP="00211FC1">
      <w:pPr>
        <w:pStyle w:val="Heading1"/>
        <w:numPr>
          <w:ilvl w:val="0"/>
          <w:numId w:val="16"/>
        </w:numPr>
      </w:pPr>
      <w:bookmarkStart w:id="377" w:name="_Toc494532738"/>
      <w:r w:rsidRPr="0099416A">
        <w:lastRenderedPageBreak/>
        <w:t>CONCLUSIONS &amp; RECOMMENDATIONS</w:t>
      </w:r>
      <w:bookmarkEnd w:id="377"/>
      <w:r w:rsidRPr="0099416A">
        <w:t xml:space="preserve"> </w:t>
      </w:r>
    </w:p>
    <w:p w14:paraId="0E8E8E98" w14:textId="77777777" w:rsidR="00211FC1" w:rsidRPr="0099416A" w:rsidRDefault="00211FC1" w:rsidP="00211FC1">
      <w:pPr>
        <w:pStyle w:val="Heading2"/>
      </w:pPr>
      <w:bookmarkStart w:id="378" w:name="_Toc494532739"/>
      <w:r w:rsidRPr="0099416A">
        <w:t>Conclusions</w:t>
      </w:r>
      <w:bookmarkEnd w:id="378"/>
    </w:p>
    <w:p w14:paraId="0E011A97" w14:textId="77777777" w:rsidR="00211FC1" w:rsidRPr="0099416A" w:rsidRDefault="00211FC1" w:rsidP="00211FC1">
      <w:r w:rsidRPr="0099416A">
        <w:rPr>
          <w:lang w:eastAsia="en-GB"/>
        </w:rPr>
        <w:t xml:space="preserve">The optimisation and estimation of </w:t>
      </w:r>
      <w:r w:rsidRPr="0099416A">
        <w:t>solar photovoltaic and storage for domestic use was investigated in this thesis; through the creation of a GUI in</w:t>
      </w:r>
      <w:r>
        <w:t xml:space="preserve"> the workspace of</w:t>
      </w:r>
      <w:r w:rsidRPr="0099416A">
        <w:t xml:space="preserve">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5B65BD43" w14:textId="77777777" w:rsidR="00211FC1" w:rsidRPr="0099416A" w:rsidRDefault="00211FC1" w:rsidP="00211FC1"/>
    <w:p w14:paraId="691AAC32" w14:textId="77777777" w:rsidR="00211FC1" w:rsidRPr="0099416A" w:rsidRDefault="00211FC1" w:rsidP="00211FC1">
      <w:r w:rsidRPr="0099416A">
        <w:t>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w:t>
      </w:r>
      <w:r>
        <w:t>re. Thus, the Solar Solution</w:t>
      </w:r>
      <w:r w:rsidRPr="0099416A">
        <w:t xml:space="preserve"> with its features and parameters was tested and analysed by the selection of several locations with varying latitudes throughout Australia. The selected sites of assessment were Townsville, Darwin, and Hobart. </w:t>
      </w:r>
    </w:p>
    <w:p w14:paraId="3F4CF9D8" w14:textId="77777777" w:rsidR="00211FC1" w:rsidRDefault="00211FC1" w:rsidP="00211FC1"/>
    <w:p w14:paraId="07199ABB" w14:textId="77777777" w:rsidR="00211FC1" w:rsidRPr="0099416A" w:rsidRDefault="00211FC1" w:rsidP="00211FC1">
      <w:pPr>
        <w:rPr>
          <w:lang w:eastAsia="en-GB"/>
        </w:rPr>
      </w:pPr>
      <w:r>
        <w:rPr>
          <w:lang w:eastAsia="en-GB"/>
        </w:rPr>
        <w:t>Based on the simulation results obtained and analysis conducted, the following conclusions can be drawn:</w:t>
      </w:r>
    </w:p>
    <w:p w14:paraId="7C51A171" w14:textId="77777777" w:rsidR="00211FC1" w:rsidRPr="0099416A" w:rsidRDefault="00211FC1" w:rsidP="00211FC1">
      <w:pPr>
        <w:pStyle w:val="ListParagraph"/>
        <w:numPr>
          <w:ilvl w:val="0"/>
          <w:numId w:val="22"/>
        </w:numPr>
      </w:pPr>
      <w:r w:rsidRPr="0099416A">
        <w:t xml:space="preserve">Based on the results from the output data of the </w:t>
      </w:r>
      <w:r>
        <w:t>Solar Solution</w:t>
      </w:r>
      <w:r w:rsidRPr="0099416A">
        <w:t xml:space="preserve">, it was shown that due to the lower latitudes receiving higher PSH, the kWhr production per day for a given PV system was increased. </w:t>
      </w:r>
    </w:p>
    <w:p w14:paraId="62AB5E04" w14:textId="77777777" w:rsidR="00211FC1" w:rsidRPr="0099416A" w:rsidRDefault="00211FC1" w:rsidP="00211FC1">
      <w:pPr>
        <w:pStyle w:val="ListParagraph"/>
        <w:numPr>
          <w:ilvl w:val="0"/>
          <w:numId w:val="22"/>
        </w:numPr>
      </w:pPr>
      <w:r w:rsidRPr="0099416A">
        <w:rPr>
          <w:lang w:eastAsia="en-GB"/>
        </w:rPr>
        <w:t xml:space="preserve">It was found that data for domestic residential households for </w:t>
      </w:r>
      <w:r w:rsidRPr="0099416A">
        <w:t>kWhr</w:t>
      </w:r>
      <w:r w:rsidRPr="0099416A">
        <w:rPr>
          <w:lang w:eastAsia="en-GB"/>
        </w:rPr>
        <w:t xml:space="preserve"> usage, namely gas connected configurations</w:t>
      </w:r>
      <w:r>
        <w:rPr>
          <w:lang w:eastAsia="en-GB"/>
        </w:rPr>
        <w:t>,</w:t>
      </w:r>
      <w:r w:rsidRPr="0099416A">
        <w:rPr>
          <w:lang w:eastAsia="en-GB"/>
        </w:rPr>
        <w:t xml:space="preserve"> was not sufficient.</w:t>
      </w:r>
    </w:p>
    <w:p w14:paraId="6342A3EE" w14:textId="77777777" w:rsidR="00211FC1" w:rsidRPr="0099416A" w:rsidRDefault="00211FC1" w:rsidP="00211FC1">
      <w:pPr>
        <w:pStyle w:val="ListParagraph"/>
        <w:numPr>
          <w:ilvl w:val="0"/>
          <w:numId w:val="22"/>
        </w:numPr>
      </w:pPr>
      <w:r w:rsidRPr="0099416A">
        <w:t xml:space="preserve">Households with combined installation of PV/BES in each location produced a reduced cost of electricity per kWhr </w:t>
      </w:r>
      <w:r>
        <w:t>with</w:t>
      </w:r>
      <w:r w:rsidRPr="0099416A">
        <w:t xml:space="preserve"> respect to the Australian benchmark cost. </w:t>
      </w:r>
    </w:p>
    <w:p w14:paraId="0E97D18F" w14:textId="77777777" w:rsidR="00211FC1" w:rsidRPr="0099416A" w:rsidRDefault="00211FC1" w:rsidP="00211FC1">
      <w:pPr>
        <w:pStyle w:val="ListParagraph"/>
        <w:numPr>
          <w:ilvl w:val="0"/>
          <w:numId w:val="22"/>
        </w:numPr>
      </w:pPr>
      <w:r w:rsidRPr="0099416A">
        <w:t>A Darwin residence supplied with the sizing specified in this document of PV/BES w</w:t>
      </w:r>
      <w:r>
        <w:t xml:space="preserve">as found to be self-supportive </w:t>
      </w:r>
      <w:r w:rsidRPr="0099416A">
        <w:t>- without the importation of electricity from the grid.</w:t>
      </w:r>
    </w:p>
    <w:p w14:paraId="714F043B" w14:textId="77777777" w:rsidR="00211FC1" w:rsidRPr="0099416A" w:rsidRDefault="00211FC1" w:rsidP="00211FC1">
      <w:pPr>
        <w:pStyle w:val="ListParagraph"/>
        <w:numPr>
          <w:ilvl w:val="0"/>
          <w:numId w:val="22"/>
        </w:numPr>
      </w:pPr>
      <w:r w:rsidRPr="0099416A">
        <w:t>The annual payment costs of a PV/BES system were found to be economically feasible in the mortgage climate rates of optimistic and likely, while the pessimistic figures were viable in most situations with a lower latitude.</w:t>
      </w:r>
    </w:p>
    <w:p w14:paraId="7F624EDB" w14:textId="77777777" w:rsidR="00211FC1" w:rsidRPr="0099416A" w:rsidRDefault="00211FC1" w:rsidP="00211FC1">
      <w:pPr>
        <w:pStyle w:val="ListParagraph"/>
        <w:numPr>
          <w:ilvl w:val="0"/>
          <w:numId w:val="22"/>
        </w:numPr>
      </w:pPr>
      <w:r w:rsidRPr="0099416A">
        <w:t>All simple payback periods were within the lifetime of the projects and net savings were substantial compared to investment cost.</w:t>
      </w:r>
    </w:p>
    <w:p w14:paraId="79781879" w14:textId="77777777" w:rsidR="00211FC1" w:rsidRPr="0099416A" w:rsidRDefault="00211FC1" w:rsidP="00211FC1">
      <w:pPr>
        <w:pStyle w:val="ListParagraph"/>
        <w:numPr>
          <w:ilvl w:val="0"/>
          <w:numId w:val="22"/>
        </w:numPr>
      </w:pPr>
      <w:r w:rsidRPr="0099416A">
        <w:t>Discounted return on investment yields were calculated at negative integer values, due to the methodology used in assuming a higher discount rate against lower inflation rates.</w:t>
      </w:r>
    </w:p>
    <w:p w14:paraId="0F4FCFF9" w14:textId="77777777" w:rsidR="00211FC1" w:rsidRPr="0099416A" w:rsidRDefault="00211FC1" w:rsidP="00211FC1">
      <w:pPr>
        <w:pStyle w:val="ListParagraph"/>
        <w:numPr>
          <w:ilvl w:val="0"/>
          <w:numId w:val="22"/>
        </w:numPr>
      </w:pPr>
      <w:r w:rsidRPr="0099416A">
        <w:t>Whilst syntax and programming capability in the MATLAB workspace allows mathematical freedom, it was found aes</w:t>
      </w:r>
      <w:r>
        <w:t>thetics and time consumption were</w:t>
      </w:r>
      <w:r w:rsidRPr="0099416A">
        <w:t xml:space="preserve"> a disadvantage of using this style of </w:t>
      </w:r>
      <w:r>
        <w:t>coding language</w:t>
      </w:r>
      <w:r w:rsidRPr="0099416A">
        <w:t>.</w:t>
      </w:r>
    </w:p>
    <w:p w14:paraId="03EA3A3C" w14:textId="77777777" w:rsidR="00211FC1" w:rsidRPr="0099416A" w:rsidRDefault="00211FC1" w:rsidP="00211FC1">
      <w:pPr>
        <w:rPr>
          <w:lang w:eastAsia="en-GB"/>
        </w:rPr>
      </w:pPr>
    </w:p>
    <w:p w14:paraId="4BC8BACE" w14:textId="77777777" w:rsidR="00211FC1" w:rsidRPr="0099416A" w:rsidRDefault="00211FC1" w:rsidP="00211FC1">
      <w:pPr>
        <w:rPr>
          <w:lang w:eastAsia="en-GB"/>
        </w:rPr>
      </w:pPr>
      <w:r w:rsidRPr="0099416A">
        <w:lastRenderedPageBreak/>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w:t>
      </w:r>
      <w:r>
        <w:t>Solar Solution</w:t>
      </w:r>
      <w:r w:rsidRPr="0099416A">
        <w:t xml:space="preserve"> to size PV/BES installations. The transmission of solar electricity from lower latitudes in Australia is both technically and economically feasible over the next 40 years using PV/BES systems. </w:t>
      </w:r>
    </w:p>
    <w:p w14:paraId="6EB354B6" w14:textId="77777777" w:rsidR="00211FC1" w:rsidRPr="0099416A" w:rsidRDefault="00211FC1" w:rsidP="00211FC1">
      <w:pPr>
        <w:pStyle w:val="Heading2"/>
      </w:pPr>
      <w:bookmarkStart w:id="379" w:name="_Toc494532740"/>
      <w:r w:rsidRPr="0099416A">
        <w:t>Recommendations for Further Research</w:t>
      </w:r>
      <w:bookmarkEnd w:id="379"/>
    </w:p>
    <w:p w14:paraId="70C5CF30" w14:textId="77777777" w:rsidR="00211FC1" w:rsidRPr="0099416A" w:rsidRDefault="00211FC1" w:rsidP="00211FC1">
      <w:r>
        <w:t>There is</w:t>
      </w:r>
      <w:r w:rsidRPr="0099416A">
        <w:t xml:space="preserve"> opportunity to further expand on the results of this thesis. The current </w:t>
      </w:r>
      <w:r>
        <w:t>code</w:t>
      </w:r>
      <w:r w:rsidRPr="0099416A">
        <w:t xml:space="preserve"> and modelling can be refined and expanded in both scope and resource. Limitations and assumptions of the </w:t>
      </w:r>
      <w:r>
        <w:t>Solar Solution were mentioned in the pre</w:t>
      </w:r>
      <w:r w:rsidRPr="0099416A">
        <w:t>ceding sections. Hitherto, if further research were to be conducted on solar photovoltaic and storage for domestic use and principally, the simulation and estimation of cost and production; the following recommendations should be considered:</w:t>
      </w:r>
    </w:p>
    <w:p w14:paraId="6FAA550D" w14:textId="77777777" w:rsidR="00211FC1" w:rsidRPr="0099416A" w:rsidRDefault="00211FC1" w:rsidP="00211FC1"/>
    <w:p w14:paraId="748DD439" w14:textId="77777777" w:rsidR="00211FC1" w:rsidRPr="0099416A" w:rsidRDefault="00211FC1" w:rsidP="00211FC1">
      <w:pPr>
        <w:pStyle w:val="Bullet"/>
        <w:rPr>
          <w:lang w:val="en-AU"/>
        </w:rPr>
      </w:pPr>
      <w:r w:rsidRPr="0099416A">
        <w:rPr>
          <w:lang w:val="en-AU"/>
        </w:rPr>
        <w:t xml:space="preserve">Further testing and debugging of the </w:t>
      </w:r>
      <w:r>
        <w:t>Solar Solution</w:t>
      </w:r>
      <w:r w:rsidRPr="0099416A">
        <w:rPr>
          <w:lang w:val="en-AU"/>
        </w:rPr>
        <w:t xml:space="preserve"> should be performed for all scenarios for every combination to try and find issues which can be rectified.</w:t>
      </w:r>
    </w:p>
    <w:p w14:paraId="00137C55" w14:textId="77777777" w:rsidR="00211FC1" w:rsidRPr="0099416A" w:rsidRDefault="00211FC1" w:rsidP="00211FC1">
      <w:pPr>
        <w:pStyle w:val="Bullet"/>
        <w:rPr>
          <w:lang w:val="en-AU"/>
        </w:rPr>
      </w:pPr>
      <w:r w:rsidRPr="0099416A">
        <w:rPr>
          <w:lang w:val="en-AU"/>
        </w:rPr>
        <w:t xml:space="preserve">Different orientations should be allowed as input parameters both for a primary, primary-auxiliary combo, or dual combination of arrays. </w:t>
      </w:r>
    </w:p>
    <w:p w14:paraId="06957278" w14:textId="77777777" w:rsidR="00211FC1" w:rsidRPr="0099416A" w:rsidRDefault="00211FC1" w:rsidP="00211FC1">
      <w:pPr>
        <w:pStyle w:val="Bullet"/>
        <w:rPr>
          <w:lang w:val="en-AU"/>
        </w:rPr>
      </w:pPr>
      <w:r w:rsidRPr="0099416A">
        <w:rPr>
          <w:lang w:val="en-AU"/>
        </w:rPr>
        <w:t xml:space="preserve">Studies on salvage, maintenance and recycle costs in </w:t>
      </w:r>
      <w:r>
        <w:rPr>
          <w:lang w:val="en-AU"/>
        </w:rPr>
        <w:t>QLD</w:t>
      </w:r>
      <w:r w:rsidRPr="0099416A">
        <w:rPr>
          <w:lang w:val="en-AU"/>
        </w:rPr>
        <w:t xml:space="preserve"> need to be established.</w:t>
      </w:r>
    </w:p>
    <w:p w14:paraId="2E5511CE" w14:textId="77777777" w:rsidR="00211FC1" w:rsidRPr="0099416A" w:rsidRDefault="00211FC1" w:rsidP="00211FC1">
      <w:pPr>
        <w:pStyle w:val="Bullet"/>
        <w:rPr>
          <w:lang w:val="en-AU"/>
        </w:rPr>
      </w:pPr>
      <w:r w:rsidRPr="0099416A">
        <w:rPr>
          <w:lang w:val="en-AU"/>
        </w:rPr>
        <w:t>Benchmark data for households</w:t>
      </w:r>
      <w:r>
        <w:rPr>
          <w:lang w:val="en-AU"/>
        </w:rPr>
        <w:t xml:space="preserve"> throughout Australia is</w:t>
      </w:r>
      <w:r w:rsidRPr="0099416A">
        <w:rPr>
          <w:lang w:val="en-AU"/>
        </w:rPr>
        <w:t xml:space="preserve"> not well known and needs to be accrued.</w:t>
      </w:r>
    </w:p>
    <w:p w14:paraId="1098D36A" w14:textId="77777777" w:rsidR="00211FC1" w:rsidRPr="0099416A" w:rsidRDefault="00211FC1" w:rsidP="00211FC1">
      <w:pPr>
        <w:pStyle w:val="Bullet"/>
        <w:rPr>
          <w:lang w:val="en-AU"/>
        </w:rPr>
      </w:pPr>
      <w:r w:rsidRPr="0099416A">
        <w:rPr>
          <w:lang w:val="en-AU"/>
        </w:rPr>
        <w:t>Carbon offset calculations and indication.</w:t>
      </w:r>
    </w:p>
    <w:p w14:paraId="51F34706" w14:textId="77777777" w:rsidR="00211FC1" w:rsidRPr="0099416A" w:rsidRDefault="00211FC1" w:rsidP="00211FC1">
      <w:pPr>
        <w:pStyle w:val="Bullet"/>
        <w:rPr>
          <w:lang w:val="en-AU"/>
        </w:rPr>
      </w:pPr>
      <w:r w:rsidRPr="0099416A">
        <w:rPr>
          <w:lang w:val="en-AU"/>
        </w:rPr>
        <w:t xml:space="preserve">Creation of three modes or options for the user is recommended to be included in the </w:t>
      </w:r>
      <w:r>
        <w:t>Solar Solution</w:t>
      </w:r>
      <w:r w:rsidRPr="0099416A">
        <w:rPr>
          <w:lang w:val="en-AU"/>
        </w:rPr>
        <w:t>:</w:t>
      </w:r>
    </w:p>
    <w:p w14:paraId="7CF88FE3" w14:textId="77777777" w:rsidR="00211FC1" w:rsidRPr="0099416A" w:rsidRDefault="00211FC1" w:rsidP="00211FC1">
      <w:pPr>
        <w:pStyle w:val="BulletRecommend"/>
        <w:rPr>
          <w:lang w:val="en-AU"/>
        </w:rPr>
      </w:pPr>
      <w:r w:rsidRPr="0099416A">
        <w:rPr>
          <w:lang w:val="en-AU"/>
        </w:rPr>
        <w:t xml:space="preserve">Market Entry – Maximum Return </w:t>
      </w:r>
    </w:p>
    <w:p w14:paraId="66B4E814" w14:textId="77777777" w:rsidR="00211FC1" w:rsidRPr="0099416A" w:rsidRDefault="00211FC1" w:rsidP="00211FC1">
      <w:pPr>
        <w:pStyle w:val="Bulletno"/>
        <w:rPr>
          <w:lang w:val="en-AU"/>
        </w:rPr>
      </w:pPr>
      <w:r w:rsidRPr="0099416A">
        <w:rPr>
          <w:lang w:val="en-AU"/>
        </w:rPr>
        <w:t>The Market Entry option is effectively an enticer or market entry for persons whose sole incentive is an investment with maximised returns. This will evaluate the cheapest installation costs and equipment.</w:t>
      </w:r>
    </w:p>
    <w:p w14:paraId="453847C5" w14:textId="77777777" w:rsidR="00211FC1" w:rsidRPr="0099416A" w:rsidRDefault="00211FC1" w:rsidP="00211FC1">
      <w:pPr>
        <w:pStyle w:val="BulletRecommend"/>
        <w:rPr>
          <w:lang w:val="en-AU"/>
        </w:rPr>
      </w:pPr>
      <w:r w:rsidRPr="0099416A">
        <w:rPr>
          <w:lang w:val="en-AU"/>
        </w:rPr>
        <w:t xml:space="preserve">Incentivised Grid Stabilisation Scheme </w:t>
      </w:r>
    </w:p>
    <w:p w14:paraId="1B2617C0" w14:textId="77777777" w:rsidR="00211FC1" w:rsidRPr="0099416A" w:rsidRDefault="00211FC1" w:rsidP="00211FC1">
      <w:pPr>
        <w:pStyle w:val="Bulletno"/>
        <w:rPr>
          <w:lang w:val="en-AU"/>
        </w:rPr>
      </w:pPr>
      <w:r w:rsidRPr="0099416A">
        <w:rPr>
          <w:lang w:val="en-AU"/>
        </w:rPr>
        <w:t>The second option is the grid stabilisation scheme which will be proposed to energy suppliers and a</w:t>
      </w:r>
      <w:r>
        <w:rPr>
          <w:lang w:val="en-AU"/>
        </w:rPr>
        <w:t>t a</w:t>
      </w:r>
      <w:r w:rsidRPr="0099416A">
        <w:rPr>
          <w:lang w:val="en-AU"/>
        </w:rPr>
        <w:t xml:space="preserve"> governmental level for prospective budget or backing. The underlying goal of this recommendation is to provide a sou</w:t>
      </w:r>
      <w:r>
        <w:rPr>
          <w:lang w:val="en-AU"/>
        </w:rPr>
        <w:t>nd basis for a proposal to the G</w:t>
      </w:r>
      <w:r w:rsidRPr="0099416A">
        <w:rPr>
          <w:lang w:val="en-AU"/>
        </w:rPr>
        <w:t>overnment and energy suppliers for</w:t>
      </w:r>
      <w:r>
        <w:rPr>
          <w:lang w:val="en-AU"/>
        </w:rPr>
        <w:t xml:space="preserve"> the</w:t>
      </w:r>
      <w:r w:rsidRPr="0099416A">
        <w:rPr>
          <w:lang w:val="en-AU"/>
        </w:rPr>
        <w:t xml:space="preserve"> funding</w:t>
      </w:r>
      <w:r>
        <w:rPr>
          <w:lang w:val="en-AU"/>
        </w:rPr>
        <w:t xml:space="preserve"> of rebates for consumers</w:t>
      </w:r>
      <w:r w:rsidRPr="0099416A">
        <w:rPr>
          <w:lang w:val="en-AU"/>
        </w:rPr>
        <w:t>. This</w:t>
      </w:r>
      <w:r>
        <w:rPr>
          <w:lang w:val="en-AU"/>
        </w:rPr>
        <w:t xml:space="preserve"> is an acceptable proposition for QLD, since as</w:t>
      </w:r>
      <w:r w:rsidRPr="0099416A">
        <w:rPr>
          <w:lang w:val="en-AU"/>
        </w:rPr>
        <w:t xml:space="preserve"> of the 1</w:t>
      </w:r>
      <w:r w:rsidRPr="0099416A">
        <w:rPr>
          <w:vertAlign w:val="superscript"/>
          <w:lang w:val="en-AU"/>
        </w:rPr>
        <w:t>st</w:t>
      </w:r>
      <w:r w:rsidRPr="0099416A">
        <w:rPr>
          <w:lang w:val="en-AU"/>
        </w:rPr>
        <w:t xml:space="preserve"> of July,</w:t>
      </w:r>
      <w:r>
        <w:rPr>
          <w:lang w:val="en-AU"/>
        </w:rPr>
        <w:t xml:space="preserve"> 2016, Adelaide; SA</w:t>
      </w:r>
      <w:r w:rsidRPr="0099416A">
        <w:rPr>
          <w:lang w:val="en-AU"/>
        </w:rPr>
        <w:t xml:space="preserve"> have in effect a rebate of 50% of the installed system cost for BES systems </w:t>
      </w:r>
      <w:r w:rsidRPr="0099416A">
        <w:rPr>
          <w:lang w:val="en-AU"/>
        </w:rPr>
        <w:fldChar w:fldCharType="begin"/>
      </w:r>
      <w:r w:rsidRPr="0099416A">
        <w:rPr>
          <w:lang w:val="en-AU"/>
        </w:rPr>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99416A">
        <w:rPr>
          <w:lang w:val="en-AU"/>
        </w:rPr>
        <w:fldChar w:fldCharType="separate"/>
      </w:r>
      <w:r w:rsidRPr="0099416A">
        <w:rPr>
          <w:lang w:val="en-AU"/>
        </w:rPr>
        <w:t>[</w:t>
      </w:r>
      <w:hyperlink w:anchor="_ENREF_63" w:tooltip="Council, 2017 #106" w:history="1">
        <w:r w:rsidRPr="0099416A">
          <w:rPr>
            <w:lang w:val="en-AU"/>
          </w:rPr>
          <w:t>63</w:t>
        </w:r>
      </w:hyperlink>
      <w:r w:rsidRPr="0099416A">
        <w:rPr>
          <w:lang w:val="en-AU"/>
        </w:rPr>
        <w:t>]</w:t>
      </w:r>
      <w:r w:rsidRPr="0099416A">
        <w:rPr>
          <w:lang w:val="en-AU"/>
        </w:rPr>
        <w:fldChar w:fldCharType="end"/>
      </w:r>
      <w:r w:rsidRPr="0099416A">
        <w:rPr>
          <w:lang w:val="en-AU"/>
        </w:rPr>
        <w:t xml:space="preserve">. </w:t>
      </w:r>
    </w:p>
    <w:p w14:paraId="1F69E9A8" w14:textId="77777777" w:rsidR="00211FC1" w:rsidRPr="0099416A" w:rsidRDefault="00211FC1" w:rsidP="00211FC1">
      <w:pPr>
        <w:pStyle w:val="BulletRecommend"/>
        <w:rPr>
          <w:lang w:val="en-AU"/>
        </w:rPr>
      </w:pPr>
      <w:r w:rsidRPr="0099416A">
        <w:rPr>
          <w:lang w:val="en-AU"/>
        </w:rPr>
        <w:t>Three Day – Standalone Grid Autonomy</w:t>
      </w:r>
    </w:p>
    <w:p w14:paraId="3D35A1C1" w14:textId="77777777" w:rsidR="00211FC1" w:rsidRPr="0099416A" w:rsidRDefault="00211FC1" w:rsidP="00211FC1">
      <w:pPr>
        <w:pStyle w:val="Bulletno"/>
        <w:rPr>
          <w:lang w:val="en-AU"/>
        </w:rPr>
      </w:pPr>
      <w:r w:rsidRPr="0099416A">
        <w:rPr>
          <w:lang w:val="en-AU"/>
        </w:rP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w:t>
      </w:r>
      <w:r w:rsidRPr="0099416A">
        <w:rPr>
          <w:lang w:val="en-AU"/>
        </w:rPr>
        <w:lastRenderedPageBreak/>
        <w:t>remote small low power operations which are entirely run on renewable energy. The days of autonomy for each installation should be displayed.</w:t>
      </w:r>
    </w:p>
    <w:p w14:paraId="4D8B4D24" w14:textId="77777777" w:rsidR="00211FC1" w:rsidRPr="0099416A" w:rsidRDefault="00211FC1" w:rsidP="00211FC1"/>
    <w:p w14:paraId="741B4AB9" w14:textId="77777777" w:rsidR="00211FC1" w:rsidRPr="0099416A" w:rsidRDefault="00211FC1" w:rsidP="00211FC1">
      <w:pPr>
        <w:pStyle w:val="Heading1"/>
        <w:numPr>
          <w:ilvl w:val="0"/>
          <w:numId w:val="0"/>
        </w:numPr>
        <w:ind w:left="284" w:hanging="284"/>
      </w:pPr>
      <w:bookmarkStart w:id="380" w:name="_Toc201479955"/>
      <w:bookmarkStart w:id="381" w:name="_Toc209836639"/>
      <w:bookmarkStart w:id="382" w:name="_Toc209836865"/>
      <w:bookmarkStart w:id="383" w:name="_Toc209873188"/>
      <w:bookmarkStart w:id="384" w:name="_Toc494532741"/>
      <w:bookmarkStart w:id="385" w:name="_Toc366746158"/>
      <w:bookmarkStart w:id="386" w:name="_Toc382474430"/>
      <w:r w:rsidRPr="0099416A">
        <w:lastRenderedPageBreak/>
        <w:t>REFERENCES</w:t>
      </w:r>
      <w:bookmarkEnd w:id="380"/>
      <w:bookmarkEnd w:id="381"/>
      <w:bookmarkEnd w:id="382"/>
      <w:bookmarkEnd w:id="383"/>
      <w:bookmarkEnd w:id="384"/>
    </w:p>
    <w:p w14:paraId="560E8395" w14:textId="77777777" w:rsidR="00211FC1" w:rsidRPr="004A4950" w:rsidRDefault="00211FC1" w:rsidP="00211FC1">
      <w:pPr>
        <w:pStyle w:val="EndNoteBibliography"/>
        <w:spacing w:after="0"/>
        <w:rPr>
          <w:noProof/>
        </w:rPr>
      </w:pPr>
      <w:r w:rsidRPr="0099416A">
        <w:fldChar w:fldCharType="begin"/>
      </w:r>
      <w:r w:rsidRPr="0099416A">
        <w:instrText xml:space="preserve"> ADDIN EN.REFLIST </w:instrText>
      </w:r>
      <w:r w:rsidRPr="0099416A">
        <w:fldChar w:fldCharType="separate"/>
      </w:r>
      <w:bookmarkStart w:id="387" w:name="_ENREF_1"/>
      <w:r w:rsidRPr="004A4950">
        <w:rPr>
          <w:noProof/>
        </w:rPr>
        <w:t>[1]</w:t>
      </w:r>
      <w:r w:rsidRPr="004A4950">
        <w:rPr>
          <w:noProof/>
        </w:rPr>
        <w:tab/>
        <w:t xml:space="preserve">L. Rekha, M. M. Vijayalakshmi, and E. Natarajan, "Photovoltaic thermal hybrid solar system for residential applications," </w:t>
      </w:r>
      <w:r w:rsidRPr="004A4950">
        <w:rPr>
          <w:i/>
          <w:noProof/>
        </w:rPr>
        <w:t xml:space="preserve">Energy Sources, Part A: Recovery, Utilization, and Environmental Effects, </w:t>
      </w:r>
      <w:r w:rsidRPr="004A4950">
        <w:rPr>
          <w:noProof/>
        </w:rPr>
        <w:t>vol. 38, no. 7, pp. 951-959, 2016/04/02 2016.</w:t>
      </w:r>
      <w:bookmarkEnd w:id="387"/>
    </w:p>
    <w:p w14:paraId="05DAC605" w14:textId="77777777" w:rsidR="00211FC1" w:rsidRPr="004A4950" w:rsidRDefault="00211FC1" w:rsidP="00211FC1">
      <w:pPr>
        <w:pStyle w:val="EndNoteBibliography"/>
        <w:spacing w:after="0"/>
        <w:rPr>
          <w:noProof/>
        </w:rPr>
      </w:pPr>
      <w:bookmarkStart w:id="388" w:name="_ENREF_2"/>
      <w:r w:rsidRPr="004A4950">
        <w:rPr>
          <w:noProof/>
        </w:rPr>
        <w:t>[2]</w:t>
      </w:r>
      <w:r w:rsidRPr="004A4950">
        <w:rPr>
          <w:noProof/>
        </w:rPr>
        <w:tab/>
        <w:t xml:space="preserve">S. Shafiee and E. Topal, "When will fossil fuel reserves be diminished?," </w:t>
      </w:r>
      <w:r w:rsidRPr="004A4950">
        <w:rPr>
          <w:i/>
          <w:noProof/>
        </w:rPr>
        <w:t xml:space="preserve">Energy Policy, </w:t>
      </w:r>
      <w:r w:rsidRPr="004A4950">
        <w:rPr>
          <w:noProof/>
        </w:rPr>
        <w:t>vol. 37, no. 1, pp. 181-189, 1// 2009.</w:t>
      </w:r>
      <w:bookmarkEnd w:id="388"/>
    </w:p>
    <w:p w14:paraId="34EB6DF5" w14:textId="77777777" w:rsidR="00211FC1" w:rsidRPr="004A4950" w:rsidRDefault="00211FC1" w:rsidP="00211FC1">
      <w:pPr>
        <w:pStyle w:val="EndNoteBibliography"/>
        <w:spacing w:after="0"/>
        <w:rPr>
          <w:noProof/>
        </w:rPr>
      </w:pPr>
      <w:bookmarkStart w:id="389" w:name="_ENREF_3"/>
      <w:r w:rsidRPr="004A4950">
        <w:rPr>
          <w:noProof/>
        </w:rPr>
        <w:t>[3]</w:t>
      </w:r>
      <w:r w:rsidRPr="004A4950">
        <w:rPr>
          <w:noProof/>
        </w:rPr>
        <w:tab/>
        <w:t xml:space="preserve">J. E. Cohen, "Human Population: The Next Half Century," </w:t>
      </w:r>
      <w:r w:rsidRPr="004A4950">
        <w:rPr>
          <w:i/>
          <w:noProof/>
        </w:rPr>
        <w:t xml:space="preserve">Science, </w:t>
      </w:r>
      <w:r w:rsidRPr="004A4950">
        <w:rPr>
          <w:noProof/>
        </w:rPr>
        <w:t>vol. 302, no. 5648, pp. 1172-1175, 2003.</w:t>
      </w:r>
      <w:bookmarkEnd w:id="389"/>
    </w:p>
    <w:p w14:paraId="46E61610" w14:textId="77777777" w:rsidR="00211FC1" w:rsidRPr="004A4950" w:rsidRDefault="00211FC1" w:rsidP="00211FC1">
      <w:pPr>
        <w:pStyle w:val="EndNoteBibliography"/>
        <w:spacing w:after="0"/>
        <w:rPr>
          <w:noProof/>
        </w:rPr>
      </w:pPr>
      <w:bookmarkStart w:id="390" w:name="_ENREF_4"/>
      <w:r w:rsidRPr="004A4950">
        <w:rPr>
          <w:noProof/>
        </w:rPr>
        <w:t>[4]</w:t>
      </w:r>
      <w:r w:rsidRPr="004A4950">
        <w:rPr>
          <w:noProof/>
        </w:rPr>
        <w:tab/>
        <w:t xml:space="preserve">G. J. Abel, B. Barakat, K. Samir, and W. Lutz, "Meeting the Sustainable Development Goals leads to lower world population growth," </w:t>
      </w:r>
      <w:r w:rsidRPr="004A4950">
        <w:rPr>
          <w:i/>
          <w:noProof/>
        </w:rPr>
        <w:t xml:space="preserve">Proceedings of the National Academy of Sciences, </w:t>
      </w:r>
      <w:r w:rsidRPr="004A4950">
        <w:rPr>
          <w:noProof/>
        </w:rPr>
        <w:t>vol. 113, no. 50, pp. 14294-14299, 2016.</w:t>
      </w:r>
      <w:bookmarkEnd w:id="390"/>
    </w:p>
    <w:p w14:paraId="03E93749" w14:textId="77777777" w:rsidR="00211FC1" w:rsidRPr="004A4950" w:rsidRDefault="00211FC1" w:rsidP="00211FC1">
      <w:pPr>
        <w:pStyle w:val="EndNoteBibliography"/>
        <w:spacing w:after="0"/>
        <w:rPr>
          <w:noProof/>
        </w:rPr>
      </w:pPr>
      <w:bookmarkStart w:id="391" w:name="_ENREF_5"/>
      <w:r w:rsidRPr="004A4950">
        <w:rPr>
          <w:noProof/>
        </w:rPr>
        <w:t>[5]</w:t>
      </w:r>
      <w:r w:rsidRPr="004A4950">
        <w:rPr>
          <w:noProof/>
        </w:rPr>
        <w:tab/>
        <w:t xml:space="preserve">T. M. Razykov, C. S. Ferekides, D. Morel, E. Stefanakos, H. S. Ullal, and H. M. Upadhyaya, "Solar photovoltaic electricity: Current status and future prospects," </w:t>
      </w:r>
      <w:r w:rsidRPr="004A4950">
        <w:rPr>
          <w:i/>
          <w:noProof/>
        </w:rPr>
        <w:t xml:space="preserve">Solar Energy, </w:t>
      </w:r>
      <w:r w:rsidRPr="004A4950">
        <w:rPr>
          <w:noProof/>
        </w:rPr>
        <w:t>vol. 85, no. 8, pp. 1580-1608, 8// 2011.</w:t>
      </w:r>
      <w:bookmarkEnd w:id="391"/>
    </w:p>
    <w:p w14:paraId="24FAAC56" w14:textId="77777777" w:rsidR="00211FC1" w:rsidRPr="004A4950" w:rsidRDefault="00211FC1" w:rsidP="00211FC1">
      <w:pPr>
        <w:pStyle w:val="EndNoteBibliography"/>
        <w:spacing w:after="0"/>
        <w:rPr>
          <w:noProof/>
        </w:rPr>
      </w:pPr>
      <w:bookmarkStart w:id="392" w:name="_ENREF_6"/>
      <w:r w:rsidRPr="004A4950">
        <w:rPr>
          <w:noProof/>
        </w:rPr>
        <w:t>[6]</w:t>
      </w:r>
      <w:r w:rsidRPr="004A4950">
        <w:rPr>
          <w:noProof/>
        </w:rPr>
        <w:tab/>
        <w:t xml:space="preserve">N. Kannan and D. Vakeesan, "Solar energy for future world: - A review," </w:t>
      </w:r>
      <w:r w:rsidRPr="004A4950">
        <w:rPr>
          <w:i/>
          <w:noProof/>
        </w:rPr>
        <w:t xml:space="preserve">Renewable and Sustainable Energy Reviews, </w:t>
      </w:r>
      <w:r w:rsidRPr="004A4950">
        <w:rPr>
          <w:noProof/>
        </w:rPr>
        <w:t>vol. 62, pp. 1092-1105, 9// 2016.</w:t>
      </w:r>
      <w:bookmarkEnd w:id="392"/>
    </w:p>
    <w:p w14:paraId="3FB2174A" w14:textId="77777777" w:rsidR="00211FC1" w:rsidRPr="004A4950" w:rsidRDefault="00211FC1" w:rsidP="00211FC1">
      <w:pPr>
        <w:pStyle w:val="EndNoteBibliography"/>
        <w:spacing w:after="0"/>
        <w:rPr>
          <w:noProof/>
        </w:rPr>
      </w:pPr>
      <w:bookmarkStart w:id="393" w:name="_ENREF_7"/>
      <w:r w:rsidRPr="004A4950">
        <w:rPr>
          <w:noProof/>
        </w:rPr>
        <w:t>[7]</w:t>
      </w:r>
      <w:r w:rsidRPr="004A4950">
        <w:rPr>
          <w:noProof/>
        </w:rPr>
        <w:tab/>
        <w:t xml:space="preserve">A. Zahedi, "Developing a method to accurately estimate the electricity cost of grid-connected solar PV in Bangkok," in </w:t>
      </w:r>
      <w:r w:rsidRPr="004A4950">
        <w:rPr>
          <w:i/>
          <w:noProof/>
        </w:rPr>
        <w:t>2014 International Conference and Utility Exhibition on Green Energy for Sustainable Development (ICUE)</w:t>
      </w:r>
      <w:r w:rsidRPr="004A4950">
        <w:rPr>
          <w:noProof/>
        </w:rPr>
        <w:t>, 2014, pp. 1-4.</w:t>
      </w:r>
      <w:bookmarkEnd w:id="393"/>
    </w:p>
    <w:p w14:paraId="2E3446A1" w14:textId="77777777" w:rsidR="00211FC1" w:rsidRPr="004A4950" w:rsidRDefault="00211FC1" w:rsidP="00211FC1">
      <w:pPr>
        <w:pStyle w:val="EndNoteBibliography"/>
        <w:spacing w:after="0"/>
        <w:rPr>
          <w:noProof/>
        </w:rPr>
      </w:pPr>
      <w:bookmarkStart w:id="394" w:name="_ENREF_8"/>
      <w:r w:rsidRPr="004A4950">
        <w:rPr>
          <w:noProof/>
        </w:rPr>
        <w:t>[8]</w:t>
      </w:r>
      <w:r w:rsidRPr="004A4950">
        <w:rPr>
          <w:noProof/>
        </w:rPr>
        <w:tab/>
        <w:t xml:space="preserve">S. V. Valentine, "Understanding the variability of wind power costs," </w:t>
      </w:r>
      <w:r w:rsidRPr="004A4950">
        <w:rPr>
          <w:i/>
          <w:noProof/>
        </w:rPr>
        <w:t xml:space="preserve">Renewable and Sustainable Energy Reviews, </w:t>
      </w:r>
      <w:r w:rsidRPr="004A4950">
        <w:rPr>
          <w:noProof/>
        </w:rPr>
        <w:t>vol. 15, no. 8, pp. 3632-3639, 10// 2011.</w:t>
      </w:r>
      <w:bookmarkEnd w:id="394"/>
    </w:p>
    <w:p w14:paraId="268652AD" w14:textId="77777777" w:rsidR="00211FC1" w:rsidRPr="004A4950" w:rsidRDefault="00211FC1" w:rsidP="00211FC1">
      <w:pPr>
        <w:pStyle w:val="EndNoteBibliography"/>
        <w:spacing w:after="0"/>
        <w:rPr>
          <w:noProof/>
        </w:rPr>
      </w:pPr>
      <w:bookmarkStart w:id="395" w:name="_ENREF_9"/>
      <w:r w:rsidRPr="004A4950">
        <w:rPr>
          <w:noProof/>
        </w:rPr>
        <w:t>[9]</w:t>
      </w:r>
      <w:r w:rsidRPr="004A4950">
        <w:rPr>
          <w:noProof/>
        </w:rPr>
        <w:tab/>
        <w:t xml:space="preserve">Y. Li and C. Liu, "Estimating solar energy potentials on pitched roofs," </w:t>
      </w:r>
      <w:r w:rsidRPr="004A4950">
        <w:rPr>
          <w:i/>
          <w:noProof/>
        </w:rPr>
        <w:t xml:space="preserve">Energy and Buildings, </w:t>
      </w:r>
      <w:r w:rsidRPr="004A4950">
        <w:rPr>
          <w:noProof/>
        </w:rPr>
        <w:t>vol. 139, pp. 101-107, 3/15/ 2017.</w:t>
      </w:r>
      <w:bookmarkEnd w:id="395"/>
    </w:p>
    <w:p w14:paraId="0A1E7591" w14:textId="77777777" w:rsidR="00211FC1" w:rsidRPr="004A4950" w:rsidRDefault="00211FC1" w:rsidP="00211FC1">
      <w:pPr>
        <w:pStyle w:val="EndNoteBibliography"/>
        <w:spacing w:after="0"/>
        <w:rPr>
          <w:noProof/>
        </w:rPr>
      </w:pPr>
      <w:bookmarkStart w:id="396" w:name="_ENREF_10"/>
      <w:r w:rsidRPr="004A4950">
        <w:rPr>
          <w:noProof/>
        </w:rPr>
        <w:t>[10]</w:t>
      </w:r>
      <w:r w:rsidRPr="004A4950">
        <w:rPr>
          <w:noProof/>
        </w:rPr>
        <w:tab/>
        <w:t xml:space="preserve">I. MacGill, "Electricity market design for facilitating the integration of wind energy: Experience and prospects with the Australian National Electricity Market," </w:t>
      </w:r>
      <w:r w:rsidRPr="004A4950">
        <w:rPr>
          <w:i/>
          <w:noProof/>
        </w:rPr>
        <w:t xml:space="preserve">Energy Policy, </w:t>
      </w:r>
      <w:r w:rsidRPr="004A4950">
        <w:rPr>
          <w:noProof/>
        </w:rPr>
        <w:t>vol. 38, no. 7, pp. 3180-3191, 7// 2010.</w:t>
      </w:r>
      <w:bookmarkEnd w:id="396"/>
    </w:p>
    <w:p w14:paraId="4D90F06D" w14:textId="77777777" w:rsidR="00211FC1" w:rsidRPr="004A4950" w:rsidRDefault="00211FC1" w:rsidP="00211FC1">
      <w:pPr>
        <w:pStyle w:val="EndNoteBibliography"/>
        <w:spacing w:after="0"/>
        <w:rPr>
          <w:noProof/>
        </w:rPr>
      </w:pPr>
      <w:bookmarkStart w:id="397" w:name="_ENREF_11"/>
      <w:r w:rsidRPr="004A4950">
        <w:rPr>
          <w:noProof/>
        </w:rPr>
        <w:t>[11]</w:t>
      </w:r>
      <w:r w:rsidRPr="004A4950">
        <w:rPr>
          <w:noProof/>
        </w:rPr>
        <w:tab/>
        <w:t xml:space="preserve">C. Ma, M. Polyakov, and R. Pandit, "Capitalisation of residential solar photovoltaic systems in Western Australia," </w:t>
      </w:r>
      <w:r w:rsidRPr="004A4950">
        <w:rPr>
          <w:i/>
          <w:noProof/>
        </w:rPr>
        <w:t xml:space="preserve">Australian Journal of Agricultural and Resource Economics, </w:t>
      </w:r>
      <w:r w:rsidRPr="004A4950">
        <w:rPr>
          <w:noProof/>
        </w:rPr>
        <w:t>vol. 60, no. 3, pp. 366-385, 2016.</w:t>
      </w:r>
      <w:bookmarkEnd w:id="397"/>
    </w:p>
    <w:p w14:paraId="4C645AA4" w14:textId="77777777" w:rsidR="00211FC1" w:rsidRPr="004A4950" w:rsidRDefault="00211FC1" w:rsidP="00211FC1">
      <w:pPr>
        <w:pStyle w:val="EndNoteBibliography"/>
        <w:spacing w:after="0"/>
        <w:rPr>
          <w:noProof/>
        </w:rPr>
      </w:pPr>
      <w:bookmarkStart w:id="398" w:name="_ENREF_12"/>
      <w:r w:rsidRPr="004A4950">
        <w:rPr>
          <w:noProof/>
        </w:rPr>
        <w:t>[12]</w:t>
      </w:r>
      <w:r w:rsidRPr="004A4950">
        <w:rPr>
          <w:noProof/>
        </w:rPr>
        <w:tab/>
        <w:t xml:space="preserve">P. Jahangiri and D. C. Aliprantis, "Distributed Volt/VAr Control by PV Inverters," </w:t>
      </w:r>
      <w:r w:rsidRPr="004A4950">
        <w:rPr>
          <w:i/>
          <w:noProof/>
        </w:rPr>
        <w:t xml:space="preserve">IEEE Transactions on Power Systems, </w:t>
      </w:r>
      <w:r w:rsidRPr="004A4950">
        <w:rPr>
          <w:noProof/>
        </w:rPr>
        <w:t>vol. 28, no. 3, pp. 3429-3439, 2013.</w:t>
      </w:r>
      <w:bookmarkEnd w:id="398"/>
    </w:p>
    <w:p w14:paraId="40F625A3" w14:textId="77777777" w:rsidR="00211FC1" w:rsidRPr="004A4950" w:rsidRDefault="00211FC1" w:rsidP="00211FC1">
      <w:pPr>
        <w:pStyle w:val="EndNoteBibliography"/>
        <w:spacing w:after="0"/>
        <w:rPr>
          <w:noProof/>
        </w:rPr>
      </w:pPr>
      <w:bookmarkStart w:id="399" w:name="_ENREF_13"/>
      <w:r w:rsidRPr="004A4950">
        <w:rPr>
          <w:noProof/>
        </w:rPr>
        <w:t>[13]</w:t>
      </w:r>
      <w:r w:rsidRPr="004A4950">
        <w:rPr>
          <w:noProof/>
        </w:rPr>
        <w:tab/>
        <w:t xml:space="preserve">A. Zahedi, "A review on feed-in tariff in Australia, what it is now and what it should be," </w:t>
      </w:r>
      <w:r w:rsidRPr="004A4950">
        <w:rPr>
          <w:i/>
          <w:noProof/>
        </w:rPr>
        <w:t xml:space="preserve">Renewable and Sustainable Energy Reviews, </w:t>
      </w:r>
      <w:r w:rsidRPr="004A4950">
        <w:rPr>
          <w:noProof/>
        </w:rPr>
        <w:t>vol. 14, no. 9, pp. 3252-3255, 12// 2010.</w:t>
      </w:r>
      <w:bookmarkEnd w:id="399"/>
    </w:p>
    <w:p w14:paraId="3E0EB2CF" w14:textId="77777777" w:rsidR="00211FC1" w:rsidRPr="004A4950" w:rsidRDefault="00211FC1" w:rsidP="00211FC1">
      <w:pPr>
        <w:pStyle w:val="EndNoteBibliography"/>
        <w:spacing w:after="0"/>
        <w:rPr>
          <w:noProof/>
        </w:rPr>
      </w:pPr>
      <w:bookmarkStart w:id="400" w:name="_ENREF_14"/>
      <w:r w:rsidRPr="004A4950">
        <w:rPr>
          <w:noProof/>
        </w:rPr>
        <w:t>[14]</w:t>
      </w:r>
      <w:r w:rsidRPr="004A4950">
        <w:rPr>
          <w:noProof/>
        </w:rPr>
        <w:tab/>
        <w:t xml:space="preserve">J. v. Appen, M. Braun, and R. Estrella, "A framework for different storage use cases in distribution systems," in </w:t>
      </w:r>
      <w:r w:rsidRPr="004A4950">
        <w:rPr>
          <w:i/>
          <w:noProof/>
        </w:rPr>
        <w:t>CIRED 2012 Workshop: Integration of Renewables into the Distribution Grid</w:t>
      </w:r>
      <w:r w:rsidRPr="004A4950">
        <w:rPr>
          <w:noProof/>
        </w:rPr>
        <w:t>, 2012, pp. 1-4.</w:t>
      </w:r>
      <w:bookmarkEnd w:id="400"/>
    </w:p>
    <w:p w14:paraId="54EE8BCF" w14:textId="77777777" w:rsidR="00211FC1" w:rsidRPr="004A4950" w:rsidRDefault="00211FC1" w:rsidP="00211FC1">
      <w:pPr>
        <w:pStyle w:val="EndNoteBibliography"/>
        <w:spacing w:after="0"/>
        <w:rPr>
          <w:noProof/>
        </w:rPr>
      </w:pPr>
      <w:bookmarkStart w:id="401" w:name="_ENREF_15"/>
      <w:r w:rsidRPr="004A4950">
        <w:rPr>
          <w:noProof/>
        </w:rPr>
        <w:t>[15]</w:t>
      </w:r>
      <w:r w:rsidRPr="004A4950">
        <w:rPr>
          <w:noProof/>
        </w:rPr>
        <w:tab/>
        <w:t xml:space="preserve">J. v. Appen, T. Stetz, M. Braun, and A. Schmiegel, "Local Voltage Control Strategies for PV Storage Systems in Distribution Grids," </w:t>
      </w:r>
      <w:r w:rsidRPr="004A4950">
        <w:rPr>
          <w:i/>
          <w:noProof/>
        </w:rPr>
        <w:t xml:space="preserve">IEEE Transactions on Smart Grid, </w:t>
      </w:r>
      <w:r w:rsidRPr="004A4950">
        <w:rPr>
          <w:noProof/>
        </w:rPr>
        <w:t>vol. 5, no. 2, pp. 1002-1009, 2014.</w:t>
      </w:r>
      <w:bookmarkEnd w:id="401"/>
    </w:p>
    <w:p w14:paraId="5E767185" w14:textId="77777777" w:rsidR="00211FC1" w:rsidRPr="004A4950" w:rsidRDefault="00211FC1" w:rsidP="00211FC1">
      <w:pPr>
        <w:pStyle w:val="EndNoteBibliography"/>
        <w:spacing w:after="0"/>
        <w:rPr>
          <w:noProof/>
        </w:rPr>
      </w:pPr>
      <w:bookmarkStart w:id="402" w:name="_ENREF_16"/>
      <w:r w:rsidRPr="004A4950">
        <w:rPr>
          <w:noProof/>
        </w:rPr>
        <w:t>[16]</w:t>
      </w:r>
      <w:r w:rsidRPr="004A4950">
        <w:rPr>
          <w:noProof/>
        </w:rPr>
        <w:tab/>
        <w:t xml:space="preserve">J. D. Farmer and F. Lafond, "How predictable is technological progress?," </w:t>
      </w:r>
      <w:r w:rsidRPr="004A4950">
        <w:rPr>
          <w:i/>
          <w:noProof/>
        </w:rPr>
        <w:t xml:space="preserve">Research Policy, </w:t>
      </w:r>
      <w:r w:rsidRPr="004A4950">
        <w:rPr>
          <w:noProof/>
        </w:rPr>
        <w:t>vol. 45, no. 3, pp. 647-665, 4// 2016.</w:t>
      </w:r>
      <w:bookmarkEnd w:id="402"/>
    </w:p>
    <w:p w14:paraId="00EDD5AF" w14:textId="77777777" w:rsidR="00211FC1" w:rsidRPr="004A4950" w:rsidRDefault="00211FC1" w:rsidP="00211FC1">
      <w:pPr>
        <w:pStyle w:val="EndNoteBibliography"/>
        <w:spacing w:after="0"/>
        <w:rPr>
          <w:noProof/>
        </w:rPr>
      </w:pPr>
      <w:bookmarkStart w:id="403" w:name="_ENREF_17"/>
      <w:r w:rsidRPr="004A4950">
        <w:rPr>
          <w:noProof/>
        </w:rPr>
        <w:t>[17]</w:t>
      </w:r>
      <w:r w:rsidRPr="004A4950">
        <w:rPr>
          <w:noProof/>
        </w:rPr>
        <w:tab/>
        <w:t xml:space="preserve">SavOnSolar. (2017, CA LIC #998752). </w:t>
      </w:r>
      <w:r w:rsidRPr="004A4950">
        <w:rPr>
          <w:i/>
          <w:noProof/>
        </w:rPr>
        <w:t xml:space="preserve">How Does Solar Power Work?  </w:t>
      </w:r>
      <w:r w:rsidRPr="004A4950">
        <w:rPr>
          <w:noProof/>
        </w:rPr>
        <w:t xml:space="preserve">[Website]. Available: </w:t>
      </w:r>
      <w:hyperlink r:id="rId230" w:history="1">
        <w:r w:rsidRPr="004A4950">
          <w:rPr>
            <w:rStyle w:val="Hyperlink"/>
            <w:noProof/>
          </w:rPr>
          <w:t>http://savonsolar.com/how-solar-works/</w:t>
        </w:r>
        <w:bookmarkEnd w:id="403"/>
      </w:hyperlink>
    </w:p>
    <w:p w14:paraId="3F2B504C" w14:textId="77777777" w:rsidR="00211FC1" w:rsidRPr="004A4950" w:rsidRDefault="00211FC1" w:rsidP="00211FC1">
      <w:pPr>
        <w:pStyle w:val="EndNoteBibliography"/>
        <w:spacing w:after="0"/>
        <w:rPr>
          <w:noProof/>
        </w:rPr>
      </w:pPr>
      <w:bookmarkStart w:id="404" w:name="_ENREF_18"/>
      <w:r w:rsidRPr="004A4950">
        <w:rPr>
          <w:noProof/>
        </w:rPr>
        <w:t>[18]</w:t>
      </w:r>
      <w:r w:rsidRPr="004A4950">
        <w:rPr>
          <w:noProof/>
        </w:rPr>
        <w:tab/>
        <w:t xml:space="preserve">M. Grätzel, "Photovoltaic and photoelectrochemical conversion of solar energy," </w:t>
      </w:r>
      <w:r w:rsidRPr="004A4950">
        <w:rPr>
          <w:i/>
          <w:noProof/>
        </w:rPr>
        <w:t xml:space="preserve">Philosophical Transactions of the Royal Society A: Mathematical, Physical and Engineering Sciences, </w:t>
      </w:r>
      <w:r w:rsidRPr="004A4950">
        <w:rPr>
          <w:noProof/>
        </w:rPr>
        <w:t>vol. 365, no. 1853, pp. 993-1005, 2007.</w:t>
      </w:r>
      <w:bookmarkEnd w:id="404"/>
    </w:p>
    <w:p w14:paraId="7BB45683" w14:textId="77777777" w:rsidR="00211FC1" w:rsidRPr="004A4950" w:rsidRDefault="00211FC1" w:rsidP="00211FC1">
      <w:pPr>
        <w:pStyle w:val="EndNoteBibliography"/>
        <w:spacing w:after="0"/>
        <w:rPr>
          <w:noProof/>
        </w:rPr>
      </w:pPr>
      <w:bookmarkStart w:id="405" w:name="_ENREF_19"/>
      <w:r w:rsidRPr="004A4950">
        <w:rPr>
          <w:noProof/>
        </w:rPr>
        <w:lastRenderedPageBreak/>
        <w:t>[19]</w:t>
      </w:r>
      <w:r w:rsidRPr="004A4950">
        <w:rPr>
          <w:noProof/>
        </w:rPr>
        <w:tab/>
        <w:t xml:space="preserve">P. G. V. Sampaio and M. O. A. González, "Photovoltaic solar energy: Conceptual framework," </w:t>
      </w:r>
      <w:r w:rsidRPr="004A4950">
        <w:rPr>
          <w:i/>
          <w:noProof/>
        </w:rPr>
        <w:t xml:space="preserve">Renewable and Sustainable Energy Reviews, </w:t>
      </w:r>
      <w:r w:rsidRPr="004A4950">
        <w:rPr>
          <w:noProof/>
        </w:rPr>
        <w:t>vol. 74, pp. 590-601, 7// 2017.</w:t>
      </w:r>
      <w:bookmarkEnd w:id="405"/>
    </w:p>
    <w:p w14:paraId="5067E244" w14:textId="77777777" w:rsidR="00211FC1" w:rsidRPr="004A4950" w:rsidRDefault="00211FC1" w:rsidP="00211FC1">
      <w:pPr>
        <w:pStyle w:val="EndNoteBibliography"/>
        <w:spacing w:after="0"/>
        <w:rPr>
          <w:noProof/>
        </w:rPr>
      </w:pPr>
      <w:bookmarkStart w:id="406" w:name="_ENREF_20"/>
      <w:r w:rsidRPr="004A4950">
        <w:rPr>
          <w:noProof/>
        </w:rPr>
        <w:t>[20]</w:t>
      </w:r>
      <w:r w:rsidRPr="004A4950">
        <w:rPr>
          <w:noProof/>
        </w:rPr>
        <w:tab/>
        <w:t xml:space="preserve">L. El Chaar, L. A. lamont, and N. El Zein, "Review of photovoltaic technologies," </w:t>
      </w:r>
      <w:r w:rsidRPr="004A4950">
        <w:rPr>
          <w:i/>
          <w:noProof/>
        </w:rPr>
        <w:t xml:space="preserve">Renewable and Sustainable Energy Reviews, </w:t>
      </w:r>
      <w:r w:rsidRPr="004A4950">
        <w:rPr>
          <w:noProof/>
        </w:rPr>
        <w:t>vol. 15, no. 5, pp. 2165-2175, 6// 2011.</w:t>
      </w:r>
      <w:bookmarkEnd w:id="406"/>
    </w:p>
    <w:p w14:paraId="3C601C27" w14:textId="77777777" w:rsidR="00211FC1" w:rsidRPr="004A4950" w:rsidRDefault="00211FC1" w:rsidP="00211FC1">
      <w:pPr>
        <w:pStyle w:val="EndNoteBibliography"/>
        <w:spacing w:after="0"/>
        <w:rPr>
          <w:noProof/>
        </w:rPr>
      </w:pPr>
      <w:bookmarkStart w:id="407" w:name="_ENREF_21"/>
      <w:r w:rsidRPr="004A4950">
        <w:rPr>
          <w:noProof/>
        </w:rPr>
        <w:t>[21]</w:t>
      </w:r>
      <w:r w:rsidRPr="004A4950">
        <w:rPr>
          <w:noProof/>
        </w:rPr>
        <w:tab/>
        <w:t xml:space="preserve">S. Yilmaz, H. R. Ozcalik, S. Kesler, F. Dincer, and B. Yelmen, "The analysis of different PV power systems for the determination of optimal PV panels and system installation—A case study in Kahramanmaras, Turkey," </w:t>
      </w:r>
      <w:r w:rsidRPr="004A4950">
        <w:rPr>
          <w:i/>
          <w:noProof/>
        </w:rPr>
        <w:t xml:space="preserve">Renewable and Sustainable Energy Reviews, </w:t>
      </w:r>
      <w:r w:rsidRPr="004A4950">
        <w:rPr>
          <w:noProof/>
        </w:rPr>
        <w:t>vol. 52, pp. 1015-1024, 12// 2015.</w:t>
      </w:r>
      <w:bookmarkEnd w:id="407"/>
    </w:p>
    <w:p w14:paraId="4E24C8A7" w14:textId="77777777" w:rsidR="00211FC1" w:rsidRPr="004A4950" w:rsidRDefault="00211FC1" w:rsidP="00211FC1">
      <w:pPr>
        <w:pStyle w:val="EndNoteBibliography"/>
        <w:spacing w:after="0"/>
        <w:rPr>
          <w:noProof/>
        </w:rPr>
      </w:pPr>
      <w:bookmarkStart w:id="408" w:name="_ENREF_22"/>
      <w:r w:rsidRPr="004A4950">
        <w:rPr>
          <w:noProof/>
        </w:rPr>
        <w:t>[22]</w:t>
      </w:r>
      <w:r w:rsidRPr="004A4950">
        <w:rPr>
          <w:noProof/>
        </w:rPr>
        <w:tab/>
        <w:t xml:space="preserve">A. Park and P. Lappas, "Evaluating demand charge reduction for commercial-scale solar PV coupled with battery storage," </w:t>
      </w:r>
      <w:r w:rsidRPr="004A4950">
        <w:rPr>
          <w:i/>
          <w:noProof/>
        </w:rPr>
        <w:t xml:space="preserve">Renewable Energy, </w:t>
      </w:r>
      <w:r w:rsidRPr="004A4950">
        <w:rPr>
          <w:noProof/>
        </w:rPr>
        <w:t>vol. 108, pp. 523-532, 8// 2017.</w:t>
      </w:r>
      <w:bookmarkEnd w:id="408"/>
    </w:p>
    <w:p w14:paraId="74328941" w14:textId="77777777" w:rsidR="00211FC1" w:rsidRPr="004A4950" w:rsidRDefault="00211FC1" w:rsidP="00211FC1">
      <w:pPr>
        <w:pStyle w:val="EndNoteBibliography"/>
        <w:spacing w:after="0"/>
        <w:rPr>
          <w:noProof/>
        </w:rPr>
      </w:pPr>
      <w:bookmarkStart w:id="409" w:name="_ENREF_23"/>
      <w:r w:rsidRPr="004A4950">
        <w:rPr>
          <w:noProof/>
        </w:rPr>
        <w:t>[23]</w:t>
      </w:r>
      <w:r w:rsidRPr="004A4950">
        <w:rPr>
          <w:noProof/>
        </w:rPr>
        <w:tab/>
        <w:t xml:space="preserve">S. Voltaics. (2017, 9/16). </w:t>
      </w:r>
      <w:r w:rsidRPr="004A4950">
        <w:rPr>
          <w:i/>
          <w:noProof/>
        </w:rPr>
        <w:t>Standard Test Conditions</w:t>
      </w:r>
      <w:r w:rsidRPr="004A4950">
        <w:rPr>
          <w:noProof/>
        </w:rPr>
        <w:t xml:space="preserve">. Available: </w:t>
      </w:r>
      <w:hyperlink r:id="rId231" w:history="1">
        <w:r w:rsidRPr="004A4950">
          <w:rPr>
            <w:rStyle w:val="Hyperlink"/>
            <w:noProof/>
          </w:rPr>
          <w:t>http://sinovoltaics.com/solar-basics/measuring-the-temperature-coefficients-of-a-pv-module/</w:t>
        </w:r>
        <w:bookmarkEnd w:id="409"/>
      </w:hyperlink>
    </w:p>
    <w:p w14:paraId="51C8739B" w14:textId="77777777" w:rsidR="00211FC1" w:rsidRPr="004A4950" w:rsidRDefault="00211FC1" w:rsidP="00211FC1">
      <w:pPr>
        <w:pStyle w:val="EndNoteBibliography"/>
        <w:spacing w:after="0"/>
        <w:rPr>
          <w:noProof/>
        </w:rPr>
      </w:pPr>
      <w:bookmarkStart w:id="410" w:name="_ENREF_24"/>
      <w:r w:rsidRPr="004A4950">
        <w:rPr>
          <w:noProof/>
        </w:rPr>
        <w:t>[24]</w:t>
      </w:r>
      <w:r w:rsidRPr="004A4950">
        <w:rPr>
          <w:noProof/>
        </w:rPr>
        <w:tab/>
        <w:t>Deloitte, "US Solar Power Growth through 2040 Exponential or inconsequential?," September 2015 2015.</w:t>
      </w:r>
      <w:bookmarkEnd w:id="410"/>
    </w:p>
    <w:p w14:paraId="1207D7DB" w14:textId="77777777" w:rsidR="00211FC1" w:rsidRPr="004A4950" w:rsidRDefault="00211FC1" w:rsidP="00211FC1">
      <w:pPr>
        <w:pStyle w:val="EndNoteBibliography"/>
        <w:spacing w:after="0"/>
        <w:rPr>
          <w:noProof/>
        </w:rPr>
      </w:pPr>
      <w:bookmarkStart w:id="411" w:name="_ENREF_25"/>
      <w:r w:rsidRPr="004A4950">
        <w:rPr>
          <w:noProof/>
        </w:rPr>
        <w:t>[25]</w:t>
      </w:r>
      <w:r w:rsidRPr="004A4950">
        <w:rPr>
          <w:noProof/>
        </w:rPr>
        <w:tab/>
        <w:t>C. E. Council, "Clean Energy Australia Report 2015," 2015. Printed by Complete Colour Printing.</w:t>
      </w:r>
      <w:bookmarkEnd w:id="411"/>
    </w:p>
    <w:p w14:paraId="51F0982B" w14:textId="77777777" w:rsidR="00211FC1" w:rsidRPr="004A4950" w:rsidRDefault="00211FC1" w:rsidP="00211FC1">
      <w:pPr>
        <w:pStyle w:val="EndNoteBibliography"/>
        <w:spacing w:after="0"/>
        <w:rPr>
          <w:noProof/>
        </w:rPr>
      </w:pPr>
      <w:bookmarkStart w:id="412" w:name="_ENREF_26"/>
      <w:r w:rsidRPr="004A4950">
        <w:rPr>
          <w:noProof/>
        </w:rPr>
        <w:t>[26]</w:t>
      </w:r>
      <w:r w:rsidRPr="004A4950">
        <w:rPr>
          <w:noProof/>
        </w:rPr>
        <w:tab/>
        <w:t>REN21, "Renewables 2016 Global Status Report," no. REN21. 2016., 2016 2016.</w:t>
      </w:r>
      <w:bookmarkEnd w:id="412"/>
    </w:p>
    <w:p w14:paraId="160A7886" w14:textId="77777777" w:rsidR="00211FC1" w:rsidRPr="004A4950" w:rsidRDefault="00211FC1" w:rsidP="00211FC1">
      <w:pPr>
        <w:pStyle w:val="EndNoteBibliography"/>
        <w:spacing w:after="0"/>
        <w:rPr>
          <w:noProof/>
        </w:rPr>
      </w:pPr>
      <w:bookmarkStart w:id="413" w:name="_ENREF_27"/>
      <w:r w:rsidRPr="004A4950">
        <w:rPr>
          <w:noProof/>
        </w:rPr>
        <w:t>[27]</w:t>
      </w:r>
      <w:r w:rsidRPr="004A4950">
        <w:rPr>
          <w:noProof/>
        </w:rPr>
        <w:tab/>
        <w:t xml:space="preserve">I. Güney, N. Onat, and G. Koçyiğit, "Cost calculation algorithm for stand-alone photovoltaic systems," </w:t>
      </w:r>
      <w:r w:rsidRPr="004A4950">
        <w:rPr>
          <w:i/>
          <w:noProof/>
        </w:rPr>
        <w:t xml:space="preserve">WSEAS Transactions on Systems, </w:t>
      </w:r>
      <w:r w:rsidRPr="004A4950">
        <w:rPr>
          <w:noProof/>
        </w:rPr>
        <w:t>vol. 8, no. 7, pp. 835-844, 2009.</w:t>
      </w:r>
      <w:bookmarkEnd w:id="413"/>
    </w:p>
    <w:p w14:paraId="2ABE6A6C" w14:textId="77777777" w:rsidR="00211FC1" w:rsidRPr="004A4950" w:rsidRDefault="00211FC1" w:rsidP="00211FC1">
      <w:pPr>
        <w:pStyle w:val="EndNoteBibliography"/>
        <w:spacing w:after="0"/>
        <w:rPr>
          <w:noProof/>
        </w:rPr>
      </w:pPr>
      <w:bookmarkStart w:id="414" w:name="_ENREF_28"/>
      <w:r w:rsidRPr="004A4950">
        <w:rPr>
          <w:noProof/>
        </w:rPr>
        <w:t>[28]</w:t>
      </w:r>
      <w:r w:rsidRPr="004A4950">
        <w:rPr>
          <w:noProof/>
        </w:rPr>
        <w:tab/>
        <w:t>I. T. R. f. Photovoltaic, "International Technology Roadmap for Photovoltaic (ITRPV) 2014 Results," 2015.</w:t>
      </w:r>
      <w:bookmarkEnd w:id="414"/>
    </w:p>
    <w:p w14:paraId="66057E7C" w14:textId="77777777" w:rsidR="00211FC1" w:rsidRPr="004A4950" w:rsidRDefault="00211FC1" w:rsidP="00211FC1">
      <w:pPr>
        <w:pStyle w:val="EndNoteBibliography"/>
        <w:spacing w:after="0"/>
        <w:rPr>
          <w:noProof/>
        </w:rPr>
      </w:pPr>
      <w:bookmarkStart w:id="415" w:name="_ENREF_29"/>
      <w:r w:rsidRPr="004A4950">
        <w:rPr>
          <w:noProof/>
        </w:rPr>
        <w:t>[29]</w:t>
      </w:r>
      <w:r w:rsidRPr="004A4950">
        <w:rPr>
          <w:noProof/>
        </w:rPr>
        <w:tab/>
        <w:t xml:space="preserve">M. A. Green, K. Emery, Y. Hishikawa, W. Warta, and E. D. Dunlop, "Solar cell efficiency tables (Version 45)," </w:t>
      </w:r>
      <w:r w:rsidRPr="004A4950">
        <w:rPr>
          <w:i/>
          <w:noProof/>
        </w:rPr>
        <w:t xml:space="preserve">Progress in Photovoltaics: Research and Applications, </w:t>
      </w:r>
      <w:r w:rsidRPr="004A4950">
        <w:rPr>
          <w:noProof/>
        </w:rPr>
        <w:t>vol. 23, no. 1, pp. 1-9, 2015.</w:t>
      </w:r>
      <w:bookmarkEnd w:id="415"/>
    </w:p>
    <w:p w14:paraId="7BD23F4C" w14:textId="77777777" w:rsidR="00211FC1" w:rsidRPr="004A4950" w:rsidRDefault="00211FC1" w:rsidP="00211FC1">
      <w:pPr>
        <w:pStyle w:val="EndNoteBibliography"/>
        <w:spacing w:after="0"/>
        <w:rPr>
          <w:noProof/>
        </w:rPr>
      </w:pPr>
      <w:bookmarkStart w:id="416" w:name="_ENREF_30"/>
      <w:r w:rsidRPr="004A4950">
        <w:rPr>
          <w:noProof/>
        </w:rPr>
        <w:t>[30]</w:t>
      </w:r>
      <w:r w:rsidRPr="004A4950">
        <w:rPr>
          <w:noProof/>
        </w:rPr>
        <w:tab/>
        <w:t xml:space="preserve">V. Sharma and S. S. Chandel, "Performance and degradation analysis for long term reliability of solar photovoltaic systems: A review," </w:t>
      </w:r>
      <w:r w:rsidRPr="004A4950">
        <w:rPr>
          <w:i/>
          <w:noProof/>
        </w:rPr>
        <w:t xml:space="preserve">Renewable and Sustainable Energy Reviews, </w:t>
      </w:r>
      <w:r w:rsidRPr="004A4950">
        <w:rPr>
          <w:noProof/>
        </w:rPr>
        <w:t>vol. 27, pp. 753-767, 2013/11/01/ 2013.</w:t>
      </w:r>
      <w:bookmarkEnd w:id="416"/>
    </w:p>
    <w:p w14:paraId="4BD34829" w14:textId="77777777" w:rsidR="00211FC1" w:rsidRPr="004A4950" w:rsidRDefault="00211FC1" w:rsidP="00211FC1">
      <w:pPr>
        <w:pStyle w:val="EndNoteBibliography"/>
        <w:spacing w:after="0"/>
        <w:rPr>
          <w:noProof/>
        </w:rPr>
      </w:pPr>
      <w:bookmarkStart w:id="417" w:name="_ENREF_31"/>
      <w:r w:rsidRPr="004A4950">
        <w:rPr>
          <w:noProof/>
        </w:rPr>
        <w:t>[31]</w:t>
      </w:r>
      <w:r w:rsidRPr="004A4950">
        <w:rPr>
          <w:noProof/>
        </w:rPr>
        <w:tab/>
        <w:t xml:space="preserve">E. L. Meyer and E. E. v. Dyk, "Assessing the reliability and degradation of photovoltaic module performance parameters," </w:t>
      </w:r>
      <w:r w:rsidRPr="004A4950">
        <w:rPr>
          <w:i/>
          <w:noProof/>
        </w:rPr>
        <w:t xml:space="preserve">IEEE Transactions on Reliability, </w:t>
      </w:r>
      <w:r w:rsidRPr="004A4950">
        <w:rPr>
          <w:noProof/>
        </w:rPr>
        <w:t>vol. 53, no. 1, pp. 83-92, 2004.</w:t>
      </w:r>
      <w:bookmarkEnd w:id="417"/>
    </w:p>
    <w:p w14:paraId="038428FC" w14:textId="77777777" w:rsidR="00211FC1" w:rsidRPr="004A4950" w:rsidRDefault="00211FC1" w:rsidP="00211FC1">
      <w:pPr>
        <w:pStyle w:val="EndNoteBibliography"/>
        <w:spacing w:after="0"/>
        <w:rPr>
          <w:noProof/>
        </w:rPr>
      </w:pPr>
      <w:bookmarkStart w:id="418" w:name="_ENREF_32"/>
      <w:r w:rsidRPr="004A4950">
        <w:rPr>
          <w:noProof/>
        </w:rPr>
        <w:t>[32]</w:t>
      </w:r>
      <w:r w:rsidRPr="004A4950">
        <w:rPr>
          <w:noProof/>
        </w:rPr>
        <w:tab/>
        <w:t xml:space="preserve">D. C. Jordan and S. R. Kurtz, "Photovoltaic degradation rates—an analytical review," </w:t>
      </w:r>
      <w:r w:rsidRPr="004A4950">
        <w:rPr>
          <w:i/>
          <w:noProof/>
        </w:rPr>
        <w:t xml:space="preserve">Progress in photovoltaics: Research and Applications, </w:t>
      </w:r>
      <w:r w:rsidRPr="004A4950">
        <w:rPr>
          <w:noProof/>
        </w:rPr>
        <w:t>vol. 21, no. 1, pp. 12-29, 2013.</w:t>
      </w:r>
      <w:bookmarkEnd w:id="418"/>
    </w:p>
    <w:p w14:paraId="00250818" w14:textId="77777777" w:rsidR="00211FC1" w:rsidRPr="004A4950" w:rsidRDefault="00211FC1" w:rsidP="00211FC1">
      <w:pPr>
        <w:pStyle w:val="EndNoteBibliography"/>
        <w:spacing w:after="0"/>
        <w:rPr>
          <w:noProof/>
        </w:rPr>
      </w:pPr>
      <w:bookmarkStart w:id="419" w:name="_ENREF_33"/>
      <w:r w:rsidRPr="004A4950">
        <w:rPr>
          <w:noProof/>
        </w:rPr>
        <w:t>[33]</w:t>
      </w:r>
      <w:r w:rsidRPr="004A4950">
        <w:rPr>
          <w:noProof/>
        </w:rPr>
        <w:tab/>
        <w:t xml:space="preserve">Ö. Özden, Y. Duru, S. Zengin, and M. Boztepe, "Design and implementation of programmable PV simulator," in </w:t>
      </w:r>
      <w:r w:rsidRPr="004A4950">
        <w:rPr>
          <w:i/>
          <w:noProof/>
        </w:rPr>
        <w:t>Fundamentals of Electrical Engineering (ISFEE), 2016 International Symposium on</w:t>
      </w:r>
      <w:r w:rsidRPr="004A4950">
        <w:rPr>
          <w:noProof/>
        </w:rPr>
        <w:t>, 2016, pp. 1-5: IEEE.</w:t>
      </w:r>
      <w:bookmarkEnd w:id="419"/>
    </w:p>
    <w:p w14:paraId="27B42B34" w14:textId="77777777" w:rsidR="00211FC1" w:rsidRPr="004A4950" w:rsidRDefault="00211FC1" w:rsidP="00211FC1">
      <w:pPr>
        <w:pStyle w:val="EndNoteBibliography"/>
        <w:spacing w:after="0"/>
        <w:rPr>
          <w:noProof/>
        </w:rPr>
      </w:pPr>
      <w:bookmarkStart w:id="420" w:name="_ENREF_34"/>
      <w:r w:rsidRPr="004A4950">
        <w:rPr>
          <w:noProof/>
        </w:rPr>
        <w:t>[34]</w:t>
      </w:r>
      <w:r w:rsidRPr="004A4950">
        <w:rPr>
          <w:noProof/>
        </w:rPr>
        <w:tab/>
        <w:t xml:space="preserve">S. Silvestre, A. Boronat, and A. Chouder, "Study of bypass diodes configuration on PV modules," </w:t>
      </w:r>
      <w:r w:rsidRPr="004A4950">
        <w:rPr>
          <w:i/>
          <w:noProof/>
        </w:rPr>
        <w:t xml:space="preserve">Applied Energy, </w:t>
      </w:r>
      <w:r w:rsidRPr="004A4950">
        <w:rPr>
          <w:noProof/>
        </w:rPr>
        <w:t>vol. 86, no. 9, pp. 1632-1640, 2009.</w:t>
      </w:r>
      <w:bookmarkEnd w:id="420"/>
    </w:p>
    <w:p w14:paraId="45EA435B" w14:textId="77777777" w:rsidR="00211FC1" w:rsidRPr="004A4950" w:rsidRDefault="00211FC1" w:rsidP="00211FC1">
      <w:pPr>
        <w:pStyle w:val="EndNoteBibliography"/>
        <w:spacing w:after="0"/>
        <w:rPr>
          <w:noProof/>
        </w:rPr>
      </w:pPr>
      <w:bookmarkStart w:id="421" w:name="_ENREF_35"/>
      <w:r w:rsidRPr="004A4950">
        <w:rPr>
          <w:noProof/>
        </w:rPr>
        <w:t>[35]</w:t>
      </w:r>
      <w:r w:rsidRPr="004A4950">
        <w:rPr>
          <w:noProof/>
        </w:rPr>
        <w:tab/>
        <w:t xml:space="preserve">R. Baetens, R. De Coninck, L. Helsen, and D. Saelens, "The impact of domestic load profiles on the grid-interaction of building integrated photovoltaic (BIPV) systems in extremely low-energy dwellings," in </w:t>
      </w:r>
      <w:r w:rsidRPr="004A4950">
        <w:rPr>
          <w:i/>
          <w:noProof/>
        </w:rPr>
        <w:t>Zero Emission Buildings</w:t>
      </w:r>
      <w:r w:rsidRPr="004A4950">
        <w:rPr>
          <w:noProof/>
        </w:rPr>
        <w:t>, 2010, pp. 3-14.</w:t>
      </w:r>
      <w:bookmarkEnd w:id="421"/>
    </w:p>
    <w:p w14:paraId="4726DDA3" w14:textId="77777777" w:rsidR="00211FC1" w:rsidRPr="004A4950" w:rsidRDefault="00211FC1" w:rsidP="00211FC1">
      <w:pPr>
        <w:pStyle w:val="EndNoteBibliography"/>
        <w:spacing w:after="0"/>
        <w:rPr>
          <w:noProof/>
        </w:rPr>
      </w:pPr>
      <w:bookmarkStart w:id="422" w:name="_ENREF_36"/>
      <w:r w:rsidRPr="004A4950">
        <w:rPr>
          <w:noProof/>
        </w:rPr>
        <w:t>[36]</w:t>
      </w:r>
      <w:r w:rsidRPr="004A4950">
        <w:rPr>
          <w:noProof/>
        </w:rPr>
        <w:tab/>
        <w:t xml:space="preserve">R. Barrios and F. Dios, "Exponentiated Weibull model for the irradiance probability density function of a laser beam propagating through atmospheric turbulence," </w:t>
      </w:r>
      <w:r w:rsidRPr="004A4950">
        <w:rPr>
          <w:i/>
          <w:noProof/>
        </w:rPr>
        <w:t xml:space="preserve">Optics &amp; Laser Technology, </w:t>
      </w:r>
      <w:r w:rsidRPr="004A4950">
        <w:rPr>
          <w:noProof/>
        </w:rPr>
        <w:t>vol. 45, pp. 13-20, 2// 2013.</w:t>
      </w:r>
      <w:bookmarkEnd w:id="422"/>
    </w:p>
    <w:p w14:paraId="39119F6A" w14:textId="77777777" w:rsidR="00211FC1" w:rsidRPr="004A4950" w:rsidRDefault="00211FC1" w:rsidP="00211FC1">
      <w:pPr>
        <w:pStyle w:val="EndNoteBibliography"/>
        <w:spacing w:after="0"/>
        <w:rPr>
          <w:noProof/>
        </w:rPr>
      </w:pPr>
      <w:bookmarkStart w:id="423" w:name="_ENREF_37"/>
      <w:r w:rsidRPr="004A4950">
        <w:rPr>
          <w:noProof/>
        </w:rPr>
        <w:t>[37]</w:t>
      </w:r>
      <w:r w:rsidRPr="004A4950">
        <w:rPr>
          <w:noProof/>
        </w:rPr>
        <w:tab/>
        <w:t xml:space="preserve">B. S. Borowy and Z. M. Salameh, "Methodology for optimally sizing the combination of a battery bank and PV array in a wind/PV hybrid system," </w:t>
      </w:r>
      <w:r w:rsidRPr="004A4950">
        <w:rPr>
          <w:i/>
          <w:noProof/>
        </w:rPr>
        <w:t xml:space="preserve">IEEE Transactions on Energy Conversion, </w:t>
      </w:r>
      <w:r w:rsidRPr="004A4950">
        <w:rPr>
          <w:noProof/>
        </w:rPr>
        <w:t>vol. 11, no. 2, pp. 367-375, 1996.</w:t>
      </w:r>
      <w:bookmarkEnd w:id="423"/>
    </w:p>
    <w:p w14:paraId="741D803E" w14:textId="77777777" w:rsidR="00211FC1" w:rsidRPr="004A4950" w:rsidRDefault="00211FC1" w:rsidP="00211FC1">
      <w:pPr>
        <w:pStyle w:val="EndNoteBibliography"/>
        <w:spacing w:after="0"/>
        <w:rPr>
          <w:noProof/>
        </w:rPr>
      </w:pPr>
      <w:bookmarkStart w:id="424" w:name="_ENREF_38"/>
      <w:r w:rsidRPr="004A4950">
        <w:rPr>
          <w:noProof/>
        </w:rPr>
        <w:lastRenderedPageBreak/>
        <w:t>[38]</w:t>
      </w:r>
      <w:r w:rsidRPr="004A4950">
        <w:rPr>
          <w:noProof/>
        </w:rPr>
        <w:tab/>
        <w:t xml:space="preserve">A. Zahedi, "Economic Aspects of energy systems, calculations of system's capital and electricty cost considering time value of money. (LECTURE NOTES)," </w:t>
      </w:r>
      <w:r w:rsidRPr="004A4950">
        <w:rPr>
          <w:i/>
          <w:noProof/>
        </w:rPr>
        <w:t xml:space="preserve">Lectures, </w:t>
      </w:r>
      <w:r w:rsidRPr="004A4950">
        <w:rPr>
          <w:noProof/>
        </w:rPr>
        <w:t>2013.</w:t>
      </w:r>
      <w:bookmarkEnd w:id="424"/>
    </w:p>
    <w:p w14:paraId="2ACDC974" w14:textId="77777777" w:rsidR="00211FC1" w:rsidRPr="004A4950" w:rsidRDefault="00211FC1" w:rsidP="00211FC1">
      <w:pPr>
        <w:pStyle w:val="EndNoteBibliography"/>
        <w:spacing w:after="0"/>
        <w:rPr>
          <w:noProof/>
        </w:rPr>
      </w:pPr>
      <w:bookmarkStart w:id="425" w:name="_ENREF_39"/>
      <w:r w:rsidRPr="004A4950">
        <w:rPr>
          <w:noProof/>
        </w:rPr>
        <w:t>[39]</w:t>
      </w:r>
      <w:r w:rsidRPr="004A4950">
        <w:rPr>
          <w:noProof/>
        </w:rPr>
        <w:tab/>
        <w:t xml:space="preserve">T. D. Mai, S. De Breucker, K. Baert, and J. Driesen, "Reconfigurable emulator for photovoltaic modules under static partial shading conditions," </w:t>
      </w:r>
      <w:r w:rsidRPr="004A4950">
        <w:rPr>
          <w:i/>
          <w:noProof/>
        </w:rPr>
        <w:t xml:space="preserve">Solar Energy, </w:t>
      </w:r>
      <w:r w:rsidRPr="004A4950">
        <w:rPr>
          <w:noProof/>
        </w:rPr>
        <w:t>vol. 141, pp. 256-265, 1/1/ 2017.</w:t>
      </w:r>
      <w:bookmarkEnd w:id="425"/>
    </w:p>
    <w:p w14:paraId="33B63597" w14:textId="77777777" w:rsidR="00211FC1" w:rsidRPr="004A4950" w:rsidRDefault="00211FC1" w:rsidP="00211FC1">
      <w:pPr>
        <w:pStyle w:val="EndNoteBibliography"/>
        <w:spacing w:after="0"/>
        <w:rPr>
          <w:noProof/>
        </w:rPr>
      </w:pPr>
      <w:bookmarkStart w:id="426" w:name="_ENREF_40"/>
      <w:r w:rsidRPr="004A4950">
        <w:rPr>
          <w:noProof/>
        </w:rPr>
        <w:t>[40]</w:t>
      </w:r>
      <w:r w:rsidRPr="004A4950">
        <w:rPr>
          <w:noProof/>
        </w:rPr>
        <w:tab/>
        <w:t xml:space="preserve">M. C. Alonso-García, J. M. Ruiz, and F. Chenlo, "Experimental study of mismatch and shading effects in the I–V characteristic of a photovoltaic module," </w:t>
      </w:r>
      <w:r w:rsidRPr="004A4950">
        <w:rPr>
          <w:i/>
          <w:noProof/>
        </w:rPr>
        <w:t xml:space="preserve">Solar Energy Materials and Solar Cells, </w:t>
      </w:r>
      <w:r w:rsidRPr="004A4950">
        <w:rPr>
          <w:noProof/>
        </w:rPr>
        <w:t>vol. 90, no. 3, pp. 329-340, 2/15/ 2006.</w:t>
      </w:r>
      <w:bookmarkEnd w:id="426"/>
    </w:p>
    <w:p w14:paraId="7032C283" w14:textId="77777777" w:rsidR="00211FC1" w:rsidRPr="004A4950" w:rsidRDefault="00211FC1" w:rsidP="00211FC1">
      <w:pPr>
        <w:pStyle w:val="EndNoteBibliography"/>
        <w:spacing w:after="0"/>
        <w:rPr>
          <w:noProof/>
        </w:rPr>
      </w:pPr>
      <w:bookmarkStart w:id="427" w:name="_ENREF_41"/>
      <w:r w:rsidRPr="004A4950">
        <w:rPr>
          <w:noProof/>
        </w:rPr>
        <w:t>[41]</w:t>
      </w:r>
      <w:r w:rsidRPr="004A4950">
        <w:rPr>
          <w:noProof/>
        </w:rPr>
        <w:tab/>
        <w:t xml:space="preserve">S. S. Mohammed, D. Devaraj, and T. I. Ahamed, "Modeling, simulation and analysis of photovoltaic modules under partially shaded conditions," </w:t>
      </w:r>
      <w:r w:rsidRPr="004A4950">
        <w:rPr>
          <w:i/>
          <w:noProof/>
        </w:rPr>
        <w:t xml:space="preserve">Indian Journal of Science and Technology, </w:t>
      </w:r>
      <w:r w:rsidRPr="004A4950">
        <w:rPr>
          <w:noProof/>
        </w:rPr>
        <w:t>vol. 9, no. 16, 2016.</w:t>
      </w:r>
      <w:bookmarkEnd w:id="427"/>
    </w:p>
    <w:p w14:paraId="665D0191" w14:textId="77777777" w:rsidR="00211FC1" w:rsidRPr="004A4950" w:rsidRDefault="00211FC1" w:rsidP="00211FC1">
      <w:pPr>
        <w:pStyle w:val="EndNoteBibliography"/>
        <w:spacing w:after="0"/>
        <w:rPr>
          <w:noProof/>
        </w:rPr>
      </w:pPr>
      <w:bookmarkStart w:id="428" w:name="_ENREF_42"/>
      <w:r w:rsidRPr="004A4950">
        <w:rPr>
          <w:noProof/>
        </w:rPr>
        <w:t>[42]</w:t>
      </w:r>
      <w:r w:rsidRPr="004A4950">
        <w:rPr>
          <w:noProof/>
        </w:rPr>
        <w:tab/>
        <w:t xml:space="preserve">M. Q. Duong, K. H. Le, T. S. Dinh, M. Mussetta, and G. N. Sava, "Effects of bypass diode configurations on solar photovoltaic modules suffering from shading phenomenon," in </w:t>
      </w:r>
      <w:r w:rsidRPr="004A4950">
        <w:rPr>
          <w:i/>
          <w:noProof/>
        </w:rPr>
        <w:t>2017 10th International Symposium on Advanced Topics in Electrical Engineering (ATEE)</w:t>
      </w:r>
      <w:r w:rsidRPr="004A4950">
        <w:rPr>
          <w:noProof/>
        </w:rPr>
        <w:t>, 2017, pp. 731-735.</w:t>
      </w:r>
      <w:bookmarkEnd w:id="428"/>
    </w:p>
    <w:p w14:paraId="1911F9C2" w14:textId="77777777" w:rsidR="00211FC1" w:rsidRPr="004A4950" w:rsidRDefault="00211FC1" w:rsidP="00211FC1">
      <w:pPr>
        <w:pStyle w:val="EndNoteBibliography"/>
        <w:spacing w:after="0"/>
        <w:rPr>
          <w:noProof/>
        </w:rPr>
      </w:pPr>
      <w:bookmarkStart w:id="429" w:name="_ENREF_43"/>
      <w:r w:rsidRPr="004A4950">
        <w:rPr>
          <w:noProof/>
        </w:rPr>
        <w:t>[43]</w:t>
      </w:r>
      <w:r w:rsidRPr="004A4950">
        <w:rPr>
          <w:noProof/>
        </w:rPr>
        <w:tab/>
        <w:t xml:space="preserve">W. Herrmann, W. Wiesner, and W. Vaassen, "Hot spot investigations on PV modules-new concepts for a test standard and consequences for module design with respect to bypass diodes," in </w:t>
      </w:r>
      <w:r w:rsidRPr="004A4950">
        <w:rPr>
          <w:i/>
          <w:noProof/>
        </w:rPr>
        <w:t>Photovoltaic Specialists Conference, 1997., Conference Record of the Twenty-Sixth IEEE</w:t>
      </w:r>
      <w:r w:rsidRPr="004A4950">
        <w:rPr>
          <w:noProof/>
        </w:rPr>
        <w:t>, 1997, pp. 1129-1132: IEEE.</w:t>
      </w:r>
      <w:bookmarkEnd w:id="429"/>
    </w:p>
    <w:p w14:paraId="61A75866" w14:textId="77777777" w:rsidR="00211FC1" w:rsidRPr="004A4950" w:rsidRDefault="00211FC1" w:rsidP="00211FC1">
      <w:pPr>
        <w:pStyle w:val="EndNoteBibliography"/>
        <w:spacing w:after="0"/>
        <w:rPr>
          <w:noProof/>
        </w:rPr>
      </w:pPr>
      <w:bookmarkStart w:id="430" w:name="_ENREF_44"/>
      <w:r w:rsidRPr="004A4950">
        <w:rPr>
          <w:noProof/>
        </w:rPr>
        <w:t>[44]</w:t>
      </w:r>
      <w:r w:rsidRPr="004A4950">
        <w:rPr>
          <w:noProof/>
        </w:rPr>
        <w:tab/>
        <w:t>I. AspenCore, "Bypass Diodes in Solar," Electronic Tutorials 2017. AspenCore, Inc</w:t>
      </w:r>
      <w:bookmarkEnd w:id="430"/>
    </w:p>
    <w:p w14:paraId="6BF7217C" w14:textId="77777777" w:rsidR="00211FC1" w:rsidRPr="004A4950" w:rsidRDefault="00211FC1" w:rsidP="00211FC1">
      <w:pPr>
        <w:pStyle w:val="EndNoteBibliography"/>
        <w:spacing w:after="0"/>
        <w:rPr>
          <w:noProof/>
        </w:rPr>
      </w:pPr>
      <w:bookmarkStart w:id="431" w:name="_ENREF_45"/>
      <w:r w:rsidRPr="004A4950">
        <w:rPr>
          <w:noProof/>
        </w:rPr>
        <w:t>[45]</w:t>
      </w:r>
      <w:r w:rsidRPr="004A4950">
        <w:rPr>
          <w:noProof/>
        </w:rPr>
        <w:tab/>
        <w:t xml:space="preserve">H. Jiang, L. Lu, and K. Sun, "Experimental investigation of the impact of airborne dust deposition on the performance of solar photovoltaic (PV) modules," </w:t>
      </w:r>
      <w:r w:rsidRPr="004A4950">
        <w:rPr>
          <w:i/>
          <w:noProof/>
        </w:rPr>
        <w:t xml:space="preserve">Atmospheric Environment, </w:t>
      </w:r>
      <w:r w:rsidRPr="004A4950">
        <w:rPr>
          <w:noProof/>
        </w:rPr>
        <w:t>vol. 45, no. 25, pp. 4299-4304, 2011/08/01/ 2011.</w:t>
      </w:r>
      <w:bookmarkEnd w:id="431"/>
    </w:p>
    <w:p w14:paraId="02CC897D" w14:textId="77777777" w:rsidR="00211FC1" w:rsidRPr="004A4950" w:rsidRDefault="00211FC1" w:rsidP="00211FC1">
      <w:pPr>
        <w:pStyle w:val="EndNoteBibliography"/>
        <w:spacing w:after="0"/>
        <w:rPr>
          <w:noProof/>
        </w:rPr>
      </w:pPr>
      <w:bookmarkStart w:id="432" w:name="_ENREF_46"/>
      <w:r w:rsidRPr="004A4950">
        <w:rPr>
          <w:noProof/>
        </w:rPr>
        <w:t>[46]</w:t>
      </w:r>
      <w:r w:rsidRPr="004A4950">
        <w:rPr>
          <w:noProof/>
        </w:rPr>
        <w:tab/>
        <w:t xml:space="preserve">M. Mani and R. Pillai, "Impact of dust on solar photovoltaic (PV) performance: Research status, challenges and recommendations," </w:t>
      </w:r>
      <w:r w:rsidRPr="004A4950">
        <w:rPr>
          <w:i/>
          <w:noProof/>
        </w:rPr>
        <w:t xml:space="preserve">Renewable and Sustainable Energy Reviews, </w:t>
      </w:r>
      <w:r w:rsidRPr="004A4950">
        <w:rPr>
          <w:noProof/>
        </w:rPr>
        <w:t>vol. 14, no. 9, pp. 3124-3131, 2010/12/01/ 2010.</w:t>
      </w:r>
      <w:bookmarkEnd w:id="432"/>
    </w:p>
    <w:p w14:paraId="7BC32233" w14:textId="77777777" w:rsidR="00211FC1" w:rsidRPr="004A4950" w:rsidRDefault="00211FC1" w:rsidP="00211FC1">
      <w:pPr>
        <w:pStyle w:val="EndNoteBibliography"/>
        <w:spacing w:after="0"/>
        <w:rPr>
          <w:noProof/>
        </w:rPr>
      </w:pPr>
      <w:bookmarkStart w:id="433" w:name="_ENREF_47"/>
      <w:r w:rsidRPr="004A4950">
        <w:rPr>
          <w:noProof/>
        </w:rPr>
        <w:t>[47]</w:t>
      </w:r>
      <w:r w:rsidRPr="004A4950">
        <w:rPr>
          <w:noProof/>
        </w:rPr>
        <w:tab/>
        <w:t>A. Government, "Average Solar Usage and Generation Statistics," 2017.</w:t>
      </w:r>
      <w:bookmarkEnd w:id="433"/>
    </w:p>
    <w:p w14:paraId="0803FBAA" w14:textId="77777777" w:rsidR="00211FC1" w:rsidRPr="004A4950" w:rsidRDefault="00211FC1" w:rsidP="00211FC1">
      <w:pPr>
        <w:pStyle w:val="EndNoteBibliography"/>
        <w:spacing w:after="0"/>
        <w:rPr>
          <w:noProof/>
        </w:rPr>
      </w:pPr>
      <w:bookmarkStart w:id="434" w:name="_ENREF_48"/>
      <w:r w:rsidRPr="004A4950">
        <w:rPr>
          <w:noProof/>
        </w:rPr>
        <w:t>[48]</w:t>
      </w:r>
      <w:r w:rsidRPr="004A4950">
        <w:rPr>
          <w:noProof/>
        </w:rPr>
        <w:tab/>
        <w:t xml:space="preserve">S. Kumar and G. N. Tiwari, "Life cycle cost analysis of single slope hybrid (PV/T) active solar still," </w:t>
      </w:r>
      <w:r w:rsidRPr="004A4950">
        <w:rPr>
          <w:i/>
          <w:noProof/>
        </w:rPr>
        <w:t xml:space="preserve">Applied Energy, </w:t>
      </w:r>
      <w:r w:rsidRPr="004A4950">
        <w:rPr>
          <w:noProof/>
        </w:rPr>
        <w:t>vol. 86, no. 10, pp. 1995-2004, 2009/10/01/ 2009.</w:t>
      </w:r>
      <w:bookmarkEnd w:id="434"/>
    </w:p>
    <w:p w14:paraId="1BDA59FD" w14:textId="77777777" w:rsidR="00211FC1" w:rsidRPr="004A4950" w:rsidRDefault="00211FC1" w:rsidP="00211FC1">
      <w:pPr>
        <w:pStyle w:val="EndNoteBibliography"/>
        <w:spacing w:after="0"/>
        <w:rPr>
          <w:noProof/>
        </w:rPr>
      </w:pPr>
      <w:bookmarkStart w:id="435" w:name="_ENREF_49"/>
      <w:r w:rsidRPr="004A4950">
        <w:rPr>
          <w:noProof/>
        </w:rPr>
        <w:t>[49]</w:t>
      </w:r>
      <w:r w:rsidRPr="004A4950">
        <w:rPr>
          <w:noProof/>
        </w:rPr>
        <w:tab/>
        <w:t xml:space="preserve">J. McCabe, "Salvage Value of Photovoltaic Systems," in </w:t>
      </w:r>
      <w:r w:rsidRPr="004A4950">
        <w:rPr>
          <w:i/>
          <w:noProof/>
        </w:rPr>
        <w:t>World Renewable Energy Forum. Littleton, CO</w:t>
      </w:r>
      <w:r w:rsidRPr="004A4950">
        <w:rPr>
          <w:noProof/>
        </w:rPr>
        <w:t>, 2011.</w:t>
      </w:r>
      <w:bookmarkEnd w:id="435"/>
    </w:p>
    <w:p w14:paraId="22BAFF5A" w14:textId="77777777" w:rsidR="00211FC1" w:rsidRPr="004A4950" w:rsidRDefault="00211FC1" w:rsidP="00211FC1">
      <w:pPr>
        <w:pStyle w:val="EndNoteBibliography"/>
        <w:spacing w:after="0"/>
        <w:rPr>
          <w:noProof/>
        </w:rPr>
      </w:pPr>
      <w:bookmarkStart w:id="436" w:name="_ENREF_50"/>
      <w:r w:rsidRPr="004A4950">
        <w:rPr>
          <w:noProof/>
        </w:rPr>
        <w:t>[50]</w:t>
      </w:r>
      <w:r w:rsidRPr="004A4950">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4A4950">
        <w:rPr>
          <w:i/>
          <w:noProof/>
        </w:rPr>
        <w:t xml:space="preserve">Solar Energy, </w:t>
      </w:r>
      <w:r w:rsidRPr="004A4950">
        <w:rPr>
          <w:noProof/>
        </w:rPr>
        <w:t>vol. 124, pp. 254-267, 2016.</w:t>
      </w:r>
      <w:bookmarkEnd w:id="436"/>
    </w:p>
    <w:p w14:paraId="7AE2DB43" w14:textId="77777777" w:rsidR="00211FC1" w:rsidRPr="004A4950" w:rsidRDefault="00211FC1" w:rsidP="00211FC1">
      <w:pPr>
        <w:pStyle w:val="EndNoteBibliography"/>
        <w:spacing w:after="0"/>
        <w:rPr>
          <w:noProof/>
        </w:rPr>
      </w:pPr>
      <w:bookmarkStart w:id="437" w:name="_ENREF_51"/>
      <w:r w:rsidRPr="004A4950">
        <w:rPr>
          <w:noProof/>
        </w:rPr>
        <w:t>[51]</w:t>
      </w:r>
      <w:r w:rsidRPr="004A4950">
        <w:rPr>
          <w:noProof/>
        </w:rPr>
        <w:tab/>
        <w:t xml:space="preserve">K. Knapp and T. Jester, "Empirical investigation of the energy payback time for photovoltaic modules," </w:t>
      </w:r>
      <w:r w:rsidRPr="004A4950">
        <w:rPr>
          <w:i/>
          <w:noProof/>
        </w:rPr>
        <w:t xml:space="preserve">Solar Energy, </w:t>
      </w:r>
      <w:r w:rsidRPr="004A4950">
        <w:rPr>
          <w:noProof/>
        </w:rPr>
        <w:t>vol. 71, no. 3, pp. 165-172, 2001.</w:t>
      </w:r>
      <w:bookmarkEnd w:id="437"/>
    </w:p>
    <w:p w14:paraId="6C0282B0" w14:textId="77777777" w:rsidR="00211FC1" w:rsidRPr="004A4950" w:rsidRDefault="00211FC1" w:rsidP="00211FC1">
      <w:pPr>
        <w:pStyle w:val="EndNoteBibliography"/>
        <w:spacing w:after="0"/>
        <w:rPr>
          <w:noProof/>
        </w:rPr>
      </w:pPr>
      <w:bookmarkStart w:id="438" w:name="_ENREF_52"/>
      <w:r w:rsidRPr="004A4950">
        <w:rPr>
          <w:noProof/>
        </w:rPr>
        <w:t>[52]</w:t>
      </w:r>
      <w:r w:rsidRPr="004A4950">
        <w:rPr>
          <w:noProof/>
        </w:rPr>
        <w:tab/>
        <w:t xml:space="preserve">E. A. Alsema, "Energy pay-back time and CO2 emissions of PV systems," </w:t>
      </w:r>
      <w:r w:rsidRPr="004A4950">
        <w:rPr>
          <w:i/>
          <w:noProof/>
        </w:rPr>
        <w:t xml:space="preserve">Progress in Photovoltaics: Research and Applications, </w:t>
      </w:r>
      <w:r w:rsidRPr="004A4950">
        <w:rPr>
          <w:noProof/>
        </w:rPr>
        <w:t>vol. 8, no. 1, pp. 17-25, 2000.</w:t>
      </w:r>
      <w:bookmarkEnd w:id="438"/>
    </w:p>
    <w:p w14:paraId="375C82C3" w14:textId="77777777" w:rsidR="00211FC1" w:rsidRPr="004A4950" w:rsidRDefault="00211FC1" w:rsidP="00211FC1">
      <w:pPr>
        <w:pStyle w:val="EndNoteBibliography"/>
        <w:spacing w:after="0"/>
        <w:rPr>
          <w:noProof/>
        </w:rPr>
      </w:pPr>
      <w:bookmarkStart w:id="439" w:name="_ENREF_53"/>
      <w:r w:rsidRPr="004A4950">
        <w:rPr>
          <w:noProof/>
        </w:rPr>
        <w:t>[53]</w:t>
      </w:r>
      <w:r w:rsidRPr="004A4950">
        <w:rPr>
          <w:noProof/>
        </w:rPr>
        <w:tab/>
        <w:t xml:space="preserve">A. Ganguly and D. N. Basu, "Analysis of a solar photovoltaic-assisted absorption refrigeration system for domestic air conditioning," </w:t>
      </w:r>
      <w:r w:rsidRPr="004A4950">
        <w:rPr>
          <w:i/>
          <w:noProof/>
        </w:rPr>
        <w:t xml:space="preserve">International Journal of Green Energy, </w:t>
      </w:r>
      <w:r w:rsidRPr="004A4950">
        <w:rPr>
          <w:noProof/>
        </w:rPr>
        <w:t>vol. 13, no. 6, pp. 585-594, 2016/05/02 2016.</w:t>
      </w:r>
      <w:bookmarkEnd w:id="439"/>
    </w:p>
    <w:p w14:paraId="7311512C" w14:textId="77777777" w:rsidR="00211FC1" w:rsidRPr="004A4950" w:rsidRDefault="00211FC1" w:rsidP="00211FC1">
      <w:pPr>
        <w:pStyle w:val="EndNoteBibliography"/>
        <w:spacing w:after="0"/>
        <w:rPr>
          <w:noProof/>
        </w:rPr>
      </w:pPr>
      <w:bookmarkStart w:id="440" w:name="_ENREF_54"/>
      <w:r w:rsidRPr="004A4950">
        <w:rPr>
          <w:rFonts w:hint="eastAsia"/>
          <w:noProof/>
        </w:rPr>
        <w:t>[54]</w:t>
      </w:r>
      <w:r w:rsidRPr="004A4950">
        <w:rPr>
          <w:rFonts w:hint="eastAsia"/>
          <w:noProof/>
        </w:rPr>
        <w:tab/>
        <w:t>G. Peharz and F. Dimroth, "Energy payback time of the high</w:t>
      </w:r>
      <w:r w:rsidRPr="004A4950">
        <w:rPr>
          <w:rFonts w:hint="eastAsia"/>
          <w:noProof/>
        </w:rPr>
        <w:t>‐</w:t>
      </w:r>
      <w:r w:rsidRPr="004A4950">
        <w:rPr>
          <w:rFonts w:hint="eastAsia"/>
          <w:noProof/>
        </w:rPr>
        <w:t>concentration PV syste</w:t>
      </w:r>
      <w:r w:rsidRPr="004A4950">
        <w:rPr>
          <w:noProof/>
        </w:rPr>
        <w:t xml:space="preserve">m FLATCON®," </w:t>
      </w:r>
      <w:r w:rsidRPr="004A4950">
        <w:rPr>
          <w:i/>
          <w:noProof/>
        </w:rPr>
        <w:t xml:space="preserve">Progress in Photovoltaics: Research and Applications, </w:t>
      </w:r>
      <w:r w:rsidRPr="004A4950">
        <w:rPr>
          <w:noProof/>
        </w:rPr>
        <w:t>vol. 13, no. 7, pp. 627-634, 2005.</w:t>
      </w:r>
      <w:bookmarkEnd w:id="440"/>
    </w:p>
    <w:p w14:paraId="7A63F91F" w14:textId="77777777" w:rsidR="00211FC1" w:rsidRPr="004A4950" w:rsidRDefault="00211FC1" w:rsidP="00211FC1">
      <w:pPr>
        <w:pStyle w:val="EndNoteBibliography"/>
        <w:spacing w:after="0"/>
        <w:rPr>
          <w:noProof/>
        </w:rPr>
      </w:pPr>
      <w:bookmarkStart w:id="441" w:name="_ENREF_55"/>
      <w:r w:rsidRPr="004A4950">
        <w:rPr>
          <w:noProof/>
        </w:rPr>
        <w:t>[55]</w:t>
      </w:r>
      <w:r w:rsidRPr="004A4950">
        <w:rPr>
          <w:noProof/>
        </w:rPr>
        <w:tab/>
        <w:t xml:space="preserve">S. Jain and V. Agarwal, "A Single-Stage Grid Connected Inverter Topology for Solar PV Systems With Maximum Power Point Tracking," </w:t>
      </w:r>
      <w:r w:rsidRPr="004A4950">
        <w:rPr>
          <w:i/>
          <w:noProof/>
        </w:rPr>
        <w:t xml:space="preserve">IEEE Transactions on Power Electronics, </w:t>
      </w:r>
      <w:r w:rsidRPr="004A4950">
        <w:rPr>
          <w:noProof/>
        </w:rPr>
        <w:t>vol. 22, no. 5, pp. 1928-1940, 2007.</w:t>
      </w:r>
      <w:bookmarkEnd w:id="441"/>
    </w:p>
    <w:p w14:paraId="68590914" w14:textId="77777777" w:rsidR="00211FC1" w:rsidRPr="004A4950" w:rsidRDefault="00211FC1" w:rsidP="00211FC1">
      <w:pPr>
        <w:pStyle w:val="EndNoteBibliography"/>
        <w:spacing w:after="0"/>
        <w:rPr>
          <w:noProof/>
        </w:rPr>
      </w:pPr>
      <w:bookmarkStart w:id="442" w:name="_ENREF_56"/>
      <w:r w:rsidRPr="004A4950">
        <w:rPr>
          <w:noProof/>
        </w:rPr>
        <w:t>[56]</w:t>
      </w:r>
      <w:r w:rsidRPr="004A4950">
        <w:rPr>
          <w:noProof/>
        </w:rPr>
        <w:tab/>
        <w:t>M. Solar, "Schematic and Operation of an Inverter," 2017.</w:t>
      </w:r>
      <w:bookmarkEnd w:id="442"/>
    </w:p>
    <w:p w14:paraId="3ABE36FB" w14:textId="77777777" w:rsidR="00211FC1" w:rsidRPr="004A4950" w:rsidRDefault="00211FC1" w:rsidP="00211FC1">
      <w:pPr>
        <w:pStyle w:val="EndNoteBibliography"/>
        <w:spacing w:after="0"/>
        <w:rPr>
          <w:noProof/>
        </w:rPr>
      </w:pPr>
      <w:bookmarkStart w:id="443" w:name="_ENREF_57"/>
      <w:r w:rsidRPr="004A4950">
        <w:rPr>
          <w:noProof/>
        </w:rPr>
        <w:lastRenderedPageBreak/>
        <w:t>[57]</w:t>
      </w:r>
      <w:r w:rsidRPr="004A4950">
        <w:rPr>
          <w:noProof/>
        </w:rPr>
        <w:tab/>
        <w:t xml:space="preserve">L. Aarniovuori, A. Kosonen, P. Sillanpää, and M. Niemelä, "High-Power Solar Inverter Efficiency Measurements by Calorimetric and Electric Methods," </w:t>
      </w:r>
      <w:r w:rsidRPr="004A4950">
        <w:rPr>
          <w:i/>
          <w:noProof/>
        </w:rPr>
        <w:t xml:space="preserve">IEEE Transactions on Power Electronics, </w:t>
      </w:r>
      <w:r w:rsidRPr="004A4950">
        <w:rPr>
          <w:noProof/>
        </w:rPr>
        <w:t>vol. 28, no. 6, pp. 2798-2805, 2013.</w:t>
      </w:r>
      <w:bookmarkEnd w:id="443"/>
    </w:p>
    <w:p w14:paraId="2E50188C" w14:textId="77777777" w:rsidR="00211FC1" w:rsidRPr="004A4950" w:rsidRDefault="00211FC1" w:rsidP="00211FC1">
      <w:pPr>
        <w:pStyle w:val="EndNoteBibliography"/>
        <w:spacing w:after="0"/>
        <w:rPr>
          <w:noProof/>
        </w:rPr>
      </w:pPr>
      <w:bookmarkStart w:id="444" w:name="_ENREF_58"/>
      <w:r w:rsidRPr="004A4950">
        <w:rPr>
          <w:noProof/>
        </w:rPr>
        <w:t>[58]</w:t>
      </w:r>
      <w:r w:rsidRPr="004A4950">
        <w:rPr>
          <w:noProof/>
        </w:rPr>
        <w:tab/>
        <w:t xml:space="preserve">A. J. Carr and T. L. Pryor, "A comparison of the performance of different PV module types in temperate climates," </w:t>
      </w:r>
      <w:r w:rsidRPr="004A4950">
        <w:rPr>
          <w:i/>
          <w:noProof/>
        </w:rPr>
        <w:t xml:space="preserve">Solar Energy, </w:t>
      </w:r>
      <w:r w:rsidRPr="004A4950">
        <w:rPr>
          <w:noProof/>
        </w:rPr>
        <w:t>vol. 76, no. 1, pp. 285-294, 2004/01/01/ 2004.</w:t>
      </w:r>
      <w:bookmarkEnd w:id="444"/>
    </w:p>
    <w:p w14:paraId="51CA72C6" w14:textId="77777777" w:rsidR="00211FC1" w:rsidRPr="004A4950" w:rsidRDefault="00211FC1" w:rsidP="00211FC1">
      <w:pPr>
        <w:pStyle w:val="EndNoteBibliography"/>
        <w:spacing w:after="0"/>
        <w:rPr>
          <w:noProof/>
        </w:rPr>
      </w:pPr>
      <w:bookmarkStart w:id="445" w:name="_ENREF_59"/>
      <w:r w:rsidRPr="004A4950">
        <w:rPr>
          <w:noProof/>
        </w:rPr>
        <w:t>[59]</w:t>
      </w:r>
      <w:r w:rsidRPr="004A4950">
        <w:rPr>
          <w:noProof/>
        </w:rPr>
        <w:tab/>
        <w:t>A. N. Z. Standard, "Grid connection of energy systems via inverters, Part 1: Installation requirements," p. 12, 2016, Art. no. 1. SAI Global Limited</w:t>
      </w:r>
      <w:bookmarkEnd w:id="445"/>
    </w:p>
    <w:p w14:paraId="5EA1ED72" w14:textId="77777777" w:rsidR="00211FC1" w:rsidRPr="004A4950" w:rsidRDefault="00211FC1" w:rsidP="00211FC1">
      <w:pPr>
        <w:pStyle w:val="EndNoteBibliography"/>
        <w:spacing w:after="0"/>
        <w:rPr>
          <w:noProof/>
        </w:rPr>
      </w:pPr>
      <w:bookmarkStart w:id="446" w:name="_ENREF_60"/>
      <w:r w:rsidRPr="004A4950">
        <w:rPr>
          <w:noProof/>
        </w:rPr>
        <w:t>[60]</w:t>
      </w:r>
      <w:r w:rsidRPr="004A4950">
        <w:rPr>
          <w:noProof/>
        </w:rPr>
        <w:tab/>
        <w:t xml:space="preserve">H. Kirchsteiger, P. Rechberger, and G. Steinmaurer, "Cost-optimal Control of Photovoltaic Systems with Battery Storage under Variable Electricity Tariffs," </w:t>
      </w:r>
      <w:r w:rsidRPr="004A4950">
        <w:rPr>
          <w:i/>
          <w:noProof/>
        </w:rPr>
        <w:t xml:space="preserve">e &amp; i Elektrotechnik und Informationstechnik, </w:t>
      </w:r>
      <w:r w:rsidRPr="004A4950">
        <w:rPr>
          <w:noProof/>
        </w:rPr>
        <w:t>journal article vol. 133, no. 8, pp. 371-380, 2016.</w:t>
      </w:r>
      <w:bookmarkEnd w:id="446"/>
    </w:p>
    <w:p w14:paraId="051F0E40" w14:textId="77777777" w:rsidR="00211FC1" w:rsidRPr="004A4950" w:rsidRDefault="00211FC1" w:rsidP="00211FC1">
      <w:pPr>
        <w:pStyle w:val="EndNoteBibliography"/>
        <w:spacing w:after="0"/>
        <w:rPr>
          <w:noProof/>
        </w:rPr>
      </w:pPr>
      <w:bookmarkStart w:id="447" w:name="_ENREF_61"/>
      <w:r w:rsidRPr="004A4950">
        <w:rPr>
          <w:noProof/>
        </w:rPr>
        <w:t>[61]</w:t>
      </w:r>
      <w:r w:rsidRPr="004A4950">
        <w:rPr>
          <w:noProof/>
        </w:rPr>
        <w:tab/>
        <w:t xml:space="preserve">M. Energy. (2017, 3). </w:t>
      </w:r>
      <w:r w:rsidRPr="004A4950">
        <w:rPr>
          <w:i/>
          <w:noProof/>
        </w:rPr>
        <w:t>Energy future: Understanding your load profile</w:t>
      </w:r>
      <w:r w:rsidRPr="004A4950">
        <w:rPr>
          <w:noProof/>
        </w:rPr>
        <w:t xml:space="preserve">. Available: </w:t>
      </w:r>
      <w:hyperlink r:id="rId232" w:history="1">
        <w:r w:rsidRPr="004A4950">
          <w:rPr>
            <w:rStyle w:val="Hyperlink"/>
            <w:noProof/>
          </w:rPr>
          <w:t>https://www.mojopower.com.au/blogs-energy-future-understanding-your-load-profile/</w:t>
        </w:r>
        <w:bookmarkEnd w:id="447"/>
      </w:hyperlink>
    </w:p>
    <w:p w14:paraId="13726CF1" w14:textId="77777777" w:rsidR="00211FC1" w:rsidRPr="004A4950" w:rsidRDefault="00211FC1" w:rsidP="00211FC1">
      <w:pPr>
        <w:pStyle w:val="EndNoteBibliography"/>
        <w:spacing w:after="0"/>
        <w:rPr>
          <w:noProof/>
        </w:rPr>
      </w:pPr>
      <w:bookmarkStart w:id="448" w:name="_ENREF_62"/>
      <w:r w:rsidRPr="004A4950">
        <w:rPr>
          <w:noProof/>
        </w:rPr>
        <w:t>[62]</w:t>
      </w:r>
      <w:r w:rsidRPr="004A4950">
        <w:rPr>
          <w:noProof/>
        </w:rPr>
        <w:tab/>
        <w:t xml:space="preserve">C. J. Rydh and B. A. Sandén, "Energy analysis of batteries in photovoltaic systems. Part II: Energy return factors and overall battery efficiencies," </w:t>
      </w:r>
      <w:r w:rsidRPr="004A4950">
        <w:rPr>
          <w:i/>
          <w:noProof/>
        </w:rPr>
        <w:t xml:space="preserve">Energy Conversion and Management, </w:t>
      </w:r>
      <w:r w:rsidRPr="004A4950">
        <w:rPr>
          <w:noProof/>
        </w:rPr>
        <w:t>vol. 46, no. 11–12, pp. 1980-2000, 7// 2005.</w:t>
      </w:r>
      <w:bookmarkEnd w:id="448"/>
    </w:p>
    <w:p w14:paraId="27CA1C2A" w14:textId="77777777" w:rsidR="00211FC1" w:rsidRPr="004A4950" w:rsidRDefault="00211FC1" w:rsidP="00211FC1">
      <w:pPr>
        <w:pStyle w:val="EndNoteBibliography"/>
        <w:spacing w:after="0"/>
        <w:rPr>
          <w:noProof/>
        </w:rPr>
      </w:pPr>
      <w:bookmarkStart w:id="449" w:name="_ENREF_63"/>
      <w:r w:rsidRPr="004A4950">
        <w:rPr>
          <w:noProof/>
        </w:rPr>
        <w:t>[63]</w:t>
      </w:r>
      <w:r w:rsidRPr="004A4950">
        <w:rPr>
          <w:noProof/>
        </w:rPr>
        <w:tab/>
        <w:t>A. C. Council, "Sustainability Incentives Scheme," 2017.</w:t>
      </w:r>
      <w:bookmarkEnd w:id="449"/>
    </w:p>
    <w:p w14:paraId="0FA73D18" w14:textId="77777777" w:rsidR="00211FC1" w:rsidRPr="004A4950" w:rsidRDefault="00211FC1" w:rsidP="00211FC1">
      <w:pPr>
        <w:pStyle w:val="EndNoteBibliography"/>
        <w:spacing w:after="0"/>
        <w:rPr>
          <w:noProof/>
        </w:rPr>
      </w:pPr>
      <w:bookmarkStart w:id="450" w:name="_ENREF_64"/>
      <w:r w:rsidRPr="004A4950">
        <w:rPr>
          <w:noProof/>
        </w:rPr>
        <w:t>[64]</w:t>
      </w:r>
      <w:r w:rsidRPr="004A4950">
        <w:rPr>
          <w:noProof/>
        </w:rPr>
        <w:tab/>
        <w:t xml:space="preserve">J. H. Teng, S. W. Luan, D. J. Lee, and Y. Q. Huang, "Optimal Charging/Discharging Scheduling of Battery Storage Systems for Distribution Systems Interconnected With Sizeable PV Generation Systems," </w:t>
      </w:r>
      <w:r w:rsidRPr="004A4950">
        <w:rPr>
          <w:i/>
          <w:noProof/>
        </w:rPr>
        <w:t xml:space="preserve">IEEE Transactions on Power Systems, </w:t>
      </w:r>
      <w:r w:rsidRPr="004A4950">
        <w:rPr>
          <w:noProof/>
        </w:rPr>
        <w:t>vol. 28, no. 2, pp. 1425-1433, 2013.</w:t>
      </w:r>
      <w:bookmarkEnd w:id="450"/>
    </w:p>
    <w:p w14:paraId="1DDF8049" w14:textId="77777777" w:rsidR="00211FC1" w:rsidRPr="004A4950" w:rsidRDefault="00211FC1" w:rsidP="00211FC1">
      <w:pPr>
        <w:pStyle w:val="EndNoteBibliography"/>
        <w:spacing w:after="0"/>
        <w:rPr>
          <w:noProof/>
        </w:rPr>
      </w:pPr>
      <w:bookmarkStart w:id="451" w:name="_ENREF_65"/>
      <w:r w:rsidRPr="004A4950">
        <w:rPr>
          <w:noProof/>
        </w:rPr>
        <w:t>[65]</w:t>
      </w:r>
      <w:r w:rsidRPr="004A4950">
        <w:rPr>
          <w:noProof/>
        </w:rPr>
        <w:tab/>
        <w:t xml:space="preserve">W. X. Shen, "Optimally sizing of solar array and battery in a standalone photovoltaic system in Malaysia," </w:t>
      </w:r>
      <w:r w:rsidRPr="004A4950">
        <w:rPr>
          <w:i/>
          <w:noProof/>
        </w:rPr>
        <w:t xml:space="preserve">Renewable Energy, </w:t>
      </w:r>
      <w:r w:rsidRPr="004A4950">
        <w:rPr>
          <w:noProof/>
        </w:rPr>
        <w:t>vol. 34, no. 1, pp. 348-352, 1// 2009.</w:t>
      </w:r>
      <w:bookmarkEnd w:id="451"/>
    </w:p>
    <w:p w14:paraId="22493DB3" w14:textId="77777777" w:rsidR="00211FC1" w:rsidRPr="004A4950" w:rsidRDefault="00211FC1" w:rsidP="00211FC1">
      <w:pPr>
        <w:pStyle w:val="EndNoteBibliography"/>
        <w:spacing w:after="0"/>
        <w:rPr>
          <w:noProof/>
        </w:rPr>
      </w:pPr>
      <w:bookmarkStart w:id="452" w:name="_ENREF_66"/>
      <w:r w:rsidRPr="004A4950">
        <w:rPr>
          <w:noProof/>
        </w:rPr>
        <w:t>[66]</w:t>
      </w:r>
      <w:r w:rsidRPr="004A4950">
        <w:rPr>
          <w:noProof/>
        </w:rPr>
        <w:tab/>
        <w:t xml:space="preserve">K. S. Ng, C.-S. Moo, Y.-P. Chen, and Y.-C. Hsieh, "Enhanced coulomb counting method for estimating state-of-charge and state-of-health of lithium-ion batteries," </w:t>
      </w:r>
      <w:r w:rsidRPr="004A4950">
        <w:rPr>
          <w:i/>
          <w:noProof/>
        </w:rPr>
        <w:t xml:space="preserve">Applied Energy, </w:t>
      </w:r>
      <w:r w:rsidRPr="004A4950">
        <w:rPr>
          <w:noProof/>
        </w:rPr>
        <w:t>vol. 86, no. 9, pp. 1506-1511, 9// 2009.</w:t>
      </w:r>
      <w:bookmarkEnd w:id="452"/>
    </w:p>
    <w:p w14:paraId="6ED0B2F2" w14:textId="77777777" w:rsidR="00211FC1" w:rsidRPr="004A4950" w:rsidRDefault="00211FC1" w:rsidP="00211FC1">
      <w:pPr>
        <w:pStyle w:val="EndNoteBibliography"/>
        <w:spacing w:after="0"/>
        <w:rPr>
          <w:noProof/>
        </w:rPr>
      </w:pPr>
      <w:bookmarkStart w:id="453" w:name="_ENREF_67"/>
      <w:r w:rsidRPr="004A4950">
        <w:rPr>
          <w:noProof/>
        </w:rPr>
        <w:t>[67]</w:t>
      </w:r>
      <w:r w:rsidRPr="004A4950">
        <w:rPr>
          <w:noProof/>
        </w:rPr>
        <w:tab/>
        <w:t xml:space="preserve">M. Muselli, G. Notton, P. Poggi, and A. Louche, "PV-hybrid power systems sizing incorporating battery storage: an analysis via simulation calculations," </w:t>
      </w:r>
      <w:r w:rsidRPr="004A4950">
        <w:rPr>
          <w:i/>
          <w:noProof/>
        </w:rPr>
        <w:t xml:space="preserve">Renewable Energy, </w:t>
      </w:r>
      <w:r w:rsidRPr="004A4950">
        <w:rPr>
          <w:noProof/>
        </w:rPr>
        <w:t>vol. 20, no. 1, pp. 1-7, 5// 2000.</w:t>
      </w:r>
      <w:bookmarkEnd w:id="453"/>
    </w:p>
    <w:p w14:paraId="576DF396" w14:textId="77777777" w:rsidR="00211FC1" w:rsidRPr="004A4950" w:rsidRDefault="00211FC1" w:rsidP="00211FC1">
      <w:pPr>
        <w:pStyle w:val="EndNoteBibliography"/>
        <w:spacing w:after="0"/>
        <w:rPr>
          <w:noProof/>
        </w:rPr>
      </w:pPr>
      <w:bookmarkStart w:id="454" w:name="_ENREF_68"/>
      <w:r w:rsidRPr="004A4950">
        <w:rPr>
          <w:noProof/>
        </w:rPr>
        <w:t>[68]</w:t>
      </w:r>
      <w:r w:rsidRPr="004A4950">
        <w:rPr>
          <w:noProof/>
        </w:rPr>
        <w:tab/>
        <w:t>R. L. McKenzie</w:t>
      </w:r>
      <w:r w:rsidRPr="004A4950">
        <w:rPr>
          <w:i/>
          <w:noProof/>
        </w:rPr>
        <w:t xml:space="preserve"> et al.</w:t>
      </w:r>
      <w:r w:rsidRPr="004A4950">
        <w:rPr>
          <w:noProof/>
        </w:rPr>
        <w:t xml:space="preserve">, "First southern hemisphere intercomparison of measured solar UV spectra," </w:t>
      </w:r>
      <w:r w:rsidRPr="004A4950">
        <w:rPr>
          <w:i/>
          <w:noProof/>
        </w:rPr>
        <w:t xml:space="preserve">Geophysical Research Letters, </w:t>
      </w:r>
      <w:r w:rsidRPr="004A4950">
        <w:rPr>
          <w:noProof/>
        </w:rPr>
        <w:t>vol. 20, no. 20, pp. 2223-2226, 1993.</w:t>
      </w:r>
      <w:bookmarkEnd w:id="454"/>
    </w:p>
    <w:p w14:paraId="30269D21" w14:textId="77777777" w:rsidR="00211FC1" w:rsidRPr="004A4950" w:rsidRDefault="00211FC1" w:rsidP="00211FC1">
      <w:pPr>
        <w:pStyle w:val="EndNoteBibliography"/>
        <w:spacing w:after="0"/>
        <w:rPr>
          <w:noProof/>
        </w:rPr>
      </w:pPr>
      <w:bookmarkStart w:id="455" w:name="_ENREF_69"/>
      <w:r w:rsidRPr="004A4950">
        <w:rPr>
          <w:noProof/>
        </w:rPr>
        <w:t>[69]</w:t>
      </w:r>
      <w:r w:rsidRPr="004A4950">
        <w:rPr>
          <w:noProof/>
        </w:rPr>
        <w:tab/>
        <w:t xml:space="preserve">A. B. o. M. (BOM). (2017). </w:t>
      </w:r>
      <w:r w:rsidRPr="004A4950">
        <w:rPr>
          <w:i/>
          <w:noProof/>
        </w:rPr>
        <w:t>Average Solar Radiation for Australia</w:t>
      </w:r>
      <w:r w:rsidRPr="004A4950">
        <w:rPr>
          <w:noProof/>
        </w:rPr>
        <w:t xml:space="preserve">. Available: </w:t>
      </w:r>
      <w:hyperlink r:id="rId233" w:history="1">
        <w:r w:rsidRPr="004A4950">
          <w:rPr>
            <w:rStyle w:val="Hyperlink"/>
            <w:noProof/>
          </w:rPr>
          <w:t>http://www.bom.gov.au/climate/averages/climatology/solar_radiation/IDCJCM0019_solar_exposure.shtml</w:t>
        </w:r>
      </w:hyperlink>
      <w:r w:rsidRPr="004A4950">
        <w:rPr>
          <w:noProof/>
        </w:rPr>
        <w:t>.</w:t>
      </w:r>
      <w:bookmarkEnd w:id="455"/>
    </w:p>
    <w:p w14:paraId="5466DA72" w14:textId="77777777" w:rsidR="00211FC1" w:rsidRPr="004A4950" w:rsidRDefault="00211FC1" w:rsidP="00211FC1">
      <w:pPr>
        <w:pStyle w:val="EndNoteBibliography"/>
        <w:spacing w:after="0"/>
        <w:rPr>
          <w:noProof/>
        </w:rPr>
      </w:pPr>
      <w:bookmarkStart w:id="456" w:name="_ENREF_70"/>
      <w:r w:rsidRPr="004A4950">
        <w:rPr>
          <w:noProof/>
        </w:rPr>
        <w:t>[70]</w:t>
      </w:r>
      <w:r w:rsidRPr="004A4950">
        <w:rPr>
          <w:noProof/>
        </w:rPr>
        <w:tab/>
        <w:t xml:space="preserve">A. Zahedi, "Australian renewable energy progress," </w:t>
      </w:r>
      <w:r w:rsidRPr="004A4950">
        <w:rPr>
          <w:i/>
          <w:noProof/>
        </w:rPr>
        <w:t xml:space="preserve">Renewable and Sustainable Energy Reviews, </w:t>
      </w:r>
      <w:r w:rsidRPr="004A4950">
        <w:rPr>
          <w:noProof/>
        </w:rPr>
        <w:t>vol. 14, no. 8, pp. 2208-2213, 10// 2010.</w:t>
      </w:r>
      <w:bookmarkEnd w:id="456"/>
    </w:p>
    <w:p w14:paraId="08D730FE" w14:textId="77777777" w:rsidR="00211FC1" w:rsidRPr="004A4950" w:rsidRDefault="00211FC1" w:rsidP="00211FC1">
      <w:pPr>
        <w:pStyle w:val="EndNoteBibliography"/>
        <w:spacing w:after="0"/>
        <w:rPr>
          <w:noProof/>
        </w:rPr>
      </w:pPr>
      <w:bookmarkStart w:id="457" w:name="_ENREF_71"/>
      <w:r w:rsidRPr="004A4950">
        <w:rPr>
          <w:noProof/>
        </w:rPr>
        <w:t>[71]</w:t>
      </w:r>
      <w:r w:rsidRPr="004A4950">
        <w:rPr>
          <w:noProof/>
        </w:rPr>
        <w:tab/>
        <w:t xml:space="preserve">G. Bernhard, B. Mayer, G. Seckmeyer, and A. Moise, "Measurements of spectral solar UV irradiance in tropical-Australia," </w:t>
      </w:r>
      <w:r w:rsidRPr="004A4950">
        <w:rPr>
          <w:i/>
          <w:noProof/>
        </w:rPr>
        <w:t xml:space="preserve">JOURNAL OF GEOPHYSICAL RESEARCH-ALL SERIES-, </w:t>
      </w:r>
      <w:r w:rsidRPr="004A4950">
        <w:rPr>
          <w:noProof/>
        </w:rPr>
        <w:t>vol. 102, pp. 8719-8730, 1997.</w:t>
      </w:r>
      <w:bookmarkEnd w:id="457"/>
    </w:p>
    <w:p w14:paraId="427F3120" w14:textId="77777777" w:rsidR="00211FC1" w:rsidRPr="004A4950" w:rsidRDefault="00211FC1" w:rsidP="00211FC1">
      <w:pPr>
        <w:pStyle w:val="EndNoteBibliography"/>
        <w:spacing w:after="0"/>
        <w:rPr>
          <w:noProof/>
        </w:rPr>
      </w:pPr>
      <w:bookmarkStart w:id="458" w:name="_ENREF_72"/>
      <w:r w:rsidRPr="004A4950">
        <w:rPr>
          <w:noProof/>
        </w:rPr>
        <w:t>[72]</w:t>
      </w:r>
      <w:r w:rsidRPr="004A4950">
        <w:rPr>
          <w:noProof/>
        </w:rPr>
        <w:tab/>
        <w:t xml:space="preserve">K. Ulgen, "Optimum Tilt Angle for Solar Collectors," </w:t>
      </w:r>
      <w:r w:rsidRPr="004A4950">
        <w:rPr>
          <w:i/>
          <w:noProof/>
        </w:rPr>
        <w:t xml:space="preserve">Energy Sources, Part A: Recovery, Utilization, and Environmental Effects, </w:t>
      </w:r>
      <w:r w:rsidRPr="004A4950">
        <w:rPr>
          <w:noProof/>
        </w:rPr>
        <w:t>vol. 28, no. 13, pp. 1171-1180, 2006/09/01 2006.</w:t>
      </w:r>
      <w:bookmarkEnd w:id="458"/>
    </w:p>
    <w:p w14:paraId="248C82F3" w14:textId="77777777" w:rsidR="00211FC1" w:rsidRPr="004A4950" w:rsidRDefault="00211FC1" w:rsidP="00211FC1">
      <w:pPr>
        <w:pStyle w:val="EndNoteBibliography"/>
        <w:spacing w:after="0"/>
        <w:rPr>
          <w:noProof/>
        </w:rPr>
      </w:pPr>
      <w:bookmarkStart w:id="459" w:name="_ENREF_73"/>
      <w:r w:rsidRPr="004A4950">
        <w:rPr>
          <w:noProof/>
        </w:rPr>
        <w:t>[73]</w:t>
      </w:r>
      <w:r w:rsidRPr="004A4950">
        <w:rPr>
          <w:noProof/>
        </w:rPr>
        <w:tab/>
        <w:t xml:space="preserve">C. L. Cheng, C. S. Sanchez Jimenez, and M.-C. Lee, "Research of BIPV optimal tilted angle, use of latitude concept for south orientated plans," </w:t>
      </w:r>
      <w:r w:rsidRPr="004A4950">
        <w:rPr>
          <w:i/>
          <w:noProof/>
        </w:rPr>
        <w:t xml:space="preserve">Renewable Energy, </w:t>
      </w:r>
      <w:r w:rsidRPr="004A4950">
        <w:rPr>
          <w:noProof/>
        </w:rPr>
        <w:t>vol. 34, no. 6, pp. 1644-1650, 2009/06/01/ 2009.</w:t>
      </w:r>
      <w:bookmarkEnd w:id="459"/>
    </w:p>
    <w:p w14:paraId="3D887473" w14:textId="77777777" w:rsidR="00211FC1" w:rsidRPr="004A4950" w:rsidRDefault="00211FC1" w:rsidP="00211FC1">
      <w:pPr>
        <w:pStyle w:val="EndNoteBibliography"/>
        <w:spacing w:after="0"/>
        <w:rPr>
          <w:noProof/>
        </w:rPr>
      </w:pPr>
      <w:bookmarkStart w:id="460" w:name="_ENREF_74"/>
      <w:r w:rsidRPr="004A4950">
        <w:rPr>
          <w:noProof/>
        </w:rPr>
        <w:t>[74]</w:t>
      </w:r>
      <w:r w:rsidRPr="004A4950">
        <w:rPr>
          <w:noProof/>
        </w:rPr>
        <w:tab/>
        <w:t xml:space="preserve">M. Kacira, M. Simsek, Y. Babur, and S. Demirkol, "Determining optimum tilt angles and orientations of photovoltaic panels in Sanliurfa, Turkey," </w:t>
      </w:r>
      <w:r w:rsidRPr="004A4950">
        <w:rPr>
          <w:i/>
          <w:noProof/>
        </w:rPr>
        <w:t xml:space="preserve">Renewable energy, </w:t>
      </w:r>
      <w:r w:rsidRPr="004A4950">
        <w:rPr>
          <w:noProof/>
        </w:rPr>
        <w:t>vol. 29, no. 8, pp. 1265-1275, 2004.</w:t>
      </w:r>
      <w:bookmarkEnd w:id="460"/>
    </w:p>
    <w:p w14:paraId="36E84741" w14:textId="77777777" w:rsidR="00211FC1" w:rsidRPr="004A4950" w:rsidRDefault="00211FC1" w:rsidP="00211FC1">
      <w:pPr>
        <w:pStyle w:val="EndNoteBibliography"/>
        <w:spacing w:after="0"/>
        <w:rPr>
          <w:noProof/>
        </w:rPr>
      </w:pPr>
      <w:bookmarkStart w:id="461" w:name="_ENREF_75"/>
      <w:r w:rsidRPr="004A4950">
        <w:rPr>
          <w:noProof/>
        </w:rPr>
        <w:lastRenderedPageBreak/>
        <w:t>[75]</w:t>
      </w:r>
      <w:r w:rsidRPr="004A4950">
        <w:rPr>
          <w:noProof/>
        </w:rPr>
        <w:tab/>
        <w:t xml:space="preserve">R. Perez and S. Coleman, "PV module angles," </w:t>
      </w:r>
      <w:r w:rsidRPr="004A4950">
        <w:rPr>
          <w:i/>
          <w:noProof/>
        </w:rPr>
        <w:t xml:space="preserve">Home Power, </w:t>
      </w:r>
      <w:r w:rsidRPr="004A4950">
        <w:rPr>
          <w:noProof/>
        </w:rPr>
        <w:t>vol. 36, pp. 14-16, 1993.</w:t>
      </w:r>
      <w:bookmarkEnd w:id="461"/>
    </w:p>
    <w:p w14:paraId="08025C89" w14:textId="77777777" w:rsidR="00211FC1" w:rsidRPr="004A4950" w:rsidRDefault="00211FC1" w:rsidP="00211FC1">
      <w:pPr>
        <w:pStyle w:val="EndNoteBibliography"/>
        <w:spacing w:after="0"/>
        <w:rPr>
          <w:noProof/>
        </w:rPr>
      </w:pPr>
      <w:bookmarkStart w:id="462" w:name="_ENREF_76"/>
      <w:r w:rsidRPr="004A4950">
        <w:rPr>
          <w:noProof/>
        </w:rPr>
        <w:t>[76]</w:t>
      </w:r>
      <w:r w:rsidRPr="004A4950">
        <w:rPr>
          <w:noProof/>
        </w:rPr>
        <w:tab/>
        <w:t xml:space="preserve">J. D. Mondol, Y. G. Yohanis, and B. Norton, "The impact of array inclination and orientation on the performance of a grid-connected photovoltaic system," </w:t>
      </w:r>
      <w:r w:rsidRPr="004A4950">
        <w:rPr>
          <w:i/>
          <w:noProof/>
        </w:rPr>
        <w:t xml:space="preserve">Renewable Energy, </w:t>
      </w:r>
      <w:r w:rsidRPr="004A4950">
        <w:rPr>
          <w:noProof/>
        </w:rPr>
        <w:t>vol. 32, no. 1, pp. 118-140, 2007/01/01/ 2007.</w:t>
      </w:r>
      <w:bookmarkEnd w:id="462"/>
    </w:p>
    <w:p w14:paraId="5DA4B807" w14:textId="77777777" w:rsidR="00211FC1" w:rsidRPr="004A4950" w:rsidRDefault="00211FC1" w:rsidP="00211FC1">
      <w:pPr>
        <w:pStyle w:val="EndNoteBibliography"/>
        <w:spacing w:after="0"/>
        <w:rPr>
          <w:noProof/>
        </w:rPr>
      </w:pPr>
      <w:bookmarkStart w:id="463" w:name="_ENREF_77"/>
      <w:r w:rsidRPr="004A4950">
        <w:rPr>
          <w:noProof/>
        </w:rPr>
        <w:t>[77]</w:t>
      </w:r>
      <w:r w:rsidRPr="004A4950">
        <w:rPr>
          <w:noProof/>
        </w:rPr>
        <w:tab/>
        <w:t xml:space="preserve">A. E. M. Operator. (2017). </w:t>
      </w:r>
      <w:r w:rsidRPr="004A4950">
        <w:rPr>
          <w:i/>
          <w:noProof/>
        </w:rPr>
        <w:t>National Electricity Market (NEM)</w:t>
      </w:r>
      <w:r w:rsidRPr="004A4950">
        <w:rPr>
          <w:noProof/>
        </w:rPr>
        <w:t xml:space="preserve">. Available: </w:t>
      </w:r>
      <w:hyperlink r:id="rId234" w:history="1">
        <w:r w:rsidRPr="004A4950">
          <w:rPr>
            <w:rStyle w:val="Hyperlink"/>
            <w:noProof/>
          </w:rPr>
          <w:t>https://www.aemo.com.au/About-AEMO</w:t>
        </w:r>
        <w:bookmarkEnd w:id="463"/>
      </w:hyperlink>
    </w:p>
    <w:p w14:paraId="1334D098" w14:textId="77777777" w:rsidR="00211FC1" w:rsidRPr="004A4950" w:rsidRDefault="00211FC1" w:rsidP="00211FC1">
      <w:pPr>
        <w:pStyle w:val="EndNoteBibliography"/>
        <w:spacing w:after="0"/>
        <w:rPr>
          <w:noProof/>
        </w:rPr>
      </w:pPr>
      <w:bookmarkStart w:id="464" w:name="_ENREF_78"/>
      <w:r w:rsidRPr="004A4950">
        <w:rPr>
          <w:noProof/>
        </w:rPr>
        <w:t>[78]</w:t>
      </w:r>
      <w:r w:rsidRPr="004A4950">
        <w:rPr>
          <w:noProof/>
        </w:rPr>
        <w:tab/>
        <w:t>E. Energy, "An Overview Our Regulatory Proposal," 2015.</w:t>
      </w:r>
      <w:bookmarkEnd w:id="464"/>
    </w:p>
    <w:p w14:paraId="6C3307D8" w14:textId="77777777" w:rsidR="00211FC1" w:rsidRPr="004A4950" w:rsidRDefault="00211FC1" w:rsidP="00211FC1">
      <w:pPr>
        <w:pStyle w:val="EndNoteBibliography"/>
        <w:spacing w:after="0"/>
        <w:rPr>
          <w:noProof/>
        </w:rPr>
      </w:pPr>
      <w:bookmarkStart w:id="465" w:name="_ENREF_79"/>
      <w:r w:rsidRPr="004A4950">
        <w:rPr>
          <w:noProof/>
        </w:rPr>
        <w:t>[79]</w:t>
      </w:r>
      <w:r w:rsidRPr="004A4950">
        <w:rPr>
          <w:noProof/>
        </w:rPr>
        <w:tab/>
        <w:t xml:space="preserve">I. Richardson, M. Thomson, D. Infield, and C. Clifford, "Domestic electricity use: A high-resolution energy demand model," </w:t>
      </w:r>
      <w:r w:rsidRPr="004A4950">
        <w:rPr>
          <w:i/>
          <w:noProof/>
        </w:rPr>
        <w:t xml:space="preserve">Energy and Buildings, </w:t>
      </w:r>
      <w:r w:rsidRPr="004A4950">
        <w:rPr>
          <w:noProof/>
        </w:rPr>
        <w:t>vol. 42, no. 10, pp. 1878-1887, 10// 2010.</w:t>
      </w:r>
      <w:bookmarkEnd w:id="465"/>
    </w:p>
    <w:p w14:paraId="7CC0E53F" w14:textId="77777777" w:rsidR="00211FC1" w:rsidRPr="004A4950" w:rsidRDefault="00211FC1" w:rsidP="00211FC1">
      <w:pPr>
        <w:pStyle w:val="EndNoteBibliography"/>
        <w:spacing w:after="0"/>
        <w:rPr>
          <w:noProof/>
        </w:rPr>
      </w:pPr>
      <w:bookmarkStart w:id="466" w:name="_ENREF_80"/>
      <w:r w:rsidRPr="004A4950">
        <w:rPr>
          <w:noProof/>
        </w:rPr>
        <w:t>[80]</w:t>
      </w:r>
      <w:r w:rsidRPr="004A4950">
        <w:rPr>
          <w:noProof/>
        </w:rPr>
        <w:tab/>
        <w:t xml:space="preserve">W. Hoffmann, "PV solar electricity industry: Market growth and perspective," </w:t>
      </w:r>
      <w:r w:rsidRPr="004A4950">
        <w:rPr>
          <w:i/>
          <w:noProof/>
        </w:rPr>
        <w:t xml:space="preserve">Solar Energy Materials and Solar Cells, </w:t>
      </w:r>
      <w:r w:rsidRPr="004A4950">
        <w:rPr>
          <w:noProof/>
        </w:rPr>
        <w:t>vol. 90, no. 18–19, pp. 3285-3311, 11/23/ 2006.</w:t>
      </w:r>
      <w:bookmarkEnd w:id="466"/>
    </w:p>
    <w:p w14:paraId="0F27A4CA" w14:textId="77777777" w:rsidR="00211FC1" w:rsidRPr="004A4950" w:rsidRDefault="00211FC1" w:rsidP="00211FC1">
      <w:pPr>
        <w:pStyle w:val="EndNoteBibliography"/>
        <w:spacing w:after="0"/>
        <w:rPr>
          <w:noProof/>
        </w:rPr>
      </w:pPr>
      <w:bookmarkStart w:id="467" w:name="_ENREF_81"/>
      <w:r w:rsidRPr="004A4950">
        <w:rPr>
          <w:noProof/>
        </w:rPr>
        <w:t>[81]</w:t>
      </w:r>
      <w:r w:rsidRPr="004A4950">
        <w:rPr>
          <w:noProof/>
        </w:rPr>
        <w:tab/>
        <w:t xml:space="preserve">S. Choice. (2017). </w:t>
      </w:r>
      <w:r w:rsidRPr="004A4950">
        <w:rPr>
          <w:i/>
          <w:noProof/>
        </w:rPr>
        <w:t>Can you go off grid</w:t>
      </w:r>
      <w:r w:rsidRPr="004A4950">
        <w:rPr>
          <w:noProof/>
        </w:rPr>
        <w:t xml:space="preserve">. Available: </w:t>
      </w:r>
      <w:hyperlink r:id="rId235" w:history="1">
        <w:r w:rsidRPr="004A4950">
          <w:rPr>
            <w:rStyle w:val="Hyperlink"/>
            <w:noProof/>
          </w:rPr>
          <w:t>https://www.solarchoice.net.au/blog/can-you-go-off-grid-solar-energy-storage</w:t>
        </w:r>
        <w:bookmarkEnd w:id="467"/>
      </w:hyperlink>
    </w:p>
    <w:p w14:paraId="7EE99971" w14:textId="77777777" w:rsidR="00211FC1" w:rsidRPr="004A4950" w:rsidRDefault="00211FC1" w:rsidP="00211FC1">
      <w:pPr>
        <w:pStyle w:val="EndNoteBibliography"/>
        <w:spacing w:after="0"/>
        <w:rPr>
          <w:noProof/>
        </w:rPr>
      </w:pPr>
      <w:bookmarkStart w:id="468" w:name="_ENREF_82"/>
      <w:r w:rsidRPr="004A4950">
        <w:rPr>
          <w:noProof/>
        </w:rPr>
        <w:t>[82]</w:t>
      </w:r>
      <w:r w:rsidRPr="004A4950">
        <w:rPr>
          <w:noProof/>
        </w:rPr>
        <w:tab/>
        <w:t>E. Energy, "Solar Inquiry Submission Report," 2017.</w:t>
      </w:r>
      <w:bookmarkEnd w:id="468"/>
    </w:p>
    <w:p w14:paraId="62B08FDD" w14:textId="77777777" w:rsidR="00211FC1" w:rsidRPr="004A4950" w:rsidRDefault="00211FC1" w:rsidP="00211FC1">
      <w:pPr>
        <w:pStyle w:val="EndNoteBibliography"/>
        <w:spacing w:after="0"/>
        <w:rPr>
          <w:noProof/>
        </w:rPr>
      </w:pPr>
      <w:bookmarkStart w:id="469" w:name="_ENREF_83"/>
      <w:r w:rsidRPr="004A4950">
        <w:rPr>
          <w:noProof/>
        </w:rPr>
        <w:t>[83]</w:t>
      </w:r>
      <w:r w:rsidRPr="004A4950">
        <w:rPr>
          <w:noProof/>
        </w:rPr>
        <w:tab/>
        <w:t>E. Energy, "Energy Price Fact Sheet," 2017.</w:t>
      </w:r>
      <w:bookmarkEnd w:id="469"/>
    </w:p>
    <w:p w14:paraId="2A8C0F64" w14:textId="77777777" w:rsidR="00211FC1" w:rsidRPr="004A4950" w:rsidRDefault="00211FC1" w:rsidP="00211FC1">
      <w:pPr>
        <w:pStyle w:val="EndNoteBibliography"/>
        <w:spacing w:after="0"/>
        <w:rPr>
          <w:noProof/>
        </w:rPr>
      </w:pPr>
      <w:bookmarkStart w:id="470" w:name="_ENREF_84"/>
      <w:r w:rsidRPr="004A4950">
        <w:rPr>
          <w:noProof/>
        </w:rPr>
        <w:t>[84]</w:t>
      </w:r>
      <w:r w:rsidRPr="004A4950">
        <w:rPr>
          <w:noProof/>
        </w:rPr>
        <w:tab/>
        <w:t>A. Government, "Queensland Solar Bonus Scheme," 2015.</w:t>
      </w:r>
      <w:bookmarkEnd w:id="470"/>
    </w:p>
    <w:p w14:paraId="5A373DB4" w14:textId="77777777" w:rsidR="00211FC1" w:rsidRPr="004A4950" w:rsidRDefault="00211FC1" w:rsidP="00211FC1">
      <w:pPr>
        <w:pStyle w:val="EndNoteBibliography"/>
        <w:spacing w:after="0"/>
        <w:rPr>
          <w:noProof/>
        </w:rPr>
      </w:pPr>
      <w:bookmarkStart w:id="471" w:name="_ENREF_85"/>
      <w:r w:rsidRPr="004A4950">
        <w:rPr>
          <w:noProof/>
        </w:rPr>
        <w:t>[85]</w:t>
      </w:r>
      <w:r w:rsidRPr="004A4950">
        <w:rPr>
          <w:noProof/>
        </w:rPr>
        <w:tab/>
        <w:t xml:space="preserve">R. Yao and K. Steemers, "A method of formulating energy load profile for domestic buildings in the UK," </w:t>
      </w:r>
      <w:r w:rsidRPr="004A4950">
        <w:rPr>
          <w:i/>
          <w:noProof/>
        </w:rPr>
        <w:t xml:space="preserve">Energy and Buildings, </w:t>
      </w:r>
      <w:r w:rsidRPr="004A4950">
        <w:rPr>
          <w:noProof/>
        </w:rPr>
        <w:t>vol. 37, no. 6, pp. 663-671, 6// 2005.</w:t>
      </w:r>
      <w:bookmarkEnd w:id="471"/>
    </w:p>
    <w:p w14:paraId="1446FC15" w14:textId="77777777" w:rsidR="00211FC1" w:rsidRPr="004A4950" w:rsidRDefault="00211FC1" w:rsidP="00211FC1">
      <w:pPr>
        <w:pStyle w:val="EndNoteBibliography"/>
        <w:spacing w:after="0"/>
        <w:rPr>
          <w:noProof/>
        </w:rPr>
      </w:pPr>
      <w:bookmarkStart w:id="472" w:name="_ENREF_86"/>
      <w:r w:rsidRPr="004A4950">
        <w:rPr>
          <w:noProof/>
        </w:rPr>
        <w:t>[86]</w:t>
      </w:r>
      <w:r w:rsidRPr="004A4950">
        <w:rPr>
          <w:noProof/>
        </w:rPr>
        <w:tab/>
        <w:t xml:space="preserve">E. Energy. (2017). </w:t>
      </w:r>
      <w:r w:rsidRPr="004A4950">
        <w:rPr>
          <w:i/>
          <w:noProof/>
        </w:rPr>
        <w:t>Talking Energy</w:t>
      </w:r>
      <w:r w:rsidRPr="004A4950">
        <w:rPr>
          <w:noProof/>
        </w:rPr>
        <w:t xml:space="preserve">. Available: </w:t>
      </w:r>
      <w:hyperlink r:id="rId236" w:history="1">
        <w:r w:rsidRPr="004A4950">
          <w:rPr>
            <w:rStyle w:val="Hyperlink"/>
            <w:noProof/>
          </w:rPr>
          <w:t>https://www.ergon.com.au/about-us/news-hub/talking-energy/electricity-industry/consumption-vs-price</w:t>
        </w:r>
        <w:bookmarkEnd w:id="472"/>
      </w:hyperlink>
    </w:p>
    <w:p w14:paraId="0241755E" w14:textId="77777777" w:rsidR="00211FC1" w:rsidRPr="004A4950" w:rsidRDefault="00211FC1" w:rsidP="00211FC1">
      <w:pPr>
        <w:pStyle w:val="EndNoteBibliography"/>
        <w:spacing w:after="0"/>
        <w:rPr>
          <w:noProof/>
        </w:rPr>
      </w:pPr>
      <w:bookmarkStart w:id="473" w:name="_ENREF_87"/>
      <w:r w:rsidRPr="004A4950">
        <w:rPr>
          <w:noProof/>
        </w:rPr>
        <w:t>[87]</w:t>
      </w:r>
      <w:r w:rsidRPr="004A4950">
        <w:rPr>
          <w:noProof/>
        </w:rPr>
        <w:tab/>
        <w:t>A. Government, "Energy Made Easy," 2017.</w:t>
      </w:r>
      <w:bookmarkEnd w:id="473"/>
    </w:p>
    <w:p w14:paraId="2440526B" w14:textId="77777777" w:rsidR="00211FC1" w:rsidRPr="004A4950" w:rsidRDefault="00211FC1" w:rsidP="00211FC1">
      <w:pPr>
        <w:pStyle w:val="EndNoteBibliography"/>
        <w:spacing w:after="0"/>
        <w:rPr>
          <w:noProof/>
        </w:rPr>
      </w:pPr>
      <w:bookmarkStart w:id="474" w:name="_ENREF_88"/>
      <w:r w:rsidRPr="004A4950">
        <w:rPr>
          <w:noProof/>
        </w:rPr>
        <w:t>[88]</w:t>
      </w:r>
      <w:r w:rsidRPr="004A4950">
        <w:rPr>
          <w:noProof/>
        </w:rPr>
        <w:tab/>
        <w:t xml:space="preserve">J. Faxas-Guzmán, R. García-Valverde, L. Serrano-Luján, and A. Urbina, "Priority load control algorithm for optimal energy management in stand-alone photovoltaic systems," </w:t>
      </w:r>
      <w:r w:rsidRPr="004A4950">
        <w:rPr>
          <w:i/>
          <w:noProof/>
        </w:rPr>
        <w:t xml:space="preserve">Renewable Energy, </w:t>
      </w:r>
      <w:r w:rsidRPr="004A4950">
        <w:rPr>
          <w:noProof/>
        </w:rPr>
        <w:t>vol. 68, pp. 156-162, 8// 2014.</w:t>
      </w:r>
      <w:bookmarkEnd w:id="474"/>
    </w:p>
    <w:p w14:paraId="52A6A059" w14:textId="77777777" w:rsidR="00211FC1" w:rsidRPr="004A4950" w:rsidRDefault="00211FC1" w:rsidP="00211FC1">
      <w:pPr>
        <w:pStyle w:val="EndNoteBibliography"/>
        <w:spacing w:after="0"/>
        <w:rPr>
          <w:noProof/>
        </w:rPr>
      </w:pPr>
      <w:bookmarkStart w:id="475" w:name="_ENREF_89"/>
      <w:r w:rsidRPr="004A4950">
        <w:rPr>
          <w:noProof/>
        </w:rPr>
        <w:t>[89]</w:t>
      </w:r>
      <w:r w:rsidRPr="004A4950">
        <w:rPr>
          <w:noProof/>
        </w:rPr>
        <w:tab/>
        <w:t>M. Castillo-Cagigal</w:t>
      </w:r>
      <w:r w:rsidRPr="004A4950">
        <w:rPr>
          <w:i/>
          <w:noProof/>
        </w:rPr>
        <w:t xml:space="preserve"> et al.</w:t>
      </w:r>
      <w:r w:rsidRPr="004A4950">
        <w:rPr>
          <w:noProof/>
        </w:rPr>
        <w:t xml:space="preserve">, "PV self-consumption optimization with storage and Active DSM for the residential sector," </w:t>
      </w:r>
      <w:r w:rsidRPr="004A4950">
        <w:rPr>
          <w:i/>
          <w:noProof/>
        </w:rPr>
        <w:t xml:space="preserve">Solar Energy, </w:t>
      </w:r>
      <w:r w:rsidRPr="004A4950">
        <w:rPr>
          <w:noProof/>
        </w:rPr>
        <w:t>vol. 85, no. 9, pp. 2338-2348, 9// 2011.</w:t>
      </w:r>
      <w:bookmarkEnd w:id="475"/>
    </w:p>
    <w:p w14:paraId="5D626021" w14:textId="77777777" w:rsidR="00211FC1" w:rsidRPr="004A4950" w:rsidRDefault="00211FC1" w:rsidP="00211FC1">
      <w:pPr>
        <w:pStyle w:val="EndNoteBibliography"/>
        <w:spacing w:after="0"/>
        <w:rPr>
          <w:noProof/>
        </w:rPr>
      </w:pPr>
      <w:bookmarkStart w:id="476" w:name="_ENREF_90"/>
      <w:r w:rsidRPr="004A4950">
        <w:rPr>
          <w:noProof/>
        </w:rPr>
        <w:t>[90]</w:t>
      </w:r>
      <w:r w:rsidRPr="004A4950">
        <w:rPr>
          <w:noProof/>
        </w:rPr>
        <w:tab/>
        <w:t xml:space="preserve">H. Energy. (2017). </w:t>
      </w:r>
      <w:r w:rsidRPr="004A4950">
        <w:rPr>
          <w:i/>
          <w:noProof/>
        </w:rPr>
        <w:t>HOMER PRO</w:t>
      </w:r>
      <w:r w:rsidRPr="004A4950">
        <w:rPr>
          <w:noProof/>
        </w:rPr>
        <w:t xml:space="preserve">. Available: </w:t>
      </w:r>
      <w:hyperlink r:id="rId237" w:history="1">
        <w:r w:rsidRPr="004A4950">
          <w:rPr>
            <w:rStyle w:val="Hyperlink"/>
            <w:noProof/>
          </w:rPr>
          <w:t>http://www.homerenergy.com/HOMER_pro.html</w:t>
        </w:r>
        <w:bookmarkEnd w:id="476"/>
      </w:hyperlink>
    </w:p>
    <w:p w14:paraId="220EBE1D" w14:textId="77777777" w:rsidR="00211FC1" w:rsidRPr="004A4950" w:rsidRDefault="00211FC1" w:rsidP="00211FC1">
      <w:pPr>
        <w:pStyle w:val="EndNoteBibliography"/>
        <w:spacing w:after="0"/>
        <w:rPr>
          <w:noProof/>
        </w:rPr>
      </w:pPr>
      <w:bookmarkStart w:id="477" w:name="_ENREF_91"/>
      <w:r w:rsidRPr="004A4950">
        <w:rPr>
          <w:noProof/>
        </w:rPr>
        <w:t>[91]</w:t>
      </w:r>
      <w:r w:rsidRPr="004A4950">
        <w:rPr>
          <w:noProof/>
        </w:rPr>
        <w:tab/>
        <w:t xml:space="preserve">H. Yang, W. Zhou, L. Lu, and Z. Fang, "Optimal sizing method for stand-alone hybrid solar–wind system with LPSP technology by using genetic algorithm," </w:t>
      </w:r>
      <w:r w:rsidRPr="004A4950">
        <w:rPr>
          <w:i/>
          <w:noProof/>
        </w:rPr>
        <w:t xml:space="preserve">Solar Energy, </w:t>
      </w:r>
      <w:r w:rsidRPr="004A4950">
        <w:rPr>
          <w:noProof/>
        </w:rPr>
        <w:t>vol. 82, no. 4, pp. 354-367, 4// 2008.</w:t>
      </w:r>
      <w:bookmarkEnd w:id="477"/>
    </w:p>
    <w:p w14:paraId="2AA01622" w14:textId="77777777" w:rsidR="00211FC1" w:rsidRPr="004A4950" w:rsidRDefault="00211FC1" w:rsidP="00211FC1">
      <w:pPr>
        <w:pStyle w:val="EndNoteBibliography"/>
        <w:spacing w:after="0"/>
        <w:rPr>
          <w:noProof/>
        </w:rPr>
      </w:pPr>
      <w:bookmarkStart w:id="478" w:name="_ENREF_92"/>
      <w:r w:rsidRPr="004A4950">
        <w:rPr>
          <w:noProof/>
        </w:rPr>
        <w:t>[92]</w:t>
      </w:r>
      <w:r w:rsidRPr="004A4950">
        <w:rPr>
          <w:noProof/>
        </w:rPr>
        <w:tab/>
        <w:t xml:space="preserve">J. A. Jardini, C. M. V. Tahan, M. R. Gouvea, S. U. Ahn, and F. M. Figueiredo, "Daily load profiles for residential, commercial and industrial low voltage consumers," </w:t>
      </w:r>
      <w:r w:rsidRPr="004A4950">
        <w:rPr>
          <w:i/>
          <w:noProof/>
        </w:rPr>
        <w:t xml:space="preserve">IEEE Transactions on Power Delivery, </w:t>
      </w:r>
      <w:r w:rsidRPr="004A4950">
        <w:rPr>
          <w:noProof/>
        </w:rPr>
        <w:t>vol. 15, no. 1, pp. 375-380, 2000.</w:t>
      </w:r>
      <w:bookmarkEnd w:id="478"/>
    </w:p>
    <w:p w14:paraId="5A7DE7A6" w14:textId="77777777" w:rsidR="00211FC1" w:rsidRPr="004A4950" w:rsidRDefault="00211FC1" w:rsidP="00211FC1">
      <w:pPr>
        <w:pStyle w:val="EndNoteBibliography"/>
        <w:spacing w:after="0"/>
        <w:rPr>
          <w:noProof/>
        </w:rPr>
      </w:pPr>
      <w:bookmarkStart w:id="479" w:name="_ENREF_93"/>
      <w:r w:rsidRPr="004A4950">
        <w:rPr>
          <w:noProof/>
        </w:rPr>
        <w:t>[93]</w:t>
      </w:r>
      <w:r w:rsidRPr="004A4950">
        <w:rPr>
          <w:noProof/>
        </w:rPr>
        <w:tab/>
        <w:t xml:space="preserve">R. Tonkoski, D. Turcotte, and T. H. M. E.-. Fouly, "Impact of High PV Penetration on Voltage Profiles in Residential Neighborhoods," </w:t>
      </w:r>
      <w:r w:rsidRPr="004A4950">
        <w:rPr>
          <w:i/>
          <w:noProof/>
        </w:rPr>
        <w:t xml:space="preserve">IEEE Transactions on Sustainable Energy, </w:t>
      </w:r>
      <w:r w:rsidRPr="004A4950">
        <w:rPr>
          <w:noProof/>
        </w:rPr>
        <w:t>vol. 3, no. 3, pp. 518-527, 2012.</w:t>
      </w:r>
      <w:bookmarkEnd w:id="479"/>
    </w:p>
    <w:p w14:paraId="2B2CA838" w14:textId="77777777" w:rsidR="00211FC1" w:rsidRPr="004A4950" w:rsidRDefault="00211FC1" w:rsidP="00211FC1">
      <w:pPr>
        <w:pStyle w:val="EndNoteBibliography"/>
        <w:spacing w:after="0"/>
        <w:rPr>
          <w:noProof/>
        </w:rPr>
      </w:pPr>
      <w:bookmarkStart w:id="480" w:name="_ENREF_94"/>
      <w:r w:rsidRPr="004A4950">
        <w:rPr>
          <w:noProof/>
        </w:rPr>
        <w:t>[94]</w:t>
      </w:r>
      <w:r w:rsidRPr="004A4950">
        <w:rPr>
          <w:noProof/>
        </w:rPr>
        <w:tab/>
        <w:t xml:space="preserve">J. V. Paatero and P. D. Lund, "A model for generating household electricity load profiles," </w:t>
      </w:r>
      <w:r w:rsidRPr="004A4950">
        <w:rPr>
          <w:i/>
          <w:noProof/>
        </w:rPr>
        <w:t xml:space="preserve">International Journal of Energy Research, </w:t>
      </w:r>
      <w:r w:rsidRPr="004A4950">
        <w:rPr>
          <w:noProof/>
        </w:rPr>
        <w:t>vol. 30, no. 5, pp. 273-290, 2006.</w:t>
      </w:r>
      <w:bookmarkEnd w:id="480"/>
    </w:p>
    <w:p w14:paraId="6B3E28CF" w14:textId="77777777" w:rsidR="00211FC1" w:rsidRPr="004A4950" w:rsidRDefault="00211FC1" w:rsidP="00211FC1">
      <w:pPr>
        <w:pStyle w:val="EndNoteBibliography"/>
        <w:spacing w:after="0"/>
        <w:rPr>
          <w:noProof/>
        </w:rPr>
      </w:pPr>
      <w:bookmarkStart w:id="481" w:name="_ENREF_95"/>
      <w:r w:rsidRPr="004A4950">
        <w:rPr>
          <w:noProof/>
        </w:rPr>
        <w:t>[95]</w:t>
      </w:r>
      <w:r w:rsidRPr="004A4950">
        <w:rPr>
          <w:noProof/>
        </w:rPr>
        <w:tab/>
        <w:t xml:space="preserve">M. Hazami, A. Riahi, F. Mehdaoui, O. Nouicer, and A. Farhat, "Energetic and exergetic performances analysis of a PV/T (photovoltaic thermal) solar system tested and simulated under to Tunisian (North Africa) climatic conditions," </w:t>
      </w:r>
      <w:r w:rsidRPr="004A4950">
        <w:rPr>
          <w:i/>
          <w:noProof/>
        </w:rPr>
        <w:t xml:space="preserve">Energy, </w:t>
      </w:r>
      <w:r w:rsidRPr="004A4950">
        <w:rPr>
          <w:noProof/>
        </w:rPr>
        <w:t>vol. 107, pp. 78-94, 7/15/ 2016.</w:t>
      </w:r>
      <w:bookmarkEnd w:id="481"/>
    </w:p>
    <w:p w14:paraId="4AB07D71" w14:textId="77777777" w:rsidR="00211FC1" w:rsidRPr="004A4950" w:rsidRDefault="00211FC1" w:rsidP="00211FC1">
      <w:pPr>
        <w:pStyle w:val="EndNoteBibliography"/>
        <w:spacing w:after="0"/>
        <w:rPr>
          <w:noProof/>
        </w:rPr>
      </w:pPr>
      <w:bookmarkStart w:id="482" w:name="_ENREF_96"/>
      <w:r w:rsidRPr="004A4950">
        <w:rPr>
          <w:noProof/>
        </w:rPr>
        <w:t>[96]</w:t>
      </w:r>
      <w:r w:rsidRPr="004A4950">
        <w:rPr>
          <w:noProof/>
        </w:rPr>
        <w:tab/>
        <w:t xml:space="preserve">S. Edalati, M. Ameri, and M. Iranmanesh, "Comparative performance investigation of mono- and poly-crystalline silicon photovoltaic modules for use in grid-connected photovoltaic systems in dry climates," </w:t>
      </w:r>
      <w:r w:rsidRPr="004A4950">
        <w:rPr>
          <w:i/>
          <w:noProof/>
        </w:rPr>
        <w:t xml:space="preserve">Applied Energy, </w:t>
      </w:r>
      <w:r w:rsidRPr="004A4950">
        <w:rPr>
          <w:noProof/>
        </w:rPr>
        <w:t>vol. 160, pp. 255-265, 12/15/ 2015.</w:t>
      </w:r>
      <w:bookmarkEnd w:id="482"/>
    </w:p>
    <w:p w14:paraId="6FC935C9" w14:textId="77777777" w:rsidR="00211FC1" w:rsidRPr="004A4950" w:rsidRDefault="00211FC1" w:rsidP="00211FC1">
      <w:pPr>
        <w:pStyle w:val="EndNoteBibliography"/>
        <w:spacing w:after="0"/>
        <w:rPr>
          <w:noProof/>
        </w:rPr>
      </w:pPr>
      <w:bookmarkStart w:id="483" w:name="_ENREF_97"/>
      <w:r w:rsidRPr="004A4950">
        <w:rPr>
          <w:noProof/>
        </w:rPr>
        <w:t>[97]</w:t>
      </w:r>
      <w:r w:rsidRPr="004A4950">
        <w:rPr>
          <w:noProof/>
        </w:rPr>
        <w:tab/>
        <w:t>Y. Kandatsu, "DC/AC inverter controller for solar cell, including maximum power point tracking function," ed: Google Patents, 1993.</w:t>
      </w:r>
      <w:bookmarkEnd w:id="483"/>
    </w:p>
    <w:p w14:paraId="152142C7" w14:textId="77777777" w:rsidR="00211FC1" w:rsidRPr="004A4950" w:rsidRDefault="00211FC1" w:rsidP="00211FC1">
      <w:pPr>
        <w:pStyle w:val="EndNoteBibliography"/>
        <w:spacing w:after="0"/>
        <w:rPr>
          <w:noProof/>
        </w:rPr>
      </w:pPr>
      <w:bookmarkStart w:id="484" w:name="_ENREF_98"/>
      <w:r w:rsidRPr="004A4950">
        <w:rPr>
          <w:noProof/>
        </w:rPr>
        <w:lastRenderedPageBreak/>
        <w:t>[98]</w:t>
      </w:r>
      <w:r w:rsidRPr="004A4950">
        <w:rPr>
          <w:noProof/>
        </w:rPr>
        <w:tab/>
        <w:t xml:space="preserve">A. Zahedi, "Development of an economical model to determine an appropriate feed-in tariff for grid-connected solar PV electricity in all states of Australia," </w:t>
      </w:r>
      <w:r w:rsidRPr="004A4950">
        <w:rPr>
          <w:i/>
          <w:noProof/>
        </w:rPr>
        <w:t xml:space="preserve">Renewable and Sustainable Energy Reviews, </w:t>
      </w:r>
      <w:r w:rsidRPr="004A4950">
        <w:rPr>
          <w:noProof/>
        </w:rPr>
        <w:t>vol. 13, no. 4, pp. 871-878, 5// 2009.</w:t>
      </w:r>
      <w:bookmarkEnd w:id="484"/>
    </w:p>
    <w:p w14:paraId="380B8F5B" w14:textId="77777777" w:rsidR="00211FC1" w:rsidRPr="004A4950" w:rsidRDefault="00211FC1" w:rsidP="00211FC1">
      <w:pPr>
        <w:pStyle w:val="EndNoteBibliography"/>
        <w:spacing w:after="0"/>
        <w:rPr>
          <w:noProof/>
        </w:rPr>
      </w:pPr>
      <w:bookmarkStart w:id="485" w:name="_ENREF_99"/>
      <w:r w:rsidRPr="004A4950">
        <w:rPr>
          <w:noProof/>
        </w:rPr>
        <w:t>[99]</w:t>
      </w:r>
      <w:r w:rsidRPr="004A4950">
        <w:rPr>
          <w:noProof/>
        </w:rPr>
        <w:tab/>
        <w:t xml:space="preserve">G. De Feo, M. Forni, F. Petito, and C. Renno, "Life cycle assessment and economic analysis of a low concentrating photovoltaic system," </w:t>
      </w:r>
      <w:r w:rsidRPr="004A4950">
        <w:rPr>
          <w:i/>
          <w:noProof/>
        </w:rPr>
        <w:t xml:space="preserve">Environmental Technology, </w:t>
      </w:r>
      <w:r w:rsidRPr="004A4950">
        <w:rPr>
          <w:noProof/>
        </w:rPr>
        <w:t>vol. 37, no. 19, pp. 2473-2482, 2016/10/01 2016.</w:t>
      </w:r>
      <w:bookmarkEnd w:id="485"/>
    </w:p>
    <w:p w14:paraId="2E875F57" w14:textId="77777777" w:rsidR="00211FC1" w:rsidRPr="004A4950" w:rsidRDefault="00211FC1" w:rsidP="00211FC1">
      <w:pPr>
        <w:pStyle w:val="EndNoteBibliography"/>
        <w:spacing w:after="0"/>
        <w:rPr>
          <w:noProof/>
        </w:rPr>
      </w:pPr>
      <w:bookmarkStart w:id="486" w:name="_ENREF_100"/>
      <w:r w:rsidRPr="004A4950">
        <w:rPr>
          <w:noProof/>
        </w:rPr>
        <w:t>[100]</w:t>
      </w:r>
      <w:r w:rsidRPr="004A4950">
        <w:rPr>
          <w:noProof/>
        </w:rPr>
        <w:tab/>
        <w:t xml:space="preserve">B. Andrew, L. Joachim, and N. Anna, "Asia Pacific Super Grid–Solar electricity generation, storage and distribution," </w:t>
      </w:r>
      <w:r w:rsidRPr="004A4950">
        <w:rPr>
          <w:i/>
          <w:noProof/>
        </w:rPr>
        <w:t xml:space="preserve">Green, </w:t>
      </w:r>
      <w:r w:rsidRPr="004A4950">
        <w:rPr>
          <w:noProof/>
        </w:rPr>
        <w:t>vol. 2, no. 4, pp. 189-202, 2012.</w:t>
      </w:r>
      <w:bookmarkEnd w:id="486"/>
    </w:p>
    <w:p w14:paraId="1A6158CF" w14:textId="77777777" w:rsidR="00211FC1" w:rsidRPr="004A4950" w:rsidRDefault="00211FC1" w:rsidP="00211FC1">
      <w:pPr>
        <w:pStyle w:val="EndNoteBibliography"/>
        <w:spacing w:after="0"/>
        <w:rPr>
          <w:noProof/>
        </w:rPr>
      </w:pPr>
      <w:bookmarkStart w:id="487" w:name="_ENREF_101"/>
      <w:r w:rsidRPr="004A4950">
        <w:rPr>
          <w:noProof/>
        </w:rPr>
        <w:t>[101]</w:t>
      </w:r>
      <w:r w:rsidRPr="004A4950">
        <w:rPr>
          <w:noProof/>
        </w:rPr>
        <w:tab/>
        <w:t xml:space="preserve">LatLong. (2017, 8/8/17). </w:t>
      </w:r>
      <w:r w:rsidRPr="004A4950">
        <w:rPr>
          <w:i/>
          <w:noProof/>
        </w:rPr>
        <w:t>Latitude and Longitude Finder</w:t>
      </w:r>
      <w:r w:rsidRPr="004A4950">
        <w:rPr>
          <w:noProof/>
        </w:rPr>
        <w:t xml:space="preserve">. Available: </w:t>
      </w:r>
      <w:hyperlink r:id="rId238" w:history="1">
        <w:r w:rsidRPr="004A4950">
          <w:rPr>
            <w:rStyle w:val="Hyperlink"/>
            <w:noProof/>
          </w:rPr>
          <w:t>http://www.latlong.net/</w:t>
        </w:r>
        <w:bookmarkEnd w:id="487"/>
      </w:hyperlink>
    </w:p>
    <w:p w14:paraId="2398CCA0" w14:textId="77777777" w:rsidR="00211FC1" w:rsidRPr="004A4950" w:rsidRDefault="00211FC1" w:rsidP="00211FC1">
      <w:pPr>
        <w:pStyle w:val="EndNoteBibliography"/>
        <w:spacing w:after="0"/>
        <w:rPr>
          <w:noProof/>
        </w:rPr>
      </w:pPr>
      <w:bookmarkStart w:id="488" w:name="_ENREF_102"/>
      <w:r w:rsidRPr="004A4950">
        <w:rPr>
          <w:noProof/>
        </w:rPr>
        <w:t>[102]</w:t>
      </w:r>
      <w:r w:rsidRPr="004A4950">
        <w:rPr>
          <w:noProof/>
        </w:rPr>
        <w:tab/>
        <w:t xml:space="preserve">A. Government. (2017, 10/8/17). </w:t>
      </w:r>
      <w:r w:rsidRPr="004A4950">
        <w:rPr>
          <w:i/>
          <w:noProof/>
        </w:rPr>
        <w:t>Energy Sourcing For Domestic Households</w:t>
      </w:r>
      <w:r w:rsidRPr="004A4950">
        <w:rPr>
          <w:noProof/>
        </w:rPr>
        <w:t xml:space="preserve">. Available: </w:t>
      </w:r>
      <w:hyperlink r:id="rId239" w:history="1">
        <w:r w:rsidRPr="004A4950">
          <w:rPr>
            <w:rStyle w:val="Hyperlink"/>
            <w:noProof/>
          </w:rPr>
          <w:t>https://www.energymadeeasy.gov.au/benchmark</w:t>
        </w:r>
        <w:bookmarkEnd w:id="488"/>
      </w:hyperlink>
    </w:p>
    <w:p w14:paraId="37EEDE48" w14:textId="77777777" w:rsidR="00211FC1" w:rsidRPr="004A4950" w:rsidRDefault="00211FC1" w:rsidP="00211FC1">
      <w:pPr>
        <w:pStyle w:val="EndNoteBibliography"/>
        <w:spacing w:after="0"/>
        <w:rPr>
          <w:noProof/>
        </w:rPr>
      </w:pPr>
      <w:bookmarkStart w:id="489" w:name="_ENREF_103"/>
      <w:r w:rsidRPr="004A4950">
        <w:rPr>
          <w:noProof/>
        </w:rPr>
        <w:t>[103]</w:t>
      </w:r>
      <w:r w:rsidRPr="004A4950">
        <w:rPr>
          <w:noProof/>
        </w:rPr>
        <w:tab/>
        <w:t xml:space="preserve">NASA. (2017, 3/7/17). </w:t>
      </w:r>
      <w:r w:rsidRPr="004A4950">
        <w:rPr>
          <w:i/>
          <w:noProof/>
        </w:rPr>
        <w:t>Surface meteorology and Solar Energy</w:t>
      </w:r>
      <w:r w:rsidRPr="004A4950">
        <w:rPr>
          <w:noProof/>
        </w:rPr>
        <w:t xml:space="preserve">. Available: </w:t>
      </w:r>
      <w:hyperlink r:id="rId240" w:history="1">
        <w:r w:rsidRPr="004A4950">
          <w:rPr>
            <w:rStyle w:val="Hyperlink"/>
            <w:noProof/>
          </w:rPr>
          <w:t>https://eosweb.larc.nasa.gov/cgi-bin/sse/sse.cgi?skip@larc.nasa.gov</w:t>
        </w:r>
        <w:bookmarkEnd w:id="489"/>
      </w:hyperlink>
    </w:p>
    <w:p w14:paraId="61D246EC" w14:textId="77777777" w:rsidR="00211FC1" w:rsidRPr="004A4950" w:rsidRDefault="00211FC1" w:rsidP="00211FC1">
      <w:pPr>
        <w:pStyle w:val="EndNoteBibliography"/>
        <w:spacing w:after="0"/>
        <w:rPr>
          <w:noProof/>
        </w:rPr>
      </w:pPr>
      <w:bookmarkStart w:id="490" w:name="_ENREF_104"/>
      <w:r w:rsidRPr="004A4950">
        <w:rPr>
          <w:noProof/>
        </w:rPr>
        <w:t>[104]</w:t>
      </w:r>
      <w:r w:rsidRPr="004A4950">
        <w:rPr>
          <w:noProof/>
        </w:rPr>
        <w:tab/>
        <w:t xml:space="preserve">MathWorks. (2017, 3/3/17). </w:t>
      </w:r>
      <w:r w:rsidRPr="004A4950">
        <w:rPr>
          <w:i/>
          <w:noProof/>
        </w:rPr>
        <w:t>Matlab Help</w:t>
      </w:r>
      <w:r w:rsidRPr="004A4950">
        <w:rPr>
          <w:noProof/>
        </w:rPr>
        <w:t xml:space="preserve">. Available: </w:t>
      </w:r>
      <w:hyperlink r:id="rId241" w:history="1">
        <w:r w:rsidRPr="004A4950">
          <w:rPr>
            <w:rStyle w:val="Hyperlink"/>
            <w:noProof/>
          </w:rPr>
          <w:t>https://au.mathworks.com/help/matlab/examples/creating-a-user-interface-with-tab-panels.html</w:t>
        </w:r>
        <w:bookmarkEnd w:id="490"/>
      </w:hyperlink>
    </w:p>
    <w:p w14:paraId="5AF7B29C" w14:textId="77777777" w:rsidR="00211FC1" w:rsidRPr="004A4950" w:rsidRDefault="00211FC1" w:rsidP="00211FC1">
      <w:pPr>
        <w:pStyle w:val="EndNoteBibliography"/>
        <w:spacing w:after="0"/>
        <w:rPr>
          <w:noProof/>
        </w:rPr>
      </w:pPr>
      <w:bookmarkStart w:id="491" w:name="_ENREF_105"/>
      <w:r w:rsidRPr="004A4950">
        <w:rPr>
          <w:noProof/>
        </w:rPr>
        <w:t>[105]</w:t>
      </w:r>
      <w:r w:rsidRPr="004A4950">
        <w:rPr>
          <w:noProof/>
        </w:rPr>
        <w:tab/>
        <w:t>S. Rodrigues</w:t>
      </w:r>
      <w:r w:rsidRPr="004A4950">
        <w:rPr>
          <w:i/>
          <w:noProof/>
        </w:rPr>
        <w:t xml:space="preserve"> et al.</w:t>
      </w:r>
      <w:r w:rsidRPr="004A4950">
        <w:rPr>
          <w:noProof/>
        </w:rPr>
        <w:t xml:space="preserve">, "Economic feasibility analysis of small scale PV systems in different countries," </w:t>
      </w:r>
      <w:r w:rsidRPr="004A4950">
        <w:rPr>
          <w:i/>
          <w:noProof/>
        </w:rPr>
        <w:t xml:space="preserve">Solar Energy, </w:t>
      </w:r>
      <w:r w:rsidRPr="004A4950">
        <w:rPr>
          <w:noProof/>
        </w:rPr>
        <w:t>vol. 131, pp. 81-95, 6// 2016.</w:t>
      </w:r>
      <w:bookmarkEnd w:id="491"/>
    </w:p>
    <w:p w14:paraId="6B8BF392" w14:textId="77777777" w:rsidR="00211FC1" w:rsidRPr="004A4950" w:rsidRDefault="00211FC1" w:rsidP="00211FC1">
      <w:pPr>
        <w:pStyle w:val="EndNoteBibliography"/>
        <w:spacing w:after="0"/>
        <w:rPr>
          <w:noProof/>
        </w:rPr>
      </w:pPr>
      <w:bookmarkStart w:id="492" w:name="_ENREF_106"/>
      <w:r w:rsidRPr="004A4950">
        <w:rPr>
          <w:noProof/>
        </w:rPr>
        <w:t>[106]</w:t>
      </w:r>
      <w:r w:rsidRPr="004A4950">
        <w:rPr>
          <w:noProof/>
        </w:rPr>
        <w:tab/>
        <w:t xml:space="preserve">A. Q. Jakhrani, A. K. Othman, A. R. H. Rigit, S. R. Samo, L. P. Ling, and R. Baini, "Cost estimation of a standalone photovoltaic power system in remote areas of Sarawak, Malaysia," (in English), </w:t>
      </w:r>
      <w:r w:rsidRPr="004A4950">
        <w:rPr>
          <w:i/>
          <w:noProof/>
        </w:rPr>
        <w:t xml:space="preserve">NED University Journal of Research, </w:t>
      </w:r>
      <w:r w:rsidRPr="004A4950">
        <w:rPr>
          <w:noProof/>
        </w:rPr>
        <w:t>Report p. 15+, 2012/01/01 2012.</w:t>
      </w:r>
      <w:bookmarkEnd w:id="492"/>
    </w:p>
    <w:p w14:paraId="730C0D44" w14:textId="77777777" w:rsidR="00211FC1" w:rsidRPr="004A4950" w:rsidRDefault="00211FC1" w:rsidP="00211FC1">
      <w:pPr>
        <w:pStyle w:val="EndNoteBibliography"/>
        <w:spacing w:after="0"/>
        <w:rPr>
          <w:noProof/>
        </w:rPr>
      </w:pPr>
      <w:bookmarkStart w:id="493" w:name="_ENREF_107"/>
      <w:r w:rsidRPr="004A4950">
        <w:rPr>
          <w:noProof/>
        </w:rPr>
        <w:t>[107]</w:t>
      </w:r>
      <w:r w:rsidRPr="004A4950">
        <w:rPr>
          <w:noProof/>
        </w:rPr>
        <w:tab/>
        <w:t xml:space="preserve">A. Q. Jakhrani, A. R. H. Rigit, A. K. Othman, S. R. Samo, and S. A. Kamboh, "Life cycle cost analysis of a standalone PV system," in </w:t>
      </w:r>
      <w:r w:rsidRPr="004A4950">
        <w:rPr>
          <w:i/>
          <w:noProof/>
        </w:rPr>
        <w:t>2012 International Conference on Green and Ubiquitous Technology</w:t>
      </w:r>
      <w:r w:rsidRPr="004A4950">
        <w:rPr>
          <w:noProof/>
        </w:rPr>
        <w:t>, 2012, pp. 82-85.</w:t>
      </w:r>
      <w:bookmarkEnd w:id="493"/>
    </w:p>
    <w:p w14:paraId="3065D2D4" w14:textId="77777777" w:rsidR="00211FC1" w:rsidRPr="004A4950" w:rsidRDefault="00211FC1" w:rsidP="00211FC1">
      <w:pPr>
        <w:pStyle w:val="EndNoteBibliography"/>
        <w:spacing w:after="0"/>
        <w:rPr>
          <w:noProof/>
        </w:rPr>
      </w:pPr>
      <w:bookmarkStart w:id="494" w:name="_ENREF_108"/>
      <w:r w:rsidRPr="004A4950">
        <w:rPr>
          <w:noProof/>
        </w:rPr>
        <w:t>[108]</w:t>
      </w:r>
      <w:r w:rsidRPr="004A4950">
        <w:rPr>
          <w:noProof/>
        </w:rPr>
        <w:tab/>
        <w:t>A. Zahedi, "Developing a Method to Accurately Estimate the Electricity Cost of Grid-Connected Solar PV in Doha."</w:t>
      </w:r>
      <w:bookmarkEnd w:id="494"/>
    </w:p>
    <w:p w14:paraId="4D55E2DC" w14:textId="77777777" w:rsidR="00211FC1" w:rsidRPr="004A4950" w:rsidRDefault="00211FC1" w:rsidP="00211FC1">
      <w:pPr>
        <w:pStyle w:val="EndNoteBibliography"/>
        <w:rPr>
          <w:noProof/>
        </w:rPr>
      </w:pPr>
      <w:bookmarkStart w:id="495" w:name="_ENREF_109"/>
      <w:r w:rsidRPr="004A4950">
        <w:rPr>
          <w:noProof/>
        </w:rPr>
        <w:t>[109]</w:t>
      </w:r>
      <w:r w:rsidRPr="004A4950">
        <w:rPr>
          <w:noProof/>
        </w:rPr>
        <w:tab/>
        <w:t xml:space="preserve">J. C. Hartman and I. C. Schafrick, "THE RELEVANT INTERNAL RATE OF RETURN," </w:t>
      </w:r>
      <w:r w:rsidRPr="004A4950">
        <w:rPr>
          <w:i/>
          <w:noProof/>
        </w:rPr>
        <w:t xml:space="preserve">The Engineering Economist, </w:t>
      </w:r>
      <w:r w:rsidRPr="004A4950">
        <w:rPr>
          <w:noProof/>
        </w:rPr>
        <w:t>vol. 49, no. 2, pp. 139-158, 2004/01/01 2004.</w:t>
      </w:r>
      <w:bookmarkEnd w:id="495"/>
    </w:p>
    <w:p w14:paraId="72ECF593" w14:textId="77777777" w:rsidR="00211FC1" w:rsidRPr="0099416A" w:rsidRDefault="00211FC1" w:rsidP="00211FC1">
      <w:pPr>
        <w:pStyle w:val="Heading1"/>
        <w:numPr>
          <w:ilvl w:val="0"/>
          <w:numId w:val="0"/>
        </w:numPr>
        <w:ind w:left="284"/>
      </w:pPr>
      <w:r w:rsidRPr="0099416A">
        <w:lastRenderedPageBreak/>
        <w:fldChar w:fldCharType="end"/>
      </w:r>
      <w:bookmarkStart w:id="496" w:name="_Toc494532742"/>
      <w:r w:rsidRPr="0099416A">
        <w:t>APPENDICES</w:t>
      </w:r>
      <w:bookmarkEnd w:id="496"/>
    </w:p>
    <w:p w14:paraId="0795F893"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fldChar w:fldCharType="begin"/>
      </w:r>
      <w:r w:rsidRPr="0099416A">
        <w:instrText xml:space="preserve"> TOC \h \z \t "Appendix Heading 1" \c </w:instrText>
      </w:r>
      <w:r w:rsidRPr="0099416A">
        <w:fldChar w:fldCharType="separate"/>
      </w:r>
      <w:hyperlink w:anchor="_Toc494553884" w:history="1">
        <w:r w:rsidRPr="0082059C">
          <w:rPr>
            <w:rStyle w:val="Hyperlink"/>
            <w:noProof/>
          </w:rPr>
          <w:t>Appendix A – Progress Gantt Chart</w:t>
        </w:r>
        <w:r>
          <w:rPr>
            <w:noProof/>
            <w:webHidden/>
          </w:rPr>
          <w:tab/>
        </w:r>
        <w:r>
          <w:rPr>
            <w:noProof/>
            <w:webHidden/>
          </w:rPr>
          <w:fldChar w:fldCharType="begin"/>
        </w:r>
        <w:r>
          <w:rPr>
            <w:noProof/>
            <w:webHidden/>
          </w:rPr>
          <w:instrText xml:space="preserve"> PAGEREF _Toc494553884 \h </w:instrText>
        </w:r>
        <w:r>
          <w:rPr>
            <w:noProof/>
            <w:webHidden/>
          </w:rPr>
        </w:r>
        <w:r>
          <w:rPr>
            <w:noProof/>
            <w:webHidden/>
          </w:rPr>
          <w:fldChar w:fldCharType="separate"/>
        </w:r>
        <w:r>
          <w:rPr>
            <w:noProof/>
            <w:webHidden/>
          </w:rPr>
          <w:t>88</w:t>
        </w:r>
        <w:r>
          <w:rPr>
            <w:noProof/>
            <w:webHidden/>
          </w:rPr>
          <w:fldChar w:fldCharType="end"/>
        </w:r>
      </w:hyperlink>
    </w:p>
    <w:p w14:paraId="1F6DCFBC"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5" w:history="1">
        <w:r w:rsidRPr="0082059C">
          <w:rPr>
            <w:rStyle w:val="Hyperlink"/>
            <w:noProof/>
          </w:rPr>
          <w:t>Appendix B – Risk Assessment</w:t>
        </w:r>
        <w:r>
          <w:rPr>
            <w:noProof/>
            <w:webHidden/>
          </w:rPr>
          <w:tab/>
        </w:r>
        <w:r>
          <w:rPr>
            <w:noProof/>
            <w:webHidden/>
          </w:rPr>
          <w:fldChar w:fldCharType="begin"/>
        </w:r>
        <w:r>
          <w:rPr>
            <w:noProof/>
            <w:webHidden/>
          </w:rPr>
          <w:instrText xml:space="preserve"> PAGEREF _Toc494553885 \h </w:instrText>
        </w:r>
        <w:r>
          <w:rPr>
            <w:noProof/>
            <w:webHidden/>
          </w:rPr>
        </w:r>
        <w:r>
          <w:rPr>
            <w:noProof/>
            <w:webHidden/>
          </w:rPr>
          <w:fldChar w:fldCharType="separate"/>
        </w:r>
        <w:r>
          <w:rPr>
            <w:noProof/>
            <w:webHidden/>
          </w:rPr>
          <w:t>89</w:t>
        </w:r>
        <w:r>
          <w:rPr>
            <w:noProof/>
            <w:webHidden/>
          </w:rPr>
          <w:fldChar w:fldCharType="end"/>
        </w:r>
      </w:hyperlink>
    </w:p>
    <w:p w14:paraId="52C718D7"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6" w:history="1">
        <w:r w:rsidRPr="0082059C">
          <w:rPr>
            <w:rStyle w:val="Hyperlink"/>
            <w:noProof/>
          </w:rPr>
          <w:t>Appendix C – Risk Assessment (Approval)</w:t>
        </w:r>
        <w:r>
          <w:rPr>
            <w:noProof/>
            <w:webHidden/>
          </w:rPr>
          <w:tab/>
        </w:r>
        <w:r>
          <w:rPr>
            <w:noProof/>
            <w:webHidden/>
          </w:rPr>
          <w:fldChar w:fldCharType="begin"/>
        </w:r>
        <w:r>
          <w:rPr>
            <w:noProof/>
            <w:webHidden/>
          </w:rPr>
          <w:instrText xml:space="preserve"> PAGEREF _Toc494553886 \h </w:instrText>
        </w:r>
        <w:r>
          <w:rPr>
            <w:noProof/>
            <w:webHidden/>
          </w:rPr>
        </w:r>
        <w:r>
          <w:rPr>
            <w:noProof/>
            <w:webHidden/>
          </w:rPr>
          <w:fldChar w:fldCharType="separate"/>
        </w:r>
        <w:r>
          <w:rPr>
            <w:noProof/>
            <w:webHidden/>
          </w:rPr>
          <w:t>90</w:t>
        </w:r>
        <w:r>
          <w:rPr>
            <w:noProof/>
            <w:webHidden/>
          </w:rPr>
          <w:fldChar w:fldCharType="end"/>
        </w:r>
      </w:hyperlink>
    </w:p>
    <w:p w14:paraId="3B10DD20"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7" w:history="1">
        <w:r w:rsidRPr="0082059C">
          <w:rPr>
            <w:rStyle w:val="Hyperlink"/>
            <w:noProof/>
          </w:rPr>
          <w:t>Appendix D – Program Overview</w:t>
        </w:r>
        <w:r>
          <w:rPr>
            <w:noProof/>
            <w:webHidden/>
          </w:rPr>
          <w:tab/>
        </w:r>
        <w:r>
          <w:rPr>
            <w:noProof/>
            <w:webHidden/>
          </w:rPr>
          <w:fldChar w:fldCharType="begin"/>
        </w:r>
        <w:r>
          <w:rPr>
            <w:noProof/>
            <w:webHidden/>
          </w:rPr>
          <w:instrText xml:space="preserve"> PAGEREF _Toc494553887 \h </w:instrText>
        </w:r>
        <w:r>
          <w:rPr>
            <w:noProof/>
            <w:webHidden/>
          </w:rPr>
        </w:r>
        <w:r>
          <w:rPr>
            <w:noProof/>
            <w:webHidden/>
          </w:rPr>
          <w:fldChar w:fldCharType="separate"/>
        </w:r>
        <w:r>
          <w:rPr>
            <w:noProof/>
            <w:webHidden/>
          </w:rPr>
          <w:t>91</w:t>
        </w:r>
        <w:r>
          <w:rPr>
            <w:noProof/>
            <w:webHidden/>
          </w:rPr>
          <w:fldChar w:fldCharType="end"/>
        </w:r>
      </w:hyperlink>
    </w:p>
    <w:p w14:paraId="10FFF97B"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8" w:history="1">
        <w:r w:rsidRPr="0082059C">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553888 \h </w:instrText>
        </w:r>
        <w:r>
          <w:rPr>
            <w:noProof/>
            <w:webHidden/>
          </w:rPr>
        </w:r>
        <w:r>
          <w:rPr>
            <w:noProof/>
            <w:webHidden/>
          </w:rPr>
          <w:fldChar w:fldCharType="separate"/>
        </w:r>
        <w:r>
          <w:rPr>
            <w:noProof/>
            <w:webHidden/>
          </w:rPr>
          <w:t>92</w:t>
        </w:r>
        <w:r>
          <w:rPr>
            <w:noProof/>
            <w:webHidden/>
          </w:rPr>
          <w:fldChar w:fldCharType="end"/>
        </w:r>
      </w:hyperlink>
    </w:p>
    <w:p w14:paraId="4712A9E4"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9" w:history="1">
        <w:r w:rsidRPr="0082059C">
          <w:rPr>
            <w:rStyle w:val="Hyperlink"/>
            <w:noProof/>
          </w:rPr>
          <w:t>Appendix F – Project Code &amp; Title</w:t>
        </w:r>
        <w:r>
          <w:rPr>
            <w:noProof/>
            <w:webHidden/>
          </w:rPr>
          <w:tab/>
        </w:r>
        <w:r>
          <w:rPr>
            <w:noProof/>
            <w:webHidden/>
          </w:rPr>
          <w:fldChar w:fldCharType="begin"/>
        </w:r>
        <w:r>
          <w:rPr>
            <w:noProof/>
            <w:webHidden/>
          </w:rPr>
          <w:instrText xml:space="preserve"> PAGEREF _Toc494553889 \h </w:instrText>
        </w:r>
        <w:r>
          <w:rPr>
            <w:noProof/>
            <w:webHidden/>
          </w:rPr>
        </w:r>
        <w:r>
          <w:rPr>
            <w:noProof/>
            <w:webHidden/>
          </w:rPr>
          <w:fldChar w:fldCharType="separate"/>
        </w:r>
        <w:r>
          <w:rPr>
            <w:noProof/>
            <w:webHidden/>
          </w:rPr>
          <w:t>93</w:t>
        </w:r>
        <w:r>
          <w:rPr>
            <w:noProof/>
            <w:webHidden/>
          </w:rPr>
          <w:fldChar w:fldCharType="end"/>
        </w:r>
      </w:hyperlink>
    </w:p>
    <w:p w14:paraId="320C713C"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90" w:history="1">
        <w:r w:rsidRPr="0082059C">
          <w:rPr>
            <w:rStyle w:val="Hyperlink"/>
            <w:noProof/>
          </w:rPr>
          <w:t>Appendix 7 – NASA Peak Sun Hour Data</w:t>
        </w:r>
        <w:r>
          <w:rPr>
            <w:noProof/>
            <w:webHidden/>
          </w:rPr>
          <w:tab/>
        </w:r>
        <w:r>
          <w:rPr>
            <w:noProof/>
            <w:webHidden/>
          </w:rPr>
          <w:fldChar w:fldCharType="begin"/>
        </w:r>
        <w:r>
          <w:rPr>
            <w:noProof/>
            <w:webHidden/>
          </w:rPr>
          <w:instrText xml:space="preserve"> PAGEREF _Toc494553890 \h </w:instrText>
        </w:r>
        <w:r>
          <w:rPr>
            <w:noProof/>
            <w:webHidden/>
          </w:rPr>
        </w:r>
        <w:r>
          <w:rPr>
            <w:noProof/>
            <w:webHidden/>
          </w:rPr>
          <w:fldChar w:fldCharType="separate"/>
        </w:r>
        <w:r>
          <w:rPr>
            <w:noProof/>
            <w:webHidden/>
          </w:rPr>
          <w:t>94</w:t>
        </w:r>
        <w:r>
          <w:rPr>
            <w:noProof/>
            <w:webHidden/>
          </w:rPr>
          <w:fldChar w:fldCharType="end"/>
        </w:r>
      </w:hyperlink>
    </w:p>
    <w:p w14:paraId="2260E9BC"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91" w:history="1">
        <w:r w:rsidRPr="0082059C">
          <w:rPr>
            <w:rStyle w:val="Hyperlink"/>
            <w:noProof/>
          </w:rPr>
          <w:t>Appendix 8 – Aus Gov Energy Consumption Data</w:t>
        </w:r>
        <w:r>
          <w:rPr>
            <w:noProof/>
            <w:webHidden/>
          </w:rPr>
          <w:tab/>
        </w:r>
        <w:r>
          <w:rPr>
            <w:noProof/>
            <w:webHidden/>
          </w:rPr>
          <w:fldChar w:fldCharType="begin"/>
        </w:r>
        <w:r>
          <w:rPr>
            <w:noProof/>
            <w:webHidden/>
          </w:rPr>
          <w:instrText xml:space="preserve"> PAGEREF _Toc494553891 \h </w:instrText>
        </w:r>
        <w:r>
          <w:rPr>
            <w:noProof/>
            <w:webHidden/>
          </w:rPr>
        </w:r>
        <w:r>
          <w:rPr>
            <w:noProof/>
            <w:webHidden/>
          </w:rPr>
          <w:fldChar w:fldCharType="separate"/>
        </w:r>
        <w:r>
          <w:rPr>
            <w:noProof/>
            <w:webHidden/>
          </w:rPr>
          <w:t>96</w:t>
        </w:r>
        <w:r>
          <w:rPr>
            <w:noProof/>
            <w:webHidden/>
          </w:rPr>
          <w:fldChar w:fldCharType="end"/>
        </w:r>
      </w:hyperlink>
    </w:p>
    <w:p w14:paraId="7AF38A17" w14:textId="77777777" w:rsidR="00211FC1" w:rsidRDefault="00211FC1" w:rsidP="00211FC1">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92" w:history="1">
        <w:r w:rsidRPr="0082059C">
          <w:rPr>
            <w:rStyle w:val="Hyperlink"/>
            <w:noProof/>
          </w:rPr>
          <w:t>Appendix 9 – MATLAB Source Code</w:t>
        </w:r>
        <w:r>
          <w:rPr>
            <w:noProof/>
            <w:webHidden/>
          </w:rPr>
          <w:tab/>
        </w:r>
        <w:r>
          <w:rPr>
            <w:noProof/>
            <w:webHidden/>
          </w:rPr>
          <w:fldChar w:fldCharType="begin"/>
        </w:r>
        <w:r>
          <w:rPr>
            <w:noProof/>
            <w:webHidden/>
          </w:rPr>
          <w:instrText xml:space="preserve"> PAGEREF _Toc494553892 \h </w:instrText>
        </w:r>
        <w:r>
          <w:rPr>
            <w:noProof/>
            <w:webHidden/>
          </w:rPr>
        </w:r>
        <w:r>
          <w:rPr>
            <w:noProof/>
            <w:webHidden/>
          </w:rPr>
          <w:fldChar w:fldCharType="separate"/>
        </w:r>
        <w:r>
          <w:rPr>
            <w:noProof/>
            <w:webHidden/>
          </w:rPr>
          <w:t>99</w:t>
        </w:r>
        <w:r>
          <w:rPr>
            <w:noProof/>
            <w:webHidden/>
          </w:rPr>
          <w:fldChar w:fldCharType="end"/>
        </w:r>
      </w:hyperlink>
    </w:p>
    <w:p w14:paraId="6C05886B" w14:textId="77777777" w:rsidR="00211FC1" w:rsidRPr="0099416A" w:rsidRDefault="00211FC1" w:rsidP="00211FC1">
      <w:r w:rsidRPr="0099416A">
        <w:fldChar w:fldCharType="end"/>
      </w:r>
    </w:p>
    <w:p w14:paraId="2B4F58A6" w14:textId="77777777" w:rsidR="00211FC1" w:rsidRPr="0099416A" w:rsidRDefault="00211FC1" w:rsidP="00211FC1">
      <w:pPr>
        <w:pStyle w:val="AppendixHeading1"/>
        <w:rPr>
          <w:lang w:val="en-AU"/>
        </w:rPr>
      </w:pPr>
      <w:bookmarkStart w:id="497" w:name="_Toc494532743"/>
      <w:bookmarkStart w:id="498" w:name="_Toc494553875"/>
      <w:bookmarkStart w:id="499" w:name="_Toc494553884"/>
      <w:r w:rsidRPr="0099416A">
        <w:rPr>
          <w:lang w:val="en-AU"/>
        </w:rPr>
        <w:lastRenderedPageBreak/>
        <w:drawing>
          <wp:anchor distT="0" distB="0" distL="114300" distR="114300" simplePos="0" relativeHeight="251659264" behindDoc="0" locked="0" layoutInCell="1" allowOverlap="1" wp14:anchorId="18F6E3CA" wp14:editId="528D7F98">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99416A">
        <w:rPr>
          <w:lang w:val="en-AU"/>
        </w:rPr>
        <w:t xml:space="preserve">Appendix </w:t>
      </w:r>
      <w:bookmarkEnd w:id="385"/>
      <w:bookmarkEnd w:id="386"/>
      <w:r w:rsidRPr="0099416A">
        <w:rPr>
          <w:lang w:val="en-AU"/>
        </w:rPr>
        <w:t>A – Progress Gantt Chart</w:t>
      </w:r>
      <w:bookmarkEnd w:id="497"/>
      <w:bookmarkEnd w:id="498"/>
      <w:bookmarkEnd w:id="499"/>
    </w:p>
    <w:p w14:paraId="1E08A1D0" w14:textId="77777777" w:rsidR="00211FC1" w:rsidRPr="0099416A" w:rsidRDefault="00211FC1" w:rsidP="00211FC1">
      <w:pPr>
        <w:pStyle w:val="AppendixHeading1"/>
        <w:rPr>
          <w:lang w:val="en-AU"/>
        </w:rPr>
      </w:pPr>
      <w:bookmarkStart w:id="500" w:name="_Toc494532744"/>
      <w:bookmarkStart w:id="501" w:name="_Toc494553876"/>
      <w:bookmarkStart w:id="502" w:name="_Toc494553885"/>
      <w:r w:rsidRPr="0099416A">
        <w:rPr>
          <w:lang w:val="en-AU"/>
        </w:rPr>
        <w:lastRenderedPageBreak/>
        <w:drawing>
          <wp:anchor distT="0" distB="0" distL="114300" distR="114300" simplePos="0" relativeHeight="251660288" behindDoc="0" locked="0" layoutInCell="1" allowOverlap="1" wp14:anchorId="1964C170" wp14:editId="495DA9A6">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Pr="0099416A">
        <w:rPr>
          <w:lang w:val="en-AU"/>
        </w:rPr>
        <w:t>Appendix B – Risk Assessment</w:t>
      </w:r>
      <w:bookmarkEnd w:id="500"/>
      <w:bookmarkEnd w:id="501"/>
      <w:bookmarkEnd w:id="502"/>
    </w:p>
    <w:p w14:paraId="4C34634E" w14:textId="77777777" w:rsidR="00211FC1" w:rsidRPr="0099416A" w:rsidRDefault="00211FC1" w:rsidP="00211FC1">
      <w:pPr>
        <w:pStyle w:val="AppendixHeading1"/>
        <w:rPr>
          <w:lang w:val="en-AU"/>
        </w:rPr>
      </w:pPr>
      <w:bookmarkStart w:id="503" w:name="_Toc494532745"/>
      <w:bookmarkStart w:id="504" w:name="_Toc494553877"/>
      <w:bookmarkStart w:id="505" w:name="_Toc494553886"/>
      <w:r w:rsidRPr="0099416A">
        <w:rPr>
          <w:lang w:val="en-AU"/>
        </w:rPr>
        <w:lastRenderedPageBreak/>
        <w:drawing>
          <wp:anchor distT="0" distB="0" distL="114300" distR="114300" simplePos="0" relativeHeight="251723776" behindDoc="0" locked="0" layoutInCell="1" allowOverlap="1" wp14:anchorId="2942157B" wp14:editId="673ED0CB">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99416A">
        <w:rPr>
          <w:lang w:val="en-AU"/>
        </w:rPr>
        <w:t>Appendix C – Risk Assessment (Approval)</w:t>
      </w:r>
      <w:bookmarkEnd w:id="503"/>
      <w:bookmarkEnd w:id="504"/>
      <w:bookmarkEnd w:id="505"/>
    </w:p>
    <w:p w14:paraId="10D290C3" w14:textId="77777777" w:rsidR="00211FC1" w:rsidRPr="0099416A" w:rsidRDefault="00211FC1" w:rsidP="00211FC1">
      <w:pPr>
        <w:pStyle w:val="AppendixHeading1"/>
        <w:rPr>
          <w:lang w:val="en-AU"/>
        </w:rPr>
      </w:pPr>
      <w:bookmarkStart w:id="506" w:name="_Toc494532746"/>
      <w:bookmarkStart w:id="507" w:name="_Toc494553878"/>
      <w:bookmarkStart w:id="508" w:name="_Toc494553887"/>
      <w:r w:rsidRPr="0099416A">
        <w:rPr>
          <w:lang w:val="en-AU"/>
        </w:rPr>
        <w:lastRenderedPageBreak/>
        <w:drawing>
          <wp:anchor distT="0" distB="0" distL="114300" distR="114300" simplePos="0" relativeHeight="251667456" behindDoc="0" locked="0" layoutInCell="1" allowOverlap="1" wp14:anchorId="6FDCF607" wp14:editId="0AD7552B">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9416A">
        <w:rPr>
          <w:lang w:val="en-AU"/>
        </w:rPr>
        <w:t>Appendix D – Program Overview</w:t>
      </w:r>
      <w:bookmarkEnd w:id="506"/>
      <w:bookmarkEnd w:id="507"/>
      <w:bookmarkEnd w:id="508"/>
    </w:p>
    <w:p w14:paraId="7908521E" w14:textId="77777777" w:rsidR="00211FC1" w:rsidRPr="0099416A" w:rsidRDefault="00211FC1" w:rsidP="00211FC1">
      <w:pPr>
        <w:pStyle w:val="AppendixHeading1"/>
        <w:rPr>
          <w:lang w:val="en-AU"/>
        </w:rPr>
      </w:pPr>
      <w:bookmarkStart w:id="509" w:name="_Toc494532747"/>
      <w:bookmarkStart w:id="510" w:name="_Toc494553879"/>
      <w:bookmarkStart w:id="511" w:name="_Toc494553888"/>
      <w:r w:rsidRPr="0099416A">
        <w:rPr>
          <w:lang w:val="en-AU"/>
        </w:rPr>
        <w:lastRenderedPageBreak/>
        <w:t>Appendix E</w:t>
      </w:r>
      <w:r>
        <w:rPr>
          <w:lang w:val="en-AU"/>
        </w:rPr>
        <w:t xml:space="preserve"> – Typical I</w:t>
      </w:r>
      <w:r w:rsidRPr="0099416A">
        <w:rPr>
          <w:lang w:val="en-AU"/>
        </w:rPr>
        <w:t>nstallation Wiring of Inverter</w:t>
      </w:r>
      <w:bookmarkEnd w:id="509"/>
      <w:bookmarkEnd w:id="510"/>
      <w:bookmarkEnd w:id="511"/>
    </w:p>
    <w:p w14:paraId="4F433B77" w14:textId="77777777" w:rsidR="00211FC1" w:rsidRPr="0099416A" w:rsidRDefault="00211FC1" w:rsidP="00211FC1">
      <w:r w:rsidRPr="0099416A">
        <w:drawing>
          <wp:anchor distT="0" distB="0" distL="114300" distR="114300" simplePos="0" relativeHeight="251712512" behindDoc="0" locked="0" layoutInCell="1" allowOverlap="1" wp14:anchorId="01EB1862" wp14:editId="33131F33">
            <wp:simplePos x="0" y="0"/>
            <wp:positionH relativeFrom="column">
              <wp:posOffset>-1096010</wp:posOffset>
            </wp:positionH>
            <wp:positionV relativeFrom="paragraph">
              <wp:posOffset>1420495</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4D13BA" w14:textId="77777777" w:rsidR="00211FC1" w:rsidRPr="0099416A" w:rsidRDefault="00211FC1" w:rsidP="00211FC1">
      <w:pPr>
        <w:pStyle w:val="AppendixHeading1"/>
        <w:rPr>
          <w:lang w:val="en-AU"/>
        </w:rPr>
      </w:pPr>
      <w:bookmarkStart w:id="512" w:name="_Toc494532748"/>
      <w:bookmarkStart w:id="513" w:name="_Toc494553880"/>
      <w:bookmarkStart w:id="514" w:name="_Toc494553889"/>
      <w:r w:rsidRPr="0099416A">
        <w:rPr>
          <w:lang w:val="en-AU"/>
        </w:rPr>
        <w:lastRenderedPageBreak/>
        <w:t>Appendix F – Project Code &amp; Title</w:t>
      </w:r>
      <w:bookmarkEnd w:id="512"/>
      <w:bookmarkEnd w:id="513"/>
      <w:bookmarkEnd w:id="514"/>
    </w:p>
    <w:p w14:paraId="64FABC0E" w14:textId="77777777" w:rsidR="00211FC1" w:rsidRPr="0099416A" w:rsidRDefault="00211FC1" w:rsidP="00211FC1">
      <w:r w:rsidRPr="0099416A">
        <w:drawing>
          <wp:anchor distT="0" distB="0" distL="114300" distR="114300" simplePos="0" relativeHeight="251710464" behindDoc="0" locked="0" layoutInCell="1" allowOverlap="1" wp14:anchorId="7FA0B8D3" wp14:editId="53DF6A91">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20D5E19" w14:textId="77777777" w:rsidR="00211FC1" w:rsidRPr="0099416A" w:rsidRDefault="00211FC1" w:rsidP="00211FC1">
      <w:pPr>
        <w:pStyle w:val="AppendixHeading1"/>
        <w:rPr>
          <w:lang w:val="en-AU"/>
        </w:rPr>
      </w:pPr>
      <w:bookmarkStart w:id="515" w:name="_Toc494532749"/>
      <w:bookmarkStart w:id="516" w:name="_Toc494553881"/>
      <w:bookmarkStart w:id="517" w:name="_Toc494553890"/>
      <w:r>
        <w:rPr>
          <w:lang w:val="en-AU"/>
        </w:rPr>
        <w:lastRenderedPageBreak/>
        <w:t>Appendix G</w:t>
      </w:r>
      <w:r w:rsidRPr="0099416A">
        <w:rPr>
          <w:lang w:val="en-AU"/>
        </w:rPr>
        <w:t xml:space="preserve"> – NASA Peak Sun Hour Data</w:t>
      </w:r>
      <w:bookmarkEnd w:id="515"/>
      <w:bookmarkEnd w:id="516"/>
      <w:bookmarkEnd w:id="517"/>
    </w:p>
    <w:p w14:paraId="55DFA5F8" w14:textId="77777777" w:rsidR="00211FC1" w:rsidRPr="0099416A" w:rsidRDefault="00211FC1" w:rsidP="00211FC1"/>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211FC1" w:rsidRPr="0099416A" w14:paraId="63F19980" w14:textId="77777777" w:rsidTr="00CF0625">
        <w:trPr>
          <w:cantSplit/>
          <w:trHeight w:val="292"/>
        </w:trPr>
        <w:tc>
          <w:tcPr>
            <w:tcW w:w="1240" w:type="dxa"/>
            <w:noWrap/>
            <w:vAlign w:val="bottom"/>
            <w:hideMark/>
          </w:tcPr>
          <w:p w14:paraId="7FEF0078" w14:textId="77777777" w:rsidR="00211FC1" w:rsidRPr="0099416A" w:rsidRDefault="00211FC1" w:rsidP="00CF0625">
            <w:pPr>
              <w:rPr>
                <w:bCs/>
                <w:lang w:eastAsia="zh-CN"/>
              </w:rPr>
            </w:pPr>
            <w:r w:rsidRPr="0099416A">
              <w:rPr>
                <w:lang w:eastAsia="zh-CN"/>
              </w:rPr>
              <w:t>Townsville</w:t>
            </w:r>
          </w:p>
        </w:tc>
        <w:tc>
          <w:tcPr>
            <w:tcW w:w="742" w:type="dxa"/>
            <w:vAlign w:val="center"/>
            <w:hideMark/>
          </w:tcPr>
          <w:p w14:paraId="0EF20996" w14:textId="77777777" w:rsidR="00211FC1" w:rsidRPr="0099416A" w:rsidRDefault="00211FC1" w:rsidP="00CF0625">
            <w:pPr>
              <w:rPr>
                <w:bCs/>
                <w:lang w:eastAsia="zh-CN"/>
              </w:rPr>
            </w:pPr>
            <w:r w:rsidRPr="0099416A">
              <w:rPr>
                <w:lang w:eastAsia="zh-CN"/>
              </w:rPr>
              <w:t>Tilt  0</w:t>
            </w:r>
          </w:p>
        </w:tc>
        <w:tc>
          <w:tcPr>
            <w:tcW w:w="450" w:type="dxa"/>
            <w:vAlign w:val="center"/>
            <w:hideMark/>
          </w:tcPr>
          <w:p w14:paraId="76667B0F" w14:textId="77777777" w:rsidR="00211FC1" w:rsidRPr="0099416A" w:rsidRDefault="00211FC1" w:rsidP="00CF0625">
            <w:pPr>
              <w:rPr>
                <w:lang w:eastAsia="zh-CN"/>
              </w:rPr>
            </w:pPr>
            <w:r w:rsidRPr="0099416A">
              <w:rPr>
                <w:lang w:eastAsia="zh-CN"/>
              </w:rPr>
              <w:t>0</w:t>
            </w:r>
          </w:p>
        </w:tc>
        <w:tc>
          <w:tcPr>
            <w:tcW w:w="638" w:type="dxa"/>
            <w:noWrap/>
            <w:vAlign w:val="center"/>
            <w:hideMark/>
          </w:tcPr>
          <w:p w14:paraId="548BD7CC" w14:textId="77777777" w:rsidR="00211FC1" w:rsidRPr="0099416A" w:rsidRDefault="00211FC1" w:rsidP="00CF0625">
            <w:pPr>
              <w:rPr>
                <w:bCs/>
                <w:lang w:eastAsia="zh-CN"/>
              </w:rPr>
            </w:pPr>
            <w:r w:rsidRPr="0099416A">
              <w:rPr>
                <w:lang w:eastAsia="zh-CN"/>
              </w:rPr>
              <w:t>6.35</w:t>
            </w:r>
          </w:p>
        </w:tc>
        <w:tc>
          <w:tcPr>
            <w:tcW w:w="638" w:type="dxa"/>
            <w:noWrap/>
            <w:vAlign w:val="center"/>
            <w:hideMark/>
          </w:tcPr>
          <w:p w14:paraId="13E295F0" w14:textId="77777777" w:rsidR="00211FC1" w:rsidRPr="0099416A" w:rsidRDefault="00211FC1" w:rsidP="00CF0625">
            <w:pPr>
              <w:rPr>
                <w:bCs/>
                <w:lang w:eastAsia="zh-CN"/>
              </w:rPr>
            </w:pPr>
            <w:r w:rsidRPr="0099416A">
              <w:rPr>
                <w:lang w:eastAsia="zh-CN"/>
              </w:rPr>
              <w:t>5.56</w:t>
            </w:r>
          </w:p>
        </w:tc>
        <w:tc>
          <w:tcPr>
            <w:tcW w:w="638" w:type="dxa"/>
            <w:noWrap/>
            <w:vAlign w:val="center"/>
            <w:hideMark/>
          </w:tcPr>
          <w:p w14:paraId="769ED015" w14:textId="77777777" w:rsidR="00211FC1" w:rsidRPr="0099416A" w:rsidRDefault="00211FC1" w:rsidP="00CF0625">
            <w:pPr>
              <w:rPr>
                <w:bCs/>
                <w:lang w:eastAsia="zh-CN"/>
              </w:rPr>
            </w:pPr>
            <w:r w:rsidRPr="0099416A">
              <w:rPr>
                <w:lang w:eastAsia="zh-CN"/>
              </w:rPr>
              <w:t>5.56</w:t>
            </w:r>
          </w:p>
        </w:tc>
        <w:tc>
          <w:tcPr>
            <w:tcW w:w="638" w:type="dxa"/>
            <w:noWrap/>
            <w:vAlign w:val="center"/>
            <w:hideMark/>
          </w:tcPr>
          <w:p w14:paraId="45A1A2CD" w14:textId="77777777" w:rsidR="00211FC1" w:rsidRPr="0099416A" w:rsidRDefault="00211FC1" w:rsidP="00CF0625">
            <w:pPr>
              <w:rPr>
                <w:bCs/>
                <w:lang w:eastAsia="zh-CN"/>
              </w:rPr>
            </w:pPr>
            <w:r w:rsidRPr="0099416A">
              <w:rPr>
                <w:lang w:eastAsia="zh-CN"/>
              </w:rPr>
              <w:t>4.79</w:t>
            </w:r>
          </w:p>
        </w:tc>
        <w:tc>
          <w:tcPr>
            <w:tcW w:w="638" w:type="dxa"/>
            <w:noWrap/>
            <w:vAlign w:val="center"/>
            <w:hideMark/>
          </w:tcPr>
          <w:p w14:paraId="64EF5EF9" w14:textId="77777777" w:rsidR="00211FC1" w:rsidRPr="0099416A" w:rsidRDefault="00211FC1" w:rsidP="00CF0625">
            <w:pPr>
              <w:rPr>
                <w:bCs/>
                <w:lang w:eastAsia="zh-CN"/>
              </w:rPr>
            </w:pPr>
            <w:r w:rsidRPr="0099416A">
              <w:rPr>
                <w:lang w:eastAsia="zh-CN"/>
              </w:rPr>
              <w:t>4.27</w:t>
            </w:r>
          </w:p>
        </w:tc>
        <w:tc>
          <w:tcPr>
            <w:tcW w:w="638" w:type="dxa"/>
            <w:noWrap/>
            <w:vAlign w:val="center"/>
            <w:hideMark/>
          </w:tcPr>
          <w:p w14:paraId="4E1B61C1" w14:textId="77777777" w:rsidR="00211FC1" w:rsidRPr="0099416A" w:rsidRDefault="00211FC1" w:rsidP="00CF0625">
            <w:pPr>
              <w:rPr>
                <w:lang w:eastAsia="zh-CN"/>
              </w:rPr>
            </w:pPr>
            <w:r w:rsidRPr="0099416A">
              <w:rPr>
                <w:lang w:eastAsia="zh-CN"/>
              </w:rPr>
              <w:t>4</w:t>
            </w:r>
          </w:p>
        </w:tc>
        <w:tc>
          <w:tcPr>
            <w:tcW w:w="638" w:type="dxa"/>
            <w:noWrap/>
            <w:vAlign w:val="center"/>
            <w:hideMark/>
          </w:tcPr>
          <w:p w14:paraId="0B820727" w14:textId="77777777" w:rsidR="00211FC1" w:rsidRPr="0099416A" w:rsidRDefault="00211FC1" w:rsidP="00CF0625">
            <w:pPr>
              <w:rPr>
                <w:bCs/>
                <w:lang w:eastAsia="zh-CN"/>
              </w:rPr>
            </w:pPr>
            <w:r w:rsidRPr="0099416A">
              <w:rPr>
                <w:lang w:eastAsia="zh-CN"/>
              </w:rPr>
              <w:t>4.39</w:t>
            </w:r>
          </w:p>
        </w:tc>
        <w:tc>
          <w:tcPr>
            <w:tcW w:w="638" w:type="dxa"/>
            <w:noWrap/>
            <w:vAlign w:val="center"/>
            <w:hideMark/>
          </w:tcPr>
          <w:p w14:paraId="16591513" w14:textId="77777777" w:rsidR="00211FC1" w:rsidRPr="0099416A" w:rsidRDefault="00211FC1" w:rsidP="00CF0625">
            <w:pPr>
              <w:rPr>
                <w:bCs/>
                <w:lang w:eastAsia="zh-CN"/>
              </w:rPr>
            </w:pPr>
            <w:r w:rsidRPr="0099416A">
              <w:rPr>
                <w:lang w:eastAsia="zh-CN"/>
              </w:rPr>
              <w:t>5.13</w:t>
            </w:r>
          </w:p>
        </w:tc>
        <w:tc>
          <w:tcPr>
            <w:tcW w:w="638" w:type="dxa"/>
            <w:noWrap/>
            <w:vAlign w:val="center"/>
            <w:hideMark/>
          </w:tcPr>
          <w:p w14:paraId="728A2C54" w14:textId="77777777" w:rsidR="00211FC1" w:rsidRPr="0099416A" w:rsidRDefault="00211FC1" w:rsidP="00CF0625">
            <w:pPr>
              <w:rPr>
                <w:bCs/>
                <w:lang w:eastAsia="zh-CN"/>
              </w:rPr>
            </w:pPr>
            <w:r w:rsidRPr="0099416A">
              <w:rPr>
                <w:lang w:eastAsia="zh-CN"/>
              </w:rPr>
              <w:t>6.18</w:t>
            </w:r>
          </w:p>
        </w:tc>
        <w:tc>
          <w:tcPr>
            <w:tcW w:w="638" w:type="dxa"/>
            <w:noWrap/>
            <w:vAlign w:val="center"/>
            <w:hideMark/>
          </w:tcPr>
          <w:p w14:paraId="39D375B9" w14:textId="77777777" w:rsidR="00211FC1" w:rsidRPr="0099416A" w:rsidRDefault="00211FC1" w:rsidP="00CF0625">
            <w:pPr>
              <w:rPr>
                <w:bCs/>
                <w:lang w:eastAsia="zh-CN"/>
              </w:rPr>
            </w:pPr>
            <w:r w:rsidRPr="0099416A">
              <w:rPr>
                <w:lang w:eastAsia="zh-CN"/>
              </w:rPr>
              <w:t>6.59</w:t>
            </w:r>
          </w:p>
        </w:tc>
        <w:tc>
          <w:tcPr>
            <w:tcW w:w="638" w:type="dxa"/>
            <w:noWrap/>
            <w:vAlign w:val="center"/>
            <w:hideMark/>
          </w:tcPr>
          <w:p w14:paraId="00580092" w14:textId="77777777" w:rsidR="00211FC1" w:rsidRPr="0099416A" w:rsidRDefault="00211FC1" w:rsidP="00CF0625">
            <w:pPr>
              <w:rPr>
                <w:bCs/>
                <w:lang w:eastAsia="zh-CN"/>
              </w:rPr>
            </w:pPr>
            <w:r w:rsidRPr="0099416A">
              <w:rPr>
                <w:lang w:eastAsia="zh-CN"/>
              </w:rPr>
              <w:t>6.62</w:t>
            </w:r>
          </w:p>
        </w:tc>
        <w:tc>
          <w:tcPr>
            <w:tcW w:w="638" w:type="dxa"/>
            <w:noWrap/>
            <w:vAlign w:val="center"/>
            <w:hideMark/>
          </w:tcPr>
          <w:p w14:paraId="4B1A83A8" w14:textId="77777777" w:rsidR="00211FC1" w:rsidRPr="0099416A" w:rsidRDefault="00211FC1" w:rsidP="00CF0625">
            <w:pPr>
              <w:rPr>
                <w:bCs/>
                <w:lang w:eastAsia="zh-CN"/>
              </w:rPr>
            </w:pPr>
            <w:r w:rsidRPr="0099416A">
              <w:rPr>
                <w:lang w:eastAsia="zh-CN"/>
              </w:rPr>
              <w:t>6.71</w:t>
            </w:r>
          </w:p>
        </w:tc>
        <w:tc>
          <w:tcPr>
            <w:tcW w:w="638" w:type="dxa"/>
            <w:noWrap/>
            <w:vAlign w:val="center"/>
            <w:hideMark/>
          </w:tcPr>
          <w:p w14:paraId="53399AB9" w14:textId="77777777" w:rsidR="00211FC1" w:rsidRPr="0099416A" w:rsidRDefault="00211FC1" w:rsidP="00CF0625">
            <w:pPr>
              <w:rPr>
                <w:bCs/>
                <w:lang w:eastAsia="zh-CN"/>
              </w:rPr>
            </w:pPr>
            <w:r w:rsidRPr="0099416A">
              <w:rPr>
                <w:lang w:eastAsia="zh-CN"/>
              </w:rPr>
              <w:t>5.51</w:t>
            </w:r>
          </w:p>
        </w:tc>
      </w:tr>
      <w:tr w:rsidR="00211FC1" w:rsidRPr="0099416A" w14:paraId="711C1F52" w14:textId="77777777" w:rsidTr="00CF0625">
        <w:trPr>
          <w:cantSplit/>
          <w:trHeight w:val="292"/>
        </w:trPr>
        <w:tc>
          <w:tcPr>
            <w:tcW w:w="1240" w:type="dxa"/>
            <w:noWrap/>
            <w:vAlign w:val="bottom"/>
            <w:hideMark/>
          </w:tcPr>
          <w:p w14:paraId="469AABBA" w14:textId="77777777" w:rsidR="00211FC1" w:rsidRPr="0099416A" w:rsidRDefault="00211FC1" w:rsidP="00CF0625">
            <w:pPr>
              <w:rPr>
                <w:lang w:eastAsia="zh-CN"/>
              </w:rPr>
            </w:pPr>
          </w:p>
        </w:tc>
        <w:tc>
          <w:tcPr>
            <w:tcW w:w="742" w:type="dxa"/>
            <w:vAlign w:val="center"/>
            <w:hideMark/>
          </w:tcPr>
          <w:p w14:paraId="36BACB73" w14:textId="77777777" w:rsidR="00211FC1" w:rsidRPr="0099416A" w:rsidRDefault="00211FC1" w:rsidP="00CF0625">
            <w:pPr>
              <w:rPr>
                <w:bCs/>
                <w:lang w:eastAsia="zh-CN"/>
              </w:rPr>
            </w:pPr>
            <w:r w:rsidRPr="0099416A">
              <w:rPr>
                <w:lang w:eastAsia="zh-CN"/>
              </w:rPr>
              <w:t>Tilt 4</w:t>
            </w:r>
          </w:p>
        </w:tc>
        <w:tc>
          <w:tcPr>
            <w:tcW w:w="450" w:type="dxa"/>
            <w:vAlign w:val="center"/>
            <w:hideMark/>
          </w:tcPr>
          <w:p w14:paraId="371BBC31" w14:textId="77777777" w:rsidR="00211FC1" w:rsidRPr="0099416A" w:rsidRDefault="00211FC1" w:rsidP="00CF0625">
            <w:pPr>
              <w:rPr>
                <w:lang w:eastAsia="zh-CN"/>
              </w:rPr>
            </w:pPr>
            <w:r w:rsidRPr="0099416A">
              <w:rPr>
                <w:lang w:eastAsia="zh-CN"/>
              </w:rPr>
              <w:t>4</w:t>
            </w:r>
          </w:p>
        </w:tc>
        <w:tc>
          <w:tcPr>
            <w:tcW w:w="638" w:type="dxa"/>
            <w:noWrap/>
            <w:vAlign w:val="center"/>
            <w:hideMark/>
          </w:tcPr>
          <w:p w14:paraId="3E0F6D3B" w14:textId="77777777" w:rsidR="00211FC1" w:rsidRPr="0099416A" w:rsidRDefault="00211FC1" w:rsidP="00CF0625">
            <w:pPr>
              <w:rPr>
                <w:bCs/>
                <w:lang w:eastAsia="zh-CN"/>
              </w:rPr>
            </w:pPr>
            <w:r w:rsidRPr="0099416A">
              <w:rPr>
                <w:lang w:eastAsia="zh-CN"/>
              </w:rPr>
              <w:t>6.39</w:t>
            </w:r>
          </w:p>
        </w:tc>
        <w:tc>
          <w:tcPr>
            <w:tcW w:w="638" w:type="dxa"/>
            <w:noWrap/>
            <w:vAlign w:val="center"/>
            <w:hideMark/>
          </w:tcPr>
          <w:p w14:paraId="70DE4A92" w14:textId="77777777" w:rsidR="00211FC1" w:rsidRPr="0099416A" w:rsidRDefault="00211FC1" w:rsidP="00CF0625">
            <w:pPr>
              <w:rPr>
                <w:bCs/>
                <w:lang w:eastAsia="zh-CN"/>
              </w:rPr>
            </w:pPr>
            <w:r w:rsidRPr="0099416A">
              <w:rPr>
                <w:lang w:eastAsia="zh-CN"/>
              </w:rPr>
              <w:t>5.55</w:t>
            </w:r>
          </w:p>
        </w:tc>
        <w:tc>
          <w:tcPr>
            <w:tcW w:w="638" w:type="dxa"/>
            <w:noWrap/>
            <w:vAlign w:val="center"/>
            <w:hideMark/>
          </w:tcPr>
          <w:p w14:paraId="1ADFB096" w14:textId="77777777" w:rsidR="00211FC1" w:rsidRPr="0099416A" w:rsidRDefault="00211FC1" w:rsidP="00CF0625">
            <w:pPr>
              <w:rPr>
                <w:bCs/>
                <w:lang w:eastAsia="zh-CN"/>
              </w:rPr>
            </w:pPr>
            <w:r w:rsidRPr="0099416A">
              <w:rPr>
                <w:lang w:eastAsia="zh-CN"/>
              </w:rPr>
              <w:t>5.62</w:t>
            </w:r>
          </w:p>
        </w:tc>
        <w:tc>
          <w:tcPr>
            <w:tcW w:w="638" w:type="dxa"/>
            <w:noWrap/>
            <w:vAlign w:val="center"/>
            <w:hideMark/>
          </w:tcPr>
          <w:p w14:paraId="1286338D" w14:textId="77777777" w:rsidR="00211FC1" w:rsidRPr="0099416A" w:rsidRDefault="00211FC1" w:rsidP="00CF0625">
            <w:pPr>
              <w:rPr>
                <w:bCs/>
                <w:lang w:eastAsia="zh-CN"/>
              </w:rPr>
            </w:pPr>
            <w:r w:rsidRPr="0099416A">
              <w:rPr>
                <w:lang w:eastAsia="zh-CN"/>
              </w:rPr>
              <w:t>4.92</w:t>
            </w:r>
          </w:p>
        </w:tc>
        <w:tc>
          <w:tcPr>
            <w:tcW w:w="638" w:type="dxa"/>
            <w:noWrap/>
            <w:vAlign w:val="center"/>
            <w:hideMark/>
          </w:tcPr>
          <w:p w14:paraId="41745F85" w14:textId="77777777" w:rsidR="00211FC1" w:rsidRPr="0099416A" w:rsidRDefault="00211FC1" w:rsidP="00CF0625">
            <w:pPr>
              <w:rPr>
                <w:bCs/>
                <w:lang w:eastAsia="zh-CN"/>
              </w:rPr>
            </w:pPr>
            <w:r w:rsidRPr="0099416A">
              <w:rPr>
                <w:lang w:eastAsia="zh-CN"/>
              </w:rPr>
              <w:t>4.46</w:t>
            </w:r>
          </w:p>
        </w:tc>
        <w:tc>
          <w:tcPr>
            <w:tcW w:w="638" w:type="dxa"/>
            <w:noWrap/>
            <w:vAlign w:val="center"/>
            <w:hideMark/>
          </w:tcPr>
          <w:p w14:paraId="28814D1B" w14:textId="77777777" w:rsidR="00211FC1" w:rsidRPr="0099416A" w:rsidRDefault="00211FC1" w:rsidP="00CF0625">
            <w:pPr>
              <w:rPr>
                <w:bCs/>
                <w:lang w:eastAsia="zh-CN"/>
              </w:rPr>
            </w:pPr>
            <w:r w:rsidRPr="0099416A">
              <w:rPr>
                <w:lang w:eastAsia="zh-CN"/>
              </w:rPr>
              <w:t>4.21</w:t>
            </w:r>
          </w:p>
        </w:tc>
        <w:tc>
          <w:tcPr>
            <w:tcW w:w="638" w:type="dxa"/>
            <w:noWrap/>
            <w:vAlign w:val="center"/>
            <w:hideMark/>
          </w:tcPr>
          <w:p w14:paraId="0377CBD8" w14:textId="77777777" w:rsidR="00211FC1" w:rsidRPr="0099416A" w:rsidRDefault="00211FC1" w:rsidP="00CF0625">
            <w:pPr>
              <w:rPr>
                <w:bCs/>
                <w:lang w:eastAsia="zh-CN"/>
              </w:rPr>
            </w:pPr>
            <w:r w:rsidRPr="0099416A">
              <w:rPr>
                <w:lang w:eastAsia="zh-CN"/>
              </w:rPr>
              <w:t>4.62</w:t>
            </w:r>
          </w:p>
        </w:tc>
        <w:tc>
          <w:tcPr>
            <w:tcW w:w="638" w:type="dxa"/>
            <w:noWrap/>
            <w:vAlign w:val="center"/>
            <w:hideMark/>
          </w:tcPr>
          <w:p w14:paraId="25D3D870" w14:textId="77777777" w:rsidR="00211FC1" w:rsidRPr="0099416A" w:rsidRDefault="00211FC1" w:rsidP="00CF0625">
            <w:pPr>
              <w:rPr>
                <w:bCs/>
                <w:lang w:eastAsia="zh-CN"/>
              </w:rPr>
            </w:pPr>
            <w:r w:rsidRPr="0099416A">
              <w:rPr>
                <w:lang w:eastAsia="zh-CN"/>
              </w:rPr>
              <w:t>5.32</w:t>
            </w:r>
          </w:p>
        </w:tc>
        <w:tc>
          <w:tcPr>
            <w:tcW w:w="638" w:type="dxa"/>
            <w:noWrap/>
            <w:vAlign w:val="center"/>
            <w:hideMark/>
          </w:tcPr>
          <w:p w14:paraId="4B2318A7" w14:textId="77777777" w:rsidR="00211FC1" w:rsidRPr="0099416A" w:rsidRDefault="00211FC1" w:rsidP="00CF0625">
            <w:pPr>
              <w:rPr>
                <w:bCs/>
                <w:lang w:eastAsia="zh-CN"/>
              </w:rPr>
            </w:pPr>
            <w:r w:rsidRPr="0099416A">
              <w:rPr>
                <w:lang w:eastAsia="zh-CN"/>
              </w:rPr>
              <w:t>6.3</w:t>
            </w:r>
          </w:p>
        </w:tc>
        <w:tc>
          <w:tcPr>
            <w:tcW w:w="638" w:type="dxa"/>
            <w:noWrap/>
            <w:vAlign w:val="center"/>
            <w:hideMark/>
          </w:tcPr>
          <w:p w14:paraId="1C75A1F3" w14:textId="77777777" w:rsidR="00211FC1" w:rsidRPr="0099416A" w:rsidRDefault="00211FC1" w:rsidP="00CF0625">
            <w:pPr>
              <w:rPr>
                <w:bCs/>
                <w:lang w:eastAsia="zh-CN"/>
              </w:rPr>
            </w:pPr>
            <w:r w:rsidRPr="0099416A">
              <w:rPr>
                <w:lang w:eastAsia="zh-CN"/>
              </w:rPr>
              <w:t>6.61</w:t>
            </w:r>
          </w:p>
        </w:tc>
        <w:tc>
          <w:tcPr>
            <w:tcW w:w="638" w:type="dxa"/>
            <w:noWrap/>
            <w:vAlign w:val="center"/>
            <w:hideMark/>
          </w:tcPr>
          <w:p w14:paraId="67D2B49A" w14:textId="77777777" w:rsidR="00211FC1" w:rsidRPr="0099416A" w:rsidRDefault="00211FC1" w:rsidP="00CF0625">
            <w:pPr>
              <w:rPr>
                <w:bCs/>
                <w:lang w:eastAsia="zh-CN"/>
              </w:rPr>
            </w:pPr>
            <w:r w:rsidRPr="0099416A">
              <w:rPr>
                <w:lang w:eastAsia="zh-CN"/>
              </w:rPr>
              <w:t>6.57</w:t>
            </w:r>
          </w:p>
        </w:tc>
        <w:tc>
          <w:tcPr>
            <w:tcW w:w="638" w:type="dxa"/>
            <w:noWrap/>
            <w:vAlign w:val="center"/>
            <w:hideMark/>
          </w:tcPr>
          <w:p w14:paraId="1967632C" w14:textId="77777777" w:rsidR="00211FC1" w:rsidRPr="0099416A" w:rsidRDefault="00211FC1" w:rsidP="00CF0625">
            <w:pPr>
              <w:rPr>
                <w:bCs/>
                <w:lang w:eastAsia="zh-CN"/>
              </w:rPr>
            </w:pPr>
            <w:r w:rsidRPr="0099416A">
              <w:rPr>
                <w:lang w:eastAsia="zh-CN"/>
              </w:rPr>
              <w:t>6.76</w:t>
            </w:r>
          </w:p>
        </w:tc>
        <w:tc>
          <w:tcPr>
            <w:tcW w:w="638" w:type="dxa"/>
            <w:noWrap/>
            <w:vAlign w:val="center"/>
            <w:hideMark/>
          </w:tcPr>
          <w:p w14:paraId="2E543FB0" w14:textId="77777777" w:rsidR="00211FC1" w:rsidRPr="0099416A" w:rsidRDefault="00211FC1" w:rsidP="00CF0625">
            <w:pPr>
              <w:rPr>
                <w:bCs/>
                <w:lang w:eastAsia="zh-CN"/>
              </w:rPr>
            </w:pPr>
            <w:r w:rsidRPr="0099416A">
              <w:rPr>
                <w:lang w:eastAsia="zh-CN"/>
              </w:rPr>
              <w:t>5.61</w:t>
            </w:r>
          </w:p>
        </w:tc>
      </w:tr>
      <w:tr w:rsidR="00211FC1" w:rsidRPr="0099416A" w14:paraId="44037864" w14:textId="77777777" w:rsidTr="00CF0625">
        <w:trPr>
          <w:cantSplit/>
          <w:trHeight w:val="292"/>
        </w:trPr>
        <w:tc>
          <w:tcPr>
            <w:tcW w:w="1240" w:type="dxa"/>
            <w:noWrap/>
            <w:vAlign w:val="bottom"/>
            <w:hideMark/>
          </w:tcPr>
          <w:p w14:paraId="5EEA8B91" w14:textId="77777777" w:rsidR="00211FC1" w:rsidRPr="0099416A" w:rsidRDefault="00211FC1" w:rsidP="00CF0625">
            <w:pPr>
              <w:rPr>
                <w:lang w:eastAsia="zh-CN"/>
              </w:rPr>
            </w:pPr>
          </w:p>
        </w:tc>
        <w:tc>
          <w:tcPr>
            <w:tcW w:w="742" w:type="dxa"/>
            <w:vAlign w:val="center"/>
            <w:hideMark/>
          </w:tcPr>
          <w:p w14:paraId="66F92067" w14:textId="77777777" w:rsidR="00211FC1" w:rsidRPr="0099416A" w:rsidRDefault="00211FC1" w:rsidP="00CF0625">
            <w:pPr>
              <w:rPr>
                <w:bCs/>
                <w:lang w:eastAsia="zh-CN"/>
              </w:rPr>
            </w:pPr>
            <w:r w:rsidRPr="0099416A">
              <w:rPr>
                <w:lang w:eastAsia="zh-CN"/>
              </w:rPr>
              <w:t>Tilt 19</w:t>
            </w:r>
          </w:p>
        </w:tc>
        <w:tc>
          <w:tcPr>
            <w:tcW w:w="450" w:type="dxa"/>
            <w:vAlign w:val="center"/>
            <w:hideMark/>
          </w:tcPr>
          <w:p w14:paraId="7E5CEA61" w14:textId="77777777" w:rsidR="00211FC1" w:rsidRPr="0099416A" w:rsidRDefault="00211FC1" w:rsidP="00CF0625">
            <w:pPr>
              <w:rPr>
                <w:bCs/>
                <w:lang w:eastAsia="zh-CN"/>
              </w:rPr>
            </w:pPr>
            <w:r w:rsidRPr="0099416A">
              <w:rPr>
                <w:lang w:eastAsia="zh-CN"/>
              </w:rPr>
              <w:t>19</w:t>
            </w:r>
          </w:p>
        </w:tc>
        <w:tc>
          <w:tcPr>
            <w:tcW w:w="638" w:type="dxa"/>
            <w:noWrap/>
            <w:vAlign w:val="center"/>
            <w:hideMark/>
          </w:tcPr>
          <w:p w14:paraId="4D9878B5" w14:textId="77777777" w:rsidR="00211FC1" w:rsidRPr="0099416A" w:rsidRDefault="00211FC1" w:rsidP="00CF0625">
            <w:pPr>
              <w:rPr>
                <w:bCs/>
                <w:lang w:eastAsia="zh-CN"/>
              </w:rPr>
            </w:pPr>
            <w:r w:rsidRPr="0099416A">
              <w:rPr>
                <w:lang w:eastAsia="zh-CN"/>
              </w:rPr>
              <w:t>6.33</w:t>
            </w:r>
          </w:p>
        </w:tc>
        <w:tc>
          <w:tcPr>
            <w:tcW w:w="638" w:type="dxa"/>
            <w:noWrap/>
            <w:vAlign w:val="center"/>
            <w:hideMark/>
          </w:tcPr>
          <w:p w14:paraId="6D5BA020" w14:textId="77777777" w:rsidR="00211FC1" w:rsidRPr="0099416A" w:rsidRDefault="00211FC1" w:rsidP="00CF0625">
            <w:pPr>
              <w:rPr>
                <w:bCs/>
                <w:lang w:eastAsia="zh-CN"/>
              </w:rPr>
            </w:pPr>
            <w:r w:rsidRPr="0099416A">
              <w:rPr>
                <w:lang w:eastAsia="zh-CN"/>
              </w:rPr>
              <w:t>5.38</w:t>
            </w:r>
          </w:p>
        </w:tc>
        <w:tc>
          <w:tcPr>
            <w:tcW w:w="638" w:type="dxa"/>
            <w:noWrap/>
            <w:vAlign w:val="center"/>
            <w:hideMark/>
          </w:tcPr>
          <w:p w14:paraId="6F1AECCC" w14:textId="77777777" w:rsidR="00211FC1" w:rsidRPr="0099416A" w:rsidRDefault="00211FC1" w:rsidP="00CF0625">
            <w:pPr>
              <w:rPr>
                <w:bCs/>
                <w:lang w:eastAsia="zh-CN"/>
              </w:rPr>
            </w:pPr>
            <w:r w:rsidRPr="0099416A">
              <w:rPr>
                <w:lang w:eastAsia="zh-CN"/>
              </w:rPr>
              <w:t>5.68</w:t>
            </w:r>
          </w:p>
        </w:tc>
        <w:tc>
          <w:tcPr>
            <w:tcW w:w="638" w:type="dxa"/>
            <w:noWrap/>
            <w:vAlign w:val="center"/>
            <w:hideMark/>
          </w:tcPr>
          <w:p w14:paraId="76FB5401" w14:textId="77777777" w:rsidR="00211FC1" w:rsidRPr="0099416A" w:rsidRDefault="00211FC1" w:rsidP="00CF0625">
            <w:pPr>
              <w:rPr>
                <w:bCs/>
                <w:lang w:eastAsia="zh-CN"/>
              </w:rPr>
            </w:pPr>
            <w:r w:rsidRPr="0099416A">
              <w:rPr>
                <w:lang w:eastAsia="zh-CN"/>
              </w:rPr>
              <w:t>5.24</w:t>
            </w:r>
          </w:p>
        </w:tc>
        <w:tc>
          <w:tcPr>
            <w:tcW w:w="638" w:type="dxa"/>
            <w:noWrap/>
            <w:vAlign w:val="center"/>
            <w:hideMark/>
          </w:tcPr>
          <w:p w14:paraId="22D29AFC" w14:textId="77777777" w:rsidR="00211FC1" w:rsidRPr="0099416A" w:rsidRDefault="00211FC1" w:rsidP="00CF0625">
            <w:pPr>
              <w:rPr>
                <w:bCs/>
                <w:lang w:eastAsia="zh-CN"/>
              </w:rPr>
            </w:pPr>
            <w:r w:rsidRPr="0099416A">
              <w:rPr>
                <w:lang w:eastAsia="zh-CN"/>
              </w:rPr>
              <w:t>5.02</w:t>
            </w:r>
          </w:p>
        </w:tc>
        <w:tc>
          <w:tcPr>
            <w:tcW w:w="638" w:type="dxa"/>
            <w:noWrap/>
            <w:vAlign w:val="center"/>
            <w:hideMark/>
          </w:tcPr>
          <w:p w14:paraId="04906954" w14:textId="77777777" w:rsidR="00211FC1" w:rsidRPr="0099416A" w:rsidRDefault="00211FC1" w:rsidP="00CF0625">
            <w:pPr>
              <w:rPr>
                <w:bCs/>
                <w:lang w:eastAsia="zh-CN"/>
              </w:rPr>
            </w:pPr>
            <w:r w:rsidRPr="0099416A">
              <w:rPr>
                <w:lang w:eastAsia="zh-CN"/>
              </w:rPr>
              <w:t>4.86</w:t>
            </w:r>
          </w:p>
        </w:tc>
        <w:tc>
          <w:tcPr>
            <w:tcW w:w="638" w:type="dxa"/>
            <w:noWrap/>
            <w:vAlign w:val="center"/>
            <w:hideMark/>
          </w:tcPr>
          <w:p w14:paraId="33255C56" w14:textId="77777777" w:rsidR="00211FC1" w:rsidRPr="0099416A" w:rsidRDefault="00211FC1" w:rsidP="00CF0625">
            <w:pPr>
              <w:rPr>
                <w:bCs/>
                <w:lang w:eastAsia="zh-CN"/>
              </w:rPr>
            </w:pPr>
            <w:r w:rsidRPr="0099416A">
              <w:rPr>
                <w:lang w:eastAsia="zh-CN"/>
              </w:rPr>
              <w:t>5.34</w:t>
            </w:r>
          </w:p>
        </w:tc>
        <w:tc>
          <w:tcPr>
            <w:tcW w:w="638" w:type="dxa"/>
            <w:noWrap/>
            <w:vAlign w:val="center"/>
            <w:hideMark/>
          </w:tcPr>
          <w:p w14:paraId="3B541826" w14:textId="77777777" w:rsidR="00211FC1" w:rsidRPr="0099416A" w:rsidRDefault="00211FC1" w:rsidP="00CF0625">
            <w:pPr>
              <w:rPr>
                <w:bCs/>
                <w:lang w:eastAsia="zh-CN"/>
              </w:rPr>
            </w:pPr>
            <w:r w:rsidRPr="0099416A">
              <w:rPr>
                <w:lang w:eastAsia="zh-CN"/>
              </w:rPr>
              <w:t>5.86</w:t>
            </w:r>
          </w:p>
        </w:tc>
        <w:tc>
          <w:tcPr>
            <w:tcW w:w="638" w:type="dxa"/>
            <w:noWrap/>
            <w:vAlign w:val="center"/>
            <w:hideMark/>
          </w:tcPr>
          <w:p w14:paraId="242F3988" w14:textId="77777777" w:rsidR="00211FC1" w:rsidRPr="0099416A" w:rsidRDefault="00211FC1" w:rsidP="00CF0625">
            <w:pPr>
              <w:rPr>
                <w:bCs/>
                <w:lang w:eastAsia="zh-CN"/>
              </w:rPr>
            </w:pPr>
            <w:r w:rsidRPr="0099416A">
              <w:rPr>
                <w:lang w:eastAsia="zh-CN"/>
              </w:rPr>
              <w:t>6.54</w:t>
            </w:r>
          </w:p>
        </w:tc>
        <w:tc>
          <w:tcPr>
            <w:tcW w:w="638" w:type="dxa"/>
            <w:noWrap/>
            <w:vAlign w:val="center"/>
            <w:hideMark/>
          </w:tcPr>
          <w:p w14:paraId="42BED413" w14:textId="77777777" w:rsidR="00211FC1" w:rsidRPr="0099416A" w:rsidRDefault="00211FC1" w:rsidP="00CF0625">
            <w:pPr>
              <w:rPr>
                <w:bCs/>
                <w:lang w:eastAsia="zh-CN"/>
              </w:rPr>
            </w:pPr>
            <w:r w:rsidRPr="0099416A">
              <w:rPr>
                <w:lang w:eastAsia="zh-CN"/>
              </w:rPr>
              <w:t>6.49</w:t>
            </w:r>
          </w:p>
        </w:tc>
        <w:tc>
          <w:tcPr>
            <w:tcW w:w="638" w:type="dxa"/>
            <w:noWrap/>
            <w:vAlign w:val="center"/>
            <w:hideMark/>
          </w:tcPr>
          <w:p w14:paraId="2DDAA330" w14:textId="77777777" w:rsidR="00211FC1" w:rsidRPr="0099416A" w:rsidRDefault="00211FC1" w:rsidP="00CF0625">
            <w:pPr>
              <w:rPr>
                <w:bCs/>
                <w:lang w:eastAsia="zh-CN"/>
              </w:rPr>
            </w:pPr>
            <w:r w:rsidRPr="0099416A">
              <w:rPr>
                <w:lang w:eastAsia="zh-CN"/>
              </w:rPr>
              <w:t>6.2</w:t>
            </w:r>
          </w:p>
        </w:tc>
        <w:tc>
          <w:tcPr>
            <w:tcW w:w="638" w:type="dxa"/>
            <w:noWrap/>
            <w:vAlign w:val="center"/>
            <w:hideMark/>
          </w:tcPr>
          <w:p w14:paraId="37B32A73" w14:textId="77777777" w:rsidR="00211FC1" w:rsidRPr="0099416A" w:rsidRDefault="00211FC1" w:rsidP="00CF0625">
            <w:pPr>
              <w:rPr>
                <w:bCs/>
                <w:lang w:eastAsia="zh-CN"/>
              </w:rPr>
            </w:pPr>
            <w:r w:rsidRPr="0099416A">
              <w:rPr>
                <w:lang w:eastAsia="zh-CN"/>
              </w:rPr>
              <w:t>6.76</w:t>
            </w:r>
          </w:p>
        </w:tc>
        <w:tc>
          <w:tcPr>
            <w:tcW w:w="638" w:type="dxa"/>
            <w:noWrap/>
            <w:vAlign w:val="center"/>
            <w:hideMark/>
          </w:tcPr>
          <w:p w14:paraId="6F705896" w14:textId="77777777" w:rsidR="00211FC1" w:rsidRPr="0099416A" w:rsidRDefault="00211FC1" w:rsidP="00CF0625">
            <w:pPr>
              <w:rPr>
                <w:bCs/>
                <w:lang w:eastAsia="zh-CN"/>
              </w:rPr>
            </w:pPr>
            <w:r w:rsidRPr="0099416A">
              <w:rPr>
                <w:lang w:eastAsia="zh-CN"/>
              </w:rPr>
              <w:t>5.81</w:t>
            </w:r>
          </w:p>
        </w:tc>
      </w:tr>
      <w:tr w:rsidR="00211FC1" w:rsidRPr="0099416A" w14:paraId="6EF2D580" w14:textId="77777777" w:rsidTr="00CF0625">
        <w:trPr>
          <w:cantSplit/>
          <w:trHeight w:val="292"/>
        </w:trPr>
        <w:tc>
          <w:tcPr>
            <w:tcW w:w="1240" w:type="dxa"/>
            <w:noWrap/>
            <w:vAlign w:val="bottom"/>
            <w:hideMark/>
          </w:tcPr>
          <w:p w14:paraId="542E5E95" w14:textId="77777777" w:rsidR="00211FC1" w:rsidRPr="0099416A" w:rsidRDefault="00211FC1" w:rsidP="00CF0625">
            <w:pPr>
              <w:rPr>
                <w:lang w:eastAsia="zh-CN"/>
              </w:rPr>
            </w:pPr>
          </w:p>
        </w:tc>
        <w:tc>
          <w:tcPr>
            <w:tcW w:w="742" w:type="dxa"/>
            <w:vAlign w:val="center"/>
            <w:hideMark/>
          </w:tcPr>
          <w:p w14:paraId="11EF5432" w14:textId="77777777" w:rsidR="00211FC1" w:rsidRPr="0099416A" w:rsidRDefault="00211FC1" w:rsidP="00CF0625">
            <w:pPr>
              <w:rPr>
                <w:bCs/>
                <w:lang w:eastAsia="zh-CN"/>
              </w:rPr>
            </w:pPr>
            <w:r w:rsidRPr="0099416A">
              <w:rPr>
                <w:lang w:eastAsia="zh-CN"/>
              </w:rPr>
              <w:t>Tilt 34</w:t>
            </w:r>
          </w:p>
        </w:tc>
        <w:tc>
          <w:tcPr>
            <w:tcW w:w="450" w:type="dxa"/>
            <w:vAlign w:val="center"/>
            <w:hideMark/>
          </w:tcPr>
          <w:p w14:paraId="257DC261" w14:textId="77777777" w:rsidR="00211FC1" w:rsidRPr="0099416A" w:rsidRDefault="00211FC1" w:rsidP="00CF0625">
            <w:pPr>
              <w:rPr>
                <w:bCs/>
                <w:lang w:eastAsia="zh-CN"/>
              </w:rPr>
            </w:pPr>
            <w:r w:rsidRPr="0099416A">
              <w:rPr>
                <w:lang w:eastAsia="zh-CN"/>
              </w:rPr>
              <w:t>34</w:t>
            </w:r>
          </w:p>
        </w:tc>
        <w:tc>
          <w:tcPr>
            <w:tcW w:w="638" w:type="dxa"/>
            <w:noWrap/>
            <w:vAlign w:val="center"/>
            <w:hideMark/>
          </w:tcPr>
          <w:p w14:paraId="6496D043" w14:textId="77777777" w:rsidR="00211FC1" w:rsidRPr="0099416A" w:rsidRDefault="00211FC1" w:rsidP="00CF0625">
            <w:pPr>
              <w:rPr>
                <w:bCs/>
                <w:lang w:eastAsia="zh-CN"/>
              </w:rPr>
            </w:pPr>
            <w:r w:rsidRPr="0099416A">
              <w:rPr>
                <w:lang w:eastAsia="zh-CN"/>
              </w:rPr>
              <w:t>5.97</w:t>
            </w:r>
          </w:p>
        </w:tc>
        <w:tc>
          <w:tcPr>
            <w:tcW w:w="638" w:type="dxa"/>
            <w:noWrap/>
            <w:vAlign w:val="center"/>
            <w:hideMark/>
          </w:tcPr>
          <w:p w14:paraId="08C0900E" w14:textId="77777777" w:rsidR="00211FC1" w:rsidRPr="0099416A" w:rsidRDefault="00211FC1" w:rsidP="00CF0625">
            <w:pPr>
              <w:rPr>
                <w:bCs/>
                <w:lang w:eastAsia="zh-CN"/>
              </w:rPr>
            </w:pPr>
            <w:r w:rsidRPr="0099416A">
              <w:rPr>
                <w:lang w:eastAsia="zh-CN"/>
              </w:rPr>
              <w:t>4.96</w:t>
            </w:r>
          </w:p>
        </w:tc>
        <w:tc>
          <w:tcPr>
            <w:tcW w:w="638" w:type="dxa"/>
            <w:noWrap/>
            <w:vAlign w:val="center"/>
            <w:hideMark/>
          </w:tcPr>
          <w:p w14:paraId="5E632A46" w14:textId="77777777" w:rsidR="00211FC1" w:rsidRPr="0099416A" w:rsidRDefault="00211FC1" w:rsidP="00CF0625">
            <w:pPr>
              <w:rPr>
                <w:bCs/>
                <w:lang w:eastAsia="zh-CN"/>
              </w:rPr>
            </w:pPr>
            <w:r w:rsidRPr="0099416A">
              <w:rPr>
                <w:lang w:eastAsia="zh-CN"/>
              </w:rPr>
              <w:t>5.45</w:t>
            </w:r>
          </w:p>
        </w:tc>
        <w:tc>
          <w:tcPr>
            <w:tcW w:w="638" w:type="dxa"/>
            <w:noWrap/>
            <w:vAlign w:val="center"/>
            <w:hideMark/>
          </w:tcPr>
          <w:p w14:paraId="1D599A52" w14:textId="77777777" w:rsidR="00211FC1" w:rsidRPr="0099416A" w:rsidRDefault="00211FC1" w:rsidP="00CF0625">
            <w:pPr>
              <w:rPr>
                <w:bCs/>
                <w:lang w:eastAsia="zh-CN"/>
              </w:rPr>
            </w:pPr>
            <w:r w:rsidRPr="0099416A">
              <w:rPr>
                <w:lang w:eastAsia="zh-CN"/>
              </w:rPr>
              <w:t>5.29</w:t>
            </w:r>
          </w:p>
        </w:tc>
        <w:tc>
          <w:tcPr>
            <w:tcW w:w="638" w:type="dxa"/>
            <w:noWrap/>
            <w:vAlign w:val="center"/>
            <w:hideMark/>
          </w:tcPr>
          <w:p w14:paraId="1181FBEE" w14:textId="77777777" w:rsidR="00211FC1" w:rsidRPr="0099416A" w:rsidRDefault="00211FC1" w:rsidP="00CF0625">
            <w:pPr>
              <w:rPr>
                <w:bCs/>
                <w:lang w:eastAsia="zh-CN"/>
              </w:rPr>
            </w:pPr>
            <w:r w:rsidRPr="0099416A">
              <w:rPr>
                <w:lang w:eastAsia="zh-CN"/>
              </w:rPr>
              <w:t>5.31</w:t>
            </w:r>
          </w:p>
        </w:tc>
        <w:tc>
          <w:tcPr>
            <w:tcW w:w="638" w:type="dxa"/>
            <w:noWrap/>
            <w:vAlign w:val="center"/>
            <w:hideMark/>
          </w:tcPr>
          <w:p w14:paraId="42AA9F85" w14:textId="77777777" w:rsidR="00211FC1" w:rsidRPr="0099416A" w:rsidRDefault="00211FC1" w:rsidP="00CF0625">
            <w:pPr>
              <w:rPr>
                <w:bCs/>
                <w:lang w:eastAsia="zh-CN"/>
              </w:rPr>
            </w:pPr>
            <w:r w:rsidRPr="0099416A">
              <w:rPr>
                <w:lang w:eastAsia="zh-CN"/>
              </w:rPr>
              <w:t>5.24</w:t>
            </w:r>
          </w:p>
        </w:tc>
        <w:tc>
          <w:tcPr>
            <w:tcW w:w="638" w:type="dxa"/>
            <w:noWrap/>
            <w:vAlign w:val="center"/>
            <w:hideMark/>
          </w:tcPr>
          <w:p w14:paraId="26B684CA" w14:textId="77777777" w:rsidR="00211FC1" w:rsidRPr="0099416A" w:rsidRDefault="00211FC1" w:rsidP="00CF0625">
            <w:pPr>
              <w:rPr>
                <w:bCs/>
                <w:lang w:eastAsia="zh-CN"/>
              </w:rPr>
            </w:pPr>
            <w:r w:rsidRPr="0099416A">
              <w:rPr>
                <w:lang w:eastAsia="zh-CN"/>
              </w:rPr>
              <w:t>5.77</w:t>
            </w:r>
          </w:p>
        </w:tc>
        <w:tc>
          <w:tcPr>
            <w:tcW w:w="638" w:type="dxa"/>
            <w:noWrap/>
            <w:vAlign w:val="center"/>
            <w:hideMark/>
          </w:tcPr>
          <w:p w14:paraId="4310FA32" w14:textId="77777777" w:rsidR="00211FC1" w:rsidRPr="0099416A" w:rsidRDefault="00211FC1" w:rsidP="00CF0625">
            <w:pPr>
              <w:rPr>
                <w:bCs/>
                <w:lang w:eastAsia="zh-CN"/>
              </w:rPr>
            </w:pPr>
            <w:r w:rsidRPr="0099416A">
              <w:rPr>
                <w:lang w:eastAsia="zh-CN"/>
              </w:rPr>
              <w:t>6.08</w:t>
            </w:r>
          </w:p>
        </w:tc>
        <w:tc>
          <w:tcPr>
            <w:tcW w:w="638" w:type="dxa"/>
            <w:noWrap/>
            <w:vAlign w:val="center"/>
            <w:hideMark/>
          </w:tcPr>
          <w:p w14:paraId="7D5B2E92" w14:textId="77777777" w:rsidR="00211FC1" w:rsidRPr="0099416A" w:rsidRDefault="00211FC1" w:rsidP="00CF0625">
            <w:pPr>
              <w:rPr>
                <w:bCs/>
                <w:lang w:eastAsia="zh-CN"/>
              </w:rPr>
            </w:pPr>
            <w:r w:rsidRPr="0099416A">
              <w:rPr>
                <w:lang w:eastAsia="zh-CN"/>
              </w:rPr>
              <w:t>6.43</w:t>
            </w:r>
          </w:p>
        </w:tc>
        <w:tc>
          <w:tcPr>
            <w:tcW w:w="638" w:type="dxa"/>
            <w:noWrap/>
            <w:vAlign w:val="center"/>
            <w:hideMark/>
          </w:tcPr>
          <w:p w14:paraId="2E169226" w14:textId="77777777" w:rsidR="00211FC1" w:rsidRPr="0099416A" w:rsidRDefault="00211FC1" w:rsidP="00CF0625">
            <w:pPr>
              <w:rPr>
                <w:bCs/>
                <w:lang w:eastAsia="zh-CN"/>
              </w:rPr>
            </w:pPr>
            <w:r w:rsidRPr="0099416A">
              <w:rPr>
                <w:lang w:eastAsia="zh-CN"/>
              </w:rPr>
              <w:t>6.02</w:t>
            </w:r>
          </w:p>
        </w:tc>
        <w:tc>
          <w:tcPr>
            <w:tcW w:w="638" w:type="dxa"/>
            <w:noWrap/>
            <w:vAlign w:val="center"/>
            <w:hideMark/>
          </w:tcPr>
          <w:p w14:paraId="32F18011" w14:textId="77777777" w:rsidR="00211FC1" w:rsidRPr="0099416A" w:rsidRDefault="00211FC1" w:rsidP="00CF0625">
            <w:pPr>
              <w:rPr>
                <w:bCs/>
                <w:lang w:eastAsia="zh-CN"/>
              </w:rPr>
            </w:pPr>
            <w:r w:rsidRPr="0099416A">
              <w:rPr>
                <w:lang w:eastAsia="zh-CN"/>
              </w:rPr>
              <w:t>5.53</w:t>
            </w:r>
          </w:p>
        </w:tc>
        <w:tc>
          <w:tcPr>
            <w:tcW w:w="638" w:type="dxa"/>
            <w:noWrap/>
            <w:vAlign w:val="center"/>
            <w:hideMark/>
          </w:tcPr>
          <w:p w14:paraId="75CAD1DB" w14:textId="77777777" w:rsidR="00211FC1" w:rsidRPr="0099416A" w:rsidRDefault="00211FC1" w:rsidP="00CF0625">
            <w:pPr>
              <w:rPr>
                <w:bCs/>
                <w:lang w:eastAsia="zh-CN"/>
              </w:rPr>
            </w:pPr>
            <w:r w:rsidRPr="0099416A">
              <w:rPr>
                <w:lang w:eastAsia="zh-CN"/>
              </w:rPr>
              <w:t>6.42</w:t>
            </w:r>
          </w:p>
        </w:tc>
        <w:tc>
          <w:tcPr>
            <w:tcW w:w="638" w:type="dxa"/>
            <w:noWrap/>
            <w:vAlign w:val="center"/>
            <w:hideMark/>
          </w:tcPr>
          <w:p w14:paraId="00E1BBEB" w14:textId="77777777" w:rsidR="00211FC1" w:rsidRPr="0099416A" w:rsidRDefault="00211FC1" w:rsidP="00CF0625">
            <w:pPr>
              <w:rPr>
                <w:bCs/>
                <w:lang w:eastAsia="zh-CN"/>
              </w:rPr>
            </w:pPr>
            <w:r w:rsidRPr="0099416A">
              <w:rPr>
                <w:lang w:eastAsia="zh-CN"/>
              </w:rPr>
              <w:t>5.71</w:t>
            </w:r>
          </w:p>
        </w:tc>
      </w:tr>
      <w:tr w:rsidR="00211FC1" w:rsidRPr="0099416A" w14:paraId="4032E8E5" w14:textId="77777777" w:rsidTr="00CF0625">
        <w:trPr>
          <w:cantSplit/>
          <w:trHeight w:val="292"/>
        </w:trPr>
        <w:tc>
          <w:tcPr>
            <w:tcW w:w="1240" w:type="dxa"/>
            <w:noWrap/>
            <w:vAlign w:val="bottom"/>
            <w:hideMark/>
          </w:tcPr>
          <w:p w14:paraId="74F57301" w14:textId="77777777" w:rsidR="00211FC1" w:rsidRPr="0099416A" w:rsidRDefault="00211FC1" w:rsidP="00CF0625">
            <w:pPr>
              <w:rPr>
                <w:lang w:eastAsia="zh-CN"/>
              </w:rPr>
            </w:pPr>
          </w:p>
        </w:tc>
        <w:tc>
          <w:tcPr>
            <w:tcW w:w="742" w:type="dxa"/>
            <w:vAlign w:val="center"/>
            <w:hideMark/>
          </w:tcPr>
          <w:p w14:paraId="0749DB23" w14:textId="77777777" w:rsidR="00211FC1" w:rsidRPr="0099416A" w:rsidRDefault="00211FC1" w:rsidP="00CF0625">
            <w:pPr>
              <w:rPr>
                <w:bCs/>
                <w:lang w:eastAsia="zh-CN"/>
              </w:rPr>
            </w:pPr>
            <w:r w:rsidRPr="0099416A">
              <w:rPr>
                <w:lang w:eastAsia="zh-CN"/>
              </w:rPr>
              <w:t>Tilt 90</w:t>
            </w:r>
          </w:p>
        </w:tc>
        <w:tc>
          <w:tcPr>
            <w:tcW w:w="450" w:type="dxa"/>
            <w:vAlign w:val="center"/>
            <w:hideMark/>
          </w:tcPr>
          <w:p w14:paraId="3768853D" w14:textId="77777777" w:rsidR="00211FC1" w:rsidRPr="0099416A" w:rsidRDefault="00211FC1" w:rsidP="00CF0625">
            <w:pPr>
              <w:rPr>
                <w:bCs/>
                <w:lang w:eastAsia="zh-CN"/>
              </w:rPr>
            </w:pPr>
            <w:r w:rsidRPr="0099416A">
              <w:rPr>
                <w:lang w:eastAsia="zh-CN"/>
              </w:rPr>
              <w:t>90</w:t>
            </w:r>
          </w:p>
        </w:tc>
        <w:tc>
          <w:tcPr>
            <w:tcW w:w="638" w:type="dxa"/>
            <w:noWrap/>
            <w:vAlign w:val="center"/>
            <w:hideMark/>
          </w:tcPr>
          <w:p w14:paraId="3FCC3F7D" w14:textId="77777777" w:rsidR="00211FC1" w:rsidRPr="0099416A" w:rsidRDefault="00211FC1" w:rsidP="00CF0625">
            <w:pPr>
              <w:rPr>
                <w:bCs/>
                <w:lang w:eastAsia="zh-CN"/>
              </w:rPr>
            </w:pPr>
            <w:r w:rsidRPr="0099416A">
              <w:rPr>
                <w:lang w:eastAsia="zh-CN"/>
              </w:rPr>
              <w:t>2.55</w:t>
            </w:r>
          </w:p>
        </w:tc>
        <w:tc>
          <w:tcPr>
            <w:tcW w:w="638" w:type="dxa"/>
            <w:noWrap/>
            <w:vAlign w:val="center"/>
            <w:hideMark/>
          </w:tcPr>
          <w:p w14:paraId="19AC7F72" w14:textId="77777777" w:rsidR="00211FC1" w:rsidRPr="0099416A" w:rsidRDefault="00211FC1" w:rsidP="00CF0625">
            <w:pPr>
              <w:rPr>
                <w:bCs/>
                <w:lang w:eastAsia="zh-CN"/>
              </w:rPr>
            </w:pPr>
            <w:r w:rsidRPr="0099416A">
              <w:rPr>
                <w:lang w:eastAsia="zh-CN"/>
              </w:rPr>
              <w:t>1.94</w:t>
            </w:r>
          </w:p>
        </w:tc>
        <w:tc>
          <w:tcPr>
            <w:tcW w:w="638" w:type="dxa"/>
            <w:noWrap/>
            <w:vAlign w:val="center"/>
            <w:hideMark/>
          </w:tcPr>
          <w:p w14:paraId="09A1F483" w14:textId="77777777" w:rsidR="00211FC1" w:rsidRPr="0099416A" w:rsidRDefault="00211FC1" w:rsidP="00CF0625">
            <w:pPr>
              <w:rPr>
                <w:bCs/>
                <w:lang w:eastAsia="zh-CN"/>
              </w:rPr>
            </w:pPr>
            <w:r w:rsidRPr="0099416A">
              <w:rPr>
                <w:lang w:eastAsia="zh-CN"/>
              </w:rPr>
              <w:t>2.57</w:t>
            </w:r>
          </w:p>
        </w:tc>
        <w:tc>
          <w:tcPr>
            <w:tcW w:w="638" w:type="dxa"/>
            <w:noWrap/>
            <w:vAlign w:val="center"/>
            <w:hideMark/>
          </w:tcPr>
          <w:p w14:paraId="252DECA1" w14:textId="77777777" w:rsidR="00211FC1" w:rsidRPr="0099416A" w:rsidRDefault="00211FC1" w:rsidP="00CF0625">
            <w:pPr>
              <w:rPr>
                <w:bCs/>
                <w:lang w:eastAsia="zh-CN"/>
              </w:rPr>
            </w:pPr>
            <w:r w:rsidRPr="0099416A">
              <w:rPr>
                <w:lang w:eastAsia="zh-CN"/>
              </w:rPr>
              <w:t>3.26</w:t>
            </w:r>
          </w:p>
        </w:tc>
        <w:tc>
          <w:tcPr>
            <w:tcW w:w="638" w:type="dxa"/>
            <w:noWrap/>
            <w:vAlign w:val="center"/>
            <w:hideMark/>
          </w:tcPr>
          <w:p w14:paraId="6DDBA850" w14:textId="77777777" w:rsidR="00211FC1" w:rsidRPr="0099416A" w:rsidRDefault="00211FC1" w:rsidP="00CF0625">
            <w:pPr>
              <w:rPr>
                <w:bCs/>
                <w:lang w:eastAsia="zh-CN"/>
              </w:rPr>
            </w:pPr>
            <w:r w:rsidRPr="0099416A">
              <w:rPr>
                <w:lang w:eastAsia="zh-CN"/>
              </w:rPr>
              <w:t>3.92</w:t>
            </w:r>
          </w:p>
        </w:tc>
        <w:tc>
          <w:tcPr>
            <w:tcW w:w="638" w:type="dxa"/>
            <w:noWrap/>
            <w:vAlign w:val="center"/>
            <w:hideMark/>
          </w:tcPr>
          <w:p w14:paraId="1ED4FE60" w14:textId="77777777" w:rsidR="00211FC1" w:rsidRPr="0099416A" w:rsidRDefault="00211FC1" w:rsidP="00CF0625">
            <w:pPr>
              <w:rPr>
                <w:bCs/>
                <w:lang w:eastAsia="zh-CN"/>
              </w:rPr>
            </w:pPr>
            <w:r w:rsidRPr="0099416A">
              <w:rPr>
                <w:lang w:eastAsia="zh-CN"/>
              </w:rPr>
              <w:t>4.08</w:t>
            </w:r>
          </w:p>
        </w:tc>
        <w:tc>
          <w:tcPr>
            <w:tcW w:w="638" w:type="dxa"/>
            <w:noWrap/>
            <w:vAlign w:val="center"/>
            <w:hideMark/>
          </w:tcPr>
          <w:p w14:paraId="6C2F5F58" w14:textId="77777777" w:rsidR="00211FC1" w:rsidRPr="0099416A" w:rsidRDefault="00211FC1" w:rsidP="00CF0625">
            <w:pPr>
              <w:rPr>
                <w:bCs/>
                <w:lang w:eastAsia="zh-CN"/>
              </w:rPr>
            </w:pPr>
            <w:r w:rsidRPr="0099416A">
              <w:rPr>
                <w:lang w:eastAsia="zh-CN"/>
              </w:rPr>
              <w:t>4.5</w:t>
            </w:r>
          </w:p>
        </w:tc>
        <w:tc>
          <w:tcPr>
            <w:tcW w:w="638" w:type="dxa"/>
            <w:noWrap/>
            <w:vAlign w:val="center"/>
            <w:hideMark/>
          </w:tcPr>
          <w:p w14:paraId="7069B531" w14:textId="77777777" w:rsidR="00211FC1" w:rsidRPr="0099416A" w:rsidRDefault="00211FC1" w:rsidP="00CF0625">
            <w:pPr>
              <w:rPr>
                <w:bCs/>
                <w:lang w:eastAsia="zh-CN"/>
              </w:rPr>
            </w:pPr>
            <w:r w:rsidRPr="0099416A">
              <w:rPr>
                <w:lang w:eastAsia="zh-CN"/>
              </w:rPr>
              <w:t>4.08</w:t>
            </w:r>
          </w:p>
        </w:tc>
        <w:tc>
          <w:tcPr>
            <w:tcW w:w="638" w:type="dxa"/>
            <w:noWrap/>
            <w:vAlign w:val="center"/>
            <w:hideMark/>
          </w:tcPr>
          <w:p w14:paraId="22590D51" w14:textId="77777777" w:rsidR="00211FC1" w:rsidRPr="0099416A" w:rsidRDefault="00211FC1" w:rsidP="00CF0625">
            <w:pPr>
              <w:rPr>
                <w:bCs/>
                <w:lang w:eastAsia="zh-CN"/>
              </w:rPr>
            </w:pPr>
            <w:r w:rsidRPr="0099416A">
              <w:rPr>
                <w:lang w:eastAsia="zh-CN"/>
              </w:rPr>
              <w:t>3.28</w:t>
            </w:r>
          </w:p>
        </w:tc>
        <w:tc>
          <w:tcPr>
            <w:tcW w:w="638" w:type="dxa"/>
            <w:noWrap/>
            <w:vAlign w:val="center"/>
            <w:hideMark/>
          </w:tcPr>
          <w:p w14:paraId="4D60A149" w14:textId="77777777" w:rsidR="00211FC1" w:rsidRPr="0099416A" w:rsidRDefault="00211FC1" w:rsidP="00CF0625">
            <w:pPr>
              <w:rPr>
                <w:bCs/>
                <w:lang w:eastAsia="zh-CN"/>
              </w:rPr>
            </w:pPr>
            <w:r w:rsidRPr="0099416A">
              <w:rPr>
                <w:lang w:eastAsia="zh-CN"/>
              </w:rPr>
              <w:t>2.17</w:t>
            </w:r>
          </w:p>
        </w:tc>
        <w:tc>
          <w:tcPr>
            <w:tcW w:w="638" w:type="dxa"/>
            <w:noWrap/>
            <w:vAlign w:val="center"/>
            <w:hideMark/>
          </w:tcPr>
          <w:p w14:paraId="0F184497" w14:textId="77777777" w:rsidR="00211FC1" w:rsidRPr="0099416A" w:rsidRDefault="00211FC1" w:rsidP="00CF0625">
            <w:pPr>
              <w:rPr>
                <w:bCs/>
                <w:lang w:eastAsia="zh-CN"/>
              </w:rPr>
            </w:pPr>
            <w:r w:rsidRPr="0099416A">
              <w:rPr>
                <w:lang w:eastAsia="zh-CN"/>
              </w:rPr>
              <w:t>1.76</w:t>
            </w:r>
          </w:p>
        </w:tc>
        <w:tc>
          <w:tcPr>
            <w:tcW w:w="638" w:type="dxa"/>
            <w:noWrap/>
            <w:vAlign w:val="center"/>
            <w:hideMark/>
          </w:tcPr>
          <w:p w14:paraId="310C0AE1" w14:textId="77777777" w:rsidR="00211FC1" w:rsidRPr="0099416A" w:rsidRDefault="00211FC1" w:rsidP="00CF0625">
            <w:pPr>
              <w:rPr>
                <w:bCs/>
                <w:lang w:eastAsia="zh-CN"/>
              </w:rPr>
            </w:pPr>
            <w:r w:rsidRPr="0099416A">
              <w:rPr>
                <w:lang w:eastAsia="zh-CN"/>
              </w:rPr>
              <w:t>2.82</w:t>
            </w:r>
          </w:p>
        </w:tc>
        <w:tc>
          <w:tcPr>
            <w:tcW w:w="638" w:type="dxa"/>
            <w:noWrap/>
            <w:vAlign w:val="center"/>
            <w:hideMark/>
          </w:tcPr>
          <w:p w14:paraId="360A3228" w14:textId="77777777" w:rsidR="00211FC1" w:rsidRPr="0099416A" w:rsidRDefault="00211FC1" w:rsidP="00CF0625">
            <w:pPr>
              <w:rPr>
                <w:bCs/>
                <w:lang w:eastAsia="zh-CN"/>
              </w:rPr>
            </w:pPr>
            <w:r w:rsidRPr="0099416A">
              <w:rPr>
                <w:lang w:eastAsia="zh-CN"/>
              </w:rPr>
              <w:t>3.09</w:t>
            </w:r>
          </w:p>
        </w:tc>
      </w:tr>
      <w:tr w:rsidR="00211FC1" w:rsidRPr="0099416A" w14:paraId="0A17C347" w14:textId="77777777" w:rsidTr="00CF0625">
        <w:trPr>
          <w:cantSplit/>
          <w:trHeight w:val="292"/>
        </w:trPr>
        <w:tc>
          <w:tcPr>
            <w:tcW w:w="1240" w:type="dxa"/>
            <w:noWrap/>
            <w:vAlign w:val="bottom"/>
            <w:hideMark/>
          </w:tcPr>
          <w:p w14:paraId="7C1D7427" w14:textId="77777777" w:rsidR="00211FC1" w:rsidRPr="0099416A" w:rsidRDefault="00211FC1" w:rsidP="00CF0625">
            <w:pPr>
              <w:rPr>
                <w:bCs/>
                <w:lang w:eastAsia="zh-CN"/>
              </w:rPr>
            </w:pPr>
            <w:r w:rsidRPr="0099416A">
              <w:rPr>
                <w:lang w:eastAsia="zh-CN"/>
              </w:rPr>
              <w:t>Mount Isa</w:t>
            </w:r>
          </w:p>
        </w:tc>
        <w:tc>
          <w:tcPr>
            <w:tcW w:w="742" w:type="dxa"/>
            <w:vAlign w:val="center"/>
            <w:hideMark/>
          </w:tcPr>
          <w:p w14:paraId="10FDE9A4" w14:textId="77777777" w:rsidR="00211FC1" w:rsidRPr="0099416A" w:rsidRDefault="00211FC1" w:rsidP="00CF0625">
            <w:pPr>
              <w:rPr>
                <w:bCs/>
                <w:lang w:eastAsia="zh-CN"/>
              </w:rPr>
            </w:pPr>
            <w:r w:rsidRPr="0099416A">
              <w:rPr>
                <w:lang w:eastAsia="zh-CN"/>
              </w:rPr>
              <w:t>Tilt 0</w:t>
            </w:r>
          </w:p>
        </w:tc>
        <w:tc>
          <w:tcPr>
            <w:tcW w:w="450" w:type="dxa"/>
            <w:vAlign w:val="center"/>
            <w:hideMark/>
          </w:tcPr>
          <w:p w14:paraId="77F8FA96" w14:textId="77777777" w:rsidR="00211FC1" w:rsidRPr="0099416A" w:rsidRDefault="00211FC1" w:rsidP="00CF0625">
            <w:pPr>
              <w:rPr>
                <w:lang w:eastAsia="zh-CN"/>
              </w:rPr>
            </w:pPr>
            <w:r w:rsidRPr="0099416A">
              <w:rPr>
                <w:lang w:eastAsia="zh-CN"/>
              </w:rPr>
              <w:t>0</w:t>
            </w:r>
          </w:p>
        </w:tc>
        <w:tc>
          <w:tcPr>
            <w:tcW w:w="638" w:type="dxa"/>
            <w:noWrap/>
            <w:vAlign w:val="center"/>
            <w:hideMark/>
          </w:tcPr>
          <w:p w14:paraId="25B24DAC" w14:textId="77777777" w:rsidR="00211FC1" w:rsidRPr="0099416A" w:rsidRDefault="00211FC1" w:rsidP="00CF0625">
            <w:pPr>
              <w:rPr>
                <w:bCs/>
                <w:lang w:eastAsia="zh-CN"/>
              </w:rPr>
            </w:pPr>
            <w:r w:rsidRPr="0099416A">
              <w:rPr>
                <w:lang w:eastAsia="zh-CN"/>
              </w:rPr>
              <w:t>6.84</w:t>
            </w:r>
          </w:p>
        </w:tc>
        <w:tc>
          <w:tcPr>
            <w:tcW w:w="638" w:type="dxa"/>
            <w:noWrap/>
            <w:vAlign w:val="center"/>
            <w:hideMark/>
          </w:tcPr>
          <w:p w14:paraId="445A78A8" w14:textId="77777777" w:rsidR="00211FC1" w:rsidRPr="0099416A" w:rsidRDefault="00211FC1" w:rsidP="00CF0625">
            <w:pPr>
              <w:rPr>
                <w:bCs/>
                <w:lang w:eastAsia="zh-CN"/>
              </w:rPr>
            </w:pPr>
            <w:r w:rsidRPr="0099416A">
              <w:rPr>
                <w:lang w:eastAsia="zh-CN"/>
              </w:rPr>
              <w:t>6.3</w:t>
            </w:r>
          </w:p>
        </w:tc>
        <w:tc>
          <w:tcPr>
            <w:tcW w:w="638" w:type="dxa"/>
            <w:noWrap/>
            <w:vAlign w:val="center"/>
            <w:hideMark/>
          </w:tcPr>
          <w:p w14:paraId="5DD38F35" w14:textId="77777777" w:rsidR="00211FC1" w:rsidRPr="0099416A" w:rsidRDefault="00211FC1" w:rsidP="00CF0625">
            <w:pPr>
              <w:rPr>
                <w:bCs/>
                <w:lang w:eastAsia="zh-CN"/>
              </w:rPr>
            </w:pPr>
            <w:r w:rsidRPr="0099416A">
              <w:rPr>
                <w:lang w:eastAsia="zh-CN"/>
              </w:rPr>
              <w:t>6.11</w:t>
            </w:r>
          </w:p>
        </w:tc>
        <w:tc>
          <w:tcPr>
            <w:tcW w:w="638" w:type="dxa"/>
            <w:noWrap/>
            <w:vAlign w:val="center"/>
            <w:hideMark/>
          </w:tcPr>
          <w:p w14:paraId="1829DDB7" w14:textId="77777777" w:rsidR="00211FC1" w:rsidRPr="0099416A" w:rsidRDefault="00211FC1" w:rsidP="00CF0625">
            <w:pPr>
              <w:rPr>
                <w:bCs/>
                <w:lang w:eastAsia="zh-CN"/>
              </w:rPr>
            </w:pPr>
            <w:r w:rsidRPr="0099416A">
              <w:rPr>
                <w:lang w:eastAsia="zh-CN"/>
              </w:rPr>
              <w:t>5.56</w:t>
            </w:r>
          </w:p>
        </w:tc>
        <w:tc>
          <w:tcPr>
            <w:tcW w:w="638" w:type="dxa"/>
            <w:noWrap/>
            <w:vAlign w:val="center"/>
            <w:hideMark/>
          </w:tcPr>
          <w:p w14:paraId="192B79D1" w14:textId="77777777" w:rsidR="00211FC1" w:rsidRPr="0099416A" w:rsidRDefault="00211FC1" w:rsidP="00CF0625">
            <w:pPr>
              <w:rPr>
                <w:bCs/>
                <w:lang w:eastAsia="zh-CN"/>
              </w:rPr>
            </w:pPr>
            <w:r w:rsidRPr="0099416A">
              <w:rPr>
                <w:lang w:eastAsia="zh-CN"/>
              </w:rPr>
              <w:t>4.83</w:t>
            </w:r>
          </w:p>
        </w:tc>
        <w:tc>
          <w:tcPr>
            <w:tcW w:w="638" w:type="dxa"/>
            <w:noWrap/>
            <w:vAlign w:val="center"/>
            <w:hideMark/>
          </w:tcPr>
          <w:p w14:paraId="33ED1394" w14:textId="77777777" w:rsidR="00211FC1" w:rsidRPr="0099416A" w:rsidRDefault="00211FC1" w:rsidP="00CF0625">
            <w:pPr>
              <w:rPr>
                <w:bCs/>
                <w:lang w:eastAsia="zh-CN"/>
              </w:rPr>
            </w:pPr>
            <w:r w:rsidRPr="0099416A">
              <w:rPr>
                <w:lang w:eastAsia="zh-CN"/>
              </w:rPr>
              <w:t>4.32</w:t>
            </w:r>
          </w:p>
        </w:tc>
        <w:tc>
          <w:tcPr>
            <w:tcW w:w="638" w:type="dxa"/>
            <w:noWrap/>
            <w:vAlign w:val="center"/>
            <w:hideMark/>
          </w:tcPr>
          <w:p w14:paraId="2914E7A3" w14:textId="77777777" w:rsidR="00211FC1" w:rsidRPr="0099416A" w:rsidRDefault="00211FC1" w:rsidP="00CF0625">
            <w:pPr>
              <w:rPr>
                <w:bCs/>
                <w:lang w:eastAsia="zh-CN"/>
              </w:rPr>
            </w:pPr>
            <w:r w:rsidRPr="0099416A">
              <w:rPr>
                <w:lang w:eastAsia="zh-CN"/>
              </w:rPr>
              <w:t>4.54</w:t>
            </w:r>
          </w:p>
        </w:tc>
        <w:tc>
          <w:tcPr>
            <w:tcW w:w="638" w:type="dxa"/>
            <w:noWrap/>
            <w:vAlign w:val="center"/>
            <w:hideMark/>
          </w:tcPr>
          <w:p w14:paraId="22072E03" w14:textId="77777777" w:rsidR="00211FC1" w:rsidRPr="0099416A" w:rsidRDefault="00211FC1" w:rsidP="00CF0625">
            <w:pPr>
              <w:rPr>
                <w:bCs/>
                <w:lang w:eastAsia="zh-CN"/>
              </w:rPr>
            </w:pPr>
            <w:r w:rsidRPr="0099416A">
              <w:rPr>
                <w:lang w:eastAsia="zh-CN"/>
              </w:rPr>
              <w:t>5.46</w:t>
            </w:r>
          </w:p>
        </w:tc>
        <w:tc>
          <w:tcPr>
            <w:tcW w:w="638" w:type="dxa"/>
            <w:noWrap/>
            <w:vAlign w:val="center"/>
            <w:hideMark/>
          </w:tcPr>
          <w:p w14:paraId="087CDBBF" w14:textId="77777777" w:rsidR="00211FC1" w:rsidRPr="0099416A" w:rsidRDefault="00211FC1" w:rsidP="00CF0625">
            <w:pPr>
              <w:rPr>
                <w:bCs/>
                <w:lang w:eastAsia="zh-CN"/>
              </w:rPr>
            </w:pPr>
            <w:r w:rsidRPr="0099416A">
              <w:rPr>
                <w:lang w:eastAsia="zh-CN"/>
              </w:rPr>
              <w:t>6.11</w:t>
            </w:r>
          </w:p>
        </w:tc>
        <w:tc>
          <w:tcPr>
            <w:tcW w:w="638" w:type="dxa"/>
            <w:noWrap/>
            <w:vAlign w:val="center"/>
            <w:hideMark/>
          </w:tcPr>
          <w:p w14:paraId="3906D9C5" w14:textId="77777777" w:rsidR="00211FC1" w:rsidRPr="0099416A" w:rsidRDefault="00211FC1" w:rsidP="00CF0625">
            <w:pPr>
              <w:rPr>
                <w:bCs/>
                <w:lang w:eastAsia="zh-CN"/>
              </w:rPr>
            </w:pPr>
            <w:r w:rsidRPr="0099416A">
              <w:rPr>
                <w:lang w:eastAsia="zh-CN"/>
              </w:rPr>
              <w:t>6.57</w:t>
            </w:r>
          </w:p>
        </w:tc>
        <w:tc>
          <w:tcPr>
            <w:tcW w:w="638" w:type="dxa"/>
            <w:noWrap/>
            <w:vAlign w:val="center"/>
            <w:hideMark/>
          </w:tcPr>
          <w:p w14:paraId="56DD3AEC" w14:textId="77777777" w:rsidR="00211FC1" w:rsidRPr="0099416A" w:rsidRDefault="00211FC1" w:rsidP="00CF0625">
            <w:pPr>
              <w:rPr>
                <w:bCs/>
                <w:lang w:eastAsia="zh-CN"/>
              </w:rPr>
            </w:pPr>
            <w:r w:rsidRPr="0099416A">
              <w:rPr>
                <w:lang w:eastAsia="zh-CN"/>
              </w:rPr>
              <w:t>6.88</w:t>
            </w:r>
          </w:p>
        </w:tc>
        <w:tc>
          <w:tcPr>
            <w:tcW w:w="638" w:type="dxa"/>
            <w:noWrap/>
            <w:vAlign w:val="center"/>
            <w:hideMark/>
          </w:tcPr>
          <w:p w14:paraId="002A6035" w14:textId="77777777" w:rsidR="00211FC1" w:rsidRPr="0099416A" w:rsidRDefault="00211FC1" w:rsidP="00CF0625">
            <w:pPr>
              <w:rPr>
                <w:bCs/>
                <w:lang w:eastAsia="zh-CN"/>
              </w:rPr>
            </w:pPr>
            <w:r w:rsidRPr="0099416A">
              <w:rPr>
                <w:lang w:eastAsia="zh-CN"/>
              </w:rPr>
              <w:t>6.96</w:t>
            </w:r>
          </w:p>
        </w:tc>
        <w:tc>
          <w:tcPr>
            <w:tcW w:w="638" w:type="dxa"/>
            <w:noWrap/>
            <w:vAlign w:val="center"/>
            <w:hideMark/>
          </w:tcPr>
          <w:p w14:paraId="74B97704" w14:textId="77777777" w:rsidR="00211FC1" w:rsidRPr="0099416A" w:rsidRDefault="00211FC1" w:rsidP="00CF0625">
            <w:pPr>
              <w:rPr>
                <w:bCs/>
                <w:lang w:eastAsia="zh-CN"/>
              </w:rPr>
            </w:pPr>
            <w:r w:rsidRPr="0099416A">
              <w:rPr>
                <w:lang w:eastAsia="zh-CN"/>
              </w:rPr>
              <w:t>5.87</w:t>
            </w:r>
          </w:p>
        </w:tc>
      </w:tr>
      <w:tr w:rsidR="00211FC1" w:rsidRPr="0099416A" w14:paraId="72D24EC0" w14:textId="77777777" w:rsidTr="00CF0625">
        <w:trPr>
          <w:cantSplit/>
          <w:trHeight w:val="292"/>
        </w:trPr>
        <w:tc>
          <w:tcPr>
            <w:tcW w:w="1240" w:type="dxa"/>
            <w:noWrap/>
            <w:vAlign w:val="bottom"/>
            <w:hideMark/>
          </w:tcPr>
          <w:p w14:paraId="4CAB2F2B" w14:textId="77777777" w:rsidR="00211FC1" w:rsidRPr="0099416A" w:rsidRDefault="00211FC1" w:rsidP="00CF0625">
            <w:pPr>
              <w:rPr>
                <w:lang w:eastAsia="zh-CN"/>
              </w:rPr>
            </w:pPr>
          </w:p>
        </w:tc>
        <w:tc>
          <w:tcPr>
            <w:tcW w:w="742" w:type="dxa"/>
            <w:vAlign w:val="center"/>
            <w:hideMark/>
          </w:tcPr>
          <w:p w14:paraId="5E3D5D2F" w14:textId="77777777" w:rsidR="00211FC1" w:rsidRPr="0099416A" w:rsidRDefault="00211FC1" w:rsidP="00CF0625">
            <w:pPr>
              <w:rPr>
                <w:bCs/>
                <w:lang w:eastAsia="zh-CN"/>
              </w:rPr>
            </w:pPr>
            <w:r w:rsidRPr="0099416A">
              <w:rPr>
                <w:lang w:eastAsia="zh-CN"/>
              </w:rPr>
              <w:t>Tilt 5</w:t>
            </w:r>
          </w:p>
        </w:tc>
        <w:tc>
          <w:tcPr>
            <w:tcW w:w="450" w:type="dxa"/>
            <w:vAlign w:val="center"/>
            <w:hideMark/>
          </w:tcPr>
          <w:p w14:paraId="732CC8BC" w14:textId="77777777" w:rsidR="00211FC1" w:rsidRPr="0099416A" w:rsidRDefault="00211FC1" w:rsidP="00CF0625">
            <w:pPr>
              <w:rPr>
                <w:lang w:eastAsia="zh-CN"/>
              </w:rPr>
            </w:pPr>
            <w:r w:rsidRPr="0099416A">
              <w:rPr>
                <w:lang w:eastAsia="zh-CN"/>
              </w:rPr>
              <w:t>4</w:t>
            </w:r>
          </w:p>
        </w:tc>
        <w:tc>
          <w:tcPr>
            <w:tcW w:w="638" w:type="dxa"/>
            <w:noWrap/>
            <w:vAlign w:val="center"/>
            <w:hideMark/>
          </w:tcPr>
          <w:p w14:paraId="181DCD62" w14:textId="77777777" w:rsidR="00211FC1" w:rsidRPr="0099416A" w:rsidRDefault="00211FC1" w:rsidP="00CF0625">
            <w:pPr>
              <w:rPr>
                <w:bCs/>
                <w:lang w:eastAsia="zh-CN"/>
              </w:rPr>
            </w:pPr>
            <w:r w:rsidRPr="0099416A">
              <w:rPr>
                <w:lang w:eastAsia="zh-CN"/>
              </w:rPr>
              <w:t>6.88</w:t>
            </w:r>
          </w:p>
        </w:tc>
        <w:tc>
          <w:tcPr>
            <w:tcW w:w="638" w:type="dxa"/>
            <w:noWrap/>
            <w:vAlign w:val="center"/>
            <w:hideMark/>
          </w:tcPr>
          <w:p w14:paraId="4A5CF075" w14:textId="77777777" w:rsidR="00211FC1" w:rsidRPr="0099416A" w:rsidRDefault="00211FC1" w:rsidP="00CF0625">
            <w:pPr>
              <w:rPr>
                <w:bCs/>
                <w:lang w:eastAsia="zh-CN"/>
              </w:rPr>
            </w:pPr>
            <w:r w:rsidRPr="0099416A">
              <w:rPr>
                <w:lang w:eastAsia="zh-CN"/>
              </w:rPr>
              <w:t>6.3</w:t>
            </w:r>
          </w:p>
        </w:tc>
        <w:tc>
          <w:tcPr>
            <w:tcW w:w="638" w:type="dxa"/>
            <w:noWrap/>
            <w:vAlign w:val="center"/>
            <w:hideMark/>
          </w:tcPr>
          <w:p w14:paraId="6A8199C2" w14:textId="77777777" w:rsidR="00211FC1" w:rsidRPr="0099416A" w:rsidRDefault="00211FC1" w:rsidP="00CF0625">
            <w:pPr>
              <w:rPr>
                <w:bCs/>
                <w:lang w:eastAsia="zh-CN"/>
              </w:rPr>
            </w:pPr>
            <w:r w:rsidRPr="0099416A">
              <w:rPr>
                <w:lang w:eastAsia="zh-CN"/>
              </w:rPr>
              <w:t>6.21</w:t>
            </w:r>
          </w:p>
        </w:tc>
        <w:tc>
          <w:tcPr>
            <w:tcW w:w="638" w:type="dxa"/>
            <w:noWrap/>
            <w:vAlign w:val="center"/>
            <w:hideMark/>
          </w:tcPr>
          <w:p w14:paraId="08F49ED7" w14:textId="77777777" w:rsidR="00211FC1" w:rsidRPr="0099416A" w:rsidRDefault="00211FC1" w:rsidP="00CF0625">
            <w:pPr>
              <w:rPr>
                <w:bCs/>
                <w:lang w:eastAsia="zh-CN"/>
              </w:rPr>
            </w:pPr>
            <w:r w:rsidRPr="0099416A">
              <w:rPr>
                <w:lang w:eastAsia="zh-CN"/>
              </w:rPr>
              <w:t>5.79</w:t>
            </w:r>
          </w:p>
        </w:tc>
        <w:tc>
          <w:tcPr>
            <w:tcW w:w="638" w:type="dxa"/>
            <w:noWrap/>
            <w:vAlign w:val="center"/>
            <w:hideMark/>
          </w:tcPr>
          <w:p w14:paraId="2B7E5F25" w14:textId="77777777" w:rsidR="00211FC1" w:rsidRPr="0099416A" w:rsidRDefault="00211FC1" w:rsidP="00CF0625">
            <w:pPr>
              <w:rPr>
                <w:bCs/>
                <w:lang w:eastAsia="zh-CN"/>
              </w:rPr>
            </w:pPr>
            <w:r w:rsidRPr="0099416A">
              <w:rPr>
                <w:lang w:eastAsia="zh-CN"/>
              </w:rPr>
              <w:t>5.16</w:t>
            </w:r>
          </w:p>
        </w:tc>
        <w:tc>
          <w:tcPr>
            <w:tcW w:w="638" w:type="dxa"/>
            <w:noWrap/>
            <w:vAlign w:val="center"/>
            <w:hideMark/>
          </w:tcPr>
          <w:p w14:paraId="2A14DB65" w14:textId="77777777" w:rsidR="00211FC1" w:rsidRPr="0099416A" w:rsidRDefault="00211FC1" w:rsidP="00CF0625">
            <w:pPr>
              <w:rPr>
                <w:bCs/>
                <w:lang w:eastAsia="zh-CN"/>
              </w:rPr>
            </w:pPr>
            <w:r w:rsidRPr="0099416A">
              <w:rPr>
                <w:lang w:eastAsia="zh-CN"/>
              </w:rPr>
              <w:t>4.65</w:t>
            </w:r>
          </w:p>
        </w:tc>
        <w:tc>
          <w:tcPr>
            <w:tcW w:w="638" w:type="dxa"/>
            <w:noWrap/>
            <w:vAlign w:val="center"/>
            <w:hideMark/>
          </w:tcPr>
          <w:p w14:paraId="7D317A12" w14:textId="77777777" w:rsidR="00211FC1" w:rsidRPr="0099416A" w:rsidRDefault="00211FC1" w:rsidP="00CF0625">
            <w:pPr>
              <w:rPr>
                <w:bCs/>
                <w:lang w:eastAsia="zh-CN"/>
              </w:rPr>
            </w:pPr>
            <w:r w:rsidRPr="0099416A">
              <w:rPr>
                <w:lang w:eastAsia="zh-CN"/>
              </w:rPr>
              <w:t>4.86</w:t>
            </w:r>
          </w:p>
        </w:tc>
        <w:tc>
          <w:tcPr>
            <w:tcW w:w="638" w:type="dxa"/>
            <w:noWrap/>
            <w:vAlign w:val="center"/>
            <w:hideMark/>
          </w:tcPr>
          <w:p w14:paraId="6E24F035" w14:textId="77777777" w:rsidR="00211FC1" w:rsidRPr="0099416A" w:rsidRDefault="00211FC1" w:rsidP="00CF0625">
            <w:pPr>
              <w:rPr>
                <w:bCs/>
                <w:lang w:eastAsia="zh-CN"/>
              </w:rPr>
            </w:pPr>
            <w:r w:rsidRPr="0099416A">
              <w:rPr>
                <w:lang w:eastAsia="zh-CN"/>
              </w:rPr>
              <w:t>5.75</w:t>
            </w:r>
          </w:p>
        </w:tc>
        <w:tc>
          <w:tcPr>
            <w:tcW w:w="638" w:type="dxa"/>
            <w:noWrap/>
            <w:vAlign w:val="center"/>
            <w:hideMark/>
          </w:tcPr>
          <w:p w14:paraId="1A202235" w14:textId="77777777" w:rsidR="00211FC1" w:rsidRPr="0099416A" w:rsidRDefault="00211FC1" w:rsidP="00CF0625">
            <w:pPr>
              <w:rPr>
                <w:bCs/>
                <w:lang w:eastAsia="zh-CN"/>
              </w:rPr>
            </w:pPr>
            <w:r w:rsidRPr="0099416A">
              <w:rPr>
                <w:lang w:eastAsia="zh-CN"/>
              </w:rPr>
              <w:t>6.27</w:t>
            </w:r>
          </w:p>
        </w:tc>
        <w:tc>
          <w:tcPr>
            <w:tcW w:w="638" w:type="dxa"/>
            <w:noWrap/>
            <w:vAlign w:val="center"/>
            <w:hideMark/>
          </w:tcPr>
          <w:p w14:paraId="5DCD15F5" w14:textId="77777777" w:rsidR="00211FC1" w:rsidRPr="0099416A" w:rsidRDefault="00211FC1" w:rsidP="00CF0625">
            <w:pPr>
              <w:rPr>
                <w:bCs/>
                <w:lang w:eastAsia="zh-CN"/>
              </w:rPr>
            </w:pPr>
            <w:r w:rsidRPr="0099416A">
              <w:rPr>
                <w:lang w:eastAsia="zh-CN"/>
              </w:rPr>
              <w:t>6.6</w:t>
            </w:r>
          </w:p>
        </w:tc>
        <w:tc>
          <w:tcPr>
            <w:tcW w:w="638" w:type="dxa"/>
            <w:noWrap/>
            <w:vAlign w:val="center"/>
            <w:hideMark/>
          </w:tcPr>
          <w:p w14:paraId="1FD03584" w14:textId="77777777" w:rsidR="00211FC1" w:rsidRPr="0099416A" w:rsidRDefault="00211FC1" w:rsidP="00CF0625">
            <w:pPr>
              <w:rPr>
                <w:bCs/>
                <w:lang w:eastAsia="zh-CN"/>
              </w:rPr>
            </w:pPr>
            <w:r w:rsidRPr="0099416A">
              <w:rPr>
                <w:lang w:eastAsia="zh-CN"/>
              </w:rPr>
              <w:t>6.82</w:t>
            </w:r>
          </w:p>
        </w:tc>
        <w:tc>
          <w:tcPr>
            <w:tcW w:w="638" w:type="dxa"/>
            <w:noWrap/>
            <w:vAlign w:val="center"/>
            <w:hideMark/>
          </w:tcPr>
          <w:p w14:paraId="11A1D6CF" w14:textId="77777777" w:rsidR="00211FC1" w:rsidRPr="0099416A" w:rsidRDefault="00211FC1" w:rsidP="00CF0625">
            <w:pPr>
              <w:rPr>
                <w:bCs/>
                <w:lang w:eastAsia="zh-CN"/>
              </w:rPr>
            </w:pPr>
            <w:r w:rsidRPr="0099416A">
              <w:rPr>
                <w:lang w:eastAsia="zh-CN"/>
              </w:rPr>
              <w:t>7.02</w:t>
            </w:r>
          </w:p>
        </w:tc>
        <w:tc>
          <w:tcPr>
            <w:tcW w:w="638" w:type="dxa"/>
            <w:noWrap/>
            <w:vAlign w:val="center"/>
            <w:hideMark/>
          </w:tcPr>
          <w:p w14:paraId="08BA6C1D" w14:textId="77777777" w:rsidR="00211FC1" w:rsidRPr="0099416A" w:rsidRDefault="00211FC1" w:rsidP="00CF0625">
            <w:pPr>
              <w:rPr>
                <w:bCs/>
                <w:lang w:eastAsia="zh-CN"/>
              </w:rPr>
            </w:pPr>
            <w:r w:rsidRPr="0099416A">
              <w:rPr>
                <w:lang w:eastAsia="zh-CN"/>
              </w:rPr>
              <w:t>6.02</w:t>
            </w:r>
          </w:p>
        </w:tc>
      </w:tr>
      <w:tr w:rsidR="00211FC1" w:rsidRPr="0099416A" w14:paraId="6C88430A" w14:textId="77777777" w:rsidTr="00CF0625">
        <w:trPr>
          <w:cantSplit/>
          <w:trHeight w:val="292"/>
        </w:trPr>
        <w:tc>
          <w:tcPr>
            <w:tcW w:w="1240" w:type="dxa"/>
            <w:noWrap/>
            <w:vAlign w:val="bottom"/>
            <w:hideMark/>
          </w:tcPr>
          <w:p w14:paraId="09242120" w14:textId="77777777" w:rsidR="00211FC1" w:rsidRPr="0099416A" w:rsidRDefault="00211FC1" w:rsidP="00CF0625">
            <w:pPr>
              <w:rPr>
                <w:lang w:eastAsia="zh-CN"/>
              </w:rPr>
            </w:pPr>
          </w:p>
        </w:tc>
        <w:tc>
          <w:tcPr>
            <w:tcW w:w="742" w:type="dxa"/>
            <w:vAlign w:val="center"/>
            <w:hideMark/>
          </w:tcPr>
          <w:p w14:paraId="4A178864" w14:textId="77777777" w:rsidR="00211FC1" w:rsidRPr="0099416A" w:rsidRDefault="00211FC1" w:rsidP="00CF0625">
            <w:pPr>
              <w:rPr>
                <w:bCs/>
                <w:lang w:eastAsia="zh-CN"/>
              </w:rPr>
            </w:pPr>
            <w:r w:rsidRPr="0099416A">
              <w:rPr>
                <w:lang w:eastAsia="zh-CN"/>
              </w:rPr>
              <w:t>Tilt 20</w:t>
            </w:r>
          </w:p>
        </w:tc>
        <w:tc>
          <w:tcPr>
            <w:tcW w:w="450" w:type="dxa"/>
            <w:vAlign w:val="center"/>
            <w:hideMark/>
          </w:tcPr>
          <w:p w14:paraId="03D82DE9" w14:textId="77777777" w:rsidR="00211FC1" w:rsidRPr="0099416A" w:rsidRDefault="00211FC1" w:rsidP="00CF0625">
            <w:pPr>
              <w:rPr>
                <w:bCs/>
                <w:lang w:eastAsia="zh-CN"/>
              </w:rPr>
            </w:pPr>
            <w:r w:rsidRPr="0099416A">
              <w:rPr>
                <w:lang w:eastAsia="zh-CN"/>
              </w:rPr>
              <w:t>19</w:t>
            </w:r>
          </w:p>
        </w:tc>
        <w:tc>
          <w:tcPr>
            <w:tcW w:w="638" w:type="dxa"/>
            <w:noWrap/>
            <w:vAlign w:val="center"/>
            <w:hideMark/>
          </w:tcPr>
          <w:p w14:paraId="1766055C" w14:textId="77777777" w:rsidR="00211FC1" w:rsidRPr="0099416A" w:rsidRDefault="00211FC1" w:rsidP="00CF0625">
            <w:pPr>
              <w:rPr>
                <w:bCs/>
                <w:lang w:eastAsia="zh-CN"/>
              </w:rPr>
            </w:pPr>
            <w:r w:rsidRPr="0099416A">
              <w:rPr>
                <w:lang w:eastAsia="zh-CN"/>
              </w:rPr>
              <w:t>6.79</w:t>
            </w:r>
          </w:p>
        </w:tc>
        <w:tc>
          <w:tcPr>
            <w:tcW w:w="638" w:type="dxa"/>
            <w:noWrap/>
            <w:vAlign w:val="center"/>
            <w:hideMark/>
          </w:tcPr>
          <w:p w14:paraId="3FE8595D" w14:textId="77777777" w:rsidR="00211FC1" w:rsidRPr="0099416A" w:rsidRDefault="00211FC1" w:rsidP="00CF0625">
            <w:pPr>
              <w:rPr>
                <w:bCs/>
                <w:lang w:eastAsia="zh-CN"/>
              </w:rPr>
            </w:pPr>
            <w:r w:rsidRPr="0099416A">
              <w:rPr>
                <w:lang w:eastAsia="zh-CN"/>
              </w:rPr>
              <w:t>6.1</w:t>
            </w:r>
          </w:p>
        </w:tc>
        <w:tc>
          <w:tcPr>
            <w:tcW w:w="638" w:type="dxa"/>
            <w:noWrap/>
            <w:vAlign w:val="center"/>
            <w:hideMark/>
          </w:tcPr>
          <w:p w14:paraId="4FB90E70" w14:textId="77777777" w:rsidR="00211FC1" w:rsidRPr="0099416A" w:rsidRDefault="00211FC1" w:rsidP="00CF0625">
            <w:pPr>
              <w:rPr>
                <w:bCs/>
                <w:lang w:eastAsia="zh-CN"/>
              </w:rPr>
            </w:pPr>
            <w:r w:rsidRPr="0099416A">
              <w:rPr>
                <w:lang w:eastAsia="zh-CN"/>
              </w:rPr>
              <w:t>6.3</w:t>
            </w:r>
          </w:p>
        </w:tc>
        <w:tc>
          <w:tcPr>
            <w:tcW w:w="638" w:type="dxa"/>
            <w:noWrap/>
            <w:vAlign w:val="center"/>
            <w:hideMark/>
          </w:tcPr>
          <w:p w14:paraId="096BCDBC" w14:textId="77777777" w:rsidR="00211FC1" w:rsidRPr="0099416A" w:rsidRDefault="00211FC1" w:rsidP="00CF0625">
            <w:pPr>
              <w:rPr>
                <w:bCs/>
                <w:lang w:eastAsia="zh-CN"/>
              </w:rPr>
            </w:pPr>
            <w:r w:rsidRPr="0099416A">
              <w:rPr>
                <w:lang w:eastAsia="zh-CN"/>
              </w:rPr>
              <w:t>6.25</w:t>
            </w:r>
          </w:p>
        </w:tc>
        <w:tc>
          <w:tcPr>
            <w:tcW w:w="638" w:type="dxa"/>
            <w:noWrap/>
            <w:vAlign w:val="center"/>
            <w:hideMark/>
          </w:tcPr>
          <w:p w14:paraId="07C0601F" w14:textId="77777777" w:rsidR="00211FC1" w:rsidRPr="0099416A" w:rsidRDefault="00211FC1" w:rsidP="00CF0625">
            <w:pPr>
              <w:rPr>
                <w:bCs/>
                <w:lang w:eastAsia="zh-CN"/>
              </w:rPr>
            </w:pPr>
            <w:r w:rsidRPr="0099416A">
              <w:rPr>
                <w:lang w:eastAsia="zh-CN"/>
              </w:rPr>
              <w:t>5.93</w:t>
            </w:r>
          </w:p>
        </w:tc>
        <w:tc>
          <w:tcPr>
            <w:tcW w:w="638" w:type="dxa"/>
            <w:noWrap/>
            <w:vAlign w:val="center"/>
            <w:hideMark/>
          </w:tcPr>
          <w:p w14:paraId="7A3428ED" w14:textId="77777777" w:rsidR="00211FC1" w:rsidRPr="0099416A" w:rsidRDefault="00211FC1" w:rsidP="00CF0625">
            <w:pPr>
              <w:rPr>
                <w:bCs/>
                <w:lang w:eastAsia="zh-CN"/>
              </w:rPr>
            </w:pPr>
            <w:r w:rsidRPr="0099416A">
              <w:rPr>
                <w:lang w:eastAsia="zh-CN"/>
              </w:rPr>
              <w:t>5.45</w:t>
            </w:r>
          </w:p>
        </w:tc>
        <w:tc>
          <w:tcPr>
            <w:tcW w:w="638" w:type="dxa"/>
            <w:noWrap/>
            <w:vAlign w:val="center"/>
            <w:hideMark/>
          </w:tcPr>
          <w:p w14:paraId="3E12F79F" w14:textId="77777777" w:rsidR="00211FC1" w:rsidRPr="0099416A" w:rsidRDefault="00211FC1" w:rsidP="00CF0625">
            <w:pPr>
              <w:rPr>
                <w:bCs/>
                <w:lang w:eastAsia="zh-CN"/>
              </w:rPr>
            </w:pPr>
            <w:r w:rsidRPr="0099416A">
              <w:rPr>
                <w:lang w:eastAsia="zh-CN"/>
              </w:rPr>
              <w:t>5.63</w:t>
            </w:r>
          </w:p>
        </w:tc>
        <w:tc>
          <w:tcPr>
            <w:tcW w:w="638" w:type="dxa"/>
            <w:noWrap/>
            <w:vAlign w:val="center"/>
            <w:hideMark/>
          </w:tcPr>
          <w:p w14:paraId="78B25B69" w14:textId="77777777" w:rsidR="00211FC1" w:rsidRPr="0099416A" w:rsidRDefault="00211FC1" w:rsidP="00CF0625">
            <w:pPr>
              <w:rPr>
                <w:bCs/>
                <w:lang w:eastAsia="zh-CN"/>
              </w:rPr>
            </w:pPr>
            <w:r w:rsidRPr="0099416A">
              <w:rPr>
                <w:lang w:eastAsia="zh-CN"/>
              </w:rPr>
              <w:t>6.4</w:t>
            </w:r>
          </w:p>
        </w:tc>
        <w:tc>
          <w:tcPr>
            <w:tcW w:w="638" w:type="dxa"/>
            <w:noWrap/>
            <w:vAlign w:val="center"/>
            <w:hideMark/>
          </w:tcPr>
          <w:p w14:paraId="6D69C460" w14:textId="77777777" w:rsidR="00211FC1" w:rsidRPr="0099416A" w:rsidRDefault="00211FC1" w:rsidP="00CF0625">
            <w:pPr>
              <w:rPr>
                <w:bCs/>
                <w:lang w:eastAsia="zh-CN"/>
              </w:rPr>
            </w:pPr>
            <w:r w:rsidRPr="0099416A">
              <w:rPr>
                <w:lang w:eastAsia="zh-CN"/>
              </w:rPr>
              <w:t>6.52</w:t>
            </w:r>
          </w:p>
        </w:tc>
        <w:tc>
          <w:tcPr>
            <w:tcW w:w="638" w:type="dxa"/>
            <w:noWrap/>
            <w:vAlign w:val="center"/>
            <w:hideMark/>
          </w:tcPr>
          <w:p w14:paraId="0D9F932F" w14:textId="77777777" w:rsidR="00211FC1" w:rsidRPr="0099416A" w:rsidRDefault="00211FC1" w:rsidP="00CF0625">
            <w:pPr>
              <w:rPr>
                <w:bCs/>
                <w:lang w:eastAsia="zh-CN"/>
              </w:rPr>
            </w:pPr>
            <w:r w:rsidRPr="0099416A">
              <w:rPr>
                <w:lang w:eastAsia="zh-CN"/>
              </w:rPr>
              <w:t>6.48</w:t>
            </w:r>
          </w:p>
        </w:tc>
        <w:tc>
          <w:tcPr>
            <w:tcW w:w="638" w:type="dxa"/>
            <w:noWrap/>
            <w:vAlign w:val="center"/>
            <w:hideMark/>
          </w:tcPr>
          <w:p w14:paraId="3DDE32BD" w14:textId="77777777" w:rsidR="00211FC1" w:rsidRPr="0099416A" w:rsidRDefault="00211FC1" w:rsidP="00CF0625">
            <w:pPr>
              <w:rPr>
                <w:bCs/>
                <w:lang w:eastAsia="zh-CN"/>
              </w:rPr>
            </w:pPr>
            <w:r w:rsidRPr="0099416A">
              <w:rPr>
                <w:lang w:eastAsia="zh-CN"/>
              </w:rPr>
              <w:t>6.39</w:t>
            </w:r>
          </w:p>
        </w:tc>
        <w:tc>
          <w:tcPr>
            <w:tcW w:w="638" w:type="dxa"/>
            <w:noWrap/>
            <w:vAlign w:val="center"/>
            <w:hideMark/>
          </w:tcPr>
          <w:p w14:paraId="104D4D23" w14:textId="77777777" w:rsidR="00211FC1" w:rsidRPr="0099416A" w:rsidRDefault="00211FC1" w:rsidP="00CF0625">
            <w:pPr>
              <w:rPr>
                <w:bCs/>
                <w:lang w:eastAsia="zh-CN"/>
              </w:rPr>
            </w:pPr>
            <w:r w:rsidRPr="0099416A">
              <w:rPr>
                <w:lang w:eastAsia="zh-CN"/>
              </w:rPr>
              <w:t>6.98</w:t>
            </w:r>
          </w:p>
        </w:tc>
        <w:tc>
          <w:tcPr>
            <w:tcW w:w="638" w:type="dxa"/>
            <w:noWrap/>
            <w:vAlign w:val="center"/>
            <w:hideMark/>
          </w:tcPr>
          <w:p w14:paraId="0094EE57" w14:textId="77777777" w:rsidR="00211FC1" w:rsidRPr="0099416A" w:rsidRDefault="00211FC1" w:rsidP="00CF0625">
            <w:pPr>
              <w:rPr>
                <w:bCs/>
                <w:lang w:eastAsia="zh-CN"/>
              </w:rPr>
            </w:pPr>
            <w:r w:rsidRPr="0099416A">
              <w:rPr>
                <w:lang w:eastAsia="zh-CN"/>
              </w:rPr>
              <w:t>6.27</w:t>
            </w:r>
          </w:p>
        </w:tc>
      </w:tr>
      <w:tr w:rsidR="00211FC1" w:rsidRPr="0099416A" w14:paraId="5018EA23" w14:textId="77777777" w:rsidTr="00CF0625">
        <w:trPr>
          <w:cantSplit/>
          <w:trHeight w:val="292"/>
        </w:trPr>
        <w:tc>
          <w:tcPr>
            <w:tcW w:w="1240" w:type="dxa"/>
            <w:noWrap/>
            <w:vAlign w:val="bottom"/>
            <w:hideMark/>
          </w:tcPr>
          <w:p w14:paraId="4280C2C1" w14:textId="77777777" w:rsidR="00211FC1" w:rsidRPr="0099416A" w:rsidRDefault="00211FC1" w:rsidP="00CF0625">
            <w:pPr>
              <w:rPr>
                <w:lang w:eastAsia="zh-CN"/>
              </w:rPr>
            </w:pPr>
          </w:p>
        </w:tc>
        <w:tc>
          <w:tcPr>
            <w:tcW w:w="742" w:type="dxa"/>
            <w:vAlign w:val="center"/>
            <w:hideMark/>
          </w:tcPr>
          <w:p w14:paraId="60BC4FB0" w14:textId="77777777" w:rsidR="00211FC1" w:rsidRPr="0099416A" w:rsidRDefault="00211FC1" w:rsidP="00CF0625">
            <w:pPr>
              <w:rPr>
                <w:bCs/>
                <w:lang w:eastAsia="zh-CN"/>
              </w:rPr>
            </w:pPr>
            <w:r w:rsidRPr="0099416A">
              <w:rPr>
                <w:lang w:eastAsia="zh-CN"/>
              </w:rPr>
              <w:t>Tilt 35</w:t>
            </w:r>
          </w:p>
        </w:tc>
        <w:tc>
          <w:tcPr>
            <w:tcW w:w="450" w:type="dxa"/>
            <w:vAlign w:val="center"/>
            <w:hideMark/>
          </w:tcPr>
          <w:p w14:paraId="3349EA28" w14:textId="77777777" w:rsidR="00211FC1" w:rsidRPr="0099416A" w:rsidRDefault="00211FC1" w:rsidP="00CF0625">
            <w:pPr>
              <w:rPr>
                <w:bCs/>
                <w:lang w:eastAsia="zh-CN"/>
              </w:rPr>
            </w:pPr>
            <w:r w:rsidRPr="0099416A">
              <w:rPr>
                <w:lang w:eastAsia="zh-CN"/>
              </w:rPr>
              <w:t>34</w:t>
            </w:r>
          </w:p>
        </w:tc>
        <w:tc>
          <w:tcPr>
            <w:tcW w:w="638" w:type="dxa"/>
            <w:noWrap/>
            <w:vAlign w:val="center"/>
            <w:hideMark/>
          </w:tcPr>
          <w:p w14:paraId="35A8C47E" w14:textId="77777777" w:rsidR="00211FC1" w:rsidRPr="0099416A" w:rsidRDefault="00211FC1" w:rsidP="00CF0625">
            <w:pPr>
              <w:rPr>
                <w:bCs/>
                <w:lang w:eastAsia="zh-CN"/>
              </w:rPr>
            </w:pPr>
            <w:r w:rsidRPr="0099416A">
              <w:rPr>
                <w:lang w:eastAsia="zh-CN"/>
              </w:rPr>
              <w:t>6.36</w:t>
            </w:r>
          </w:p>
        </w:tc>
        <w:tc>
          <w:tcPr>
            <w:tcW w:w="638" w:type="dxa"/>
            <w:noWrap/>
            <w:vAlign w:val="center"/>
            <w:hideMark/>
          </w:tcPr>
          <w:p w14:paraId="2686E5F3" w14:textId="77777777" w:rsidR="00211FC1" w:rsidRPr="0099416A" w:rsidRDefault="00211FC1" w:rsidP="00CF0625">
            <w:pPr>
              <w:rPr>
                <w:bCs/>
                <w:lang w:eastAsia="zh-CN"/>
              </w:rPr>
            </w:pPr>
            <w:r w:rsidRPr="0099416A">
              <w:rPr>
                <w:lang w:eastAsia="zh-CN"/>
              </w:rPr>
              <w:t>5.6</w:t>
            </w:r>
          </w:p>
        </w:tc>
        <w:tc>
          <w:tcPr>
            <w:tcW w:w="638" w:type="dxa"/>
            <w:noWrap/>
            <w:vAlign w:val="center"/>
            <w:hideMark/>
          </w:tcPr>
          <w:p w14:paraId="20305C64" w14:textId="77777777" w:rsidR="00211FC1" w:rsidRPr="0099416A" w:rsidRDefault="00211FC1" w:rsidP="00CF0625">
            <w:pPr>
              <w:rPr>
                <w:bCs/>
                <w:lang w:eastAsia="zh-CN"/>
              </w:rPr>
            </w:pPr>
            <w:r w:rsidRPr="0099416A">
              <w:rPr>
                <w:lang w:eastAsia="zh-CN"/>
              </w:rPr>
              <w:t>6.06</w:t>
            </w:r>
          </w:p>
        </w:tc>
        <w:tc>
          <w:tcPr>
            <w:tcW w:w="638" w:type="dxa"/>
            <w:noWrap/>
            <w:vAlign w:val="center"/>
            <w:hideMark/>
          </w:tcPr>
          <w:p w14:paraId="7A553C3F" w14:textId="77777777" w:rsidR="00211FC1" w:rsidRPr="0099416A" w:rsidRDefault="00211FC1" w:rsidP="00CF0625">
            <w:pPr>
              <w:rPr>
                <w:bCs/>
                <w:lang w:eastAsia="zh-CN"/>
              </w:rPr>
            </w:pPr>
            <w:r w:rsidRPr="0099416A">
              <w:rPr>
                <w:lang w:eastAsia="zh-CN"/>
              </w:rPr>
              <w:t>6.38</w:t>
            </w:r>
          </w:p>
        </w:tc>
        <w:tc>
          <w:tcPr>
            <w:tcW w:w="638" w:type="dxa"/>
            <w:noWrap/>
            <w:vAlign w:val="center"/>
            <w:hideMark/>
          </w:tcPr>
          <w:p w14:paraId="32F52783" w14:textId="77777777" w:rsidR="00211FC1" w:rsidRPr="0099416A" w:rsidRDefault="00211FC1" w:rsidP="00CF0625">
            <w:pPr>
              <w:rPr>
                <w:bCs/>
                <w:lang w:eastAsia="zh-CN"/>
              </w:rPr>
            </w:pPr>
            <w:r w:rsidRPr="0099416A">
              <w:rPr>
                <w:lang w:eastAsia="zh-CN"/>
              </w:rPr>
              <w:t>6.37</w:t>
            </w:r>
          </w:p>
        </w:tc>
        <w:tc>
          <w:tcPr>
            <w:tcW w:w="638" w:type="dxa"/>
            <w:noWrap/>
            <w:vAlign w:val="center"/>
            <w:hideMark/>
          </w:tcPr>
          <w:p w14:paraId="01F9925A" w14:textId="77777777" w:rsidR="00211FC1" w:rsidRPr="0099416A" w:rsidRDefault="00211FC1" w:rsidP="00CF0625">
            <w:pPr>
              <w:rPr>
                <w:bCs/>
                <w:lang w:eastAsia="zh-CN"/>
              </w:rPr>
            </w:pPr>
            <w:r w:rsidRPr="0099416A">
              <w:rPr>
                <w:lang w:eastAsia="zh-CN"/>
              </w:rPr>
              <w:t>5.94</w:t>
            </w:r>
          </w:p>
        </w:tc>
        <w:tc>
          <w:tcPr>
            <w:tcW w:w="638" w:type="dxa"/>
            <w:noWrap/>
            <w:vAlign w:val="center"/>
            <w:hideMark/>
          </w:tcPr>
          <w:p w14:paraId="5E703E4A" w14:textId="77777777" w:rsidR="00211FC1" w:rsidRPr="0099416A" w:rsidRDefault="00211FC1" w:rsidP="00CF0625">
            <w:pPr>
              <w:rPr>
                <w:bCs/>
                <w:lang w:eastAsia="zh-CN"/>
              </w:rPr>
            </w:pPr>
            <w:r w:rsidRPr="0099416A">
              <w:rPr>
                <w:lang w:eastAsia="zh-CN"/>
              </w:rPr>
              <w:t>6.08</w:t>
            </w:r>
          </w:p>
        </w:tc>
        <w:tc>
          <w:tcPr>
            <w:tcW w:w="638" w:type="dxa"/>
            <w:noWrap/>
            <w:vAlign w:val="center"/>
            <w:hideMark/>
          </w:tcPr>
          <w:p w14:paraId="1312948C" w14:textId="77777777" w:rsidR="00211FC1" w:rsidRPr="0099416A" w:rsidRDefault="00211FC1" w:rsidP="00CF0625">
            <w:pPr>
              <w:rPr>
                <w:bCs/>
                <w:lang w:eastAsia="zh-CN"/>
              </w:rPr>
            </w:pPr>
            <w:r w:rsidRPr="0099416A">
              <w:rPr>
                <w:lang w:eastAsia="zh-CN"/>
              </w:rPr>
              <w:t>6.69</w:t>
            </w:r>
          </w:p>
        </w:tc>
        <w:tc>
          <w:tcPr>
            <w:tcW w:w="638" w:type="dxa"/>
            <w:noWrap/>
            <w:vAlign w:val="center"/>
            <w:hideMark/>
          </w:tcPr>
          <w:p w14:paraId="4AD98C69" w14:textId="77777777" w:rsidR="00211FC1" w:rsidRPr="0099416A" w:rsidRDefault="00211FC1" w:rsidP="00CF0625">
            <w:pPr>
              <w:rPr>
                <w:bCs/>
                <w:lang w:eastAsia="zh-CN"/>
              </w:rPr>
            </w:pPr>
            <w:r w:rsidRPr="0099416A">
              <w:rPr>
                <w:lang w:eastAsia="zh-CN"/>
              </w:rPr>
              <w:t>6.42</w:t>
            </w:r>
          </w:p>
        </w:tc>
        <w:tc>
          <w:tcPr>
            <w:tcW w:w="638" w:type="dxa"/>
            <w:noWrap/>
            <w:vAlign w:val="center"/>
            <w:hideMark/>
          </w:tcPr>
          <w:p w14:paraId="16EC71E9" w14:textId="77777777" w:rsidR="00211FC1" w:rsidRPr="0099416A" w:rsidRDefault="00211FC1" w:rsidP="00CF0625">
            <w:pPr>
              <w:rPr>
                <w:bCs/>
                <w:lang w:eastAsia="zh-CN"/>
              </w:rPr>
            </w:pPr>
            <w:r w:rsidRPr="0099416A">
              <w:rPr>
                <w:lang w:eastAsia="zh-CN"/>
              </w:rPr>
              <w:t>6.03</w:t>
            </w:r>
          </w:p>
        </w:tc>
        <w:tc>
          <w:tcPr>
            <w:tcW w:w="638" w:type="dxa"/>
            <w:noWrap/>
            <w:vAlign w:val="center"/>
            <w:hideMark/>
          </w:tcPr>
          <w:p w14:paraId="07DAC25A" w14:textId="77777777" w:rsidR="00211FC1" w:rsidRPr="0099416A" w:rsidRDefault="00211FC1" w:rsidP="00CF0625">
            <w:pPr>
              <w:rPr>
                <w:bCs/>
                <w:lang w:eastAsia="zh-CN"/>
              </w:rPr>
            </w:pPr>
            <w:r w:rsidRPr="0099416A">
              <w:rPr>
                <w:lang w:eastAsia="zh-CN"/>
              </w:rPr>
              <w:t>5.64</w:t>
            </w:r>
          </w:p>
        </w:tc>
        <w:tc>
          <w:tcPr>
            <w:tcW w:w="638" w:type="dxa"/>
            <w:noWrap/>
            <w:vAlign w:val="center"/>
            <w:hideMark/>
          </w:tcPr>
          <w:p w14:paraId="6E5EADD7" w14:textId="77777777" w:rsidR="00211FC1" w:rsidRPr="0099416A" w:rsidRDefault="00211FC1" w:rsidP="00CF0625">
            <w:pPr>
              <w:rPr>
                <w:bCs/>
                <w:lang w:eastAsia="zh-CN"/>
              </w:rPr>
            </w:pPr>
            <w:r w:rsidRPr="0099416A">
              <w:rPr>
                <w:lang w:eastAsia="zh-CN"/>
              </w:rPr>
              <w:t>6.58</w:t>
            </w:r>
          </w:p>
        </w:tc>
        <w:tc>
          <w:tcPr>
            <w:tcW w:w="638" w:type="dxa"/>
            <w:noWrap/>
            <w:vAlign w:val="center"/>
            <w:hideMark/>
          </w:tcPr>
          <w:p w14:paraId="41400552" w14:textId="77777777" w:rsidR="00211FC1" w:rsidRPr="0099416A" w:rsidRDefault="00211FC1" w:rsidP="00CF0625">
            <w:pPr>
              <w:rPr>
                <w:bCs/>
                <w:lang w:eastAsia="zh-CN"/>
              </w:rPr>
            </w:pPr>
            <w:r w:rsidRPr="0099416A">
              <w:rPr>
                <w:lang w:eastAsia="zh-CN"/>
              </w:rPr>
              <w:t>6.19</w:t>
            </w:r>
          </w:p>
        </w:tc>
      </w:tr>
      <w:tr w:rsidR="00211FC1" w:rsidRPr="0099416A" w14:paraId="24DA3303" w14:textId="77777777" w:rsidTr="00CF0625">
        <w:trPr>
          <w:cantSplit/>
          <w:trHeight w:val="292"/>
        </w:trPr>
        <w:tc>
          <w:tcPr>
            <w:tcW w:w="1240" w:type="dxa"/>
            <w:noWrap/>
            <w:vAlign w:val="bottom"/>
            <w:hideMark/>
          </w:tcPr>
          <w:p w14:paraId="66DB2844" w14:textId="77777777" w:rsidR="00211FC1" w:rsidRPr="0099416A" w:rsidRDefault="00211FC1" w:rsidP="00CF0625">
            <w:pPr>
              <w:rPr>
                <w:lang w:eastAsia="zh-CN"/>
              </w:rPr>
            </w:pPr>
          </w:p>
        </w:tc>
        <w:tc>
          <w:tcPr>
            <w:tcW w:w="742" w:type="dxa"/>
            <w:vAlign w:val="center"/>
            <w:hideMark/>
          </w:tcPr>
          <w:p w14:paraId="00A49398" w14:textId="77777777" w:rsidR="00211FC1" w:rsidRPr="0099416A" w:rsidRDefault="00211FC1" w:rsidP="00CF0625">
            <w:pPr>
              <w:rPr>
                <w:bCs/>
                <w:lang w:eastAsia="zh-CN"/>
              </w:rPr>
            </w:pPr>
            <w:r w:rsidRPr="0099416A">
              <w:rPr>
                <w:lang w:eastAsia="zh-CN"/>
              </w:rPr>
              <w:t>Tilt 90</w:t>
            </w:r>
          </w:p>
        </w:tc>
        <w:tc>
          <w:tcPr>
            <w:tcW w:w="450" w:type="dxa"/>
            <w:vAlign w:val="center"/>
            <w:hideMark/>
          </w:tcPr>
          <w:p w14:paraId="44BEEE5B" w14:textId="77777777" w:rsidR="00211FC1" w:rsidRPr="0099416A" w:rsidRDefault="00211FC1" w:rsidP="00CF0625">
            <w:pPr>
              <w:rPr>
                <w:bCs/>
                <w:lang w:eastAsia="zh-CN"/>
              </w:rPr>
            </w:pPr>
            <w:r w:rsidRPr="0099416A">
              <w:rPr>
                <w:lang w:eastAsia="zh-CN"/>
              </w:rPr>
              <w:t>90</w:t>
            </w:r>
          </w:p>
        </w:tc>
        <w:tc>
          <w:tcPr>
            <w:tcW w:w="638" w:type="dxa"/>
            <w:noWrap/>
            <w:vAlign w:val="center"/>
            <w:hideMark/>
          </w:tcPr>
          <w:p w14:paraId="6BCB057B" w14:textId="77777777" w:rsidR="00211FC1" w:rsidRPr="0099416A" w:rsidRDefault="00211FC1" w:rsidP="00CF0625">
            <w:pPr>
              <w:rPr>
                <w:bCs/>
                <w:lang w:eastAsia="zh-CN"/>
              </w:rPr>
            </w:pPr>
            <w:r w:rsidRPr="0099416A">
              <w:rPr>
                <w:lang w:eastAsia="zh-CN"/>
              </w:rPr>
              <w:t>2.59</w:t>
            </w:r>
          </w:p>
        </w:tc>
        <w:tc>
          <w:tcPr>
            <w:tcW w:w="638" w:type="dxa"/>
            <w:noWrap/>
            <w:vAlign w:val="center"/>
            <w:hideMark/>
          </w:tcPr>
          <w:p w14:paraId="669E1E9E" w14:textId="77777777" w:rsidR="00211FC1" w:rsidRPr="0099416A" w:rsidRDefault="00211FC1" w:rsidP="00CF0625">
            <w:pPr>
              <w:rPr>
                <w:bCs/>
                <w:lang w:eastAsia="zh-CN"/>
              </w:rPr>
            </w:pPr>
            <w:r w:rsidRPr="0099416A">
              <w:rPr>
                <w:lang w:eastAsia="zh-CN"/>
              </w:rPr>
              <w:t>2.07</w:t>
            </w:r>
          </w:p>
        </w:tc>
        <w:tc>
          <w:tcPr>
            <w:tcW w:w="638" w:type="dxa"/>
            <w:noWrap/>
            <w:vAlign w:val="center"/>
            <w:hideMark/>
          </w:tcPr>
          <w:p w14:paraId="5B0972A2" w14:textId="77777777" w:rsidR="00211FC1" w:rsidRPr="0099416A" w:rsidRDefault="00211FC1" w:rsidP="00CF0625">
            <w:pPr>
              <w:rPr>
                <w:bCs/>
                <w:lang w:eastAsia="zh-CN"/>
              </w:rPr>
            </w:pPr>
            <w:r w:rsidRPr="0099416A">
              <w:rPr>
                <w:lang w:eastAsia="zh-CN"/>
              </w:rPr>
              <w:t>2.86</w:t>
            </w:r>
          </w:p>
        </w:tc>
        <w:tc>
          <w:tcPr>
            <w:tcW w:w="638" w:type="dxa"/>
            <w:noWrap/>
            <w:vAlign w:val="center"/>
            <w:hideMark/>
          </w:tcPr>
          <w:p w14:paraId="147F8586" w14:textId="77777777" w:rsidR="00211FC1" w:rsidRPr="0099416A" w:rsidRDefault="00211FC1" w:rsidP="00CF0625">
            <w:pPr>
              <w:rPr>
                <w:bCs/>
                <w:lang w:eastAsia="zh-CN"/>
              </w:rPr>
            </w:pPr>
            <w:r w:rsidRPr="0099416A">
              <w:rPr>
                <w:lang w:eastAsia="zh-CN"/>
              </w:rPr>
              <w:t>4.01</w:t>
            </w:r>
          </w:p>
        </w:tc>
        <w:tc>
          <w:tcPr>
            <w:tcW w:w="638" w:type="dxa"/>
            <w:noWrap/>
            <w:vAlign w:val="center"/>
            <w:hideMark/>
          </w:tcPr>
          <w:p w14:paraId="7B3222E5" w14:textId="77777777" w:rsidR="00211FC1" w:rsidRPr="0099416A" w:rsidRDefault="00211FC1" w:rsidP="00CF0625">
            <w:pPr>
              <w:rPr>
                <w:bCs/>
                <w:lang w:eastAsia="zh-CN"/>
              </w:rPr>
            </w:pPr>
            <w:r w:rsidRPr="0099416A">
              <w:rPr>
                <w:lang w:eastAsia="zh-CN"/>
              </w:rPr>
              <w:t>4.88</w:t>
            </w:r>
          </w:p>
        </w:tc>
        <w:tc>
          <w:tcPr>
            <w:tcW w:w="638" w:type="dxa"/>
            <w:noWrap/>
            <w:vAlign w:val="center"/>
            <w:hideMark/>
          </w:tcPr>
          <w:p w14:paraId="4D719464" w14:textId="77777777" w:rsidR="00211FC1" w:rsidRPr="0099416A" w:rsidRDefault="00211FC1" w:rsidP="00CF0625">
            <w:pPr>
              <w:rPr>
                <w:bCs/>
                <w:lang w:eastAsia="zh-CN"/>
              </w:rPr>
            </w:pPr>
            <w:r w:rsidRPr="0099416A">
              <w:rPr>
                <w:lang w:eastAsia="zh-CN"/>
              </w:rPr>
              <w:t>4.78</w:t>
            </w:r>
          </w:p>
        </w:tc>
        <w:tc>
          <w:tcPr>
            <w:tcW w:w="638" w:type="dxa"/>
            <w:noWrap/>
            <w:vAlign w:val="center"/>
            <w:hideMark/>
          </w:tcPr>
          <w:p w14:paraId="19569B12" w14:textId="77777777" w:rsidR="00211FC1" w:rsidRPr="0099416A" w:rsidRDefault="00211FC1" w:rsidP="00CF0625">
            <w:pPr>
              <w:rPr>
                <w:bCs/>
                <w:lang w:eastAsia="zh-CN"/>
              </w:rPr>
            </w:pPr>
            <w:r w:rsidRPr="0099416A">
              <w:rPr>
                <w:lang w:eastAsia="zh-CN"/>
              </w:rPr>
              <w:t>4.73</w:t>
            </w:r>
          </w:p>
        </w:tc>
        <w:tc>
          <w:tcPr>
            <w:tcW w:w="638" w:type="dxa"/>
            <w:noWrap/>
            <w:vAlign w:val="center"/>
            <w:hideMark/>
          </w:tcPr>
          <w:p w14:paraId="2A87B3BE" w14:textId="77777777" w:rsidR="00211FC1" w:rsidRPr="0099416A" w:rsidRDefault="00211FC1" w:rsidP="00CF0625">
            <w:pPr>
              <w:rPr>
                <w:bCs/>
                <w:lang w:eastAsia="zh-CN"/>
              </w:rPr>
            </w:pPr>
            <w:r w:rsidRPr="0099416A">
              <w:rPr>
                <w:lang w:eastAsia="zh-CN"/>
              </w:rPr>
              <w:t>4.61</w:t>
            </w:r>
          </w:p>
        </w:tc>
        <w:tc>
          <w:tcPr>
            <w:tcW w:w="638" w:type="dxa"/>
            <w:noWrap/>
            <w:vAlign w:val="center"/>
            <w:hideMark/>
          </w:tcPr>
          <w:p w14:paraId="33074E53" w14:textId="77777777" w:rsidR="00211FC1" w:rsidRPr="0099416A" w:rsidRDefault="00211FC1" w:rsidP="00CF0625">
            <w:pPr>
              <w:rPr>
                <w:bCs/>
                <w:lang w:eastAsia="zh-CN"/>
              </w:rPr>
            </w:pPr>
            <w:r w:rsidRPr="0099416A">
              <w:rPr>
                <w:lang w:eastAsia="zh-CN"/>
              </w:rPr>
              <w:t>3.38</w:t>
            </w:r>
          </w:p>
        </w:tc>
        <w:tc>
          <w:tcPr>
            <w:tcW w:w="638" w:type="dxa"/>
            <w:noWrap/>
            <w:vAlign w:val="center"/>
            <w:hideMark/>
          </w:tcPr>
          <w:p w14:paraId="3A5498E0" w14:textId="77777777" w:rsidR="00211FC1" w:rsidRPr="0099416A" w:rsidRDefault="00211FC1" w:rsidP="00CF0625">
            <w:pPr>
              <w:rPr>
                <w:bCs/>
                <w:lang w:eastAsia="zh-CN"/>
              </w:rPr>
            </w:pPr>
            <w:r w:rsidRPr="0099416A">
              <w:rPr>
                <w:lang w:eastAsia="zh-CN"/>
              </w:rPr>
              <w:t>2.28</w:t>
            </w:r>
          </w:p>
        </w:tc>
        <w:tc>
          <w:tcPr>
            <w:tcW w:w="638" w:type="dxa"/>
            <w:noWrap/>
            <w:vAlign w:val="center"/>
            <w:hideMark/>
          </w:tcPr>
          <w:p w14:paraId="5A79913B" w14:textId="77777777" w:rsidR="00211FC1" w:rsidRPr="0099416A" w:rsidRDefault="00211FC1" w:rsidP="00CF0625">
            <w:pPr>
              <w:rPr>
                <w:bCs/>
                <w:lang w:eastAsia="zh-CN"/>
              </w:rPr>
            </w:pPr>
            <w:r w:rsidRPr="0099416A">
              <w:rPr>
                <w:lang w:eastAsia="zh-CN"/>
              </w:rPr>
              <w:t>1.84</w:t>
            </w:r>
          </w:p>
        </w:tc>
        <w:tc>
          <w:tcPr>
            <w:tcW w:w="638" w:type="dxa"/>
            <w:noWrap/>
            <w:vAlign w:val="center"/>
            <w:hideMark/>
          </w:tcPr>
          <w:p w14:paraId="04C565B2" w14:textId="77777777" w:rsidR="00211FC1" w:rsidRPr="0099416A" w:rsidRDefault="00211FC1" w:rsidP="00CF0625">
            <w:pPr>
              <w:rPr>
                <w:bCs/>
                <w:lang w:eastAsia="zh-CN"/>
              </w:rPr>
            </w:pPr>
            <w:r w:rsidRPr="0099416A">
              <w:rPr>
                <w:lang w:eastAsia="zh-CN"/>
              </w:rPr>
              <w:t>2.81</w:t>
            </w:r>
          </w:p>
        </w:tc>
        <w:tc>
          <w:tcPr>
            <w:tcW w:w="638" w:type="dxa"/>
            <w:noWrap/>
            <w:vAlign w:val="center"/>
            <w:hideMark/>
          </w:tcPr>
          <w:p w14:paraId="23DB084D" w14:textId="77777777" w:rsidR="00211FC1" w:rsidRPr="0099416A" w:rsidRDefault="00211FC1" w:rsidP="00CF0625">
            <w:pPr>
              <w:rPr>
                <w:bCs/>
                <w:lang w:eastAsia="zh-CN"/>
              </w:rPr>
            </w:pPr>
            <w:r w:rsidRPr="0099416A">
              <w:rPr>
                <w:lang w:eastAsia="zh-CN"/>
              </w:rPr>
              <w:t>3.41</w:t>
            </w:r>
          </w:p>
        </w:tc>
      </w:tr>
      <w:tr w:rsidR="00211FC1" w:rsidRPr="0099416A" w14:paraId="03B7E02C" w14:textId="77777777" w:rsidTr="00CF0625">
        <w:trPr>
          <w:cantSplit/>
          <w:trHeight w:val="292"/>
        </w:trPr>
        <w:tc>
          <w:tcPr>
            <w:tcW w:w="1240" w:type="dxa"/>
            <w:noWrap/>
            <w:vAlign w:val="bottom"/>
            <w:hideMark/>
          </w:tcPr>
          <w:p w14:paraId="61E3C70A" w14:textId="77777777" w:rsidR="00211FC1" w:rsidRPr="0099416A" w:rsidRDefault="00211FC1" w:rsidP="00CF0625">
            <w:pPr>
              <w:rPr>
                <w:bCs/>
                <w:lang w:eastAsia="zh-CN"/>
              </w:rPr>
            </w:pPr>
            <w:r w:rsidRPr="0099416A">
              <w:rPr>
                <w:lang w:eastAsia="zh-CN"/>
              </w:rPr>
              <w:t>Darwin</w:t>
            </w:r>
          </w:p>
        </w:tc>
        <w:tc>
          <w:tcPr>
            <w:tcW w:w="742" w:type="dxa"/>
            <w:vAlign w:val="center"/>
            <w:hideMark/>
          </w:tcPr>
          <w:p w14:paraId="7A57B960" w14:textId="77777777" w:rsidR="00211FC1" w:rsidRPr="0099416A" w:rsidRDefault="00211FC1" w:rsidP="00CF0625">
            <w:pPr>
              <w:rPr>
                <w:bCs/>
                <w:lang w:eastAsia="zh-CN"/>
              </w:rPr>
            </w:pPr>
            <w:r w:rsidRPr="0099416A">
              <w:rPr>
                <w:lang w:eastAsia="zh-CN"/>
              </w:rPr>
              <w:t>Tilt 0</w:t>
            </w:r>
          </w:p>
        </w:tc>
        <w:tc>
          <w:tcPr>
            <w:tcW w:w="450" w:type="dxa"/>
            <w:vAlign w:val="center"/>
            <w:hideMark/>
          </w:tcPr>
          <w:p w14:paraId="126F838D" w14:textId="77777777" w:rsidR="00211FC1" w:rsidRPr="0099416A" w:rsidRDefault="00211FC1" w:rsidP="00CF0625">
            <w:pPr>
              <w:rPr>
                <w:lang w:eastAsia="zh-CN"/>
              </w:rPr>
            </w:pPr>
            <w:r w:rsidRPr="0099416A">
              <w:rPr>
                <w:lang w:eastAsia="zh-CN"/>
              </w:rPr>
              <w:t>0</w:t>
            </w:r>
          </w:p>
        </w:tc>
        <w:tc>
          <w:tcPr>
            <w:tcW w:w="638" w:type="dxa"/>
            <w:noWrap/>
            <w:vAlign w:val="center"/>
            <w:hideMark/>
          </w:tcPr>
          <w:p w14:paraId="5B166C72" w14:textId="77777777" w:rsidR="00211FC1" w:rsidRPr="0099416A" w:rsidRDefault="00211FC1" w:rsidP="00CF0625">
            <w:pPr>
              <w:rPr>
                <w:bCs/>
                <w:lang w:eastAsia="zh-CN"/>
              </w:rPr>
            </w:pPr>
            <w:r w:rsidRPr="0099416A">
              <w:rPr>
                <w:lang w:eastAsia="zh-CN"/>
              </w:rPr>
              <w:t>5.52</w:t>
            </w:r>
          </w:p>
        </w:tc>
        <w:tc>
          <w:tcPr>
            <w:tcW w:w="638" w:type="dxa"/>
            <w:noWrap/>
            <w:vAlign w:val="center"/>
            <w:hideMark/>
          </w:tcPr>
          <w:p w14:paraId="064B4269" w14:textId="77777777" w:rsidR="00211FC1" w:rsidRPr="0099416A" w:rsidRDefault="00211FC1" w:rsidP="00CF0625">
            <w:pPr>
              <w:rPr>
                <w:bCs/>
                <w:lang w:eastAsia="zh-CN"/>
              </w:rPr>
            </w:pPr>
            <w:r w:rsidRPr="0099416A">
              <w:rPr>
                <w:lang w:eastAsia="zh-CN"/>
              </w:rPr>
              <w:t>5.2</w:t>
            </w:r>
          </w:p>
        </w:tc>
        <w:tc>
          <w:tcPr>
            <w:tcW w:w="638" w:type="dxa"/>
            <w:noWrap/>
            <w:vAlign w:val="center"/>
            <w:hideMark/>
          </w:tcPr>
          <w:p w14:paraId="103F6654" w14:textId="77777777" w:rsidR="00211FC1" w:rsidRPr="0099416A" w:rsidRDefault="00211FC1" w:rsidP="00CF0625">
            <w:pPr>
              <w:rPr>
                <w:bCs/>
                <w:lang w:eastAsia="zh-CN"/>
              </w:rPr>
            </w:pPr>
            <w:r w:rsidRPr="0099416A">
              <w:rPr>
                <w:lang w:eastAsia="zh-CN"/>
              </w:rPr>
              <w:t>5.9</w:t>
            </w:r>
          </w:p>
        </w:tc>
        <w:tc>
          <w:tcPr>
            <w:tcW w:w="638" w:type="dxa"/>
            <w:noWrap/>
            <w:vAlign w:val="center"/>
            <w:hideMark/>
          </w:tcPr>
          <w:p w14:paraId="6B45501F" w14:textId="77777777" w:rsidR="00211FC1" w:rsidRPr="0099416A" w:rsidRDefault="00211FC1" w:rsidP="00CF0625">
            <w:pPr>
              <w:rPr>
                <w:bCs/>
                <w:lang w:eastAsia="zh-CN"/>
              </w:rPr>
            </w:pPr>
            <w:r w:rsidRPr="0099416A">
              <w:rPr>
                <w:lang w:eastAsia="zh-CN"/>
              </w:rPr>
              <w:t>5.99</w:t>
            </w:r>
          </w:p>
        </w:tc>
        <w:tc>
          <w:tcPr>
            <w:tcW w:w="638" w:type="dxa"/>
            <w:noWrap/>
            <w:vAlign w:val="center"/>
            <w:hideMark/>
          </w:tcPr>
          <w:p w14:paraId="5D1FAA86" w14:textId="77777777" w:rsidR="00211FC1" w:rsidRPr="0099416A" w:rsidRDefault="00211FC1" w:rsidP="00CF0625">
            <w:pPr>
              <w:rPr>
                <w:bCs/>
                <w:lang w:eastAsia="zh-CN"/>
              </w:rPr>
            </w:pPr>
            <w:r w:rsidRPr="0099416A">
              <w:rPr>
                <w:lang w:eastAsia="zh-CN"/>
              </w:rPr>
              <w:t>5.82</w:t>
            </w:r>
          </w:p>
        </w:tc>
        <w:tc>
          <w:tcPr>
            <w:tcW w:w="638" w:type="dxa"/>
            <w:noWrap/>
            <w:vAlign w:val="center"/>
            <w:hideMark/>
          </w:tcPr>
          <w:p w14:paraId="22DDBADC" w14:textId="77777777" w:rsidR="00211FC1" w:rsidRPr="0099416A" w:rsidRDefault="00211FC1" w:rsidP="00CF0625">
            <w:pPr>
              <w:rPr>
                <w:bCs/>
                <w:lang w:eastAsia="zh-CN"/>
              </w:rPr>
            </w:pPr>
            <w:r w:rsidRPr="0099416A">
              <w:rPr>
                <w:lang w:eastAsia="zh-CN"/>
              </w:rPr>
              <w:t>5.55</w:t>
            </w:r>
          </w:p>
        </w:tc>
        <w:tc>
          <w:tcPr>
            <w:tcW w:w="638" w:type="dxa"/>
            <w:noWrap/>
            <w:vAlign w:val="center"/>
            <w:hideMark/>
          </w:tcPr>
          <w:p w14:paraId="2F565E25" w14:textId="77777777" w:rsidR="00211FC1" w:rsidRPr="0099416A" w:rsidRDefault="00211FC1" w:rsidP="00CF0625">
            <w:pPr>
              <w:rPr>
                <w:bCs/>
                <w:lang w:eastAsia="zh-CN"/>
              </w:rPr>
            </w:pPr>
            <w:r w:rsidRPr="0099416A">
              <w:rPr>
                <w:lang w:eastAsia="zh-CN"/>
              </w:rPr>
              <w:t>5.76</w:t>
            </w:r>
          </w:p>
        </w:tc>
        <w:tc>
          <w:tcPr>
            <w:tcW w:w="638" w:type="dxa"/>
            <w:noWrap/>
            <w:vAlign w:val="center"/>
            <w:hideMark/>
          </w:tcPr>
          <w:p w14:paraId="1F666B37" w14:textId="77777777" w:rsidR="00211FC1" w:rsidRPr="0099416A" w:rsidRDefault="00211FC1" w:rsidP="00CF0625">
            <w:pPr>
              <w:rPr>
                <w:bCs/>
                <w:lang w:eastAsia="zh-CN"/>
              </w:rPr>
            </w:pPr>
            <w:r w:rsidRPr="0099416A">
              <w:rPr>
                <w:lang w:eastAsia="zh-CN"/>
              </w:rPr>
              <w:t>6.36</w:t>
            </w:r>
          </w:p>
        </w:tc>
        <w:tc>
          <w:tcPr>
            <w:tcW w:w="638" w:type="dxa"/>
            <w:noWrap/>
            <w:vAlign w:val="center"/>
            <w:hideMark/>
          </w:tcPr>
          <w:p w14:paraId="372BD22E" w14:textId="77777777" w:rsidR="00211FC1" w:rsidRPr="0099416A" w:rsidRDefault="00211FC1" w:rsidP="00CF0625">
            <w:pPr>
              <w:rPr>
                <w:bCs/>
                <w:lang w:eastAsia="zh-CN"/>
              </w:rPr>
            </w:pPr>
            <w:r w:rsidRPr="0099416A">
              <w:rPr>
                <w:lang w:eastAsia="zh-CN"/>
              </w:rPr>
              <w:t>6.87</w:t>
            </w:r>
          </w:p>
        </w:tc>
        <w:tc>
          <w:tcPr>
            <w:tcW w:w="638" w:type="dxa"/>
            <w:noWrap/>
            <w:vAlign w:val="center"/>
            <w:hideMark/>
          </w:tcPr>
          <w:p w14:paraId="272B0734" w14:textId="77777777" w:rsidR="00211FC1" w:rsidRPr="0099416A" w:rsidRDefault="00211FC1" w:rsidP="00CF0625">
            <w:pPr>
              <w:rPr>
                <w:bCs/>
                <w:lang w:eastAsia="zh-CN"/>
              </w:rPr>
            </w:pPr>
            <w:r w:rsidRPr="0099416A">
              <w:rPr>
                <w:lang w:eastAsia="zh-CN"/>
              </w:rPr>
              <w:t>7.07</w:t>
            </w:r>
          </w:p>
        </w:tc>
        <w:tc>
          <w:tcPr>
            <w:tcW w:w="638" w:type="dxa"/>
            <w:noWrap/>
            <w:vAlign w:val="center"/>
            <w:hideMark/>
          </w:tcPr>
          <w:p w14:paraId="38C01D39" w14:textId="77777777" w:rsidR="00211FC1" w:rsidRPr="0099416A" w:rsidRDefault="00211FC1" w:rsidP="00CF0625">
            <w:pPr>
              <w:rPr>
                <w:bCs/>
                <w:lang w:eastAsia="zh-CN"/>
              </w:rPr>
            </w:pPr>
            <w:r w:rsidRPr="0099416A">
              <w:rPr>
                <w:lang w:eastAsia="zh-CN"/>
              </w:rPr>
              <w:t>6.79</w:t>
            </w:r>
          </w:p>
        </w:tc>
        <w:tc>
          <w:tcPr>
            <w:tcW w:w="638" w:type="dxa"/>
            <w:noWrap/>
            <w:vAlign w:val="center"/>
            <w:hideMark/>
          </w:tcPr>
          <w:p w14:paraId="3D2DEA8D" w14:textId="77777777" w:rsidR="00211FC1" w:rsidRPr="0099416A" w:rsidRDefault="00211FC1" w:rsidP="00CF0625">
            <w:pPr>
              <w:rPr>
                <w:bCs/>
                <w:lang w:eastAsia="zh-CN"/>
              </w:rPr>
            </w:pPr>
            <w:r w:rsidRPr="0099416A">
              <w:rPr>
                <w:lang w:eastAsia="zh-CN"/>
              </w:rPr>
              <w:t>5.84</w:t>
            </w:r>
          </w:p>
        </w:tc>
        <w:tc>
          <w:tcPr>
            <w:tcW w:w="638" w:type="dxa"/>
            <w:noWrap/>
            <w:vAlign w:val="center"/>
            <w:hideMark/>
          </w:tcPr>
          <w:p w14:paraId="258BEAB5" w14:textId="77777777" w:rsidR="00211FC1" w:rsidRPr="0099416A" w:rsidRDefault="00211FC1" w:rsidP="00CF0625">
            <w:pPr>
              <w:rPr>
                <w:bCs/>
                <w:lang w:eastAsia="zh-CN"/>
              </w:rPr>
            </w:pPr>
            <w:r w:rsidRPr="0099416A">
              <w:rPr>
                <w:lang w:eastAsia="zh-CN"/>
              </w:rPr>
              <w:t>6.06</w:t>
            </w:r>
          </w:p>
        </w:tc>
      </w:tr>
      <w:tr w:rsidR="00211FC1" w:rsidRPr="0099416A" w14:paraId="421BC90F" w14:textId="77777777" w:rsidTr="00CF0625">
        <w:trPr>
          <w:cantSplit/>
          <w:trHeight w:val="292"/>
        </w:trPr>
        <w:tc>
          <w:tcPr>
            <w:tcW w:w="1240" w:type="dxa"/>
            <w:noWrap/>
            <w:vAlign w:val="bottom"/>
            <w:hideMark/>
          </w:tcPr>
          <w:p w14:paraId="401FB739" w14:textId="77777777" w:rsidR="00211FC1" w:rsidRPr="0099416A" w:rsidRDefault="00211FC1" w:rsidP="00CF0625">
            <w:pPr>
              <w:rPr>
                <w:lang w:eastAsia="zh-CN"/>
              </w:rPr>
            </w:pPr>
          </w:p>
        </w:tc>
        <w:tc>
          <w:tcPr>
            <w:tcW w:w="742" w:type="dxa"/>
            <w:vAlign w:val="center"/>
            <w:hideMark/>
          </w:tcPr>
          <w:p w14:paraId="1BC4EB3D" w14:textId="77777777" w:rsidR="00211FC1" w:rsidRPr="0099416A" w:rsidRDefault="00211FC1" w:rsidP="00CF0625">
            <w:pPr>
              <w:rPr>
                <w:bCs/>
                <w:lang w:eastAsia="zh-CN"/>
              </w:rPr>
            </w:pPr>
            <w:r w:rsidRPr="0099416A">
              <w:rPr>
                <w:lang w:eastAsia="zh-CN"/>
              </w:rPr>
              <w:t>Tilt 12</w:t>
            </w:r>
          </w:p>
        </w:tc>
        <w:tc>
          <w:tcPr>
            <w:tcW w:w="450" w:type="dxa"/>
            <w:vAlign w:val="center"/>
            <w:hideMark/>
          </w:tcPr>
          <w:p w14:paraId="6C813B5B" w14:textId="77777777" w:rsidR="00211FC1" w:rsidRPr="0099416A" w:rsidRDefault="00211FC1" w:rsidP="00CF0625">
            <w:pPr>
              <w:rPr>
                <w:bCs/>
                <w:lang w:eastAsia="zh-CN"/>
              </w:rPr>
            </w:pPr>
            <w:r w:rsidRPr="0099416A">
              <w:rPr>
                <w:lang w:eastAsia="zh-CN"/>
              </w:rPr>
              <w:t>12</w:t>
            </w:r>
          </w:p>
        </w:tc>
        <w:tc>
          <w:tcPr>
            <w:tcW w:w="638" w:type="dxa"/>
            <w:noWrap/>
            <w:vAlign w:val="center"/>
            <w:hideMark/>
          </w:tcPr>
          <w:p w14:paraId="34CEF4BD" w14:textId="77777777" w:rsidR="00211FC1" w:rsidRPr="0099416A" w:rsidRDefault="00211FC1" w:rsidP="00CF0625">
            <w:pPr>
              <w:rPr>
                <w:bCs/>
                <w:lang w:eastAsia="zh-CN"/>
              </w:rPr>
            </w:pPr>
            <w:r w:rsidRPr="0099416A">
              <w:rPr>
                <w:lang w:eastAsia="zh-CN"/>
              </w:rPr>
              <w:t>5.59</w:t>
            </w:r>
          </w:p>
        </w:tc>
        <w:tc>
          <w:tcPr>
            <w:tcW w:w="638" w:type="dxa"/>
            <w:noWrap/>
            <w:vAlign w:val="center"/>
            <w:hideMark/>
          </w:tcPr>
          <w:p w14:paraId="028FD90C" w14:textId="77777777" w:rsidR="00211FC1" w:rsidRPr="0099416A" w:rsidRDefault="00211FC1" w:rsidP="00CF0625">
            <w:pPr>
              <w:rPr>
                <w:bCs/>
                <w:lang w:eastAsia="zh-CN"/>
              </w:rPr>
            </w:pPr>
            <w:r w:rsidRPr="0099416A">
              <w:rPr>
                <w:lang w:eastAsia="zh-CN"/>
              </w:rPr>
              <w:t>5.17</w:t>
            </w:r>
          </w:p>
        </w:tc>
        <w:tc>
          <w:tcPr>
            <w:tcW w:w="638" w:type="dxa"/>
            <w:noWrap/>
            <w:vAlign w:val="center"/>
            <w:hideMark/>
          </w:tcPr>
          <w:p w14:paraId="6386416D" w14:textId="77777777" w:rsidR="00211FC1" w:rsidRPr="0099416A" w:rsidRDefault="00211FC1" w:rsidP="00CF0625">
            <w:pPr>
              <w:rPr>
                <w:bCs/>
                <w:lang w:eastAsia="zh-CN"/>
              </w:rPr>
            </w:pPr>
            <w:r w:rsidRPr="0099416A">
              <w:rPr>
                <w:lang w:eastAsia="zh-CN"/>
              </w:rPr>
              <w:t>5.93</w:t>
            </w:r>
          </w:p>
        </w:tc>
        <w:tc>
          <w:tcPr>
            <w:tcW w:w="638" w:type="dxa"/>
            <w:noWrap/>
            <w:vAlign w:val="center"/>
            <w:hideMark/>
          </w:tcPr>
          <w:p w14:paraId="3088E8EA" w14:textId="77777777" w:rsidR="00211FC1" w:rsidRPr="0099416A" w:rsidRDefault="00211FC1" w:rsidP="00CF0625">
            <w:pPr>
              <w:rPr>
                <w:bCs/>
                <w:lang w:eastAsia="zh-CN"/>
              </w:rPr>
            </w:pPr>
            <w:r w:rsidRPr="0099416A">
              <w:rPr>
                <w:lang w:eastAsia="zh-CN"/>
              </w:rPr>
              <w:t>6.32</w:t>
            </w:r>
          </w:p>
        </w:tc>
        <w:tc>
          <w:tcPr>
            <w:tcW w:w="638" w:type="dxa"/>
            <w:noWrap/>
            <w:vAlign w:val="center"/>
            <w:hideMark/>
          </w:tcPr>
          <w:p w14:paraId="0F5C1C39" w14:textId="77777777" w:rsidR="00211FC1" w:rsidRPr="0099416A" w:rsidRDefault="00211FC1" w:rsidP="00CF0625">
            <w:pPr>
              <w:rPr>
                <w:bCs/>
                <w:lang w:eastAsia="zh-CN"/>
              </w:rPr>
            </w:pPr>
            <w:r w:rsidRPr="0099416A">
              <w:rPr>
                <w:lang w:eastAsia="zh-CN"/>
              </w:rPr>
              <w:t>6.47</w:t>
            </w:r>
          </w:p>
        </w:tc>
        <w:tc>
          <w:tcPr>
            <w:tcW w:w="638" w:type="dxa"/>
            <w:noWrap/>
            <w:vAlign w:val="center"/>
            <w:hideMark/>
          </w:tcPr>
          <w:p w14:paraId="5BB3678F" w14:textId="77777777" w:rsidR="00211FC1" w:rsidRPr="0099416A" w:rsidRDefault="00211FC1" w:rsidP="00CF0625">
            <w:pPr>
              <w:rPr>
                <w:bCs/>
                <w:lang w:eastAsia="zh-CN"/>
              </w:rPr>
            </w:pPr>
            <w:r w:rsidRPr="0099416A">
              <w:rPr>
                <w:lang w:eastAsia="zh-CN"/>
              </w:rPr>
              <w:t>6.34</w:t>
            </w:r>
          </w:p>
        </w:tc>
        <w:tc>
          <w:tcPr>
            <w:tcW w:w="638" w:type="dxa"/>
            <w:noWrap/>
            <w:vAlign w:val="center"/>
            <w:hideMark/>
          </w:tcPr>
          <w:p w14:paraId="0C98C347" w14:textId="77777777" w:rsidR="00211FC1" w:rsidRPr="0099416A" w:rsidRDefault="00211FC1" w:rsidP="00CF0625">
            <w:pPr>
              <w:rPr>
                <w:bCs/>
                <w:lang w:eastAsia="zh-CN"/>
              </w:rPr>
            </w:pPr>
            <w:r w:rsidRPr="0099416A">
              <w:rPr>
                <w:lang w:eastAsia="zh-CN"/>
              </w:rPr>
              <w:t>6.52</w:t>
            </w:r>
          </w:p>
        </w:tc>
        <w:tc>
          <w:tcPr>
            <w:tcW w:w="638" w:type="dxa"/>
            <w:noWrap/>
            <w:vAlign w:val="center"/>
            <w:hideMark/>
          </w:tcPr>
          <w:p w14:paraId="5B88249A" w14:textId="77777777" w:rsidR="00211FC1" w:rsidRPr="0099416A" w:rsidRDefault="00211FC1" w:rsidP="00CF0625">
            <w:pPr>
              <w:rPr>
                <w:bCs/>
                <w:lang w:eastAsia="zh-CN"/>
              </w:rPr>
            </w:pPr>
            <w:r w:rsidRPr="0099416A">
              <w:rPr>
                <w:lang w:eastAsia="zh-CN"/>
              </w:rPr>
              <w:t>6.9</w:t>
            </w:r>
          </w:p>
        </w:tc>
        <w:tc>
          <w:tcPr>
            <w:tcW w:w="638" w:type="dxa"/>
            <w:noWrap/>
            <w:vAlign w:val="center"/>
            <w:hideMark/>
          </w:tcPr>
          <w:p w14:paraId="10F10F6D" w14:textId="77777777" w:rsidR="00211FC1" w:rsidRPr="0099416A" w:rsidRDefault="00211FC1" w:rsidP="00CF0625">
            <w:pPr>
              <w:rPr>
                <w:bCs/>
                <w:lang w:eastAsia="zh-CN"/>
              </w:rPr>
            </w:pPr>
            <w:r w:rsidRPr="0099416A">
              <w:rPr>
                <w:lang w:eastAsia="zh-CN"/>
              </w:rPr>
              <w:t>7.06</w:t>
            </w:r>
          </w:p>
        </w:tc>
        <w:tc>
          <w:tcPr>
            <w:tcW w:w="638" w:type="dxa"/>
            <w:noWrap/>
            <w:vAlign w:val="center"/>
            <w:hideMark/>
          </w:tcPr>
          <w:p w14:paraId="0AE97628" w14:textId="77777777" w:rsidR="00211FC1" w:rsidRPr="0099416A" w:rsidRDefault="00211FC1" w:rsidP="00CF0625">
            <w:pPr>
              <w:rPr>
                <w:bCs/>
                <w:lang w:eastAsia="zh-CN"/>
              </w:rPr>
            </w:pPr>
            <w:r w:rsidRPr="0099416A">
              <w:rPr>
                <w:lang w:eastAsia="zh-CN"/>
              </w:rPr>
              <w:t>6.94</w:t>
            </w:r>
          </w:p>
        </w:tc>
        <w:tc>
          <w:tcPr>
            <w:tcW w:w="638" w:type="dxa"/>
            <w:noWrap/>
            <w:vAlign w:val="center"/>
            <w:hideMark/>
          </w:tcPr>
          <w:p w14:paraId="3966A0CB" w14:textId="77777777" w:rsidR="00211FC1" w:rsidRPr="0099416A" w:rsidRDefault="00211FC1" w:rsidP="00CF0625">
            <w:pPr>
              <w:rPr>
                <w:bCs/>
                <w:lang w:eastAsia="zh-CN"/>
              </w:rPr>
            </w:pPr>
            <w:r w:rsidRPr="0099416A">
              <w:rPr>
                <w:lang w:eastAsia="zh-CN"/>
              </w:rPr>
              <w:t>6.87</w:t>
            </w:r>
          </w:p>
        </w:tc>
        <w:tc>
          <w:tcPr>
            <w:tcW w:w="638" w:type="dxa"/>
            <w:noWrap/>
            <w:vAlign w:val="center"/>
            <w:hideMark/>
          </w:tcPr>
          <w:p w14:paraId="3133516E" w14:textId="77777777" w:rsidR="00211FC1" w:rsidRPr="0099416A" w:rsidRDefault="00211FC1" w:rsidP="00CF0625">
            <w:pPr>
              <w:rPr>
                <w:bCs/>
                <w:lang w:eastAsia="zh-CN"/>
              </w:rPr>
            </w:pPr>
            <w:r w:rsidRPr="0099416A">
              <w:rPr>
                <w:lang w:eastAsia="zh-CN"/>
              </w:rPr>
              <w:t>5.95</w:t>
            </w:r>
          </w:p>
        </w:tc>
        <w:tc>
          <w:tcPr>
            <w:tcW w:w="638" w:type="dxa"/>
            <w:noWrap/>
            <w:vAlign w:val="center"/>
            <w:hideMark/>
          </w:tcPr>
          <w:p w14:paraId="18C7BFF5" w14:textId="77777777" w:rsidR="00211FC1" w:rsidRPr="0099416A" w:rsidRDefault="00211FC1" w:rsidP="00CF0625">
            <w:pPr>
              <w:rPr>
                <w:bCs/>
                <w:lang w:eastAsia="zh-CN"/>
              </w:rPr>
            </w:pPr>
            <w:r w:rsidRPr="0099416A">
              <w:rPr>
                <w:lang w:eastAsia="zh-CN"/>
              </w:rPr>
              <w:t>6.34</w:t>
            </w:r>
          </w:p>
        </w:tc>
      </w:tr>
      <w:tr w:rsidR="00211FC1" w:rsidRPr="0099416A" w14:paraId="32F57F2F" w14:textId="77777777" w:rsidTr="00CF0625">
        <w:trPr>
          <w:cantSplit/>
          <w:trHeight w:val="292"/>
        </w:trPr>
        <w:tc>
          <w:tcPr>
            <w:tcW w:w="1240" w:type="dxa"/>
            <w:noWrap/>
            <w:vAlign w:val="bottom"/>
            <w:hideMark/>
          </w:tcPr>
          <w:p w14:paraId="3EFD20FC" w14:textId="77777777" w:rsidR="00211FC1" w:rsidRPr="0099416A" w:rsidRDefault="00211FC1" w:rsidP="00CF0625">
            <w:pPr>
              <w:rPr>
                <w:lang w:eastAsia="zh-CN"/>
              </w:rPr>
            </w:pPr>
          </w:p>
        </w:tc>
        <w:tc>
          <w:tcPr>
            <w:tcW w:w="742" w:type="dxa"/>
            <w:vAlign w:val="center"/>
            <w:hideMark/>
          </w:tcPr>
          <w:p w14:paraId="0FE749E7" w14:textId="77777777" w:rsidR="00211FC1" w:rsidRPr="0099416A" w:rsidRDefault="00211FC1" w:rsidP="00CF0625">
            <w:pPr>
              <w:rPr>
                <w:bCs/>
                <w:lang w:eastAsia="zh-CN"/>
              </w:rPr>
            </w:pPr>
            <w:r w:rsidRPr="0099416A">
              <w:rPr>
                <w:lang w:eastAsia="zh-CN"/>
              </w:rPr>
              <w:t>Tilt 27</w:t>
            </w:r>
          </w:p>
        </w:tc>
        <w:tc>
          <w:tcPr>
            <w:tcW w:w="450" w:type="dxa"/>
            <w:vAlign w:val="center"/>
            <w:hideMark/>
          </w:tcPr>
          <w:p w14:paraId="370ADB0A" w14:textId="77777777" w:rsidR="00211FC1" w:rsidRPr="0099416A" w:rsidRDefault="00211FC1" w:rsidP="00CF0625">
            <w:pPr>
              <w:rPr>
                <w:bCs/>
                <w:lang w:eastAsia="zh-CN"/>
              </w:rPr>
            </w:pPr>
            <w:r w:rsidRPr="0099416A">
              <w:rPr>
                <w:lang w:eastAsia="zh-CN"/>
              </w:rPr>
              <w:t>27</w:t>
            </w:r>
          </w:p>
        </w:tc>
        <w:tc>
          <w:tcPr>
            <w:tcW w:w="638" w:type="dxa"/>
            <w:noWrap/>
            <w:vAlign w:val="center"/>
            <w:hideMark/>
          </w:tcPr>
          <w:p w14:paraId="3681EA59" w14:textId="77777777" w:rsidR="00211FC1" w:rsidRPr="0099416A" w:rsidRDefault="00211FC1" w:rsidP="00CF0625">
            <w:pPr>
              <w:rPr>
                <w:bCs/>
                <w:lang w:eastAsia="zh-CN"/>
              </w:rPr>
            </w:pPr>
            <w:r w:rsidRPr="0099416A">
              <w:rPr>
                <w:lang w:eastAsia="zh-CN"/>
              </w:rPr>
              <w:t>5.43</w:t>
            </w:r>
          </w:p>
        </w:tc>
        <w:tc>
          <w:tcPr>
            <w:tcW w:w="638" w:type="dxa"/>
            <w:noWrap/>
            <w:vAlign w:val="center"/>
            <w:hideMark/>
          </w:tcPr>
          <w:p w14:paraId="31081866" w14:textId="77777777" w:rsidR="00211FC1" w:rsidRPr="0099416A" w:rsidRDefault="00211FC1" w:rsidP="00CF0625">
            <w:pPr>
              <w:rPr>
                <w:bCs/>
                <w:lang w:eastAsia="zh-CN"/>
              </w:rPr>
            </w:pPr>
            <w:r w:rsidRPr="0099416A">
              <w:rPr>
                <w:lang w:eastAsia="zh-CN"/>
              </w:rPr>
              <w:t>4.92</w:t>
            </w:r>
          </w:p>
        </w:tc>
        <w:tc>
          <w:tcPr>
            <w:tcW w:w="638" w:type="dxa"/>
            <w:noWrap/>
            <w:vAlign w:val="center"/>
            <w:hideMark/>
          </w:tcPr>
          <w:p w14:paraId="1E9CC026" w14:textId="77777777" w:rsidR="00211FC1" w:rsidRPr="0099416A" w:rsidRDefault="00211FC1" w:rsidP="00CF0625">
            <w:pPr>
              <w:rPr>
                <w:bCs/>
                <w:lang w:eastAsia="zh-CN"/>
              </w:rPr>
            </w:pPr>
            <w:r w:rsidRPr="0099416A">
              <w:rPr>
                <w:lang w:eastAsia="zh-CN"/>
              </w:rPr>
              <w:t>5.71</w:t>
            </w:r>
          </w:p>
        </w:tc>
        <w:tc>
          <w:tcPr>
            <w:tcW w:w="638" w:type="dxa"/>
            <w:noWrap/>
            <w:vAlign w:val="center"/>
            <w:hideMark/>
          </w:tcPr>
          <w:p w14:paraId="7E842307" w14:textId="77777777" w:rsidR="00211FC1" w:rsidRPr="0099416A" w:rsidRDefault="00211FC1" w:rsidP="00CF0625">
            <w:pPr>
              <w:rPr>
                <w:bCs/>
                <w:lang w:eastAsia="zh-CN"/>
              </w:rPr>
            </w:pPr>
            <w:r w:rsidRPr="0099416A">
              <w:rPr>
                <w:lang w:eastAsia="zh-CN"/>
              </w:rPr>
              <w:t>6.44</w:t>
            </w:r>
          </w:p>
        </w:tc>
        <w:tc>
          <w:tcPr>
            <w:tcW w:w="638" w:type="dxa"/>
            <w:noWrap/>
            <w:vAlign w:val="center"/>
            <w:hideMark/>
          </w:tcPr>
          <w:p w14:paraId="2E40D0B6" w14:textId="77777777" w:rsidR="00211FC1" w:rsidRPr="0099416A" w:rsidRDefault="00211FC1" w:rsidP="00CF0625">
            <w:pPr>
              <w:rPr>
                <w:bCs/>
                <w:lang w:eastAsia="zh-CN"/>
              </w:rPr>
            </w:pPr>
            <w:r w:rsidRPr="0099416A">
              <w:rPr>
                <w:lang w:eastAsia="zh-CN"/>
              </w:rPr>
              <w:t>6.96</w:t>
            </w:r>
          </w:p>
        </w:tc>
        <w:tc>
          <w:tcPr>
            <w:tcW w:w="638" w:type="dxa"/>
            <w:noWrap/>
            <w:vAlign w:val="center"/>
            <w:hideMark/>
          </w:tcPr>
          <w:p w14:paraId="079391B0" w14:textId="77777777" w:rsidR="00211FC1" w:rsidRPr="0099416A" w:rsidRDefault="00211FC1" w:rsidP="00CF0625">
            <w:pPr>
              <w:rPr>
                <w:bCs/>
                <w:lang w:eastAsia="zh-CN"/>
              </w:rPr>
            </w:pPr>
            <w:r w:rsidRPr="0099416A">
              <w:rPr>
                <w:lang w:eastAsia="zh-CN"/>
              </w:rPr>
              <w:t>6.99</w:t>
            </w:r>
          </w:p>
        </w:tc>
        <w:tc>
          <w:tcPr>
            <w:tcW w:w="638" w:type="dxa"/>
            <w:noWrap/>
            <w:vAlign w:val="center"/>
            <w:hideMark/>
          </w:tcPr>
          <w:p w14:paraId="4348CFEC" w14:textId="77777777" w:rsidR="00211FC1" w:rsidRPr="0099416A" w:rsidRDefault="00211FC1" w:rsidP="00CF0625">
            <w:pPr>
              <w:rPr>
                <w:bCs/>
                <w:lang w:eastAsia="zh-CN"/>
              </w:rPr>
            </w:pPr>
            <w:r w:rsidRPr="0099416A">
              <w:rPr>
                <w:lang w:eastAsia="zh-CN"/>
              </w:rPr>
              <w:t>7.12</w:t>
            </w:r>
          </w:p>
        </w:tc>
        <w:tc>
          <w:tcPr>
            <w:tcW w:w="638" w:type="dxa"/>
            <w:noWrap/>
            <w:vAlign w:val="center"/>
            <w:hideMark/>
          </w:tcPr>
          <w:p w14:paraId="5B5D7968" w14:textId="77777777" w:rsidR="00211FC1" w:rsidRPr="0099416A" w:rsidRDefault="00211FC1" w:rsidP="00CF0625">
            <w:pPr>
              <w:rPr>
                <w:bCs/>
                <w:lang w:eastAsia="zh-CN"/>
              </w:rPr>
            </w:pPr>
            <w:r w:rsidRPr="0099416A">
              <w:rPr>
                <w:lang w:eastAsia="zh-CN"/>
              </w:rPr>
              <w:t>7.21</w:t>
            </w:r>
          </w:p>
        </w:tc>
        <w:tc>
          <w:tcPr>
            <w:tcW w:w="638" w:type="dxa"/>
            <w:noWrap/>
            <w:vAlign w:val="center"/>
            <w:hideMark/>
          </w:tcPr>
          <w:p w14:paraId="2C078178" w14:textId="77777777" w:rsidR="00211FC1" w:rsidRPr="0099416A" w:rsidRDefault="00211FC1" w:rsidP="00CF0625">
            <w:pPr>
              <w:rPr>
                <w:bCs/>
                <w:lang w:eastAsia="zh-CN"/>
              </w:rPr>
            </w:pPr>
            <w:r w:rsidRPr="0099416A">
              <w:rPr>
                <w:lang w:eastAsia="zh-CN"/>
              </w:rPr>
              <w:t>6.96</w:t>
            </w:r>
          </w:p>
        </w:tc>
        <w:tc>
          <w:tcPr>
            <w:tcW w:w="638" w:type="dxa"/>
            <w:noWrap/>
            <w:vAlign w:val="center"/>
            <w:hideMark/>
          </w:tcPr>
          <w:p w14:paraId="36FEA7A5" w14:textId="77777777" w:rsidR="00211FC1" w:rsidRPr="0099416A" w:rsidRDefault="00211FC1" w:rsidP="00CF0625">
            <w:pPr>
              <w:rPr>
                <w:bCs/>
                <w:lang w:eastAsia="zh-CN"/>
              </w:rPr>
            </w:pPr>
            <w:r w:rsidRPr="0099416A">
              <w:rPr>
                <w:lang w:eastAsia="zh-CN"/>
              </w:rPr>
              <w:t>6.44</w:t>
            </w:r>
          </w:p>
        </w:tc>
        <w:tc>
          <w:tcPr>
            <w:tcW w:w="638" w:type="dxa"/>
            <w:noWrap/>
            <w:vAlign w:val="center"/>
            <w:hideMark/>
          </w:tcPr>
          <w:p w14:paraId="6272309E" w14:textId="77777777" w:rsidR="00211FC1" w:rsidRPr="0099416A" w:rsidRDefault="00211FC1" w:rsidP="00CF0625">
            <w:pPr>
              <w:rPr>
                <w:bCs/>
                <w:lang w:eastAsia="zh-CN"/>
              </w:rPr>
            </w:pPr>
            <w:r w:rsidRPr="0099416A">
              <w:rPr>
                <w:lang w:eastAsia="zh-CN"/>
              </w:rPr>
              <w:t>6.65</w:t>
            </w:r>
          </w:p>
        </w:tc>
        <w:tc>
          <w:tcPr>
            <w:tcW w:w="638" w:type="dxa"/>
            <w:noWrap/>
            <w:vAlign w:val="center"/>
            <w:hideMark/>
          </w:tcPr>
          <w:p w14:paraId="51C008C5" w14:textId="77777777" w:rsidR="00211FC1" w:rsidRPr="0099416A" w:rsidRDefault="00211FC1" w:rsidP="00CF0625">
            <w:pPr>
              <w:rPr>
                <w:bCs/>
                <w:lang w:eastAsia="zh-CN"/>
              </w:rPr>
            </w:pPr>
            <w:r w:rsidRPr="0099416A">
              <w:rPr>
                <w:lang w:eastAsia="zh-CN"/>
              </w:rPr>
              <w:t>5.82</w:t>
            </w:r>
          </w:p>
        </w:tc>
        <w:tc>
          <w:tcPr>
            <w:tcW w:w="638" w:type="dxa"/>
            <w:noWrap/>
            <w:vAlign w:val="center"/>
            <w:hideMark/>
          </w:tcPr>
          <w:p w14:paraId="4F1D5292" w14:textId="77777777" w:rsidR="00211FC1" w:rsidRPr="0099416A" w:rsidRDefault="00211FC1" w:rsidP="00CF0625">
            <w:pPr>
              <w:rPr>
                <w:bCs/>
                <w:lang w:eastAsia="zh-CN"/>
              </w:rPr>
            </w:pPr>
            <w:r w:rsidRPr="0099416A">
              <w:rPr>
                <w:lang w:eastAsia="zh-CN"/>
              </w:rPr>
              <w:t>6.4</w:t>
            </w:r>
          </w:p>
        </w:tc>
      </w:tr>
      <w:tr w:rsidR="00211FC1" w:rsidRPr="0099416A" w14:paraId="2930303A" w14:textId="77777777" w:rsidTr="00CF0625">
        <w:trPr>
          <w:cantSplit/>
          <w:trHeight w:val="316"/>
        </w:trPr>
        <w:tc>
          <w:tcPr>
            <w:tcW w:w="1240" w:type="dxa"/>
            <w:noWrap/>
            <w:vAlign w:val="bottom"/>
            <w:hideMark/>
          </w:tcPr>
          <w:p w14:paraId="0F1D073E" w14:textId="77777777" w:rsidR="00211FC1" w:rsidRPr="0099416A" w:rsidRDefault="00211FC1" w:rsidP="00CF0625">
            <w:pPr>
              <w:rPr>
                <w:lang w:eastAsia="zh-CN"/>
              </w:rPr>
            </w:pPr>
          </w:p>
        </w:tc>
        <w:tc>
          <w:tcPr>
            <w:tcW w:w="742" w:type="dxa"/>
            <w:vAlign w:val="center"/>
            <w:hideMark/>
          </w:tcPr>
          <w:p w14:paraId="67AB8ED7" w14:textId="77777777" w:rsidR="00211FC1" w:rsidRPr="0099416A" w:rsidRDefault="00211FC1" w:rsidP="00CF0625">
            <w:pPr>
              <w:rPr>
                <w:bCs/>
                <w:lang w:eastAsia="zh-CN"/>
              </w:rPr>
            </w:pPr>
            <w:r w:rsidRPr="0099416A">
              <w:rPr>
                <w:lang w:eastAsia="zh-CN"/>
              </w:rPr>
              <w:t>Tilt 90</w:t>
            </w:r>
          </w:p>
        </w:tc>
        <w:tc>
          <w:tcPr>
            <w:tcW w:w="450" w:type="dxa"/>
            <w:vAlign w:val="center"/>
            <w:hideMark/>
          </w:tcPr>
          <w:p w14:paraId="3B93CC96" w14:textId="77777777" w:rsidR="00211FC1" w:rsidRPr="0099416A" w:rsidRDefault="00211FC1" w:rsidP="00CF0625">
            <w:pPr>
              <w:rPr>
                <w:bCs/>
                <w:lang w:eastAsia="zh-CN"/>
              </w:rPr>
            </w:pPr>
            <w:r w:rsidRPr="0099416A">
              <w:rPr>
                <w:lang w:eastAsia="zh-CN"/>
              </w:rPr>
              <w:t>90</w:t>
            </w:r>
          </w:p>
        </w:tc>
        <w:tc>
          <w:tcPr>
            <w:tcW w:w="638" w:type="dxa"/>
            <w:noWrap/>
            <w:vAlign w:val="center"/>
            <w:hideMark/>
          </w:tcPr>
          <w:p w14:paraId="301C6159" w14:textId="77777777" w:rsidR="00211FC1" w:rsidRPr="0099416A" w:rsidRDefault="00211FC1" w:rsidP="00CF0625">
            <w:pPr>
              <w:rPr>
                <w:bCs/>
                <w:lang w:eastAsia="zh-CN"/>
              </w:rPr>
            </w:pPr>
            <w:r w:rsidRPr="0099416A">
              <w:rPr>
                <w:lang w:eastAsia="zh-CN"/>
              </w:rPr>
              <w:t>2.43</w:t>
            </w:r>
          </w:p>
        </w:tc>
        <w:tc>
          <w:tcPr>
            <w:tcW w:w="638" w:type="dxa"/>
            <w:noWrap/>
            <w:vAlign w:val="center"/>
            <w:hideMark/>
          </w:tcPr>
          <w:p w14:paraId="4BCF586A" w14:textId="77777777" w:rsidR="00211FC1" w:rsidRPr="0099416A" w:rsidRDefault="00211FC1" w:rsidP="00CF0625">
            <w:pPr>
              <w:rPr>
                <w:bCs/>
                <w:lang w:eastAsia="zh-CN"/>
              </w:rPr>
            </w:pPr>
            <w:r w:rsidRPr="0099416A">
              <w:rPr>
                <w:lang w:eastAsia="zh-CN"/>
              </w:rPr>
              <w:t>1.94</w:t>
            </w:r>
          </w:p>
        </w:tc>
        <w:tc>
          <w:tcPr>
            <w:tcW w:w="638" w:type="dxa"/>
            <w:noWrap/>
            <w:vAlign w:val="center"/>
            <w:hideMark/>
          </w:tcPr>
          <w:p w14:paraId="6C7FC67A" w14:textId="77777777" w:rsidR="00211FC1" w:rsidRPr="0099416A" w:rsidRDefault="00211FC1" w:rsidP="00CF0625">
            <w:pPr>
              <w:rPr>
                <w:bCs/>
                <w:lang w:eastAsia="zh-CN"/>
              </w:rPr>
            </w:pPr>
            <w:r w:rsidRPr="0099416A">
              <w:rPr>
                <w:lang w:eastAsia="zh-CN"/>
              </w:rPr>
              <w:t>2.23</w:t>
            </w:r>
          </w:p>
        </w:tc>
        <w:tc>
          <w:tcPr>
            <w:tcW w:w="638" w:type="dxa"/>
            <w:noWrap/>
            <w:vAlign w:val="center"/>
            <w:hideMark/>
          </w:tcPr>
          <w:p w14:paraId="7CEE2CB4" w14:textId="77777777" w:rsidR="00211FC1" w:rsidRPr="0099416A" w:rsidRDefault="00211FC1" w:rsidP="00CF0625">
            <w:pPr>
              <w:rPr>
                <w:bCs/>
                <w:lang w:eastAsia="zh-CN"/>
              </w:rPr>
            </w:pPr>
            <w:r w:rsidRPr="0099416A">
              <w:rPr>
                <w:lang w:eastAsia="zh-CN"/>
              </w:rPr>
              <w:t>3.46</w:t>
            </w:r>
          </w:p>
        </w:tc>
        <w:tc>
          <w:tcPr>
            <w:tcW w:w="638" w:type="dxa"/>
            <w:noWrap/>
            <w:vAlign w:val="center"/>
            <w:hideMark/>
          </w:tcPr>
          <w:p w14:paraId="5835F54B" w14:textId="77777777" w:rsidR="00211FC1" w:rsidRPr="0099416A" w:rsidRDefault="00211FC1" w:rsidP="00CF0625">
            <w:pPr>
              <w:rPr>
                <w:bCs/>
                <w:lang w:eastAsia="zh-CN"/>
              </w:rPr>
            </w:pPr>
            <w:r w:rsidRPr="0099416A">
              <w:rPr>
                <w:lang w:eastAsia="zh-CN"/>
              </w:rPr>
              <w:t>4.75</w:t>
            </w:r>
          </w:p>
        </w:tc>
        <w:tc>
          <w:tcPr>
            <w:tcW w:w="638" w:type="dxa"/>
            <w:noWrap/>
            <w:vAlign w:val="center"/>
            <w:hideMark/>
          </w:tcPr>
          <w:p w14:paraId="29101A7C" w14:textId="77777777" w:rsidR="00211FC1" w:rsidRPr="0099416A" w:rsidRDefault="00211FC1" w:rsidP="00CF0625">
            <w:pPr>
              <w:rPr>
                <w:bCs/>
                <w:lang w:eastAsia="zh-CN"/>
              </w:rPr>
            </w:pPr>
            <w:r w:rsidRPr="0099416A">
              <w:rPr>
                <w:lang w:eastAsia="zh-CN"/>
              </w:rPr>
              <w:t>5.29</w:t>
            </w:r>
          </w:p>
        </w:tc>
        <w:tc>
          <w:tcPr>
            <w:tcW w:w="638" w:type="dxa"/>
            <w:noWrap/>
            <w:vAlign w:val="center"/>
            <w:hideMark/>
          </w:tcPr>
          <w:p w14:paraId="69D4D186" w14:textId="77777777" w:rsidR="00211FC1" w:rsidRPr="0099416A" w:rsidRDefault="00211FC1" w:rsidP="00CF0625">
            <w:pPr>
              <w:rPr>
                <w:bCs/>
                <w:lang w:eastAsia="zh-CN"/>
              </w:rPr>
            </w:pPr>
            <w:r w:rsidRPr="0099416A">
              <w:rPr>
                <w:lang w:eastAsia="zh-CN"/>
              </w:rPr>
              <w:t>5.16</w:t>
            </w:r>
          </w:p>
        </w:tc>
        <w:tc>
          <w:tcPr>
            <w:tcW w:w="638" w:type="dxa"/>
            <w:noWrap/>
            <w:vAlign w:val="center"/>
            <w:hideMark/>
          </w:tcPr>
          <w:p w14:paraId="2476F0A7" w14:textId="77777777" w:rsidR="00211FC1" w:rsidRPr="0099416A" w:rsidRDefault="00211FC1" w:rsidP="00CF0625">
            <w:pPr>
              <w:rPr>
                <w:bCs/>
                <w:lang w:eastAsia="zh-CN"/>
              </w:rPr>
            </w:pPr>
            <w:r w:rsidRPr="0099416A">
              <w:rPr>
                <w:lang w:eastAsia="zh-CN"/>
              </w:rPr>
              <w:t>4.3</w:t>
            </w:r>
          </w:p>
        </w:tc>
        <w:tc>
          <w:tcPr>
            <w:tcW w:w="638" w:type="dxa"/>
            <w:noWrap/>
            <w:vAlign w:val="center"/>
            <w:hideMark/>
          </w:tcPr>
          <w:p w14:paraId="01FAEA86" w14:textId="77777777" w:rsidR="00211FC1" w:rsidRPr="0099416A" w:rsidRDefault="00211FC1" w:rsidP="00CF0625">
            <w:pPr>
              <w:rPr>
                <w:bCs/>
                <w:lang w:eastAsia="zh-CN"/>
              </w:rPr>
            </w:pPr>
            <w:r w:rsidRPr="0099416A">
              <w:rPr>
                <w:lang w:eastAsia="zh-CN"/>
              </w:rPr>
              <w:t>2.9</w:t>
            </w:r>
          </w:p>
        </w:tc>
        <w:tc>
          <w:tcPr>
            <w:tcW w:w="638" w:type="dxa"/>
            <w:noWrap/>
            <w:vAlign w:val="center"/>
            <w:hideMark/>
          </w:tcPr>
          <w:p w14:paraId="1203BE78" w14:textId="77777777" w:rsidR="00211FC1" w:rsidRPr="0099416A" w:rsidRDefault="00211FC1" w:rsidP="00CF0625">
            <w:pPr>
              <w:rPr>
                <w:bCs/>
                <w:lang w:eastAsia="zh-CN"/>
              </w:rPr>
            </w:pPr>
            <w:r w:rsidRPr="0099416A">
              <w:rPr>
                <w:lang w:eastAsia="zh-CN"/>
              </w:rPr>
              <w:t>1.72</w:t>
            </w:r>
          </w:p>
        </w:tc>
        <w:tc>
          <w:tcPr>
            <w:tcW w:w="638" w:type="dxa"/>
            <w:noWrap/>
            <w:vAlign w:val="center"/>
            <w:hideMark/>
          </w:tcPr>
          <w:p w14:paraId="34AEC662" w14:textId="77777777" w:rsidR="00211FC1" w:rsidRPr="0099416A" w:rsidRDefault="00211FC1" w:rsidP="00CF0625">
            <w:pPr>
              <w:rPr>
                <w:bCs/>
                <w:lang w:eastAsia="zh-CN"/>
              </w:rPr>
            </w:pPr>
            <w:r w:rsidRPr="0099416A">
              <w:rPr>
                <w:lang w:eastAsia="zh-CN"/>
              </w:rPr>
              <w:t>2.6</w:t>
            </w:r>
          </w:p>
        </w:tc>
        <w:tc>
          <w:tcPr>
            <w:tcW w:w="638" w:type="dxa"/>
            <w:noWrap/>
            <w:vAlign w:val="center"/>
            <w:hideMark/>
          </w:tcPr>
          <w:p w14:paraId="2FFD5E57" w14:textId="77777777" w:rsidR="00211FC1" w:rsidRPr="0099416A" w:rsidRDefault="00211FC1" w:rsidP="00CF0625">
            <w:pPr>
              <w:rPr>
                <w:bCs/>
                <w:lang w:eastAsia="zh-CN"/>
              </w:rPr>
            </w:pPr>
            <w:r w:rsidRPr="0099416A">
              <w:rPr>
                <w:lang w:eastAsia="zh-CN"/>
              </w:rPr>
              <w:t>2.65</w:t>
            </w:r>
          </w:p>
        </w:tc>
        <w:tc>
          <w:tcPr>
            <w:tcW w:w="638" w:type="dxa"/>
            <w:noWrap/>
            <w:vAlign w:val="center"/>
            <w:hideMark/>
          </w:tcPr>
          <w:p w14:paraId="2619070C" w14:textId="77777777" w:rsidR="00211FC1" w:rsidRPr="0099416A" w:rsidRDefault="00211FC1" w:rsidP="00CF0625">
            <w:pPr>
              <w:rPr>
                <w:bCs/>
                <w:lang w:eastAsia="zh-CN"/>
              </w:rPr>
            </w:pPr>
            <w:r w:rsidRPr="0099416A">
              <w:rPr>
                <w:lang w:eastAsia="zh-CN"/>
              </w:rPr>
              <w:t>3.29</w:t>
            </w:r>
          </w:p>
        </w:tc>
      </w:tr>
      <w:tr w:rsidR="00211FC1" w:rsidRPr="0099416A" w14:paraId="6F8734C6" w14:textId="77777777" w:rsidTr="00CF0625">
        <w:trPr>
          <w:cantSplit/>
          <w:trHeight w:val="292"/>
        </w:trPr>
        <w:tc>
          <w:tcPr>
            <w:tcW w:w="1240" w:type="dxa"/>
            <w:noWrap/>
            <w:vAlign w:val="bottom"/>
            <w:hideMark/>
          </w:tcPr>
          <w:p w14:paraId="38B6E4E2" w14:textId="77777777" w:rsidR="00211FC1" w:rsidRPr="0099416A" w:rsidRDefault="00211FC1" w:rsidP="00CF0625">
            <w:pPr>
              <w:rPr>
                <w:lang w:eastAsia="zh-CN"/>
              </w:rPr>
            </w:pPr>
          </w:p>
        </w:tc>
        <w:tc>
          <w:tcPr>
            <w:tcW w:w="742" w:type="dxa"/>
            <w:vAlign w:val="center"/>
            <w:hideMark/>
          </w:tcPr>
          <w:p w14:paraId="5B777456" w14:textId="77777777" w:rsidR="00211FC1" w:rsidRPr="0099416A" w:rsidRDefault="00211FC1" w:rsidP="00CF0625">
            <w:pPr>
              <w:rPr>
                <w:bCs/>
                <w:lang w:eastAsia="zh-CN"/>
              </w:rPr>
            </w:pPr>
            <w:r w:rsidRPr="0099416A">
              <w:rPr>
                <w:lang w:eastAsia="zh-CN"/>
              </w:rPr>
              <w:t>Tilt space</w:t>
            </w:r>
          </w:p>
        </w:tc>
        <w:tc>
          <w:tcPr>
            <w:tcW w:w="450" w:type="dxa"/>
            <w:vAlign w:val="center"/>
            <w:hideMark/>
          </w:tcPr>
          <w:p w14:paraId="10B6F6F7" w14:textId="77777777" w:rsidR="00211FC1" w:rsidRPr="0099416A" w:rsidRDefault="00211FC1" w:rsidP="00CF0625">
            <w:pPr>
              <w:rPr>
                <w:bCs/>
                <w:lang w:eastAsia="zh-CN"/>
              </w:rPr>
            </w:pPr>
            <w:r w:rsidRPr="0099416A">
              <w:rPr>
                <w:lang w:eastAsia="zh-CN"/>
              </w:rPr>
              <w:t>95</w:t>
            </w:r>
          </w:p>
        </w:tc>
        <w:tc>
          <w:tcPr>
            <w:tcW w:w="638" w:type="dxa"/>
            <w:noWrap/>
            <w:vAlign w:val="center"/>
            <w:hideMark/>
          </w:tcPr>
          <w:p w14:paraId="562D0E89" w14:textId="77777777" w:rsidR="00211FC1" w:rsidRPr="0099416A" w:rsidRDefault="00211FC1" w:rsidP="00CF0625">
            <w:pPr>
              <w:rPr>
                <w:bCs/>
                <w:lang w:eastAsia="zh-CN"/>
              </w:rPr>
            </w:pPr>
            <w:r w:rsidRPr="0099416A">
              <w:rPr>
                <w:lang w:eastAsia="zh-CN"/>
              </w:rPr>
              <w:t>2.43</w:t>
            </w:r>
          </w:p>
        </w:tc>
        <w:tc>
          <w:tcPr>
            <w:tcW w:w="638" w:type="dxa"/>
            <w:noWrap/>
            <w:vAlign w:val="center"/>
            <w:hideMark/>
          </w:tcPr>
          <w:p w14:paraId="19938F70" w14:textId="77777777" w:rsidR="00211FC1" w:rsidRPr="0099416A" w:rsidRDefault="00211FC1" w:rsidP="00CF0625">
            <w:pPr>
              <w:rPr>
                <w:bCs/>
                <w:lang w:eastAsia="zh-CN"/>
              </w:rPr>
            </w:pPr>
            <w:r w:rsidRPr="0099416A">
              <w:rPr>
                <w:lang w:eastAsia="zh-CN"/>
              </w:rPr>
              <w:t>1.94</w:t>
            </w:r>
          </w:p>
        </w:tc>
        <w:tc>
          <w:tcPr>
            <w:tcW w:w="638" w:type="dxa"/>
            <w:noWrap/>
            <w:vAlign w:val="center"/>
            <w:hideMark/>
          </w:tcPr>
          <w:p w14:paraId="4CF28438" w14:textId="77777777" w:rsidR="00211FC1" w:rsidRPr="0099416A" w:rsidRDefault="00211FC1" w:rsidP="00CF0625">
            <w:pPr>
              <w:rPr>
                <w:bCs/>
                <w:lang w:eastAsia="zh-CN"/>
              </w:rPr>
            </w:pPr>
            <w:r w:rsidRPr="0099416A">
              <w:rPr>
                <w:lang w:eastAsia="zh-CN"/>
              </w:rPr>
              <w:t>2.23</w:t>
            </w:r>
          </w:p>
        </w:tc>
        <w:tc>
          <w:tcPr>
            <w:tcW w:w="638" w:type="dxa"/>
            <w:noWrap/>
            <w:vAlign w:val="center"/>
            <w:hideMark/>
          </w:tcPr>
          <w:p w14:paraId="0EC72B98" w14:textId="77777777" w:rsidR="00211FC1" w:rsidRPr="0099416A" w:rsidRDefault="00211FC1" w:rsidP="00CF0625">
            <w:pPr>
              <w:rPr>
                <w:bCs/>
                <w:lang w:eastAsia="zh-CN"/>
              </w:rPr>
            </w:pPr>
            <w:r w:rsidRPr="0099416A">
              <w:rPr>
                <w:lang w:eastAsia="zh-CN"/>
              </w:rPr>
              <w:t>3.46</w:t>
            </w:r>
          </w:p>
        </w:tc>
        <w:tc>
          <w:tcPr>
            <w:tcW w:w="638" w:type="dxa"/>
            <w:noWrap/>
            <w:vAlign w:val="center"/>
            <w:hideMark/>
          </w:tcPr>
          <w:p w14:paraId="09E01221" w14:textId="77777777" w:rsidR="00211FC1" w:rsidRPr="0099416A" w:rsidRDefault="00211FC1" w:rsidP="00CF0625">
            <w:pPr>
              <w:rPr>
                <w:bCs/>
                <w:lang w:eastAsia="zh-CN"/>
              </w:rPr>
            </w:pPr>
            <w:r w:rsidRPr="0099416A">
              <w:rPr>
                <w:lang w:eastAsia="zh-CN"/>
              </w:rPr>
              <w:t>4.75</w:t>
            </w:r>
          </w:p>
        </w:tc>
        <w:tc>
          <w:tcPr>
            <w:tcW w:w="638" w:type="dxa"/>
            <w:noWrap/>
            <w:vAlign w:val="center"/>
            <w:hideMark/>
          </w:tcPr>
          <w:p w14:paraId="74244065" w14:textId="77777777" w:rsidR="00211FC1" w:rsidRPr="0099416A" w:rsidRDefault="00211FC1" w:rsidP="00CF0625">
            <w:pPr>
              <w:rPr>
                <w:bCs/>
                <w:lang w:eastAsia="zh-CN"/>
              </w:rPr>
            </w:pPr>
            <w:r w:rsidRPr="0099416A">
              <w:rPr>
                <w:lang w:eastAsia="zh-CN"/>
              </w:rPr>
              <w:t>5.29</w:t>
            </w:r>
          </w:p>
        </w:tc>
        <w:tc>
          <w:tcPr>
            <w:tcW w:w="638" w:type="dxa"/>
            <w:noWrap/>
            <w:vAlign w:val="center"/>
            <w:hideMark/>
          </w:tcPr>
          <w:p w14:paraId="2DC75CAD" w14:textId="77777777" w:rsidR="00211FC1" w:rsidRPr="0099416A" w:rsidRDefault="00211FC1" w:rsidP="00CF0625">
            <w:pPr>
              <w:rPr>
                <w:bCs/>
                <w:lang w:eastAsia="zh-CN"/>
              </w:rPr>
            </w:pPr>
            <w:r w:rsidRPr="0099416A">
              <w:rPr>
                <w:lang w:eastAsia="zh-CN"/>
              </w:rPr>
              <w:t>5.16</w:t>
            </w:r>
          </w:p>
        </w:tc>
        <w:tc>
          <w:tcPr>
            <w:tcW w:w="638" w:type="dxa"/>
            <w:noWrap/>
            <w:vAlign w:val="center"/>
            <w:hideMark/>
          </w:tcPr>
          <w:p w14:paraId="543B2799" w14:textId="77777777" w:rsidR="00211FC1" w:rsidRPr="0099416A" w:rsidRDefault="00211FC1" w:rsidP="00CF0625">
            <w:pPr>
              <w:rPr>
                <w:bCs/>
                <w:lang w:eastAsia="zh-CN"/>
              </w:rPr>
            </w:pPr>
            <w:r w:rsidRPr="0099416A">
              <w:rPr>
                <w:lang w:eastAsia="zh-CN"/>
              </w:rPr>
              <w:t>4.3</w:t>
            </w:r>
          </w:p>
        </w:tc>
        <w:tc>
          <w:tcPr>
            <w:tcW w:w="638" w:type="dxa"/>
            <w:noWrap/>
            <w:vAlign w:val="center"/>
            <w:hideMark/>
          </w:tcPr>
          <w:p w14:paraId="7C6AEEBF" w14:textId="77777777" w:rsidR="00211FC1" w:rsidRPr="0099416A" w:rsidRDefault="00211FC1" w:rsidP="00CF0625">
            <w:pPr>
              <w:rPr>
                <w:bCs/>
                <w:lang w:eastAsia="zh-CN"/>
              </w:rPr>
            </w:pPr>
            <w:r w:rsidRPr="0099416A">
              <w:rPr>
                <w:lang w:eastAsia="zh-CN"/>
              </w:rPr>
              <w:t>2.9</w:t>
            </w:r>
          </w:p>
        </w:tc>
        <w:tc>
          <w:tcPr>
            <w:tcW w:w="638" w:type="dxa"/>
            <w:noWrap/>
            <w:vAlign w:val="center"/>
            <w:hideMark/>
          </w:tcPr>
          <w:p w14:paraId="2D56113F" w14:textId="77777777" w:rsidR="00211FC1" w:rsidRPr="0099416A" w:rsidRDefault="00211FC1" w:rsidP="00CF0625">
            <w:pPr>
              <w:rPr>
                <w:bCs/>
                <w:lang w:eastAsia="zh-CN"/>
              </w:rPr>
            </w:pPr>
            <w:r w:rsidRPr="0099416A">
              <w:rPr>
                <w:lang w:eastAsia="zh-CN"/>
              </w:rPr>
              <w:t>1.72</w:t>
            </w:r>
          </w:p>
        </w:tc>
        <w:tc>
          <w:tcPr>
            <w:tcW w:w="638" w:type="dxa"/>
            <w:noWrap/>
            <w:vAlign w:val="center"/>
            <w:hideMark/>
          </w:tcPr>
          <w:p w14:paraId="59E05B1A" w14:textId="77777777" w:rsidR="00211FC1" w:rsidRPr="0099416A" w:rsidRDefault="00211FC1" w:rsidP="00CF0625">
            <w:pPr>
              <w:rPr>
                <w:bCs/>
                <w:lang w:eastAsia="zh-CN"/>
              </w:rPr>
            </w:pPr>
            <w:r w:rsidRPr="0099416A">
              <w:rPr>
                <w:lang w:eastAsia="zh-CN"/>
              </w:rPr>
              <w:t>2.6</w:t>
            </w:r>
          </w:p>
        </w:tc>
        <w:tc>
          <w:tcPr>
            <w:tcW w:w="638" w:type="dxa"/>
            <w:noWrap/>
            <w:vAlign w:val="center"/>
            <w:hideMark/>
          </w:tcPr>
          <w:p w14:paraId="0F13DDA6" w14:textId="77777777" w:rsidR="00211FC1" w:rsidRPr="0099416A" w:rsidRDefault="00211FC1" w:rsidP="00CF0625">
            <w:pPr>
              <w:rPr>
                <w:bCs/>
                <w:lang w:eastAsia="zh-CN"/>
              </w:rPr>
            </w:pPr>
            <w:r w:rsidRPr="0099416A">
              <w:rPr>
                <w:lang w:eastAsia="zh-CN"/>
              </w:rPr>
              <w:t>2.65</w:t>
            </w:r>
          </w:p>
        </w:tc>
        <w:tc>
          <w:tcPr>
            <w:tcW w:w="638" w:type="dxa"/>
            <w:noWrap/>
            <w:vAlign w:val="center"/>
            <w:hideMark/>
          </w:tcPr>
          <w:p w14:paraId="082ADDAF" w14:textId="77777777" w:rsidR="00211FC1" w:rsidRPr="0099416A" w:rsidRDefault="00211FC1" w:rsidP="00CF0625">
            <w:pPr>
              <w:rPr>
                <w:bCs/>
                <w:lang w:eastAsia="zh-CN"/>
              </w:rPr>
            </w:pPr>
            <w:r w:rsidRPr="0099416A">
              <w:rPr>
                <w:lang w:eastAsia="zh-CN"/>
              </w:rPr>
              <w:t>3.29</w:t>
            </w:r>
          </w:p>
        </w:tc>
      </w:tr>
      <w:tr w:rsidR="00211FC1" w:rsidRPr="0099416A" w14:paraId="16E03D55" w14:textId="77777777" w:rsidTr="00CF0625">
        <w:trPr>
          <w:cantSplit/>
          <w:trHeight w:val="292"/>
        </w:trPr>
        <w:tc>
          <w:tcPr>
            <w:tcW w:w="1240" w:type="dxa"/>
            <w:noWrap/>
            <w:vAlign w:val="bottom"/>
            <w:hideMark/>
          </w:tcPr>
          <w:p w14:paraId="31008498" w14:textId="77777777" w:rsidR="00211FC1" w:rsidRPr="0099416A" w:rsidRDefault="00211FC1" w:rsidP="00CF0625">
            <w:pPr>
              <w:rPr>
                <w:bCs/>
                <w:lang w:eastAsia="zh-CN"/>
              </w:rPr>
            </w:pPr>
            <w:r w:rsidRPr="0099416A">
              <w:rPr>
                <w:lang w:eastAsia="zh-CN"/>
              </w:rPr>
              <w:t>Perth</w:t>
            </w:r>
          </w:p>
        </w:tc>
        <w:tc>
          <w:tcPr>
            <w:tcW w:w="742" w:type="dxa"/>
            <w:vAlign w:val="center"/>
            <w:hideMark/>
          </w:tcPr>
          <w:p w14:paraId="7BEB8E03" w14:textId="77777777" w:rsidR="00211FC1" w:rsidRPr="0099416A" w:rsidRDefault="00211FC1" w:rsidP="00CF0625">
            <w:pPr>
              <w:rPr>
                <w:bCs/>
                <w:lang w:eastAsia="zh-CN"/>
              </w:rPr>
            </w:pPr>
            <w:r w:rsidRPr="0099416A">
              <w:rPr>
                <w:lang w:eastAsia="zh-CN"/>
              </w:rPr>
              <w:t>Tilt 0</w:t>
            </w:r>
          </w:p>
        </w:tc>
        <w:tc>
          <w:tcPr>
            <w:tcW w:w="450" w:type="dxa"/>
            <w:vAlign w:val="center"/>
            <w:hideMark/>
          </w:tcPr>
          <w:p w14:paraId="16B3FE48" w14:textId="77777777" w:rsidR="00211FC1" w:rsidRPr="0099416A" w:rsidRDefault="00211FC1" w:rsidP="00CF0625">
            <w:pPr>
              <w:rPr>
                <w:lang w:eastAsia="zh-CN"/>
              </w:rPr>
            </w:pPr>
            <w:r w:rsidRPr="0099416A">
              <w:rPr>
                <w:lang w:eastAsia="zh-CN"/>
              </w:rPr>
              <w:t>0</w:t>
            </w:r>
          </w:p>
        </w:tc>
        <w:tc>
          <w:tcPr>
            <w:tcW w:w="638" w:type="dxa"/>
            <w:noWrap/>
            <w:vAlign w:val="center"/>
            <w:hideMark/>
          </w:tcPr>
          <w:p w14:paraId="122EC6EF" w14:textId="77777777" w:rsidR="00211FC1" w:rsidRPr="0099416A" w:rsidRDefault="00211FC1" w:rsidP="00CF0625">
            <w:pPr>
              <w:rPr>
                <w:bCs/>
                <w:lang w:eastAsia="zh-CN"/>
              </w:rPr>
            </w:pPr>
            <w:r w:rsidRPr="0099416A">
              <w:rPr>
                <w:lang w:eastAsia="zh-CN"/>
              </w:rPr>
              <w:t>8.41</w:t>
            </w:r>
          </w:p>
        </w:tc>
        <w:tc>
          <w:tcPr>
            <w:tcW w:w="638" w:type="dxa"/>
            <w:noWrap/>
            <w:vAlign w:val="center"/>
            <w:hideMark/>
          </w:tcPr>
          <w:p w14:paraId="279269D6" w14:textId="77777777" w:rsidR="00211FC1" w:rsidRPr="0099416A" w:rsidRDefault="00211FC1" w:rsidP="00CF0625">
            <w:pPr>
              <w:rPr>
                <w:bCs/>
                <w:lang w:eastAsia="zh-CN"/>
              </w:rPr>
            </w:pPr>
            <w:r w:rsidRPr="0099416A">
              <w:rPr>
                <w:lang w:eastAsia="zh-CN"/>
              </w:rPr>
              <w:t>7.49</w:t>
            </w:r>
          </w:p>
        </w:tc>
        <w:tc>
          <w:tcPr>
            <w:tcW w:w="638" w:type="dxa"/>
            <w:noWrap/>
            <w:vAlign w:val="center"/>
            <w:hideMark/>
          </w:tcPr>
          <w:p w14:paraId="36F2F442" w14:textId="77777777" w:rsidR="00211FC1" w:rsidRPr="0099416A" w:rsidRDefault="00211FC1" w:rsidP="00CF0625">
            <w:pPr>
              <w:rPr>
                <w:bCs/>
                <w:lang w:eastAsia="zh-CN"/>
              </w:rPr>
            </w:pPr>
            <w:r w:rsidRPr="0099416A">
              <w:rPr>
                <w:lang w:eastAsia="zh-CN"/>
              </w:rPr>
              <w:t>5.93</w:t>
            </w:r>
          </w:p>
        </w:tc>
        <w:tc>
          <w:tcPr>
            <w:tcW w:w="638" w:type="dxa"/>
            <w:noWrap/>
            <w:vAlign w:val="center"/>
            <w:hideMark/>
          </w:tcPr>
          <w:p w14:paraId="219166B0" w14:textId="77777777" w:rsidR="00211FC1" w:rsidRPr="0099416A" w:rsidRDefault="00211FC1" w:rsidP="00CF0625">
            <w:pPr>
              <w:rPr>
                <w:bCs/>
                <w:lang w:eastAsia="zh-CN"/>
              </w:rPr>
            </w:pPr>
            <w:r w:rsidRPr="0099416A">
              <w:rPr>
                <w:lang w:eastAsia="zh-CN"/>
              </w:rPr>
              <w:t>4.34</w:t>
            </w:r>
          </w:p>
        </w:tc>
        <w:tc>
          <w:tcPr>
            <w:tcW w:w="638" w:type="dxa"/>
            <w:noWrap/>
            <w:vAlign w:val="center"/>
            <w:hideMark/>
          </w:tcPr>
          <w:p w14:paraId="621D3831" w14:textId="77777777" w:rsidR="00211FC1" w:rsidRPr="0099416A" w:rsidRDefault="00211FC1" w:rsidP="00CF0625">
            <w:pPr>
              <w:rPr>
                <w:bCs/>
                <w:lang w:eastAsia="zh-CN"/>
              </w:rPr>
            </w:pPr>
            <w:r w:rsidRPr="0099416A">
              <w:rPr>
                <w:lang w:eastAsia="zh-CN"/>
              </w:rPr>
              <w:t>3.09</w:t>
            </w:r>
          </w:p>
        </w:tc>
        <w:tc>
          <w:tcPr>
            <w:tcW w:w="638" w:type="dxa"/>
            <w:noWrap/>
            <w:vAlign w:val="center"/>
            <w:hideMark/>
          </w:tcPr>
          <w:p w14:paraId="160189DE" w14:textId="77777777" w:rsidR="00211FC1" w:rsidRPr="0099416A" w:rsidRDefault="00211FC1" w:rsidP="00CF0625">
            <w:pPr>
              <w:rPr>
                <w:bCs/>
                <w:lang w:eastAsia="zh-CN"/>
              </w:rPr>
            </w:pPr>
            <w:r w:rsidRPr="0099416A">
              <w:rPr>
                <w:lang w:eastAsia="zh-CN"/>
              </w:rPr>
              <w:t>2.62</w:t>
            </w:r>
          </w:p>
        </w:tc>
        <w:tc>
          <w:tcPr>
            <w:tcW w:w="638" w:type="dxa"/>
            <w:noWrap/>
            <w:vAlign w:val="center"/>
            <w:hideMark/>
          </w:tcPr>
          <w:p w14:paraId="5412C9DC" w14:textId="77777777" w:rsidR="00211FC1" w:rsidRPr="0099416A" w:rsidRDefault="00211FC1" w:rsidP="00CF0625">
            <w:pPr>
              <w:rPr>
                <w:bCs/>
                <w:lang w:eastAsia="zh-CN"/>
              </w:rPr>
            </w:pPr>
            <w:r w:rsidRPr="0099416A">
              <w:rPr>
                <w:lang w:eastAsia="zh-CN"/>
              </w:rPr>
              <w:t>2.82</w:t>
            </w:r>
          </w:p>
        </w:tc>
        <w:tc>
          <w:tcPr>
            <w:tcW w:w="638" w:type="dxa"/>
            <w:noWrap/>
            <w:vAlign w:val="center"/>
            <w:hideMark/>
          </w:tcPr>
          <w:p w14:paraId="6FD6F04F" w14:textId="77777777" w:rsidR="00211FC1" w:rsidRPr="0099416A" w:rsidRDefault="00211FC1" w:rsidP="00CF0625">
            <w:pPr>
              <w:rPr>
                <w:bCs/>
                <w:lang w:eastAsia="zh-CN"/>
              </w:rPr>
            </w:pPr>
            <w:r w:rsidRPr="0099416A">
              <w:rPr>
                <w:lang w:eastAsia="zh-CN"/>
              </w:rPr>
              <w:t>3.62</w:t>
            </w:r>
          </w:p>
        </w:tc>
        <w:tc>
          <w:tcPr>
            <w:tcW w:w="638" w:type="dxa"/>
            <w:noWrap/>
            <w:vAlign w:val="center"/>
            <w:hideMark/>
          </w:tcPr>
          <w:p w14:paraId="23CDFC6A" w14:textId="77777777" w:rsidR="00211FC1" w:rsidRPr="0099416A" w:rsidRDefault="00211FC1" w:rsidP="00CF0625">
            <w:pPr>
              <w:rPr>
                <w:bCs/>
                <w:lang w:eastAsia="zh-CN"/>
              </w:rPr>
            </w:pPr>
            <w:r w:rsidRPr="0099416A">
              <w:rPr>
                <w:lang w:eastAsia="zh-CN"/>
              </w:rPr>
              <w:t>5.04</w:t>
            </w:r>
          </w:p>
        </w:tc>
        <w:tc>
          <w:tcPr>
            <w:tcW w:w="638" w:type="dxa"/>
            <w:noWrap/>
            <w:vAlign w:val="center"/>
            <w:hideMark/>
          </w:tcPr>
          <w:p w14:paraId="30592FC6" w14:textId="77777777" w:rsidR="00211FC1" w:rsidRPr="0099416A" w:rsidRDefault="00211FC1" w:rsidP="00CF0625">
            <w:pPr>
              <w:rPr>
                <w:bCs/>
                <w:lang w:eastAsia="zh-CN"/>
              </w:rPr>
            </w:pPr>
            <w:r w:rsidRPr="0099416A">
              <w:rPr>
                <w:lang w:eastAsia="zh-CN"/>
              </w:rPr>
              <w:t>6.41</w:t>
            </w:r>
          </w:p>
        </w:tc>
        <w:tc>
          <w:tcPr>
            <w:tcW w:w="638" w:type="dxa"/>
            <w:noWrap/>
            <w:vAlign w:val="center"/>
            <w:hideMark/>
          </w:tcPr>
          <w:p w14:paraId="688A7A6C" w14:textId="77777777" w:rsidR="00211FC1" w:rsidRPr="0099416A" w:rsidRDefault="00211FC1" w:rsidP="00CF0625">
            <w:pPr>
              <w:rPr>
                <w:bCs/>
                <w:lang w:eastAsia="zh-CN"/>
              </w:rPr>
            </w:pPr>
            <w:r w:rsidRPr="0099416A">
              <w:rPr>
                <w:lang w:eastAsia="zh-CN"/>
              </w:rPr>
              <w:t>7.71</w:t>
            </w:r>
          </w:p>
        </w:tc>
        <w:tc>
          <w:tcPr>
            <w:tcW w:w="638" w:type="dxa"/>
            <w:noWrap/>
            <w:vAlign w:val="center"/>
            <w:hideMark/>
          </w:tcPr>
          <w:p w14:paraId="2387639E" w14:textId="77777777" w:rsidR="00211FC1" w:rsidRPr="0099416A" w:rsidRDefault="00211FC1" w:rsidP="00CF0625">
            <w:pPr>
              <w:rPr>
                <w:bCs/>
                <w:lang w:eastAsia="zh-CN"/>
              </w:rPr>
            </w:pPr>
            <w:r w:rsidRPr="0099416A">
              <w:rPr>
                <w:lang w:eastAsia="zh-CN"/>
              </w:rPr>
              <w:t>8.45</w:t>
            </w:r>
          </w:p>
        </w:tc>
        <w:tc>
          <w:tcPr>
            <w:tcW w:w="638" w:type="dxa"/>
            <w:noWrap/>
            <w:vAlign w:val="center"/>
            <w:hideMark/>
          </w:tcPr>
          <w:p w14:paraId="1C056AD5" w14:textId="77777777" w:rsidR="00211FC1" w:rsidRPr="0099416A" w:rsidRDefault="00211FC1" w:rsidP="00CF0625">
            <w:pPr>
              <w:rPr>
                <w:bCs/>
                <w:lang w:eastAsia="zh-CN"/>
              </w:rPr>
            </w:pPr>
            <w:r w:rsidRPr="0099416A">
              <w:rPr>
                <w:lang w:eastAsia="zh-CN"/>
              </w:rPr>
              <w:t>5.49</w:t>
            </w:r>
          </w:p>
        </w:tc>
      </w:tr>
      <w:tr w:rsidR="00211FC1" w:rsidRPr="0099416A" w14:paraId="0BE02D98" w14:textId="77777777" w:rsidTr="00CF0625">
        <w:trPr>
          <w:cantSplit/>
          <w:trHeight w:val="292"/>
        </w:trPr>
        <w:tc>
          <w:tcPr>
            <w:tcW w:w="1240" w:type="dxa"/>
            <w:noWrap/>
            <w:vAlign w:val="bottom"/>
            <w:hideMark/>
          </w:tcPr>
          <w:p w14:paraId="339D9216" w14:textId="77777777" w:rsidR="00211FC1" w:rsidRPr="0099416A" w:rsidRDefault="00211FC1" w:rsidP="00CF0625">
            <w:pPr>
              <w:rPr>
                <w:lang w:eastAsia="zh-CN"/>
              </w:rPr>
            </w:pPr>
          </w:p>
        </w:tc>
        <w:tc>
          <w:tcPr>
            <w:tcW w:w="742" w:type="dxa"/>
            <w:vAlign w:val="center"/>
            <w:hideMark/>
          </w:tcPr>
          <w:p w14:paraId="3EFA3647" w14:textId="77777777" w:rsidR="00211FC1" w:rsidRPr="0099416A" w:rsidRDefault="00211FC1" w:rsidP="00CF0625">
            <w:pPr>
              <w:rPr>
                <w:bCs/>
                <w:lang w:eastAsia="zh-CN"/>
              </w:rPr>
            </w:pPr>
            <w:r w:rsidRPr="0099416A">
              <w:rPr>
                <w:lang w:eastAsia="zh-CN"/>
              </w:rPr>
              <w:t>Tilt 16</w:t>
            </w:r>
          </w:p>
        </w:tc>
        <w:tc>
          <w:tcPr>
            <w:tcW w:w="450" w:type="dxa"/>
            <w:vAlign w:val="center"/>
            <w:hideMark/>
          </w:tcPr>
          <w:p w14:paraId="200104EE" w14:textId="77777777" w:rsidR="00211FC1" w:rsidRPr="0099416A" w:rsidRDefault="00211FC1" w:rsidP="00CF0625">
            <w:pPr>
              <w:rPr>
                <w:bCs/>
                <w:lang w:eastAsia="zh-CN"/>
              </w:rPr>
            </w:pPr>
            <w:r w:rsidRPr="0099416A">
              <w:rPr>
                <w:lang w:eastAsia="zh-CN"/>
              </w:rPr>
              <w:t>16</w:t>
            </w:r>
          </w:p>
        </w:tc>
        <w:tc>
          <w:tcPr>
            <w:tcW w:w="638" w:type="dxa"/>
            <w:noWrap/>
            <w:vAlign w:val="center"/>
            <w:hideMark/>
          </w:tcPr>
          <w:p w14:paraId="6226EEB5" w14:textId="77777777" w:rsidR="00211FC1" w:rsidRPr="0099416A" w:rsidRDefault="00211FC1" w:rsidP="00CF0625">
            <w:pPr>
              <w:rPr>
                <w:bCs/>
                <w:lang w:eastAsia="zh-CN"/>
              </w:rPr>
            </w:pPr>
            <w:r w:rsidRPr="0099416A">
              <w:rPr>
                <w:lang w:eastAsia="zh-CN"/>
              </w:rPr>
              <w:t>8.18</w:t>
            </w:r>
          </w:p>
        </w:tc>
        <w:tc>
          <w:tcPr>
            <w:tcW w:w="638" w:type="dxa"/>
            <w:noWrap/>
            <w:vAlign w:val="center"/>
            <w:hideMark/>
          </w:tcPr>
          <w:p w14:paraId="0AA08434" w14:textId="77777777" w:rsidR="00211FC1" w:rsidRPr="0099416A" w:rsidRDefault="00211FC1" w:rsidP="00CF0625">
            <w:pPr>
              <w:rPr>
                <w:bCs/>
                <w:lang w:eastAsia="zh-CN"/>
              </w:rPr>
            </w:pPr>
            <w:r w:rsidRPr="0099416A">
              <w:rPr>
                <w:lang w:eastAsia="zh-CN"/>
              </w:rPr>
              <w:t>7.62</w:t>
            </w:r>
          </w:p>
        </w:tc>
        <w:tc>
          <w:tcPr>
            <w:tcW w:w="638" w:type="dxa"/>
            <w:noWrap/>
            <w:vAlign w:val="center"/>
            <w:hideMark/>
          </w:tcPr>
          <w:p w14:paraId="4AFC6853" w14:textId="77777777" w:rsidR="00211FC1" w:rsidRPr="0099416A" w:rsidRDefault="00211FC1" w:rsidP="00CF0625">
            <w:pPr>
              <w:rPr>
                <w:bCs/>
                <w:lang w:eastAsia="zh-CN"/>
              </w:rPr>
            </w:pPr>
            <w:r w:rsidRPr="0099416A">
              <w:rPr>
                <w:lang w:eastAsia="zh-CN"/>
              </w:rPr>
              <w:t>6.43</w:t>
            </w:r>
          </w:p>
        </w:tc>
        <w:tc>
          <w:tcPr>
            <w:tcW w:w="638" w:type="dxa"/>
            <w:noWrap/>
            <w:vAlign w:val="center"/>
            <w:hideMark/>
          </w:tcPr>
          <w:p w14:paraId="503B2326" w14:textId="77777777" w:rsidR="00211FC1" w:rsidRPr="0099416A" w:rsidRDefault="00211FC1" w:rsidP="00CF0625">
            <w:pPr>
              <w:rPr>
                <w:bCs/>
                <w:lang w:eastAsia="zh-CN"/>
              </w:rPr>
            </w:pPr>
            <w:r w:rsidRPr="0099416A">
              <w:rPr>
                <w:lang w:eastAsia="zh-CN"/>
              </w:rPr>
              <w:t>5.07</w:t>
            </w:r>
          </w:p>
        </w:tc>
        <w:tc>
          <w:tcPr>
            <w:tcW w:w="638" w:type="dxa"/>
            <w:noWrap/>
            <w:vAlign w:val="center"/>
            <w:hideMark/>
          </w:tcPr>
          <w:p w14:paraId="07C05155" w14:textId="77777777" w:rsidR="00211FC1" w:rsidRPr="0099416A" w:rsidRDefault="00211FC1" w:rsidP="00CF0625">
            <w:pPr>
              <w:rPr>
                <w:bCs/>
                <w:lang w:eastAsia="zh-CN"/>
              </w:rPr>
            </w:pPr>
            <w:r w:rsidRPr="0099416A">
              <w:rPr>
                <w:lang w:eastAsia="zh-CN"/>
              </w:rPr>
              <w:t>3.82</w:t>
            </w:r>
          </w:p>
        </w:tc>
        <w:tc>
          <w:tcPr>
            <w:tcW w:w="638" w:type="dxa"/>
            <w:noWrap/>
            <w:vAlign w:val="center"/>
            <w:hideMark/>
          </w:tcPr>
          <w:p w14:paraId="77FCEC43" w14:textId="77777777" w:rsidR="00211FC1" w:rsidRPr="0099416A" w:rsidRDefault="00211FC1" w:rsidP="00CF0625">
            <w:pPr>
              <w:rPr>
                <w:bCs/>
                <w:lang w:eastAsia="zh-CN"/>
              </w:rPr>
            </w:pPr>
            <w:r w:rsidRPr="0099416A">
              <w:rPr>
                <w:lang w:eastAsia="zh-CN"/>
              </w:rPr>
              <w:t>3.37</w:t>
            </w:r>
          </w:p>
        </w:tc>
        <w:tc>
          <w:tcPr>
            <w:tcW w:w="638" w:type="dxa"/>
            <w:noWrap/>
            <w:vAlign w:val="center"/>
            <w:hideMark/>
          </w:tcPr>
          <w:p w14:paraId="3D00C3FF" w14:textId="77777777" w:rsidR="00211FC1" w:rsidRPr="0099416A" w:rsidRDefault="00211FC1" w:rsidP="00CF0625">
            <w:pPr>
              <w:rPr>
                <w:bCs/>
                <w:lang w:eastAsia="zh-CN"/>
              </w:rPr>
            </w:pPr>
            <w:r w:rsidRPr="0099416A">
              <w:rPr>
                <w:lang w:eastAsia="zh-CN"/>
              </w:rPr>
              <w:t>3.56</w:t>
            </w:r>
          </w:p>
        </w:tc>
        <w:tc>
          <w:tcPr>
            <w:tcW w:w="638" w:type="dxa"/>
            <w:noWrap/>
            <w:vAlign w:val="center"/>
            <w:hideMark/>
          </w:tcPr>
          <w:p w14:paraId="616BD8A3" w14:textId="77777777" w:rsidR="00211FC1" w:rsidRPr="0099416A" w:rsidRDefault="00211FC1" w:rsidP="00CF0625">
            <w:pPr>
              <w:rPr>
                <w:bCs/>
                <w:lang w:eastAsia="zh-CN"/>
              </w:rPr>
            </w:pPr>
            <w:r w:rsidRPr="0099416A">
              <w:rPr>
                <w:lang w:eastAsia="zh-CN"/>
              </w:rPr>
              <w:t>4.3</w:t>
            </w:r>
          </w:p>
        </w:tc>
        <w:tc>
          <w:tcPr>
            <w:tcW w:w="638" w:type="dxa"/>
            <w:noWrap/>
            <w:vAlign w:val="center"/>
            <w:hideMark/>
          </w:tcPr>
          <w:p w14:paraId="0162DE9A" w14:textId="77777777" w:rsidR="00211FC1" w:rsidRPr="0099416A" w:rsidRDefault="00211FC1" w:rsidP="00CF0625">
            <w:pPr>
              <w:rPr>
                <w:bCs/>
                <w:lang w:eastAsia="zh-CN"/>
              </w:rPr>
            </w:pPr>
            <w:r w:rsidRPr="0099416A">
              <w:rPr>
                <w:lang w:eastAsia="zh-CN"/>
              </w:rPr>
              <w:t>5.59</w:t>
            </w:r>
          </w:p>
        </w:tc>
        <w:tc>
          <w:tcPr>
            <w:tcW w:w="638" w:type="dxa"/>
            <w:noWrap/>
            <w:vAlign w:val="center"/>
            <w:hideMark/>
          </w:tcPr>
          <w:p w14:paraId="49027750" w14:textId="77777777" w:rsidR="00211FC1" w:rsidRPr="0099416A" w:rsidRDefault="00211FC1" w:rsidP="00CF0625">
            <w:pPr>
              <w:rPr>
                <w:bCs/>
                <w:lang w:eastAsia="zh-CN"/>
              </w:rPr>
            </w:pPr>
            <w:r w:rsidRPr="0099416A">
              <w:rPr>
                <w:lang w:eastAsia="zh-CN"/>
              </w:rPr>
              <w:t>6.67</w:t>
            </w:r>
          </w:p>
        </w:tc>
        <w:tc>
          <w:tcPr>
            <w:tcW w:w="638" w:type="dxa"/>
            <w:noWrap/>
            <w:vAlign w:val="center"/>
            <w:hideMark/>
          </w:tcPr>
          <w:p w14:paraId="7EA808D5" w14:textId="77777777" w:rsidR="00211FC1" w:rsidRPr="0099416A" w:rsidRDefault="00211FC1" w:rsidP="00CF0625">
            <w:pPr>
              <w:rPr>
                <w:bCs/>
                <w:lang w:eastAsia="zh-CN"/>
              </w:rPr>
            </w:pPr>
            <w:r w:rsidRPr="0099416A">
              <w:rPr>
                <w:lang w:eastAsia="zh-CN"/>
              </w:rPr>
              <w:t>7.59</w:t>
            </w:r>
          </w:p>
        </w:tc>
        <w:tc>
          <w:tcPr>
            <w:tcW w:w="638" w:type="dxa"/>
            <w:noWrap/>
            <w:vAlign w:val="center"/>
            <w:hideMark/>
          </w:tcPr>
          <w:p w14:paraId="0F67D7B5" w14:textId="77777777" w:rsidR="00211FC1" w:rsidRPr="0099416A" w:rsidRDefault="00211FC1" w:rsidP="00CF0625">
            <w:pPr>
              <w:rPr>
                <w:bCs/>
                <w:lang w:eastAsia="zh-CN"/>
              </w:rPr>
            </w:pPr>
            <w:r w:rsidRPr="0099416A">
              <w:rPr>
                <w:lang w:eastAsia="zh-CN"/>
              </w:rPr>
              <w:t>8.14</w:t>
            </w:r>
          </w:p>
        </w:tc>
        <w:tc>
          <w:tcPr>
            <w:tcW w:w="638" w:type="dxa"/>
            <w:noWrap/>
            <w:vAlign w:val="center"/>
            <w:hideMark/>
          </w:tcPr>
          <w:p w14:paraId="1DCAE5D7" w14:textId="77777777" w:rsidR="00211FC1" w:rsidRPr="0099416A" w:rsidRDefault="00211FC1" w:rsidP="00CF0625">
            <w:pPr>
              <w:rPr>
                <w:bCs/>
                <w:lang w:eastAsia="zh-CN"/>
              </w:rPr>
            </w:pPr>
            <w:r w:rsidRPr="0099416A">
              <w:rPr>
                <w:lang w:eastAsia="zh-CN"/>
              </w:rPr>
              <w:t>5.85</w:t>
            </w:r>
          </w:p>
        </w:tc>
      </w:tr>
      <w:tr w:rsidR="00211FC1" w:rsidRPr="0099416A" w14:paraId="4930AB86" w14:textId="77777777" w:rsidTr="00CF0625">
        <w:trPr>
          <w:cantSplit/>
          <w:trHeight w:val="292"/>
        </w:trPr>
        <w:tc>
          <w:tcPr>
            <w:tcW w:w="1240" w:type="dxa"/>
            <w:noWrap/>
            <w:vAlign w:val="bottom"/>
            <w:hideMark/>
          </w:tcPr>
          <w:p w14:paraId="3241D472" w14:textId="77777777" w:rsidR="00211FC1" w:rsidRPr="0099416A" w:rsidRDefault="00211FC1" w:rsidP="00CF0625">
            <w:pPr>
              <w:rPr>
                <w:lang w:eastAsia="zh-CN"/>
              </w:rPr>
            </w:pPr>
          </w:p>
        </w:tc>
        <w:tc>
          <w:tcPr>
            <w:tcW w:w="742" w:type="dxa"/>
            <w:vAlign w:val="center"/>
            <w:hideMark/>
          </w:tcPr>
          <w:p w14:paraId="227FE40B" w14:textId="77777777" w:rsidR="00211FC1" w:rsidRPr="0099416A" w:rsidRDefault="00211FC1" w:rsidP="00CF0625">
            <w:pPr>
              <w:rPr>
                <w:bCs/>
                <w:lang w:eastAsia="zh-CN"/>
              </w:rPr>
            </w:pPr>
            <w:r w:rsidRPr="0099416A">
              <w:rPr>
                <w:lang w:eastAsia="zh-CN"/>
              </w:rPr>
              <w:t>Tilt 31</w:t>
            </w:r>
          </w:p>
        </w:tc>
        <w:tc>
          <w:tcPr>
            <w:tcW w:w="450" w:type="dxa"/>
            <w:vAlign w:val="center"/>
            <w:hideMark/>
          </w:tcPr>
          <w:p w14:paraId="1F5C508A" w14:textId="77777777" w:rsidR="00211FC1" w:rsidRPr="0099416A" w:rsidRDefault="00211FC1" w:rsidP="00CF0625">
            <w:pPr>
              <w:rPr>
                <w:bCs/>
                <w:lang w:eastAsia="zh-CN"/>
              </w:rPr>
            </w:pPr>
            <w:r w:rsidRPr="0099416A">
              <w:rPr>
                <w:lang w:eastAsia="zh-CN"/>
              </w:rPr>
              <w:t>31</w:t>
            </w:r>
          </w:p>
        </w:tc>
        <w:tc>
          <w:tcPr>
            <w:tcW w:w="638" w:type="dxa"/>
            <w:noWrap/>
            <w:vAlign w:val="center"/>
            <w:hideMark/>
          </w:tcPr>
          <w:p w14:paraId="338A901B" w14:textId="77777777" w:rsidR="00211FC1" w:rsidRPr="0099416A" w:rsidRDefault="00211FC1" w:rsidP="00CF0625">
            <w:pPr>
              <w:rPr>
                <w:bCs/>
                <w:lang w:eastAsia="zh-CN"/>
              </w:rPr>
            </w:pPr>
            <w:r w:rsidRPr="0099416A">
              <w:rPr>
                <w:lang w:eastAsia="zh-CN"/>
              </w:rPr>
              <w:t>7.51</w:t>
            </w:r>
          </w:p>
        </w:tc>
        <w:tc>
          <w:tcPr>
            <w:tcW w:w="638" w:type="dxa"/>
            <w:noWrap/>
            <w:vAlign w:val="center"/>
            <w:hideMark/>
          </w:tcPr>
          <w:p w14:paraId="65C72AB5" w14:textId="77777777" w:rsidR="00211FC1" w:rsidRPr="0099416A" w:rsidRDefault="00211FC1" w:rsidP="00CF0625">
            <w:pPr>
              <w:rPr>
                <w:bCs/>
                <w:lang w:eastAsia="zh-CN"/>
              </w:rPr>
            </w:pPr>
            <w:r w:rsidRPr="0099416A">
              <w:rPr>
                <w:lang w:eastAsia="zh-CN"/>
              </w:rPr>
              <w:t>7.31</w:t>
            </w:r>
          </w:p>
        </w:tc>
        <w:tc>
          <w:tcPr>
            <w:tcW w:w="638" w:type="dxa"/>
            <w:noWrap/>
            <w:vAlign w:val="center"/>
            <w:hideMark/>
          </w:tcPr>
          <w:p w14:paraId="24BE45DC" w14:textId="77777777" w:rsidR="00211FC1" w:rsidRPr="0099416A" w:rsidRDefault="00211FC1" w:rsidP="00CF0625">
            <w:pPr>
              <w:rPr>
                <w:bCs/>
                <w:lang w:eastAsia="zh-CN"/>
              </w:rPr>
            </w:pPr>
            <w:r w:rsidRPr="0099416A">
              <w:rPr>
                <w:lang w:eastAsia="zh-CN"/>
              </w:rPr>
              <w:t>6.54</w:t>
            </w:r>
          </w:p>
        </w:tc>
        <w:tc>
          <w:tcPr>
            <w:tcW w:w="638" w:type="dxa"/>
            <w:noWrap/>
            <w:vAlign w:val="center"/>
            <w:hideMark/>
          </w:tcPr>
          <w:p w14:paraId="328AD62D" w14:textId="77777777" w:rsidR="00211FC1" w:rsidRPr="0099416A" w:rsidRDefault="00211FC1" w:rsidP="00CF0625">
            <w:pPr>
              <w:rPr>
                <w:bCs/>
                <w:lang w:eastAsia="zh-CN"/>
              </w:rPr>
            </w:pPr>
            <w:r w:rsidRPr="0099416A">
              <w:rPr>
                <w:lang w:eastAsia="zh-CN"/>
              </w:rPr>
              <w:t>5.46</w:t>
            </w:r>
          </w:p>
        </w:tc>
        <w:tc>
          <w:tcPr>
            <w:tcW w:w="638" w:type="dxa"/>
            <w:noWrap/>
            <w:vAlign w:val="center"/>
            <w:hideMark/>
          </w:tcPr>
          <w:p w14:paraId="13473A3E" w14:textId="77777777" w:rsidR="00211FC1" w:rsidRPr="0099416A" w:rsidRDefault="00211FC1" w:rsidP="00CF0625">
            <w:pPr>
              <w:rPr>
                <w:bCs/>
                <w:lang w:eastAsia="zh-CN"/>
              </w:rPr>
            </w:pPr>
            <w:r w:rsidRPr="0099416A">
              <w:rPr>
                <w:lang w:eastAsia="zh-CN"/>
              </w:rPr>
              <w:t>4.3</w:t>
            </w:r>
          </w:p>
        </w:tc>
        <w:tc>
          <w:tcPr>
            <w:tcW w:w="638" w:type="dxa"/>
            <w:noWrap/>
            <w:vAlign w:val="center"/>
            <w:hideMark/>
          </w:tcPr>
          <w:p w14:paraId="2E921159" w14:textId="77777777" w:rsidR="00211FC1" w:rsidRPr="0099416A" w:rsidRDefault="00211FC1" w:rsidP="00CF0625">
            <w:pPr>
              <w:rPr>
                <w:bCs/>
                <w:lang w:eastAsia="zh-CN"/>
              </w:rPr>
            </w:pPr>
            <w:r w:rsidRPr="0099416A">
              <w:rPr>
                <w:lang w:eastAsia="zh-CN"/>
              </w:rPr>
              <w:t>3.89</w:t>
            </w:r>
          </w:p>
        </w:tc>
        <w:tc>
          <w:tcPr>
            <w:tcW w:w="638" w:type="dxa"/>
            <w:noWrap/>
            <w:vAlign w:val="center"/>
            <w:hideMark/>
          </w:tcPr>
          <w:p w14:paraId="34B05F58" w14:textId="77777777" w:rsidR="00211FC1" w:rsidRPr="0099416A" w:rsidRDefault="00211FC1" w:rsidP="00CF0625">
            <w:pPr>
              <w:rPr>
                <w:bCs/>
                <w:lang w:eastAsia="zh-CN"/>
              </w:rPr>
            </w:pPr>
            <w:r w:rsidRPr="0099416A">
              <w:rPr>
                <w:lang w:eastAsia="zh-CN"/>
              </w:rPr>
              <w:t>4.06</w:t>
            </w:r>
          </w:p>
        </w:tc>
        <w:tc>
          <w:tcPr>
            <w:tcW w:w="638" w:type="dxa"/>
            <w:noWrap/>
            <w:vAlign w:val="center"/>
            <w:hideMark/>
          </w:tcPr>
          <w:p w14:paraId="6D468EE7" w14:textId="77777777" w:rsidR="00211FC1" w:rsidRPr="0099416A" w:rsidRDefault="00211FC1" w:rsidP="00CF0625">
            <w:pPr>
              <w:rPr>
                <w:bCs/>
                <w:lang w:eastAsia="zh-CN"/>
              </w:rPr>
            </w:pPr>
            <w:r w:rsidRPr="0099416A">
              <w:rPr>
                <w:lang w:eastAsia="zh-CN"/>
              </w:rPr>
              <w:t>4.7</w:t>
            </w:r>
          </w:p>
        </w:tc>
        <w:tc>
          <w:tcPr>
            <w:tcW w:w="638" w:type="dxa"/>
            <w:noWrap/>
            <w:vAlign w:val="center"/>
            <w:hideMark/>
          </w:tcPr>
          <w:p w14:paraId="46E52F40" w14:textId="77777777" w:rsidR="00211FC1" w:rsidRPr="0099416A" w:rsidRDefault="00211FC1" w:rsidP="00CF0625">
            <w:pPr>
              <w:rPr>
                <w:bCs/>
                <w:lang w:eastAsia="zh-CN"/>
              </w:rPr>
            </w:pPr>
            <w:r w:rsidRPr="0099416A">
              <w:rPr>
                <w:lang w:eastAsia="zh-CN"/>
              </w:rPr>
              <w:t>5.8</w:t>
            </w:r>
          </w:p>
        </w:tc>
        <w:tc>
          <w:tcPr>
            <w:tcW w:w="638" w:type="dxa"/>
            <w:noWrap/>
            <w:vAlign w:val="center"/>
            <w:hideMark/>
          </w:tcPr>
          <w:p w14:paraId="6152837D" w14:textId="77777777" w:rsidR="00211FC1" w:rsidRPr="0099416A" w:rsidRDefault="00211FC1" w:rsidP="00CF0625">
            <w:pPr>
              <w:rPr>
                <w:bCs/>
                <w:lang w:eastAsia="zh-CN"/>
              </w:rPr>
            </w:pPr>
            <w:r w:rsidRPr="0099416A">
              <w:rPr>
                <w:lang w:eastAsia="zh-CN"/>
              </w:rPr>
              <w:t>6.54</w:t>
            </w:r>
          </w:p>
        </w:tc>
        <w:tc>
          <w:tcPr>
            <w:tcW w:w="638" w:type="dxa"/>
            <w:noWrap/>
            <w:vAlign w:val="center"/>
            <w:hideMark/>
          </w:tcPr>
          <w:p w14:paraId="358B3910" w14:textId="77777777" w:rsidR="00211FC1" w:rsidRPr="0099416A" w:rsidRDefault="00211FC1" w:rsidP="00CF0625">
            <w:pPr>
              <w:rPr>
                <w:bCs/>
                <w:lang w:eastAsia="zh-CN"/>
              </w:rPr>
            </w:pPr>
            <w:r w:rsidRPr="0099416A">
              <w:rPr>
                <w:lang w:eastAsia="zh-CN"/>
              </w:rPr>
              <w:t>7.06</w:t>
            </w:r>
          </w:p>
        </w:tc>
        <w:tc>
          <w:tcPr>
            <w:tcW w:w="638" w:type="dxa"/>
            <w:noWrap/>
            <w:vAlign w:val="center"/>
            <w:hideMark/>
          </w:tcPr>
          <w:p w14:paraId="3918EECF" w14:textId="77777777" w:rsidR="00211FC1" w:rsidRPr="0099416A" w:rsidRDefault="00211FC1" w:rsidP="00CF0625">
            <w:pPr>
              <w:rPr>
                <w:bCs/>
                <w:lang w:eastAsia="zh-CN"/>
              </w:rPr>
            </w:pPr>
            <w:r w:rsidRPr="0099416A">
              <w:rPr>
                <w:lang w:eastAsia="zh-CN"/>
              </w:rPr>
              <w:t>7.39</w:t>
            </w:r>
          </w:p>
        </w:tc>
        <w:tc>
          <w:tcPr>
            <w:tcW w:w="638" w:type="dxa"/>
            <w:noWrap/>
            <w:vAlign w:val="center"/>
            <w:hideMark/>
          </w:tcPr>
          <w:p w14:paraId="0C8E466E" w14:textId="77777777" w:rsidR="00211FC1" w:rsidRPr="0099416A" w:rsidRDefault="00211FC1" w:rsidP="00CF0625">
            <w:pPr>
              <w:rPr>
                <w:bCs/>
                <w:lang w:eastAsia="zh-CN"/>
              </w:rPr>
            </w:pPr>
            <w:r w:rsidRPr="0099416A">
              <w:rPr>
                <w:lang w:eastAsia="zh-CN"/>
              </w:rPr>
              <w:t>5.87</w:t>
            </w:r>
          </w:p>
        </w:tc>
      </w:tr>
      <w:tr w:rsidR="00211FC1" w:rsidRPr="0099416A" w14:paraId="5D8A73F4" w14:textId="77777777" w:rsidTr="00CF0625">
        <w:trPr>
          <w:cantSplit/>
          <w:trHeight w:val="292"/>
        </w:trPr>
        <w:tc>
          <w:tcPr>
            <w:tcW w:w="1240" w:type="dxa"/>
            <w:noWrap/>
            <w:vAlign w:val="bottom"/>
            <w:hideMark/>
          </w:tcPr>
          <w:p w14:paraId="6B310B0B" w14:textId="77777777" w:rsidR="00211FC1" w:rsidRPr="0099416A" w:rsidRDefault="00211FC1" w:rsidP="00CF0625">
            <w:pPr>
              <w:rPr>
                <w:lang w:eastAsia="zh-CN"/>
              </w:rPr>
            </w:pPr>
          </w:p>
        </w:tc>
        <w:tc>
          <w:tcPr>
            <w:tcW w:w="742" w:type="dxa"/>
            <w:vAlign w:val="center"/>
            <w:hideMark/>
          </w:tcPr>
          <w:p w14:paraId="53819D41" w14:textId="77777777" w:rsidR="00211FC1" w:rsidRPr="0099416A" w:rsidRDefault="00211FC1" w:rsidP="00CF0625">
            <w:pPr>
              <w:rPr>
                <w:bCs/>
                <w:lang w:eastAsia="zh-CN"/>
              </w:rPr>
            </w:pPr>
            <w:r w:rsidRPr="0099416A">
              <w:rPr>
                <w:lang w:eastAsia="zh-CN"/>
              </w:rPr>
              <w:t>Tilt 46</w:t>
            </w:r>
          </w:p>
        </w:tc>
        <w:tc>
          <w:tcPr>
            <w:tcW w:w="450" w:type="dxa"/>
            <w:vAlign w:val="center"/>
            <w:hideMark/>
          </w:tcPr>
          <w:p w14:paraId="2E7AB4FC" w14:textId="77777777" w:rsidR="00211FC1" w:rsidRPr="0099416A" w:rsidRDefault="00211FC1" w:rsidP="00CF0625">
            <w:pPr>
              <w:rPr>
                <w:bCs/>
                <w:lang w:eastAsia="zh-CN"/>
              </w:rPr>
            </w:pPr>
            <w:r w:rsidRPr="0099416A">
              <w:rPr>
                <w:lang w:eastAsia="zh-CN"/>
              </w:rPr>
              <w:t>46</w:t>
            </w:r>
          </w:p>
        </w:tc>
        <w:tc>
          <w:tcPr>
            <w:tcW w:w="638" w:type="dxa"/>
            <w:noWrap/>
            <w:vAlign w:val="center"/>
            <w:hideMark/>
          </w:tcPr>
          <w:p w14:paraId="347DF061" w14:textId="77777777" w:rsidR="00211FC1" w:rsidRPr="0099416A" w:rsidRDefault="00211FC1" w:rsidP="00CF0625">
            <w:pPr>
              <w:rPr>
                <w:bCs/>
                <w:lang w:eastAsia="zh-CN"/>
              </w:rPr>
            </w:pPr>
            <w:r w:rsidRPr="0099416A">
              <w:rPr>
                <w:lang w:eastAsia="zh-CN"/>
              </w:rPr>
              <w:t>6.47</w:t>
            </w:r>
          </w:p>
        </w:tc>
        <w:tc>
          <w:tcPr>
            <w:tcW w:w="638" w:type="dxa"/>
            <w:noWrap/>
            <w:vAlign w:val="center"/>
            <w:hideMark/>
          </w:tcPr>
          <w:p w14:paraId="5E7B81FE" w14:textId="77777777" w:rsidR="00211FC1" w:rsidRPr="0099416A" w:rsidRDefault="00211FC1" w:rsidP="00CF0625">
            <w:pPr>
              <w:rPr>
                <w:bCs/>
                <w:lang w:eastAsia="zh-CN"/>
              </w:rPr>
            </w:pPr>
            <w:r w:rsidRPr="0099416A">
              <w:rPr>
                <w:lang w:eastAsia="zh-CN"/>
              </w:rPr>
              <w:t>6.61</w:t>
            </w:r>
          </w:p>
        </w:tc>
        <w:tc>
          <w:tcPr>
            <w:tcW w:w="638" w:type="dxa"/>
            <w:noWrap/>
            <w:vAlign w:val="center"/>
            <w:hideMark/>
          </w:tcPr>
          <w:p w14:paraId="4336D56D" w14:textId="77777777" w:rsidR="00211FC1" w:rsidRPr="0099416A" w:rsidRDefault="00211FC1" w:rsidP="00CF0625">
            <w:pPr>
              <w:rPr>
                <w:bCs/>
                <w:lang w:eastAsia="zh-CN"/>
              </w:rPr>
            </w:pPr>
            <w:r w:rsidRPr="0099416A">
              <w:rPr>
                <w:lang w:eastAsia="zh-CN"/>
              </w:rPr>
              <w:t>6.29</w:t>
            </w:r>
          </w:p>
        </w:tc>
        <w:tc>
          <w:tcPr>
            <w:tcW w:w="638" w:type="dxa"/>
            <w:noWrap/>
            <w:vAlign w:val="center"/>
            <w:hideMark/>
          </w:tcPr>
          <w:p w14:paraId="29A67C82" w14:textId="77777777" w:rsidR="00211FC1" w:rsidRPr="0099416A" w:rsidRDefault="00211FC1" w:rsidP="00CF0625">
            <w:pPr>
              <w:rPr>
                <w:bCs/>
                <w:lang w:eastAsia="zh-CN"/>
              </w:rPr>
            </w:pPr>
            <w:r w:rsidRPr="0099416A">
              <w:rPr>
                <w:lang w:eastAsia="zh-CN"/>
              </w:rPr>
              <w:t>5.56</w:t>
            </w:r>
          </w:p>
        </w:tc>
        <w:tc>
          <w:tcPr>
            <w:tcW w:w="638" w:type="dxa"/>
            <w:noWrap/>
            <w:vAlign w:val="center"/>
            <w:hideMark/>
          </w:tcPr>
          <w:p w14:paraId="73034CC2" w14:textId="77777777" w:rsidR="00211FC1" w:rsidRPr="0099416A" w:rsidRDefault="00211FC1" w:rsidP="00CF0625">
            <w:pPr>
              <w:rPr>
                <w:bCs/>
                <w:lang w:eastAsia="zh-CN"/>
              </w:rPr>
            </w:pPr>
            <w:r w:rsidRPr="0099416A">
              <w:rPr>
                <w:lang w:eastAsia="zh-CN"/>
              </w:rPr>
              <w:t>4.53</w:t>
            </w:r>
          </w:p>
        </w:tc>
        <w:tc>
          <w:tcPr>
            <w:tcW w:w="638" w:type="dxa"/>
            <w:noWrap/>
            <w:vAlign w:val="center"/>
            <w:hideMark/>
          </w:tcPr>
          <w:p w14:paraId="60A49DE5" w14:textId="77777777" w:rsidR="00211FC1" w:rsidRPr="0099416A" w:rsidRDefault="00211FC1" w:rsidP="00CF0625">
            <w:pPr>
              <w:rPr>
                <w:bCs/>
                <w:lang w:eastAsia="zh-CN"/>
              </w:rPr>
            </w:pPr>
            <w:r w:rsidRPr="0099416A">
              <w:rPr>
                <w:lang w:eastAsia="zh-CN"/>
              </w:rPr>
              <w:t>4.19</w:t>
            </w:r>
          </w:p>
        </w:tc>
        <w:tc>
          <w:tcPr>
            <w:tcW w:w="638" w:type="dxa"/>
            <w:noWrap/>
            <w:vAlign w:val="center"/>
            <w:hideMark/>
          </w:tcPr>
          <w:p w14:paraId="264A37EE" w14:textId="77777777" w:rsidR="00211FC1" w:rsidRPr="0099416A" w:rsidRDefault="00211FC1" w:rsidP="00CF0625">
            <w:pPr>
              <w:rPr>
                <w:bCs/>
                <w:lang w:eastAsia="zh-CN"/>
              </w:rPr>
            </w:pPr>
            <w:r w:rsidRPr="0099416A">
              <w:rPr>
                <w:lang w:eastAsia="zh-CN"/>
              </w:rPr>
              <w:t>4.33</w:t>
            </w:r>
          </w:p>
        </w:tc>
        <w:tc>
          <w:tcPr>
            <w:tcW w:w="638" w:type="dxa"/>
            <w:noWrap/>
            <w:vAlign w:val="center"/>
            <w:hideMark/>
          </w:tcPr>
          <w:p w14:paraId="085061DB" w14:textId="77777777" w:rsidR="00211FC1" w:rsidRPr="0099416A" w:rsidRDefault="00211FC1" w:rsidP="00CF0625">
            <w:pPr>
              <w:rPr>
                <w:bCs/>
                <w:lang w:eastAsia="zh-CN"/>
              </w:rPr>
            </w:pPr>
            <w:r w:rsidRPr="0099416A">
              <w:rPr>
                <w:lang w:eastAsia="zh-CN"/>
              </w:rPr>
              <w:t>4.84</w:t>
            </w:r>
          </w:p>
        </w:tc>
        <w:tc>
          <w:tcPr>
            <w:tcW w:w="638" w:type="dxa"/>
            <w:noWrap/>
            <w:vAlign w:val="center"/>
            <w:hideMark/>
          </w:tcPr>
          <w:p w14:paraId="0EC6D179" w14:textId="77777777" w:rsidR="00211FC1" w:rsidRPr="0099416A" w:rsidRDefault="00211FC1" w:rsidP="00CF0625">
            <w:pPr>
              <w:rPr>
                <w:bCs/>
                <w:lang w:eastAsia="zh-CN"/>
              </w:rPr>
            </w:pPr>
            <w:r w:rsidRPr="0099416A">
              <w:rPr>
                <w:lang w:eastAsia="zh-CN"/>
              </w:rPr>
              <w:t>5.7</w:t>
            </w:r>
          </w:p>
        </w:tc>
        <w:tc>
          <w:tcPr>
            <w:tcW w:w="638" w:type="dxa"/>
            <w:noWrap/>
            <w:vAlign w:val="center"/>
            <w:hideMark/>
          </w:tcPr>
          <w:p w14:paraId="7C5ECA4C" w14:textId="77777777" w:rsidR="00211FC1" w:rsidRPr="0099416A" w:rsidRDefault="00211FC1" w:rsidP="00CF0625">
            <w:pPr>
              <w:rPr>
                <w:bCs/>
                <w:lang w:eastAsia="zh-CN"/>
              </w:rPr>
            </w:pPr>
            <w:r w:rsidRPr="0099416A">
              <w:rPr>
                <w:lang w:eastAsia="zh-CN"/>
              </w:rPr>
              <w:t>6.07</w:t>
            </w:r>
          </w:p>
        </w:tc>
        <w:tc>
          <w:tcPr>
            <w:tcW w:w="638" w:type="dxa"/>
            <w:noWrap/>
            <w:vAlign w:val="center"/>
            <w:hideMark/>
          </w:tcPr>
          <w:p w14:paraId="5B83C06A" w14:textId="77777777" w:rsidR="00211FC1" w:rsidRPr="0099416A" w:rsidRDefault="00211FC1" w:rsidP="00CF0625">
            <w:pPr>
              <w:rPr>
                <w:bCs/>
                <w:lang w:eastAsia="zh-CN"/>
              </w:rPr>
            </w:pPr>
            <w:r w:rsidRPr="0099416A">
              <w:rPr>
                <w:lang w:eastAsia="zh-CN"/>
              </w:rPr>
              <w:t>6.17</w:t>
            </w:r>
          </w:p>
        </w:tc>
        <w:tc>
          <w:tcPr>
            <w:tcW w:w="638" w:type="dxa"/>
            <w:noWrap/>
            <w:vAlign w:val="center"/>
            <w:hideMark/>
          </w:tcPr>
          <w:p w14:paraId="6879979E" w14:textId="77777777" w:rsidR="00211FC1" w:rsidRPr="0099416A" w:rsidRDefault="00211FC1" w:rsidP="00CF0625">
            <w:pPr>
              <w:rPr>
                <w:bCs/>
                <w:lang w:eastAsia="zh-CN"/>
              </w:rPr>
            </w:pPr>
            <w:r w:rsidRPr="0099416A">
              <w:rPr>
                <w:lang w:eastAsia="zh-CN"/>
              </w:rPr>
              <w:t>6.28</w:t>
            </w:r>
          </w:p>
        </w:tc>
        <w:tc>
          <w:tcPr>
            <w:tcW w:w="638" w:type="dxa"/>
            <w:noWrap/>
            <w:vAlign w:val="center"/>
            <w:hideMark/>
          </w:tcPr>
          <w:p w14:paraId="1BBA84EF" w14:textId="77777777" w:rsidR="00211FC1" w:rsidRPr="0099416A" w:rsidRDefault="00211FC1" w:rsidP="00CF0625">
            <w:pPr>
              <w:rPr>
                <w:bCs/>
                <w:lang w:eastAsia="zh-CN"/>
              </w:rPr>
            </w:pPr>
            <w:r w:rsidRPr="0099416A">
              <w:rPr>
                <w:lang w:eastAsia="zh-CN"/>
              </w:rPr>
              <w:t>5.58</w:t>
            </w:r>
          </w:p>
        </w:tc>
      </w:tr>
      <w:tr w:rsidR="00211FC1" w:rsidRPr="0099416A" w14:paraId="11002A23" w14:textId="77777777" w:rsidTr="00CF0625">
        <w:trPr>
          <w:cantSplit/>
          <w:trHeight w:val="292"/>
        </w:trPr>
        <w:tc>
          <w:tcPr>
            <w:tcW w:w="1240" w:type="dxa"/>
            <w:noWrap/>
            <w:vAlign w:val="bottom"/>
            <w:hideMark/>
          </w:tcPr>
          <w:p w14:paraId="238F3B26" w14:textId="77777777" w:rsidR="00211FC1" w:rsidRPr="0099416A" w:rsidRDefault="00211FC1" w:rsidP="00CF0625">
            <w:pPr>
              <w:rPr>
                <w:lang w:eastAsia="zh-CN"/>
              </w:rPr>
            </w:pPr>
          </w:p>
        </w:tc>
        <w:tc>
          <w:tcPr>
            <w:tcW w:w="742" w:type="dxa"/>
            <w:vAlign w:val="center"/>
            <w:hideMark/>
          </w:tcPr>
          <w:p w14:paraId="48DCDCAC" w14:textId="77777777" w:rsidR="00211FC1" w:rsidRPr="0099416A" w:rsidRDefault="00211FC1" w:rsidP="00CF0625">
            <w:pPr>
              <w:rPr>
                <w:bCs/>
                <w:lang w:eastAsia="zh-CN"/>
              </w:rPr>
            </w:pPr>
            <w:r w:rsidRPr="0099416A">
              <w:rPr>
                <w:lang w:eastAsia="zh-CN"/>
              </w:rPr>
              <w:t>Tilt 90</w:t>
            </w:r>
          </w:p>
        </w:tc>
        <w:tc>
          <w:tcPr>
            <w:tcW w:w="450" w:type="dxa"/>
            <w:vAlign w:val="center"/>
            <w:hideMark/>
          </w:tcPr>
          <w:p w14:paraId="5C0A9158" w14:textId="77777777" w:rsidR="00211FC1" w:rsidRPr="0099416A" w:rsidRDefault="00211FC1" w:rsidP="00CF0625">
            <w:pPr>
              <w:rPr>
                <w:bCs/>
                <w:lang w:eastAsia="zh-CN"/>
              </w:rPr>
            </w:pPr>
            <w:r w:rsidRPr="0099416A">
              <w:rPr>
                <w:lang w:eastAsia="zh-CN"/>
              </w:rPr>
              <w:t>90</w:t>
            </w:r>
          </w:p>
        </w:tc>
        <w:tc>
          <w:tcPr>
            <w:tcW w:w="638" w:type="dxa"/>
            <w:noWrap/>
            <w:vAlign w:val="center"/>
            <w:hideMark/>
          </w:tcPr>
          <w:p w14:paraId="1C76B529" w14:textId="77777777" w:rsidR="00211FC1" w:rsidRPr="0099416A" w:rsidRDefault="00211FC1" w:rsidP="00CF0625">
            <w:pPr>
              <w:rPr>
                <w:bCs/>
                <w:lang w:eastAsia="zh-CN"/>
              </w:rPr>
            </w:pPr>
            <w:r w:rsidRPr="0099416A">
              <w:rPr>
                <w:lang w:eastAsia="zh-CN"/>
              </w:rPr>
              <w:t>2.46</w:t>
            </w:r>
          </w:p>
        </w:tc>
        <w:tc>
          <w:tcPr>
            <w:tcW w:w="638" w:type="dxa"/>
            <w:noWrap/>
            <w:vAlign w:val="center"/>
            <w:hideMark/>
          </w:tcPr>
          <w:p w14:paraId="1110B7B8" w14:textId="77777777" w:rsidR="00211FC1" w:rsidRPr="0099416A" w:rsidRDefault="00211FC1" w:rsidP="00CF0625">
            <w:pPr>
              <w:rPr>
                <w:bCs/>
                <w:lang w:eastAsia="zh-CN"/>
              </w:rPr>
            </w:pPr>
            <w:r w:rsidRPr="0099416A">
              <w:rPr>
                <w:lang w:eastAsia="zh-CN"/>
              </w:rPr>
              <w:t>3.09</w:t>
            </w:r>
          </w:p>
        </w:tc>
        <w:tc>
          <w:tcPr>
            <w:tcW w:w="638" w:type="dxa"/>
            <w:noWrap/>
            <w:vAlign w:val="center"/>
            <w:hideMark/>
          </w:tcPr>
          <w:p w14:paraId="4964CECE" w14:textId="77777777" w:rsidR="00211FC1" w:rsidRPr="0099416A" w:rsidRDefault="00211FC1" w:rsidP="00CF0625">
            <w:pPr>
              <w:rPr>
                <w:bCs/>
                <w:lang w:eastAsia="zh-CN"/>
              </w:rPr>
            </w:pPr>
            <w:r w:rsidRPr="0099416A">
              <w:rPr>
                <w:lang w:eastAsia="zh-CN"/>
              </w:rPr>
              <w:t>3.76</w:t>
            </w:r>
          </w:p>
        </w:tc>
        <w:tc>
          <w:tcPr>
            <w:tcW w:w="638" w:type="dxa"/>
            <w:noWrap/>
            <w:vAlign w:val="center"/>
            <w:hideMark/>
          </w:tcPr>
          <w:p w14:paraId="3B5EA12F" w14:textId="77777777" w:rsidR="00211FC1" w:rsidRPr="0099416A" w:rsidRDefault="00211FC1" w:rsidP="00CF0625">
            <w:pPr>
              <w:rPr>
                <w:bCs/>
                <w:lang w:eastAsia="zh-CN"/>
              </w:rPr>
            </w:pPr>
            <w:r w:rsidRPr="0099416A">
              <w:rPr>
                <w:lang w:eastAsia="zh-CN"/>
              </w:rPr>
              <w:t>4.13</w:t>
            </w:r>
          </w:p>
        </w:tc>
        <w:tc>
          <w:tcPr>
            <w:tcW w:w="638" w:type="dxa"/>
            <w:noWrap/>
            <w:vAlign w:val="center"/>
            <w:hideMark/>
          </w:tcPr>
          <w:p w14:paraId="385A5494" w14:textId="77777777" w:rsidR="00211FC1" w:rsidRPr="0099416A" w:rsidRDefault="00211FC1" w:rsidP="00CF0625">
            <w:pPr>
              <w:rPr>
                <w:bCs/>
                <w:lang w:eastAsia="zh-CN"/>
              </w:rPr>
            </w:pPr>
            <w:r w:rsidRPr="0099416A">
              <w:rPr>
                <w:lang w:eastAsia="zh-CN"/>
              </w:rPr>
              <w:t>3.78</w:t>
            </w:r>
          </w:p>
        </w:tc>
        <w:tc>
          <w:tcPr>
            <w:tcW w:w="638" w:type="dxa"/>
            <w:noWrap/>
            <w:vAlign w:val="center"/>
            <w:hideMark/>
          </w:tcPr>
          <w:p w14:paraId="7C6B76B2" w14:textId="77777777" w:rsidR="00211FC1" w:rsidRPr="0099416A" w:rsidRDefault="00211FC1" w:rsidP="00CF0625">
            <w:pPr>
              <w:rPr>
                <w:bCs/>
                <w:lang w:eastAsia="zh-CN"/>
              </w:rPr>
            </w:pPr>
            <w:r w:rsidRPr="0099416A">
              <w:rPr>
                <w:lang w:eastAsia="zh-CN"/>
              </w:rPr>
              <w:t>3.69</w:t>
            </w:r>
          </w:p>
        </w:tc>
        <w:tc>
          <w:tcPr>
            <w:tcW w:w="638" w:type="dxa"/>
            <w:noWrap/>
            <w:vAlign w:val="center"/>
            <w:hideMark/>
          </w:tcPr>
          <w:p w14:paraId="41B58F10" w14:textId="77777777" w:rsidR="00211FC1" w:rsidRPr="0099416A" w:rsidRDefault="00211FC1" w:rsidP="00CF0625">
            <w:pPr>
              <w:rPr>
                <w:bCs/>
                <w:lang w:eastAsia="zh-CN"/>
              </w:rPr>
            </w:pPr>
            <w:r w:rsidRPr="0099416A">
              <w:rPr>
                <w:lang w:eastAsia="zh-CN"/>
              </w:rPr>
              <w:t>3.72</w:t>
            </w:r>
          </w:p>
        </w:tc>
        <w:tc>
          <w:tcPr>
            <w:tcW w:w="638" w:type="dxa"/>
            <w:noWrap/>
            <w:vAlign w:val="center"/>
            <w:hideMark/>
          </w:tcPr>
          <w:p w14:paraId="6D3E3127" w14:textId="77777777" w:rsidR="00211FC1" w:rsidRPr="0099416A" w:rsidRDefault="00211FC1" w:rsidP="00CF0625">
            <w:pPr>
              <w:rPr>
                <w:bCs/>
                <w:lang w:eastAsia="zh-CN"/>
              </w:rPr>
            </w:pPr>
            <w:r w:rsidRPr="0099416A">
              <w:rPr>
                <w:lang w:eastAsia="zh-CN"/>
              </w:rPr>
              <w:t>3.75</w:t>
            </w:r>
          </w:p>
        </w:tc>
        <w:tc>
          <w:tcPr>
            <w:tcW w:w="638" w:type="dxa"/>
            <w:noWrap/>
            <w:vAlign w:val="center"/>
            <w:hideMark/>
          </w:tcPr>
          <w:p w14:paraId="05F084EE" w14:textId="77777777" w:rsidR="00211FC1" w:rsidRPr="0099416A" w:rsidRDefault="00211FC1" w:rsidP="00CF0625">
            <w:pPr>
              <w:rPr>
                <w:bCs/>
                <w:lang w:eastAsia="zh-CN"/>
              </w:rPr>
            </w:pPr>
            <w:r w:rsidRPr="0099416A">
              <w:rPr>
                <w:lang w:eastAsia="zh-CN"/>
              </w:rPr>
              <w:t>3.75</w:t>
            </w:r>
          </w:p>
        </w:tc>
        <w:tc>
          <w:tcPr>
            <w:tcW w:w="638" w:type="dxa"/>
            <w:noWrap/>
            <w:vAlign w:val="center"/>
            <w:hideMark/>
          </w:tcPr>
          <w:p w14:paraId="77285754" w14:textId="77777777" w:rsidR="00211FC1" w:rsidRPr="0099416A" w:rsidRDefault="00211FC1" w:rsidP="00CF0625">
            <w:pPr>
              <w:rPr>
                <w:bCs/>
                <w:lang w:eastAsia="zh-CN"/>
              </w:rPr>
            </w:pPr>
            <w:r w:rsidRPr="0099416A">
              <w:rPr>
                <w:lang w:eastAsia="zh-CN"/>
              </w:rPr>
              <w:t>3.1</w:t>
            </w:r>
          </w:p>
        </w:tc>
        <w:tc>
          <w:tcPr>
            <w:tcW w:w="638" w:type="dxa"/>
            <w:noWrap/>
            <w:vAlign w:val="center"/>
            <w:hideMark/>
          </w:tcPr>
          <w:p w14:paraId="61AB2C8C" w14:textId="77777777" w:rsidR="00211FC1" w:rsidRPr="0099416A" w:rsidRDefault="00211FC1" w:rsidP="00CF0625">
            <w:pPr>
              <w:rPr>
                <w:bCs/>
                <w:lang w:eastAsia="zh-CN"/>
              </w:rPr>
            </w:pPr>
            <w:r w:rsidRPr="0099416A">
              <w:rPr>
                <w:lang w:eastAsia="zh-CN"/>
              </w:rPr>
              <w:t>2.55</w:t>
            </w:r>
          </w:p>
        </w:tc>
        <w:tc>
          <w:tcPr>
            <w:tcW w:w="638" w:type="dxa"/>
            <w:noWrap/>
            <w:vAlign w:val="center"/>
            <w:hideMark/>
          </w:tcPr>
          <w:p w14:paraId="7ED8DA96" w14:textId="77777777" w:rsidR="00211FC1" w:rsidRPr="0099416A" w:rsidRDefault="00211FC1" w:rsidP="00CF0625">
            <w:pPr>
              <w:rPr>
                <w:bCs/>
                <w:lang w:eastAsia="zh-CN"/>
              </w:rPr>
            </w:pPr>
            <w:r w:rsidRPr="0099416A">
              <w:rPr>
                <w:lang w:eastAsia="zh-CN"/>
              </w:rPr>
              <w:t>2.3</w:t>
            </w:r>
          </w:p>
        </w:tc>
        <w:tc>
          <w:tcPr>
            <w:tcW w:w="638" w:type="dxa"/>
            <w:noWrap/>
            <w:vAlign w:val="center"/>
            <w:hideMark/>
          </w:tcPr>
          <w:p w14:paraId="6046A3A0" w14:textId="77777777" w:rsidR="00211FC1" w:rsidRPr="0099416A" w:rsidRDefault="00211FC1" w:rsidP="00CF0625">
            <w:pPr>
              <w:rPr>
                <w:bCs/>
                <w:lang w:eastAsia="zh-CN"/>
              </w:rPr>
            </w:pPr>
            <w:r w:rsidRPr="0099416A">
              <w:rPr>
                <w:lang w:eastAsia="zh-CN"/>
              </w:rPr>
              <w:t>3.34</w:t>
            </w:r>
          </w:p>
        </w:tc>
      </w:tr>
      <w:tr w:rsidR="00211FC1" w:rsidRPr="0099416A" w14:paraId="7B006D35" w14:textId="77777777" w:rsidTr="00CF0625">
        <w:trPr>
          <w:cantSplit/>
          <w:trHeight w:val="292"/>
        </w:trPr>
        <w:tc>
          <w:tcPr>
            <w:tcW w:w="1240" w:type="dxa"/>
            <w:noWrap/>
            <w:vAlign w:val="bottom"/>
            <w:hideMark/>
          </w:tcPr>
          <w:p w14:paraId="4E5D419A" w14:textId="77777777" w:rsidR="00211FC1" w:rsidRPr="0099416A" w:rsidRDefault="00211FC1" w:rsidP="00CF0625">
            <w:pPr>
              <w:rPr>
                <w:bCs/>
                <w:lang w:eastAsia="zh-CN"/>
              </w:rPr>
            </w:pPr>
            <w:r w:rsidRPr="0099416A">
              <w:rPr>
                <w:lang w:eastAsia="zh-CN"/>
              </w:rPr>
              <w:t>Melbourne</w:t>
            </w:r>
          </w:p>
        </w:tc>
        <w:tc>
          <w:tcPr>
            <w:tcW w:w="742" w:type="dxa"/>
            <w:vAlign w:val="center"/>
            <w:hideMark/>
          </w:tcPr>
          <w:p w14:paraId="6AAA9652" w14:textId="77777777" w:rsidR="00211FC1" w:rsidRPr="0099416A" w:rsidRDefault="00211FC1" w:rsidP="00CF0625">
            <w:pPr>
              <w:rPr>
                <w:bCs/>
                <w:lang w:eastAsia="zh-CN"/>
              </w:rPr>
            </w:pPr>
            <w:r w:rsidRPr="0099416A">
              <w:rPr>
                <w:lang w:eastAsia="zh-CN"/>
              </w:rPr>
              <w:t>Tilt 0</w:t>
            </w:r>
          </w:p>
        </w:tc>
        <w:tc>
          <w:tcPr>
            <w:tcW w:w="450" w:type="dxa"/>
            <w:vAlign w:val="center"/>
            <w:hideMark/>
          </w:tcPr>
          <w:p w14:paraId="2D55BEC7" w14:textId="77777777" w:rsidR="00211FC1" w:rsidRPr="0099416A" w:rsidRDefault="00211FC1" w:rsidP="00CF0625">
            <w:pPr>
              <w:rPr>
                <w:lang w:eastAsia="zh-CN"/>
              </w:rPr>
            </w:pPr>
            <w:r w:rsidRPr="0099416A">
              <w:rPr>
                <w:lang w:eastAsia="zh-CN"/>
              </w:rPr>
              <w:t>0</w:t>
            </w:r>
          </w:p>
        </w:tc>
        <w:tc>
          <w:tcPr>
            <w:tcW w:w="638" w:type="dxa"/>
            <w:noWrap/>
            <w:vAlign w:val="center"/>
            <w:hideMark/>
          </w:tcPr>
          <w:p w14:paraId="4D849CDA" w14:textId="77777777" w:rsidR="00211FC1" w:rsidRPr="0099416A" w:rsidRDefault="00211FC1" w:rsidP="00CF0625">
            <w:pPr>
              <w:rPr>
                <w:bCs/>
                <w:lang w:eastAsia="zh-CN"/>
              </w:rPr>
            </w:pPr>
            <w:r w:rsidRPr="0099416A">
              <w:rPr>
                <w:lang w:eastAsia="zh-CN"/>
              </w:rPr>
              <w:t>6.31</w:t>
            </w:r>
          </w:p>
        </w:tc>
        <w:tc>
          <w:tcPr>
            <w:tcW w:w="638" w:type="dxa"/>
            <w:noWrap/>
            <w:vAlign w:val="center"/>
            <w:hideMark/>
          </w:tcPr>
          <w:p w14:paraId="738238C0" w14:textId="77777777" w:rsidR="00211FC1" w:rsidRPr="0099416A" w:rsidRDefault="00211FC1" w:rsidP="00CF0625">
            <w:pPr>
              <w:rPr>
                <w:bCs/>
                <w:lang w:eastAsia="zh-CN"/>
              </w:rPr>
            </w:pPr>
            <w:r w:rsidRPr="0099416A">
              <w:rPr>
                <w:lang w:eastAsia="zh-CN"/>
              </w:rPr>
              <w:t>5.81</w:t>
            </w:r>
          </w:p>
        </w:tc>
        <w:tc>
          <w:tcPr>
            <w:tcW w:w="638" w:type="dxa"/>
            <w:noWrap/>
            <w:vAlign w:val="center"/>
            <w:hideMark/>
          </w:tcPr>
          <w:p w14:paraId="65C80A9E" w14:textId="77777777" w:rsidR="00211FC1" w:rsidRPr="0099416A" w:rsidRDefault="00211FC1" w:rsidP="00CF0625">
            <w:pPr>
              <w:rPr>
                <w:bCs/>
                <w:lang w:eastAsia="zh-CN"/>
              </w:rPr>
            </w:pPr>
            <w:r w:rsidRPr="0099416A">
              <w:rPr>
                <w:lang w:eastAsia="zh-CN"/>
              </w:rPr>
              <w:t>4.53</w:t>
            </w:r>
          </w:p>
        </w:tc>
        <w:tc>
          <w:tcPr>
            <w:tcW w:w="638" w:type="dxa"/>
            <w:noWrap/>
            <w:vAlign w:val="center"/>
            <w:hideMark/>
          </w:tcPr>
          <w:p w14:paraId="464C4CC1" w14:textId="77777777" w:rsidR="00211FC1" w:rsidRPr="0099416A" w:rsidRDefault="00211FC1" w:rsidP="00CF0625">
            <w:pPr>
              <w:rPr>
                <w:bCs/>
                <w:lang w:eastAsia="zh-CN"/>
              </w:rPr>
            </w:pPr>
            <w:r w:rsidRPr="0099416A">
              <w:rPr>
                <w:lang w:eastAsia="zh-CN"/>
              </w:rPr>
              <w:t>3.26</w:t>
            </w:r>
          </w:p>
        </w:tc>
        <w:tc>
          <w:tcPr>
            <w:tcW w:w="638" w:type="dxa"/>
            <w:noWrap/>
            <w:vAlign w:val="center"/>
            <w:hideMark/>
          </w:tcPr>
          <w:p w14:paraId="78295D87" w14:textId="77777777" w:rsidR="00211FC1" w:rsidRPr="0099416A" w:rsidRDefault="00211FC1" w:rsidP="00CF0625">
            <w:pPr>
              <w:rPr>
                <w:bCs/>
                <w:lang w:eastAsia="zh-CN"/>
              </w:rPr>
            </w:pPr>
            <w:r w:rsidRPr="0099416A">
              <w:rPr>
                <w:lang w:eastAsia="zh-CN"/>
              </w:rPr>
              <w:t>2.27</w:t>
            </w:r>
          </w:p>
        </w:tc>
        <w:tc>
          <w:tcPr>
            <w:tcW w:w="638" w:type="dxa"/>
            <w:noWrap/>
            <w:vAlign w:val="center"/>
            <w:hideMark/>
          </w:tcPr>
          <w:p w14:paraId="65F606F1" w14:textId="77777777" w:rsidR="00211FC1" w:rsidRPr="0099416A" w:rsidRDefault="00211FC1" w:rsidP="00CF0625">
            <w:pPr>
              <w:rPr>
                <w:bCs/>
                <w:lang w:eastAsia="zh-CN"/>
              </w:rPr>
            </w:pPr>
            <w:r w:rsidRPr="0099416A">
              <w:rPr>
                <w:lang w:eastAsia="zh-CN"/>
              </w:rPr>
              <w:t>1.84</w:t>
            </w:r>
          </w:p>
        </w:tc>
        <w:tc>
          <w:tcPr>
            <w:tcW w:w="638" w:type="dxa"/>
            <w:noWrap/>
            <w:vAlign w:val="center"/>
            <w:hideMark/>
          </w:tcPr>
          <w:p w14:paraId="2A7531FB" w14:textId="77777777" w:rsidR="00211FC1" w:rsidRPr="0099416A" w:rsidRDefault="00211FC1" w:rsidP="00CF0625">
            <w:pPr>
              <w:rPr>
                <w:bCs/>
                <w:lang w:eastAsia="zh-CN"/>
              </w:rPr>
            </w:pPr>
            <w:r w:rsidRPr="0099416A">
              <w:rPr>
                <w:lang w:eastAsia="zh-CN"/>
              </w:rPr>
              <w:t>2.03</w:t>
            </w:r>
          </w:p>
        </w:tc>
        <w:tc>
          <w:tcPr>
            <w:tcW w:w="638" w:type="dxa"/>
            <w:noWrap/>
            <w:vAlign w:val="center"/>
            <w:hideMark/>
          </w:tcPr>
          <w:p w14:paraId="6D0B2945" w14:textId="77777777" w:rsidR="00211FC1" w:rsidRPr="0099416A" w:rsidRDefault="00211FC1" w:rsidP="00CF0625">
            <w:pPr>
              <w:rPr>
                <w:bCs/>
                <w:lang w:eastAsia="zh-CN"/>
              </w:rPr>
            </w:pPr>
            <w:r w:rsidRPr="0099416A">
              <w:rPr>
                <w:lang w:eastAsia="zh-CN"/>
              </w:rPr>
              <w:t>2.7</w:t>
            </w:r>
          </w:p>
        </w:tc>
        <w:tc>
          <w:tcPr>
            <w:tcW w:w="638" w:type="dxa"/>
            <w:noWrap/>
            <w:vAlign w:val="center"/>
            <w:hideMark/>
          </w:tcPr>
          <w:p w14:paraId="603B3A05" w14:textId="77777777" w:rsidR="00211FC1" w:rsidRPr="0099416A" w:rsidRDefault="00211FC1" w:rsidP="00CF0625">
            <w:pPr>
              <w:rPr>
                <w:bCs/>
                <w:lang w:eastAsia="zh-CN"/>
              </w:rPr>
            </w:pPr>
            <w:r w:rsidRPr="0099416A">
              <w:rPr>
                <w:lang w:eastAsia="zh-CN"/>
              </w:rPr>
              <w:t>3.67</w:t>
            </w:r>
          </w:p>
        </w:tc>
        <w:tc>
          <w:tcPr>
            <w:tcW w:w="638" w:type="dxa"/>
            <w:noWrap/>
            <w:vAlign w:val="center"/>
            <w:hideMark/>
          </w:tcPr>
          <w:p w14:paraId="5B2DB8B1" w14:textId="77777777" w:rsidR="00211FC1" w:rsidRPr="0099416A" w:rsidRDefault="00211FC1" w:rsidP="00CF0625">
            <w:pPr>
              <w:rPr>
                <w:bCs/>
                <w:lang w:eastAsia="zh-CN"/>
              </w:rPr>
            </w:pPr>
            <w:r w:rsidRPr="0099416A">
              <w:rPr>
                <w:lang w:eastAsia="zh-CN"/>
              </w:rPr>
              <w:t>4.77</w:t>
            </w:r>
          </w:p>
        </w:tc>
        <w:tc>
          <w:tcPr>
            <w:tcW w:w="638" w:type="dxa"/>
            <w:noWrap/>
            <w:vAlign w:val="center"/>
            <w:hideMark/>
          </w:tcPr>
          <w:p w14:paraId="04134734" w14:textId="77777777" w:rsidR="00211FC1" w:rsidRPr="0099416A" w:rsidRDefault="00211FC1" w:rsidP="00CF0625">
            <w:pPr>
              <w:rPr>
                <w:bCs/>
                <w:lang w:eastAsia="zh-CN"/>
              </w:rPr>
            </w:pPr>
            <w:r w:rsidRPr="0099416A">
              <w:rPr>
                <w:lang w:eastAsia="zh-CN"/>
              </w:rPr>
              <w:t>5.68</w:t>
            </w:r>
          </w:p>
        </w:tc>
        <w:tc>
          <w:tcPr>
            <w:tcW w:w="638" w:type="dxa"/>
            <w:noWrap/>
            <w:vAlign w:val="center"/>
            <w:hideMark/>
          </w:tcPr>
          <w:p w14:paraId="729F54C1" w14:textId="77777777" w:rsidR="00211FC1" w:rsidRPr="0099416A" w:rsidRDefault="00211FC1" w:rsidP="00CF0625">
            <w:pPr>
              <w:rPr>
                <w:bCs/>
                <w:lang w:eastAsia="zh-CN"/>
              </w:rPr>
            </w:pPr>
            <w:r w:rsidRPr="0099416A">
              <w:rPr>
                <w:lang w:eastAsia="zh-CN"/>
              </w:rPr>
              <w:t>6.17</w:t>
            </w:r>
          </w:p>
        </w:tc>
        <w:tc>
          <w:tcPr>
            <w:tcW w:w="638" w:type="dxa"/>
            <w:noWrap/>
            <w:vAlign w:val="center"/>
            <w:hideMark/>
          </w:tcPr>
          <w:p w14:paraId="65835929" w14:textId="77777777" w:rsidR="00211FC1" w:rsidRPr="0099416A" w:rsidRDefault="00211FC1" w:rsidP="00CF0625">
            <w:pPr>
              <w:rPr>
                <w:bCs/>
                <w:lang w:eastAsia="zh-CN"/>
              </w:rPr>
            </w:pPr>
            <w:r w:rsidRPr="0099416A">
              <w:rPr>
                <w:lang w:eastAsia="zh-CN"/>
              </w:rPr>
              <w:t>4.08</w:t>
            </w:r>
          </w:p>
        </w:tc>
      </w:tr>
      <w:tr w:rsidR="00211FC1" w:rsidRPr="0099416A" w14:paraId="56C42931" w14:textId="77777777" w:rsidTr="00CF0625">
        <w:trPr>
          <w:cantSplit/>
          <w:trHeight w:val="292"/>
        </w:trPr>
        <w:tc>
          <w:tcPr>
            <w:tcW w:w="1240" w:type="dxa"/>
            <w:noWrap/>
            <w:vAlign w:val="bottom"/>
            <w:hideMark/>
          </w:tcPr>
          <w:p w14:paraId="5A6A78FF" w14:textId="77777777" w:rsidR="00211FC1" w:rsidRPr="0099416A" w:rsidRDefault="00211FC1" w:rsidP="00CF0625">
            <w:pPr>
              <w:rPr>
                <w:lang w:eastAsia="zh-CN"/>
              </w:rPr>
            </w:pPr>
          </w:p>
        </w:tc>
        <w:tc>
          <w:tcPr>
            <w:tcW w:w="742" w:type="dxa"/>
            <w:vAlign w:val="center"/>
            <w:hideMark/>
          </w:tcPr>
          <w:p w14:paraId="41B0BA75" w14:textId="77777777" w:rsidR="00211FC1" w:rsidRPr="0099416A" w:rsidRDefault="00211FC1" w:rsidP="00CF0625">
            <w:pPr>
              <w:rPr>
                <w:bCs/>
                <w:lang w:eastAsia="zh-CN"/>
              </w:rPr>
            </w:pPr>
            <w:r w:rsidRPr="0099416A">
              <w:rPr>
                <w:lang w:eastAsia="zh-CN"/>
              </w:rPr>
              <w:t>Tilt 22</w:t>
            </w:r>
          </w:p>
        </w:tc>
        <w:tc>
          <w:tcPr>
            <w:tcW w:w="450" w:type="dxa"/>
            <w:vAlign w:val="center"/>
            <w:hideMark/>
          </w:tcPr>
          <w:p w14:paraId="33EE02F4" w14:textId="77777777" w:rsidR="00211FC1" w:rsidRPr="0099416A" w:rsidRDefault="00211FC1" w:rsidP="00CF0625">
            <w:pPr>
              <w:rPr>
                <w:bCs/>
                <w:lang w:eastAsia="zh-CN"/>
              </w:rPr>
            </w:pPr>
            <w:r w:rsidRPr="0099416A">
              <w:rPr>
                <w:lang w:eastAsia="zh-CN"/>
              </w:rPr>
              <w:t>22</w:t>
            </w:r>
          </w:p>
        </w:tc>
        <w:tc>
          <w:tcPr>
            <w:tcW w:w="638" w:type="dxa"/>
            <w:noWrap/>
            <w:vAlign w:val="center"/>
            <w:hideMark/>
          </w:tcPr>
          <w:p w14:paraId="4CF42C6C" w14:textId="77777777" w:rsidR="00211FC1" w:rsidRPr="0099416A" w:rsidRDefault="00211FC1" w:rsidP="00CF0625">
            <w:pPr>
              <w:rPr>
                <w:bCs/>
                <w:lang w:eastAsia="zh-CN"/>
              </w:rPr>
            </w:pPr>
            <w:r w:rsidRPr="0099416A">
              <w:rPr>
                <w:lang w:eastAsia="zh-CN"/>
              </w:rPr>
              <w:t>6.17</w:t>
            </w:r>
          </w:p>
        </w:tc>
        <w:tc>
          <w:tcPr>
            <w:tcW w:w="638" w:type="dxa"/>
            <w:noWrap/>
            <w:vAlign w:val="center"/>
            <w:hideMark/>
          </w:tcPr>
          <w:p w14:paraId="4E5906A5" w14:textId="77777777" w:rsidR="00211FC1" w:rsidRPr="0099416A" w:rsidRDefault="00211FC1" w:rsidP="00CF0625">
            <w:pPr>
              <w:rPr>
                <w:bCs/>
                <w:lang w:eastAsia="zh-CN"/>
              </w:rPr>
            </w:pPr>
            <w:r w:rsidRPr="0099416A">
              <w:rPr>
                <w:lang w:eastAsia="zh-CN"/>
              </w:rPr>
              <w:t>5.98</w:t>
            </w:r>
          </w:p>
        </w:tc>
        <w:tc>
          <w:tcPr>
            <w:tcW w:w="638" w:type="dxa"/>
            <w:noWrap/>
            <w:vAlign w:val="center"/>
            <w:hideMark/>
          </w:tcPr>
          <w:p w14:paraId="4860D8DC" w14:textId="77777777" w:rsidR="00211FC1" w:rsidRPr="0099416A" w:rsidRDefault="00211FC1" w:rsidP="00CF0625">
            <w:pPr>
              <w:rPr>
                <w:bCs/>
                <w:lang w:eastAsia="zh-CN"/>
              </w:rPr>
            </w:pPr>
            <w:r w:rsidRPr="0099416A">
              <w:rPr>
                <w:lang w:eastAsia="zh-CN"/>
              </w:rPr>
              <w:t>5.03</w:t>
            </w:r>
          </w:p>
        </w:tc>
        <w:tc>
          <w:tcPr>
            <w:tcW w:w="638" w:type="dxa"/>
            <w:noWrap/>
            <w:vAlign w:val="center"/>
            <w:hideMark/>
          </w:tcPr>
          <w:p w14:paraId="466C3F7F" w14:textId="77777777" w:rsidR="00211FC1" w:rsidRPr="0099416A" w:rsidRDefault="00211FC1" w:rsidP="00CF0625">
            <w:pPr>
              <w:rPr>
                <w:bCs/>
                <w:lang w:eastAsia="zh-CN"/>
              </w:rPr>
            </w:pPr>
            <w:r w:rsidRPr="0099416A">
              <w:rPr>
                <w:lang w:eastAsia="zh-CN"/>
              </w:rPr>
              <w:t>4.02</w:t>
            </w:r>
          </w:p>
        </w:tc>
        <w:tc>
          <w:tcPr>
            <w:tcW w:w="638" w:type="dxa"/>
            <w:noWrap/>
            <w:vAlign w:val="center"/>
            <w:hideMark/>
          </w:tcPr>
          <w:p w14:paraId="41CCC13B" w14:textId="77777777" w:rsidR="00211FC1" w:rsidRPr="0099416A" w:rsidRDefault="00211FC1" w:rsidP="00CF0625">
            <w:pPr>
              <w:rPr>
                <w:bCs/>
                <w:lang w:eastAsia="zh-CN"/>
              </w:rPr>
            </w:pPr>
            <w:r w:rsidRPr="0099416A">
              <w:rPr>
                <w:lang w:eastAsia="zh-CN"/>
              </w:rPr>
              <w:t>3.06</w:t>
            </w:r>
          </w:p>
        </w:tc>
        <w:tc>
          <w:tcPr>
            <w:tcW w:w="638" w:type="dxa"/>
            <w:noWrap/>
            <w:vAlign w:val="center"/>
            <w:hideMark/>
          </w:tcPr>
          <w:p w14:paraId="671DC2F5" w14:textId="77777777" w:rsidR="00211FC1" w:rsidRPr="0099416A" w:rsidRDefault="00211FC1" w:rsidP="00CF0625">
            <w:pPr>
              <w:rPr>
                <w:bCs/>
                <w:lang w:eastAsia="zh-CN"/>
              </w:rPr>
            </w:pPr>
            <w:r w:rsidRPr="0099416A">
              <w:rPr>
                <w:lang w:eastAsia="zh-CN"/>
              </w:rPr>
              <w:t>2.63</w:t>
            </w:r>
          </w:p>
        </w:tc>
        <w:tc>
          <w:tcPr>
            <w:tcW w:w="638" w:type="dxa"/>
            <w:noWrap/>
            <w:vAlign w:val="center"/>
            <w:hideMark/>
          </w:tcPr>
          <w:p w14:paraId="7BCD18A0" w14:textId="77777777" w:rsidR="00211FC1" w:rsidRPr="0099416A" w:rsidRDefault="00211FC1" w:rsidP="00CF0625">
            <w:pPr>
              <w:rPr>
                <w:bCs/>
                <w:lang w:eastAsia="zh-CN"/>
              </w:rPr>
            </w:pPr>
            <w:r w:rsidRPr="0099416A">
              <w:rPr>
                <w:lang w:eastAsia="zh-CN"/>
              </w:rPr>
              <w:t>2.83</w:t>
            </w:r>
          </w:p>
        </w:tc>
        <w:tc>
          <w:tcPr>
            <w:tcW w:w="638" w:type="dxa"/>
            <w:noWrap/>
            <w:vAlign w:val="center"/>
            <w:hideMark/>
          </w:tcPr>
          <w:p w14:paraId="0636BA59" w14:textId="77777777" w:rsidR="00211FC1" w:rsidRPr="0099416A" w:rsidRDefault="00211FC1" w:rsidP="00CF0625">
            <w:pPr>
              <w:rPr>
                <w:bCs/>
                <w:lang w:eastAsia="zh-CN"/>
              </w:rPr>
            </w:pPr>
            <w:r w:rsidRPr="0099416A">
              <w:rPr>
                <w:lang w:eastAsia="zh-CN"/>
              </w:rPr>
              <w:t>3.42</w:t>
            </w:r>
          </w:p>
        </w:tc>
        <w:tc>
          <w:tcPr>
            <w:tcW w:w="638" w:type="dxa"/>
            <w:noWrap/>
            <w:vAlign w:val="center"/>
            <w:hideMark/>
          </w:tcPr>
          <w:p w14:paraId="7C97A47F" w14:textId="77777777" w:rsidR="00211FC1" w:rsidRPr="0099416A" w:rsidRDefault="00211FC1" w:rsidP="00CF0625">
            <w:pPr>
              <w:rPr>
                <w:bCs/>
                <w:lang w:eastAsia="zh-CN"/>
              </w:rPr>
            </w:pPr>
            <w:r w:rsidRPr="0099416A">
              <w:rPr>
                <w:lang w:eastAsia="zh-CN"/>
              </w:rPr>
              <w:t>4.18</w:t>
            </w:r>
          </w:p>
        </w:tc>
        <w:tc>
          <w:tcPr>
            <w:tcW w:w="638" w:type="dxa"/>
            <w:noWrap/>
            <w:vAlign w:val="center"/>
            <w:hideMark/>
          </w:tcPr>
          <w:p w14:paraId="608E96DE" w14:textId="77777777" w:rsidR="00211FC1" w:rsidRPr="0099416A" w:rsidRDefault="00211FC1" w:rsidP="00CF0625">
            <w:pPr>
              <w:rPr>
                <w:bCs/>
                <w:lang w:eastAsia="zh-CN"/>
              </w:rPr>
            </w:pPr>
            <w:r w:rsidRPr="0099416A">
              <w:rPr>
                <w:lang w:eastAsia="zh-CN"/>
              </w:rPr>
              <w:t>5.01</w:t>
            </w:r>
          </w:p>
        </w:tc>
        <w:tc>
          <w:tcPr>
            <w:tcW w:w="638" w:type="dxa"/>
            <w:noWrap/>
            <w:vAlign w:val="center"/>
            <w:hideMark/>
          </w:tcPr>
          <w:p w14:paraId="593EB0DE" w14:textId="77777777" w:rsidR="00211FC1" w:rsidRPr="0099416A" w:rsidRDefault="00211FC1" w:rsidP="00CF0625">
            <w:pPr>
              <w:rPr>
                <w:bCs/>
                <w:lang w:eastAsia="zh-CN"/>
              </w:rPr>
            </w:pPr>
            <w:r w:rsidRPr="0099416A">
              <w:rPr>
                <w:lang w:eastAsia="zh-CN"/>
              </w:rPr>
              <w:t>5.61</w:t>
            </w:r>
          </w:p>
        </w:tc>
        <w:tc>
          <w:tcPr>
            <w:tcW w:w="638" w:type="dxa"/>
            <w:noWrap/>
            <w:vAlign w:val="center"/>
            <w:hideMark/>
          </w:tcPr>
          <w:p w14:paraId="551415E8" w14:textId="77777777" w:rsidR="00211FC1" w:rsidRPr="0099416A" w:rsidRDefault="00211FC1" w:rsidP="00CF0625">
            <w:pPr>
              <w:rPr>
                <w:bCs/>
                <w:lang w:eastAsia="zh-CN"/>
              </w:rPr>
            </w:pPr>
            <w:r w:rsidRPr="0099416A">
              <w:rPr>
                <w:lang w:eastAsia="zh-CN"/>
              </w:rPr>
              <w:t>5.97</w:t>
            </w:r>
          </w:p>
        </w:tc>
        <w:tc>
          <w:tcPr>
            <w:tcW w:w="638" w:type="dxa"/>
            <w:noWrap/>
            <w:vAlign w:val="center"/>
            <w:hideMark/>
          </w:tcPr>
          <w:p w14:paraId="7E993646" w14:textId="77777777" w:rsidR="00211FC1" w:rsidRPr="0099416A" w:rsidRDefault="00211FC1" w:rsidP="00CF0625">
            <w:pPr>
              <w:rPr>
                <w:bCs/>
                <w:lang w:eastAsia="zh-CN"/>
              </w:rPr>
            </w:pPr>
            <w:r w:rsidRPr="0099416A">
              <w:rPr>
                <w:lang w:eastAsia="zh-CN"/>
              </w:rPr>
              <w:t>4.48</w:t>
            </w:r>
          </w:p>
        </w:tc>
      </w:tr>
      <w:tr w:rsidR="00211FC1" w:rsidRPr="0099416A" w14:paraId="309A5E70" w14:textId="77777777" w:rsidTr="00CF0625">
        <w:trPr>
          <w:cantSplit/>
          <w:trHeight w:val="292"/>
        </w:trPr>
        <w:tc>
          <w:tcPr>
            <w:tcW w:w="1240" w:type="dxa"/>
            <w:noWrap/>
            <w:vAlign w:val="bottom"/>
            <w:hideMark/>
          </w:tcPr>
          <w:p w14:paraId="3E6D301E" w14:textId="77777777" w:rsidR="00211FC1" w:rsidRPr="0099416A" w:rsidRDefault="00211FC1" w:rsidP="00CF0625">
            <w:pPr>
              <w:rPr>
                <w:lang w:eastAsia="zh-CN"/>
              </w:rPr>
            </w:pPr>
          </w:p>
        </w:tc>
        <w:tc>
          <w:tcPr>
            <w:tcW w:w="742" w:type="dxa"/>
            <w:vAlign w:val="center"/>
            <w:hideMark/>
          </w:tcPr>
          <w:p w14:paraId="7DDBB747" w14:textId="77777777" w:rsidR="00211FC1" w:rsidRPr="0099416A" w:rsidRDefault="00211FC1" w:rsidP="00CF0625">
            <w:pPr>
              <w:rPr>
                <w:bCs/>
                <w:lang w:eastAsia="zh-CN"/>
              </w:rPr>
            </w:pPr>
            <w:r w:rsidRPr="0099416A">
              <w:rPr>
                <w:lang w:eastAsia="zh-CN"/>
              </w:rPr>
              <w:t>Tilt 37</w:t>
            </w:r>
          </w:p>
        </w:tc>
        <w:tc>
          <w:tcPr>
            <w:tcW w:w="450" w:type="dxa"/>
            <w:vAlign w:val="center"/>
            <w:hideMark/>
          </w:tcPr>
          <w:p w14:paraId="71130A76" w14:textId="77777777" w:rsidR="00211FC1" w:rsidRPr="0099416A" w:rsidRDefault="00211FC1" w:rsidP="00CF0625">
            <w:pPr>
              <w:rPr>
                <w:bCs/>
                <w:lang w:eastAsia="zh-CN"/>
              </w:rPr>
            </w:pPr>
            <w:r w:rsidRPr="0099416A">
              <w:rPr>
                <w:lang w:eastAsia="zh-CN"/>
              </w:rPr>
              <w:t>37</w:t>
            </w:r>
          </w:p>
        </w:tc>
        <w:tc>
          <w:tcPr>
            <w:tcW w:w="638" w:type="dxa"/>
            <w:noWrap/>
            <w:vAlign w:val="center"/>
            <w:hideMark/>
          </w:tcPr>
          <w:p w14:paraId="028551D3" w14:textId="77777777" w:rsidR="00211FC1" w:rsidRPr="0099416A" w:rsidRDefault="00211FC1" w:rsidP="00CF0625">
            <w:pPr>
              <w:rPr>
                <w:bCs/>
                <w:lang w:eastAsia="zh-CN"/>
              </w:rPr>
            </w:pPr>
            <w:r w:rsidRPr="0099416A">
              <w:rPr>
                <w:lang w:eastAsia="zh-CN"/>
              </w:rPr>
              <w:t>5.71</w:t>
            </w:r>
          </w:p>
        </w:tc>
        <w:tc>
          <w:tcPr>
            <w:tcW w:w="638" w:type="dxa"/>
            <w:noWrap/>
            <w:vAlign w:val="center"/>
            <w:hideMark/>
          </w:tcPr>
          <w:p w14:paraId="4FA0AFFE" w14:textId="77777777" w:rsidR="00211FC1" w:rsidRPr="0099416A" w:rsidRDefault="00211FC1" w:rsidP="00CF0625">
            <w:pPr>
              <w:rPr>
                <w:bCs/>
                <w:lang w:eastAsia="zh-CN"/>
              </w:rPr>
            </w:pPr>
            <w:r w:rsidRPr="0099416A">
              <w:rPr>
                <w:lang w:eastAsia="zh-CN"/>
              </w:rPr>
              <w:t>5.72</w:t>
            </w:r>
          </w:p>
        </w:tc>
        <w:tc>
          <w:tcPr>
            <w:tcW w:w="638" w:type="dxa"/>
            <w:noWrap/>
            <w:vAlign w:val="center"/>
            <w:hideMark/>
          </w:tcPr>
          <w:p w14:paraId="628C80C9" w14:textId="77777777" w:rsidR="00211FC1" w:rsidRPr="0099416A" w:rsidRDefault="00211FC1" w:rsidP="00CF0625">
            <w:pPr>
              <w:rPr>
                <w:bCs/>
                <w:lang w:eastAsia="zh-CN"/>
              </w:rPr>
            </w:pPr>
            <w:r w:rsidRPr="0099416A">
              <w:rPr>
                <w:lang w:eastAsia="zh-CN"/>
              </w:rPr>
              <w:t>5.07</w:t>
            </w:r>
          </w:p>
        </w:tc>
        <w:tc>
          <w:tcPr>
            <w:tcW w:w="638" w:type="dxa"/>
            <w:noWrap/>
            <w:vAlign w:val="center"/>
            <w:hideMark/>
          </w:tcPr>
          <w:p w14:paraId="433583E0" w14:textId="77777777" w:rsidR="00211FC1" w:rsidRPr="0099416A" w:rsidRDefault="00211FC1" w:rsidP="00CF0625">
            <w:pPr>
              <w:rPr>
                <w:bCs/>
                <w:lang w:eastAsia="zh-CN"/>
              </w:rPr>
            </w:pPr>
            <w:r w:rsidRPr="0099416A">
              <w:rPr>
                <w:lang w:eastAsia="zh-CN"/>
              </w:rPr>
              <w:t>4.27</w:t>
            </w:r>
          </w:p>
        </w:tc>
        <w:tc>
          <w:tcPr>
            <w:tcW w:w="638" w:type="dxa"/>
            <w:noWrap/>
            <w:vAlign w:val="center"/>
            <w:hideMark/>
          </w:tcPr>
          <w:p w14:paraId="7710EE94" w14:textId="77777777" w:rsidR="00211FC1" w:rsidRPr="0099416A" w:rsidRDefault="00211FC1" w:rsidP="00CF0625">
            <w:pPr>
              <w:rPr>
                <w:bCs/>
                <w:lang w:eastAsia="zh-CN"/>
              </w:rPr>
            </w:pPr>
            <w:r w:rsidRPr="0099416A">
              <w:rPr>
                <w:lang w:eastAsia="zh-CN"/>
              </w:rPr>
              <w:t>3.41</w:t>
            </w:r>
          </w:p>
        </w:tc>
        <w:tc>
          <w:tcPr>
            <w:tcW w:w="638" w:type="dxa"/>
            <w:noWrap/>
            <w:vAlign w:val="center"/>
            <w:hideMark/>
          </w:tcPr>
          <w:p w14:paraId="5F9DAB89" w14:textId="77777777" w:rsidR="00211FC1" w:rsidRPr="0099416A" w:rsidRDefault="00211FC1" w:rsidP="00CF0625">
            <w:pPr>
              <w:rPr>
                <w:bCs/>
                <w:lang w:eastAsia="zh-CN"/>
              </w:rPr>
            </w:pPr>
            <w:r w:rsidRPr="0099416A">
              <w:rPr>
                <w:lang w:eastAsia="zh-CN"/>
              </w:rPr>
              <w:t>3.01</w:t>
            </w:r>
          </w:p>
        </w:tc>
        <w:tc>
          <w:tcPr>
            <w:tcW w:w="638" w:type="dxa"/>
            <w:noWrap/>
            <w:vAlign w:val="center"/>
            <w:hideMark/>
          </w:tcPr>
          <w:p w14:paraId="3ECA85B4" w14:textId="77777777" w:rsidR="00211FC1" w:rsidRPr="0099416A" w:rsidRDefault="00211FC1" w:rsidP="00CF0625">
            <w:pPr>
              <w:rPr>
                <w:bCs/>
                <w:lang w:eastAsia="zh-CN"/>
              </w:rPr>
            </w:pPr>
            <w:r w:rsidRPr="0099416A">
              <w:rPr>
                <w:lang w:eastAsia="zh-CN"/>
              </w:rPr>
              <w:t>3.19</w:t>
            </w:r>
          </w:p>
        </w:tc>
        <w:tc>
          <w:tcPr>
            <w:tcW w:w="638" w:type="dxa"/>
            <w:noWrap/>
            <w:vAlign w:val="center"/>
            <w:hideMark/>
          </w:tcPr>
          <w:p w14:paraId="7A78298C" w14:textId="77777777" w:rsidR="00211FC1" w:rsidRPr="0099416A" w:rsidRDefault="00211FC1" w:rsidP="00CF0625">
            <w:pPr>
              <w:rPr>
                <w:bCs/>
                <w:lang w:eastAsia="zh-CN"/>
              </w:rPr>
            </w:pPr>
            <w:r w:rsidRPr="0099416A">
              <w:rPr>
                <w:lang w:eastAsia="zh-CN"/>
              </w:rPr>
              <w:t>3.69</w:t>
            </w:r>
          </w:p>
        </w:tc>
        <w:tc>
          <w:tcPr>
            <w:tcW w:w="638" w:type="dxa"/>
            <w:noWrap/>
            <w:vAlign w:val="center"/>
            <w:hideMark/>
          </w:tcPr>
          <w:p w14:paraId="6EDED3EC" w14:textId="77777777" w:rsidR="00211FC1" w:rsidRPr="0099416A" w:rsidRDefault="00211FC1" w:rsidP="00CF0625">
            <w:pPr>
              <w:rPr>
                <w:bCs/>
                <w:lang w:eastAsia="zh-CN"/>
              </w:rPr>
            </w:pPr>
            <w:r w:rsidRPr="0099416A">
              <w:rPr>
                <w:lang w:eastAsia="zh-CN"/>
              </w:rPr>
              <w:t>4.27</w:t>
            </w:r>
          </w:p>
        </w:tc>
        <w:tc>
          <w:tcPr>
            <w:tcW w:w="638" w:type="dxa"/>
            <w:noWrap/>
            <w:vAlign w:val="center"/>
            <w:hideMark/>
          </w:tcPr>
          <w:p w14:paraId="7574EC82" w14:textId="77777777" w:rsidR="00211FC1" w:rsidRPr="0099416A" w:rsidRDefault="00211FC1" w:rsidP="00CF0625">
            <w:pPr>
              <w:rPr>
                <w:bCs/>
                <w:lang w:eastAsia="zh-CN"/>
              </w:rPr>
            </w:pPr>
            <w:r w:rsidRPr="0099416A">
              <w:rPr>
                <w:lang w:eastAsia="zh-CN"/>
              </w:rPr>
              <w:t>4.87</w:t>
            </w:r>
          </w:p>
        </w:tc>
        <w:tc>
          <w:tcPr>
            <w:tcW w:w="638" w:type="dxa"/>
            <w:noWrap/>
            <w:vAlign w:val="center"/>
            <w:hideMark/>
          </w:tcPr>
          <w:p w14:paraId="21A22719" w14:textId="77777777" w:rsidR="00211FC1" w:rsidRPr="0099416A" w:rsidRDefault="00211FC1" w:rsidP="00CF0625">
            <w:pPr>
              <w:rPr>
                <w:bCs/>
                <w:lang w:eastAsia="zh-CN"/>
              </w:rPr>
            </w:pPr>
            <w:r w:rsidRPr="0099416A">
              <w:rPr>
                <w:lang w:eastAsia="zh-CN"/>
              </w:rPr>
              <w:t>5.25</w:t>
            </w:r>
          </w:p>
        </w:tc>
        <w:tc>
          <w:tcPr>
            <w:tcW w:w="638" w:type="dxa"/>
            <w:noWrap/>
            <w:vAlign w:val="center"/>
            <w:hideMark/>
          </w:tcPr>
          <w:p w14:paraId="64C2A4E6" w14:textId="77777777" w:rsidR="00211FC1" w:rsidRPr="0099416A" w:rsidRDefault="00211FC1" w:rsidP="00CF0625">
            <w:pPr>
              <w:rPr>
                <w:bCs/>
                <w:lang w:eastAsia="zh-CN"/>
              </w:rPr>
            </w:pPr>
            <w:r w:rsidRPr="0099416A">
              <w:rPr>
                <w:lang w:eastAsia="zh-CN"/>
              </w:rPr>
              <w:t>5.48</w:t>
            </w:r>
          </w:p>
        </w:tc>
        <w:tc>
          <w:tcPr>
            <w:tcW w:w="638" w:type="dxa"/>
            <w:noWrap/>
            <w:vAlign w:val="center"/>
            <w:hideMark/>
          </w:tcPr>
          <w:p w14:paraId="1A3CFBF3" w14:textId="77777777" w:rsidR="00211FC1" w:rsidRPr="0099416A" w:rsidRDefault="00211FC1" w:rsidP="00CF0625">
            <w:pPr>
              <w:rPr>
                <w:bCs/>
                <w:lang w:eastAsia="zh-CN"/>
              </w:rPr>
            </w:pPr>
            <w:r w:rsidRPr="0099416A">
              <w:rPr>
                <w:lang w:eastAsia="zh-CN"/>
              </w:rPr>
              <w:t>4.49</w:t>
            </w:r>
          </w:p>
        </w:tc>
      </w:tr>
      <w:tr w:rsidR="00211FC1" w:rsidRPr="0099416A" w14:paraId="5A00371F" w14:textId="77777777" w:rsidTr="00CF0625">
        <w:trPr>
          <w:cantSplit/>
          <w:trHeight w:val="292"/>
        </w:trPr>
        <w:tc>
          <w:tcPr>
            <w:tcW w:w="1240" w:type="dxa"/>
            <w:noWrap/>
            <w:vAlign w:val="bottom"/>
            <w:hideMark/>
          </w:tcPr>
          <w:p w14:paraId="2D25BB44" w14:textId="77777777" w:rsidR="00211FC1" w:rsidRPr="0099416A" w:rsidRDefault="00211FC1" w:rsidP="00CF0625">
            <w:pPr>
              <w:rPr>
                <w:lang w:eastAsia="zh-CN"/>
              </w:rPr>
            </w:pPr>
          </w:p>
        </w:tc>
        <w:tc>
          <w:tcPr>
            <w:tcW w:w="742" w:type="dxa"/>
            <w:vAlign w:val="center"/>
            <w:hideMark/>
          </w:tcPr>
          <w:p w14:paraId="1B8DEB9C" w14:textId="77777777" w:rsidR="00211FC1" w:rsidRPr="0099416A" w:rsidRDefault="00211FC1" w:rsidP="00CF0625">
            <w:pPr>
              <w:rPr>
                <w:bCs/>
                <w:lang w:eastAsia="zh-CN"/>
              </w:rPr>
            </w:pPr>
            <w:r w:rsidRPr="0099416A">
              <w:rPr>
                <w:lang w:eastAsia="zh-CN"/>
              </w:rPr>
              <w:t>Tilt 52</w:t>
            </w:r>
          </w:p>
        </w:tc>
        <w:tc>
          <w:tcPr>
            <w:tcW w:w="450" w:type="dxa"/>
            <w:vAlign w:val="center"/>
            <w:hideMark/>
          </w:tcPr>
          <w:p w14:paraId="2E947339" w14:textId="77777777" w:rsidR="00211FC1" w:rsidRPr="0099416A" w:rsidRDefault="00211FC1" w:rsidP="00CF0625">
            <w:pPr>
              <w:rPr>
                <w:bCs/>
                <w:lang w:eastAsia="zh-CN"/>
              </w:rPr>
            </w:pPr>
            <w:r w:rsidRPr="0099416A">
              <w:rPr>
                <w:lang w:eastAsia="zh-CN"/>
              </w:rPr>
              <w:t>52</w:t>
            </w:r>
          </w:p>
        </w:tc>
        <w:tc>
          <w:tcPr>
            <w:tcW w:w="638" w:type="dxa"/>
            <w:noWrap/>
            <w:vAlign w:val="center"/>
            <w:hideMark/>
          </w:tcPr>
          <w:p w14:paraId="10152A5A" w14:textId="77777777" w:rsidR="00211FC1" w:rsidRPr="0099416A" w:rsidRDefault="00211FC1" w:rsidP="00CF0625">
            <w:pPr>
              <w:rPr>
                <w:bCs/>
                <w:lang w:eastAsia="zh-CN"/>
              </w:rPr>
            </w:pPr>
            <w:r w:rsidRPr="0099416A">
              <w:rPr>
                <w:lang w:eastAsia="zh-CN"/>
              </w:rPr>
              <w:t>4.99</w:t>
            </w:r>
          </w:p>
        </w:tc>
        <w:tc>
          <w:tcPr>
            <w:tcW w:w="638" w:type="dxa"/>
            <w:noWrap/>
            <w:vAlign w:val="center"/>
            <w:hideMark/>
          </w:tcPr>
          <w:p w14:paraId="17066D9A" w14:textId="77777777" w:rsidR="00211FC1" w:rsidRPr="0099416A" w:rsidRDefault="00211FC1" w:rsidP="00CF0625">
            <w:pPr>
              <w:rPr>
                <w:bCs/>
                <w:lang w:eastAsia="zh-CN"/>
              </w:rPr>
            </w:pPr>
            <w:r w:rsidRPr="0099416A">
              <w:rPr>
                <w:lang w:eastAsia="zh-CN"/>
              </w:rPr>
              <w:t>5.19</w:t>
            </w:r>
          </w:p>
        </w:tc>
        <w:tc>
          <w:tcPr>
            <w:tcW w:w="638" w:type="dxa"/>
            <w:noWrap/>
            <w:vAlign w:val="center"/>
            <w:hideMark/>
          </w:tcPr>
          <w:p w14:paraId="6CA77B8B" w14:textId="77777777" w:rsidR="00211FC1" w:rsidRPr="0099416A" w:rsidRDefault="00211FC1" w:rsidP="00CF0625">
            <w:pPr>
              <w:rPr>
                <w:bCs/>
                <w:lang w:eastAsia="zh-CN"/>
              </w:rPr>
            </w:pPr>
            <w:r w:rsidRPr="0099416A">
              <w:rPr>
                <w:lang w:eastAsia="zh-CN"/>
              </w:rPr>
              <w:t>4.84</w:t>
            </w:r>
          </w:p>
        </w:tc>
        <w:tc>
          <w:tcPr>
            <w:tcW w:w="638" w:type="dxa"/>
            <w:noWrap/>
            <w:vAlign w:val="center"/>
            <w:hideMark/>
          </w:tcPr>
          <w:p w14:paraId="703B7216" w14:textId="77777777" w:rsidR="00211FC1" w:rsidRPr="0099416A" w:rsidRDefault="00211FC1" w:rsidP="00CF0625">
            <w:pPr>
              <w:rPr>
                <w:bCs/>
                <w:lang w:eastAsia="zh-CN"/>
              </w:rPr>
            </w:pPr>
            <w:r w:rsidRPr="0099416A">
              <w:rPr>
                <w:lang w:eastAsia="zh-CN"/>
              </w:rPr>
              <w:t>4.31</w:t>
            </w:r>
          </w:p>
        </w:tc>
        <w:tc>
          <w:tcPr>
            <w:tcW w:w="638" w:type="dxa"/>
            <w:noWrap/>
            <w:vAlign w:val="center"/>
            <w:hideMark/>
          </w:tcPr>
          <w:p w14:paraId="3394BA18" w14:textId="77777777" w:rsidR="00211FC1" w:rsidRPr="0099416A" w:rsidRDefault="00211FC1" w:rsidP="00CF0625">
            <w:pPr>
              <w:rPr>
                <w:bCs/>
                <w:lang w:eastAsia="zh-CN"/>
              </w:rPr>
            </w:pPr>
            <w:r w:rsidRPr="0099416A">
              <w:rPr>
                <w:lang w:eastAsia="zh-CN"/>
              </w:rPr>
              <w:t>3.57</w:t>
            </w:r>
          </w:p>
        </w:tc>
        <w:tc>
          <w:tcPr>
            <w:tcW w:w="638" w:type="dxa"/>
            <w:noWrap/>
            <w:vAlign w:val="center"/>
            <w:hideMark/>
          </w:tcPr>
          <w:p w14:paraId="6BB3E72F" w14:textId="77777777" w:rsidR="00211FC1" w:rsidRPr="0099416A" w:rsidRDefault="00211FC1" w:rsidP="00CF0625">
            <w:pPr>
              <w:rPr>
                <w:bCs/>
                <w:lang w:eastAsia="zh-CN"/>
              </w:rPr>
            </w:pPr>
            <w:r w:rsidRPr="0099416A">
              <w:rPr>
                <w:lang w:eastAsia="zh-CN"/>
              </w:rPr>
              <w:t>3.21</w:t>
            </w:r>
          </w:p>
        </w:tc>
        <w:tc>
          <w:tcPr>
            <w:tcW w:w="638" w:type="dxa"/>
            <w:noWrap/>
            <w:vAlign w:val="center"/>
            <w:hideMark/>
          </w:tcPr>
          <w:p w14:paraId="6FB8E650" w14:textId="77777777" w:rsidR="00211FC1" w:rsidRPr="0099416A" w:rsidRDefault="00211FC1" w:rsidP="00CF0625">
            <w:pPr>
              <w:rPr>
                <w:bCs/>
                <w:lang w:eastAsia="zh-CN"/>
              </w:rPr>
            </w:pPr>
            <w:r w:rsidRPr="0099416A">
              <w:rPr>
                <w:lang w:eastAsia="zh-CN"/>
              </w:rPr>
              <w:t>3.38</w:t>
            </w:r>
          </w:p>
        </w:tc>
        <w:tc>
          <w:tcPr>
            <w:tcW w:w="638" w:type="dxa"/>
            <w:noWrap/>
            <w:vAlign w:val="center"/>
            <w:hideMark/>
          </w:tcPr>
          <w:p w14:paraId="23688F2A" w14:textId="77777777" w:rsidR="00211FC1" w:rsidRPr="0099416A" w:rsidRDefault="00211FC1" w:rsidP="00CF0625">
            <w:pPr>
              <w:rPr>
                <w:bCs/>
                <w:lang w:eastAsia="zh-CN"/>
              </w:rPr>
            </w:pPr>
            <w:r w:rsidRPr="0099416A">
              <w:rPr>
                <w:lang w:eastAsia="zh-CN"/>
              </w:rPr>
              <w:t>3.77</w:t>
            </w:r>
          </w:p>
        </w:tc>
        <w:tc>
          <w:tcPr>
            <w:tcW w:w="638" w:type="dxa"/>
            <w:noWrap/>
            <w:vAlign w:val="center"/>
            <w:hideMark/>
          </w:tcPr>
          <w:p w14:paraId="7D48FAB9" w14:textId="77777777" w:rsidR="00211FC1" w:rsidRPr="0099416A" w:rsidRDefault="00211FC1" w:rsidP="00CF0625">
            <w:pPr>
              <w:rPr>
                <w:bCs/>
                <w:lang w:eastAsia="zh-CN"/>
              </w:rPr>
            </w:pPr>
            <w:r w:rsidRPr="0099416A">
              <w:rPr>
                <w:lang w:eastAsia="zh-CN"/>
              </w:rPr>
              <w:t>4.15</w:t>
            </w:r>
          </w:p>
        </w:tc>
        <w:tc>
          <w:tcPr>
            <w:tcW w:w="638" w:type="dxa"/>
            <w:noWrap/>
            <w:vAlign w:val="center"/>
            <w:hideMark/>
          </w:tcPr>
          <w:p w14:paraId="73C77B72" w14:textId="77777777" w:rsidR="00211FC1" w:rsidRPr="0099416A" w:rsidRDefault="00211FC1" w:rsidP="00CF0625">
            <w:pPr>
              <w:rPr>
                <w:bCs/>
                <w:lang w:eastAsia="zh-CN"/>
              </w:rPr>
            </w:pPr>
            <w:r w:rsidRPr="0099416A">
              <w:rPr>
                <w:lang w:eastAsia="zh-CN"/>
              </w:rPr>
              <w:t>4.5</w:t>
            </w:r>
          </w:p>
        </w:tc>
        <w:tc>
          <w:tcPr>
            <w:tcW w:w="638" w:type="dxa"/>
            <w:noWrap/>
            <w:vAlign w:val="center"/>
            <w:hideMark/>
          </w:tcPr>
          <w:p w14:paraId="46D7C883" w14:textId="77777777" w:rsidR="00211FC1" w:rsidRPr="0099416A" w:rsidRDefault="00211FC1" w:rsidP="00CF0625">
            <w:pPr>
              <w:rPr>
                <w:bCs/>
                <w:lang w:eastAsia="zh-CN"/>
              </w:rPr>
            </w:pPr>
            <w:r w:rsidRPr="0099416A">
              <w:rPr>
                <w:lang w:eastAsia="zh-CN"/>
              </w:rPr>
              <w:t>4.64</w:t>
            </w:r>
          </w:p>
        </w:tc>
        <w:tc>
          <w:tcPr>
            <w:tcW w:w="638" w:type="dxa"/>
            <w:noWrap/>
            <w:vAlign w:val="center"/>
            <w:hideMark/>
          </w:tcPr>
          <w:p w14:paraId="5F342C6B" w14:textId="77777777" w:rsidR="00211FC1" w:rsidRPr="0099416A" w:rsidRDefault="00211FC1" w:rsidP="00CF0625">
            <w:pPr>
              <w:rPr>
                <w:bCs/>
                <w:lang w:eastAsia="zh-CN"/>
              </w:rPr>
            </w:pPr>
            <w:r w:rsidRPr="0099416A">
              <w:rPr>
                <w:lang w:eastAsia="zh-CN"/>
              </w:rPr>
              <w:t>4.76</w:t>
            </w:r>
          </w:p>
        </w:tc>
        <w:tc>
          <w:tcPr>
            <w:tcW w:w="638" w:type="dxa"/>
            <w:noWrap/>
            <w:vAlign w:val="center"/>
            <w:hideMark/>
          </w:tcPr>
          <w:p w14:paraId="6F98F51C" w14:textId="77777777" w:rsidR="00211FC1" w:rsidRPr="0099416A" w:rsidRDefault="00211FC1" w:rsidP="00CF0625">
            <w:pPr>
              <w:rPr>
                <w:bCs/>
                <w:lang w:eastAsia="zh-CN"/>
              </w:rPr>
            </w:pPr>
            <w:r w:rsidRPr="0099416A">
              <w:rPr>
                <w:lang w:eastAsia="zh-CN"/>
              </w:rPr>
              <w:t>4.27</w:t>
            </w:r>
          </w:p>
        </w:tc>
      </w:tr>
      <w:tr w:rsidR="00211FC1" w:rsidRPr="0099416A" w14:paraId="3B0CCD00" w14:textId="77777777" w:rsidTr="00CF0625">
        <w:trPr>
          <w:cantSplit/>
          <w:trHeight w:val="292"/>
        </w:trPr>
        <w:tc>
          <w:tcPr>
            <w:tcW w:w="1240" w:type="dxa"/>
            <w:noWrap/>
            <w:vAlign w:val="bottom"/>
            <w:hideMark/>
          </w:tcPr>
          <w:p w14:paraId="554F7528" w14:textId="77777777" w:rsidR="00211FC1" w:rsidRPr="0099416A" w:rsidRDefault="00211FC1" w:rsidP="00CF0625">
            <w:pPr>
              <w:rPr>
                <w:lang w:eastAsia="zh-CN"/>
              </w:rPr>
            </w:pPr>
          </w:p>
        </w:tc>
        <w:tc>
          <w:tcPr>
            <w:tcW w:w="742" w:type="dxa"/>
            <w:vAlign w:val="center"/>
            <w:hideMark/>
          </w:tcPr>
          <w:p w14:paraId="644E51A7" w14:textId="77777777" w:rsidR="00211FC1" w:rsidRPr="0099416A" w:rsidRDefault="00211FC1" w:rsidP="00CF0625">
            <w:pPr>
              <w:rPr>
                <w:bCs/>
                <w:lang w:eastAsia="zh-CN"/>
              </w:rPr>
            </w:pPr>
            <w:r w:rsidRPr="0099416A">
              <w:rPr>
                <w:lang w:eastAsia="zh-CN"/>
              </w:rPr>
              <w:t>Tilt 90</w:t>
            </w:r>
          </w:p>
        </w:tc>
        <w:tc>
          <w:tcPr>
            <w:tcW w:w="450" w:type="dxa"/>
            <w:vAlign w:val="center"/>
            <w:hideMark/>
          </w:tcPr>
          <w:p w14:paraId="2B9F5081" w14:textId="77777777" w:rsidR="00211FC1" w:rsidRPr="0099416A" w:rsidRDefault="00211FC1" w:rsidP="00CF0625">
            <w:pPr>
              <w:rPr>
                <w:bCs/>
                <w:lang w:eastAsia="zh-CN"/>
              </w:rPr>
            </w:pPr>
            <w:r w:rsidRPr="0099416A">
              <w:rPr>
                <w:lang w:eastAsia="zh-CN"/>
              </w:rPr>
              <w:t>90</w:t>
            </w:r>
          </w:p>
        </w:tc>
        <w:tc>
          <w:tcPr>
            <w:tcW w:w="638" w:type="dxa"/>
            <w:noWrap/>
            <w:vAlign w:val="center"/>
            <w:hideMark/>
          </w:tcPr>
          <w:p w14:paraId="19E040BA" w14:textId="77777777" w:rsidR="00211FC1" w:rsidRPr="0099416A" w:rsidRDefault="00211FC1" w:rsidP="00CF0625">
            <w:pPr>
              <w:rPr>
                <w:bCs/>
                <w:lang w:eastAsia="zh-CN"/>
              </w:rPr>
            </w:pPr>
            <w:r w:rsidRPr="0099416A">
              <w:rPr>
                <w:lang w:eastAsia="zh-CN"/>
              </w:rPr>
              <w:t>2.61</w:t>
            </w:r>
          </w:p>
        </w:tc>
        <w:tc>
          <w:tcPr>
            <w:tcW w:w="638" w:type="dxa"/>
            <w:noWrap/>
            <w:vAlign w:val="center"/>
            <w:hideMark/>
          </w:tcPr>
          <w:p w14:paraId="4B1FED92" w14:textId="77777777" w:rsidR="00211FC1" w:rsidRPr="0099416A" w:rsidRDefault="00211FC1" w:rsidP="00CF0625">
            <w:pPr>
              <w:rPr>
                <w:bCs/>
                <w:lang w:eastAsia="zh-CN"/>
              </w:rPr>
            </w:pPr>
            <w:r w:rsidRPr="0099416A">
              <w:rPr>
                <w:lang w:eastAsia="zh-CN"/>
              </w:rPr>
              <w:t>2.99</w:t>
            </w:r>
          </w:p>
        </w:tc>
        <w:tc>
          <w:tcPr>
            <w:tcW w:w="638" w:type="dxa"/>
            <w:noWrap/>
            <w:vAlign w:val="center"/>
            <w:hideMark/>
          </w:tcPr>
          <w:p w14:paraId="22E9D741" w14:textId="77777777" w:rsidR="00211FC1" w:rsidRPr="0099416A" w:rsidRDefault="00211FC1" w:rsidP="00CF0625">
            <w:pPr>
              <w:rPr>
                <w:bCs/>
                <w:lang w:eastAsia="zh-CN"/>
              </w:rPr>
            </w:pPr>
            <w:r w:rsidRPr="0099416A">
              <w:rPr>
                <w:lang w:eastAsia="zh-CN"/>
              </w:rPr>
              <w:t>3.26</w:t>
            </w:r>
          </w:p>
        </w:tc>
        <w:tc>
          <w:tcPr>
            <w:tcW w:w="638" w:type="dxa"/>
            <w:noWrap/>
            <w:vAlign w:val="center"/>
            <w:hideMark/>
          </w:tcPr>
          <w:p w14:paraId="7FF38A96" w14:textId="77777777" w:rsidR="00211FC1" w:rsidRPr="0099416A" w:rsidRDefault="00211FC1" w:rsidP="00CF0625">
            <w:pPr>
              <w:rPr>
                <w:bCs/>
                <w:lang w:eastAsia="zh-CN"/>
              </w:rPr>
            </w:pPr>
            <w:r w:rsidRPr="0099416A">
              <w:rPr>
                <w:lang w:eastAsia="zh-CN"/>
              </w:rPr>
              <w:t>3.39</w:t>
            </w:r>
          </w:p>
        </w:tc>
        <w:tc>
          <w:tcPr>
            <w:tcW w:w="638" w:type="dxa"/>
            <w:noWrap/>
            <w:vAlign w:val="center"/>
            <w:hideMark/>
          </w:tcPr>
          <w:p w14:paraId="3D18A29D" w14:textId="77777777" w:rsidR="00211FC1" w:rsidRPr="0099416A" w:rsidRDefault="00211FC1" w:rsidP="00CF0625">
            <w:pPr>
              <w:rPr>
                <w:bCs/>
                <w:lang w:eastAsia="zh-CN"/>
              </w:rPr>
            </w:pPr>
            <w:r w:rsidRPr="0099416A">
              <w:rPr>
                <w:lang w:eastAsia="zh-CN"/>
              </w:rPr>
              <w:t>3.11</w:t>
            </w:r>
          </w:p>
        </w:tc>
        <w:tc>
          <w:tcPr>
            <w:tcW w:w="638" w:type="dxa"/>
            <w:noWrap/>
            <w:vAlign w:val="center"/>
            <w:hideMark/>
          </w:tcPr>
          <w:p w14:paraId="75234044" w14:textId="77777777" w:rsidR="00211FC1" w:rsidRPr="0099416A" w:rsidRDefault="00211FC1" w:rsidP="00CF0625">
            <w:pPr>
              <w:rPr>
                <w:bCs/>
                <w:lang w:eastAsia="zh-CN"/>
              </w:rPr>
            </w:pPr>
            <w:r w:rsidRPr="0099416A">
              <w:rPr>
                <w:lang w:eastAsia="zh-CN"/>
              </w:rPr>
              <w:t>2.92</w:t>
            </w:r>
          </w:p>
        </w:tc>
        <w:tc>
          <w:tcPr>
            <w:tcW w:w="638" w:type="dxa"/>
            <w:noWrap/>
            <w:vAlign w:val="center"/>
            <w:hideMark/>
          </w:tcPr>
          <w:p w14:paraId="64656BBC" w14:textId="77777777" w:rsidR="00211FC1" w:rsidRPr="0099416A" w:rsidRDefault="00211FC1" w:rsidP="00CF0625">
            <w:pPr>
              <w:rPr>
                <w:bCs/>
                <w:lang w:eastAsia="zh-CN"/>
              </w:rPr>
            </w:pPr>
            <w:r w:rsidRPr="0099416A">
              <w:rPr>
                <w:lang w:eastAsia="zh-CN"/>
              </w:rPr>
              <w:t>3.02</w:t>
            </w:r>
          </w:p>
        </w:tc>
        <w:tc>
          <w:tcPr>
            <w:tcW w:w="638" w:type="dxa"/>
            <w:noWrap/>
            <w:vAlign w:val="center"/>
            <w:hideMark/>
          </w:tcPr>
          <w:p w14:paraId="21E2EF07" w14:textId="77777777" w:rsidR="00211FC1" w:rsidRPr="0099416A" w:rsidRDefault="00211FC1" w:rsidP="00CF0625">
            <w:pPr>
              <w:rPr>
                <w:bCs/>
                <w:lang w:eastAsia="zh-CN"/>
              </w:rPr>
            </w:pPr>
            <w:r w:rsidRPr="0099416A">
              <w:rPr>
                <w:lang w:eastAsia="zh-CN"/>
              </w:rPr>
              <w:t>3.08</w:t>
            </w:r>
          </w:p>
        </w:tc>
        <w:tc>
          <w:tcPr>
            <w:tcW w:w="638" w:type="dxa"/>
            <w:noWrap/>
            <w:vAlign w:val="center"/>
            <w:hideMark/>
          </w:tcPr>
          <w:p w14:paraId="19F8B051" w14:textId="77777777" w:rsidR="00211FC1" w:rsidRPr="0099416A" w:rsidRDefault="00211FC1" w:rsidP="00CF0625">
            <w:pPr>
              <w:rPr>
                <w:bCs/>
                <w:lang w:eastAsia="zh-CN"/>
              </w:rPr>
            </w:pPr>
            <w:r w:rsidRPr="0099416A">
              <w:rPr>
                <w:lang w:eastAsia="zh-CN"/>
              </w:rPr>
              <w:t>2.98</w:t>
            </w:r>
          </w:p>
        </w:tc>
        <w:tc>
          <w:tcPr>
            <w:tcW w:w="638" w:type="dxa"/>
            <w:noWrap/>
            <w:vAlign w:val="center"/>
            <w:hideMark/>
          </w:tcPr>
          <w:p w14:paraId="7490E5EB" w14:textId="77777777" w:rsidR="00211FC1" w:rsidRPr="0099416A" w:rsidRDefault="00211FC1" w:rsidP="00CF0625">
            <w:pPr>
              <w:rPr>
                <w:bCs/>
                <w:lang w:eastAsia="zh-CN"/>
              </w:rPr>
            </w:pPr>
            <w:r w:rsidRPr="0099416A">
              <w:rPr>
                <w:lang w:eastAsia="zh-CN"/>
              </w:rPr>
              <w:t>2.75</w:t>
            </w:r>
          </w:p>
        </w:tc>
        <w:tc>
          <w:tcPr>
            <w:tcW w:w="638" w:type="dxa"/>
            <w:noWrap/>
            <w:vAlign w:val="center"/>
            <w:hideMark/>
          </w:tcPr>
          <w:p w14:paraId="75D1680C" w14:textId="77777777" w:rsidR="00211FC1" w:rsidRPr="0099416A" w:rsidRDefault="00211FC1" w:rsidP="00CF0625">
            <w:pPr>
              <w:rPr>
                <w:bCs/>
                <w:lang w:eastAsia="zh-CN"/>
              </w:rPr>
            </w:pPr>
            <w:r w:rsidRPr="0099416A">
              <w:rPr>
                <w:lang w:eastAsia="zh-CN"/>
              </w:rPr>
              <w:t>2.55</w:t>
            </w:r>
          </w:p>
        </w:tc>
        <w:tc>
          <w:tcPr>
            <w:tcW w:w="638" w:type="dxa"/>
            <w:noWrap/>
            <w:vAlign w:val="center"/>
            <w:hideMark/>
          </w:tcPr>
          <w:p w14:paraId="7D9181FA" w14:textId="77777777" w:rsidR="00211FC1" w:rsidRPr="0099416A" w:rsidRDefault="00211FC1" w:rsidP="00CF0625">
            <w:pPr>
              <w:rPr>
                <w:bCs/>
                <w:lang w:eastAsia="zh-CN"/>
              </w:rPr>
            </w:pPr>
            <w:r w:rsidRPr="0099416A">
              <w:rPr>
                <w:lang w:eastAsia="zh-CN"/>
              </w:rPr>
              <w:t>2.48</w:t>
            </w:r>
          </w:p>
        </w:tc>
        <w:tc>
          <w:tcPr>
            <w:tcW w:w="638" w:type="dxa"/>
            <w:noWrap/>
            <w:vAlign w:val="center"/>
            <w:hideMark/>
          </w:tcPr>
          <w:p w14:paraId="52344A22" w14:textId="77777777" w:rsidR="00211FC1" w:rsidRPr="0099416A" w:rsidRDefault="00211FC1" w:rsidP="00CF0625">
            <w:pPr>
              <w:rPr>
                <w:bCs/>
                <w:lang w:eastAsia="zh-CN"/>
              </w:rPr>
            </w:pPr>
            <w:r w:rsidRPr="0099416A">
              <w:rPr>
                <w:lang w:eastAsia="zh-CN"/>
              </w:rPr>
              <w:t>2.93</w:t>
            </w:r>
          </w:p>
        </w:tc>
      </w:tr>
      <w:tr w:rsidR="00211FC1" w:rsidRPr="0099416A" w14:paraId="7DA69055" w14:textId="77777777" w:rsidTr="00CF0625">
        <w:trPr>
          <w:cantSplit/>
          <w:trHeight w:val="292"/>
        </w:trPr>
        <w:tc>
          <w:tcPr>
            <w:tcW w:w="1240" w:type="dxa"/>
            <w:noWrap/>
            <w:vAlign w:val="bottom"/>
            <w:hideMark/>
          </w:tcPr>
          <w:p w14:paraId="752139E3" w14:textId="77777777" w:rsidR="00211FC1" w:rsidRPr="0099416A" w:rsidRDefault="00211FC1" w:rsidP="00CF0625">
            <w:pPr>
              <w:rPr>
                <w:bCs/>
                <w:lang w:eastAsia="zh-CN"/>
              </w:rPr>
            </w:pPr>
            <w:r w:rsidRPr="0099416A">
              <w:rPr>
                <w:lang w:eastAsia="zh-CN"/>
              </w:rPr>
              <w:t>Hobart</w:t>
            </w:r>
          </w:p>
        </w:tc>
        <w:tc>
          <w:tcPr>
            <w:tcW w:w="742" w:type="dxa"/>
            <w:vAlign w:val="center"/>
            <w:hideMark/>
          </w:tcPr>
          <w:p w14:paraId="16B69ED8" w14:textId="77777777" w:rsidR="00211FC1" w:rsidRPr="0099416A" w:rsidRDefault="00211FC1" w:rsidP="00CF0625">
            <w:pPr>
              <w:rPr>
                <w:bCs/>
                <w:lang w:eastAsia="zh-CN"/>
              </w:rPr>
            </w:pPr>
            <w:r w:rsidRPr="0099416A">
              <w:rPr>
                <w:lang w:eastAsia="zh-CN"/>
              </w:rPr>
              <w:t>Tilt 0</w:t>
            </w:r>
          </w:p>
        </w:tc>
        <w:tc>
          <w:tcPr>
            <w:tcW w:w="450" w:type="dxa"/>
            <w:vAlign w:val="center"/>
            <w:hideMark/>
          </w:tcPr>
          <w:p w14:paraId="76F8952A" w14:textId="77777777" w:rsidR="00211FC1" w:rsidRPr="0099416A" w:rsidRDefault="00211FC1" w:rsidP="00CF0625">
            <w:pPr>
              <w:rPr>
                <w:lang w:eastAsia="zh-CN"/>
              </w:rPr>
            </w:pPr>
            <w:r w:rsidRPr="0099416A">
              <w:rPr>
                <w:lang w:eastAsia="zh-CN"/>
              </w:rPr>
              <w:t>0</w:t>
            </w:r>
          </w:p>
        </w:tc>
        <w:tc>
          <w:tcPr>
            <w:tcW w:w="638" w:type="dxa"/>
            <w:noWrap/>
            <w:vAlign w:val="center"/>
            <w:hideMark/>
          </w:tcPr>
          <w:p w14:paraId="397F5E26" w14:textId="77777777" w:rsidR="00211FC1" w:rsidRPr="0099416A" w:rsidRDefault="00211FC1" w:rsidP="00CF0625">
            <w:pPr>
              <w:rPr>
                <w:bCs/>
                <w:lang w:eastAsia="zh-CN"/>
              </w:rPr>
            </w:pPr>
            <w:r w:rsidRPr="0099416A">
              <w:rPr>
                <w:lang w:eastAsia="zh-CN"/>
              </w:rPr>
              <w:t>5.78</w:t>
            </w:r>
          </w:p>
        </w:tc>
        <w:tc>
          <w:tcPr>
            <w:tcW w:w="638" w:type="dxa"/>
            <w:noWrap/>
            <w:vAlign w:val="center"/>
            <w:hideMark/>
          </w:tcPr>
          <w:p w14:paraId="664BB53D" w14:textId="77777777" w:rsidR="00211FC1" w:rsidRPr="0099416A" w:rsidRDefault="00211FC1" w:rsidP="00CF0625">
            <w:pPr>
              <w:rPr>
                <w:bCs/>
                <w:lang w:eastAsia="zh-CN"/>
              </w:rPr>
            </w:pPr>
            <w:r w:rsidRPr="0099416A">
              <w:rPr>
                <w:lang w:eastAsia="zh-CN"/>
              </w:rPr>
              <w:t>5.18</w:t>
            </w:r>
          </w:p>
        </w:tc>
        <w:tc>
          <w:tcPr>
            <w:tcW w:w="638" w:type="dxa"/>
            <w:noWrap/>
            <w:vAlign w:val="center"/>
            <w:hideMark/>
          </w:tcPr>
          <w:p w14:paraId="0174D269" w14:textId="77777777" w:rsidR="00211FC1" w:rsidRPr="0099416A" w:rsidRDefault="00211FC1" w:rsidP="00CF0625">
            <w:pPr>
              <w:rPr>
                <w:bCs/>
                <w:lang w:eastAsia="zh-CN"/>
              </w:rPr>
            </w:pPr>
            <w:r w:rsidRPr="0099416A">
              <w:rPr>
                <w:lang w:eastAsia="zh-CN"/>
              </w:rPr>
              <w:t>3.92</w:t>
            </w:r>
          </w:p>
        </w:tc>
        <w:tc>
          <w:tcPr>
            <w:tcW w:w="638" w:type="dxa"/>
            <w:noWrap/>
            <w:vAlign w:val="center"/>
            <w:hideMark/>
          </w:tcPr>
          <w:p w14:paraId="79B8B32C" w14:textId="77777777" w:rsidR="00211FC1" w:rsidRPr="0099416A" w:rsidRDefault="00211FC1" w:rsidP="00CF0625">
            <w:pPr>
              <w:rPr>
                <w:bCs/>
                <w:lang w:eastAsia="zh-CN"/>
              </w:rPr>
            </w:pPr>
            <w:r w:rsidRPr="0099416A">
              <w:rPr>
                <w:lang w:eastAsia="zh-CN"/>
              </w:rPr>
              <w:t>2.61</w:t>
            </w:r>
          </w:p>
        </w:tc>
        <w:tc>
          <w:tcPr>
            <w:tcW w:w="638" w:type="dxa"/>
            <w:noWrap/>
            <w:vAlign w:val="center"/>
            <w:hideMark/>
          </w:tcPr>
          <w:p w14:paraId="3DBEA58F" w14:textId="77777777" w:rsidR="00211FC1" w:rsidRPr="0099416A" w:rsidRDefault="00211FC1" w:rsidP="00CF0625">
            <w:pPr>
              <w:rPr>
                <w:bCs/>
                <w:lang w:eastAsia="zh-CN"/>
              </w:rPr>
            </w:pPr>
            <w:r w:rsidRPr="0099416A">
              <w:rPr>
                <w:lang w:eastAsia="zh-CN"/>
              </w:rPr>
              <w:t>1.8</w:t>
            </w:r>
          </w:p>
        </w:tc>
        <w:tc>
          <w:tcPr>
            <w:tcW w:w="638" w:type="dxa"/>
            <w:noWrap/>
            <w:vAlign w:val="center"/>
            <w:hideMark/>
          </w:tcPr>
          <w:p w14:paraId="55E226A8" w14:textId="77777777" w:rsidR="00211FC1" w:rsidRPr="0099416A" w:rsidRDefault="00211FC1" w:rsidP="00CF0625">
            <w:pPr>
              <w:rPr>
                <w:bCs/>
                <w:lang w:eastAsia="zh-CN"/>
              </w:rPr>
            </w:pPr>
            <w:r w:rsidRPr="0099416A">
              <w:rPr>
                <w:lang w:eastAsia="zh-CN"/>
              </w:rPr>
              <w:t>1.46</w:t>
            </w:r>
          </w:p>
        </w:tc>
        <w:tc>
          <w:tcPr>
            <w:tcW w:w="638" w:type="dxa"/>
            <w:noWrap/>
            <w:vAlign w:val="center"/>
            <w:hideMark/>
          </w:tcPr>
          <w:p w14:paraId="5FF1CE5A" w14:textId="77777777" w:rsidR="00211FC1" w:rsidRPr="0099416A" w:rsidRDefault="00211FC1" w:rsidP="00CF0625">
            <w:pPr>
              <w:rPr>
                <w:bCs/>
                <w:lang w:eastAsia="zh-CN"/>
              </w:rPr>
            </w:pPr>
            <w:r w:rsidRPr="0099416A">
              <w:rPr>
                <w:lang w:eastAsia="zh-CN"/>
              </w:rPr>
              <w:t>1.62</w:t>
            </w:r>
          </w:p>
        </w:tc>
        <w:tc>
          <w:tcPr>
            <w:tcW w:w="638" w:type="dxa"/>
            <w:noWrap/>
            <w:vAlign w:val="center"/>
            <w:hideMark/>
          </w:tcPr>
          <w:p w14:paraId="5A862BEF" w14:textId="77777777" w:rsidR="00211FC1" w:rsidRPr="0099416A" w:rsidRDefault="00211FC1" w:rsidP="00CF0625">
            <w:pPr>
              <w:rPr>
                <w:bCs/>
                <w:lang w:eastAsia="zh-CN"/>
              </w:rPr>
            </w:pPr>
            <w:r w:rsidRPr="0099416A">
              <w:rPr>
                <w:lang w:eastAsia="zh-CN"/>
              </w:rPr>
              <w:t>2.33</w:t>
            </w:r>
          </w:p>
        </w:tc>
        <w:tc>
          <w:tcPr>
            <w:tcW w:w="638" w:type="dxa"/>
            <w:noWrap/>
            <w:vAlign w:val="center"/>
            <w:hideMark/>
          </w:tcPr>
          <w:p w14:paraId="68505679" w14:textId="77777777" w:rsidR="00211FC1" w:rsidRPr="0099416A" w:rsidRDefault="00211FC1" w:rsidP="00CF0625">
            <w:pPr>
              <w:rPr>
                <w:bCs/>
                <w:lang w:eastAsia="zh-CN"/>
              </w:rPr>
            </w:pPr>
            <w:r w:rsidRPr="0099416A">
              <w:rPr>
                <w:lang w:eastAsia="zh-CN"/>
              </w:rPr>
              <w:t>3.39</w:t>
            </w:r>
          </w:p>
        </w:tc>
        <w:tc>
          <w:tcPr>
            <w:tcW w:w="638" w:type="dxa"/>
            <w:noWrap/>
            <w:vAlign w:val="center"/>
            <w:hideMark/>
          </w:tcPr>
          <w:p w14:paraId="6D125A50" w14:textId="77777777" w:rsidR="00211FC1" w:rsidRPr="0099416A" w:rsidRDefault="00211FC1" w:rsidP="00CF0625">
            <w:pPr>
              <w:rPr>
                <w:bCs/>
                <w:lang w:eastAsia="zh-CN"/>
              </w:rPr>
            </w:pPr>
            <w:r w:rsidRPr="0099416A">
              <w:rPr>
                <w:lang w:eastAsia="zh-CN"/>
              </w:rPr>
              <w:t>4.62</w:t>
            </w:r>
          </w:p>
        </w:tc>
        <w:tc>
          <w:tcPr>
            <w:tcW w:w="638" w:type="dxa"/>
            <w:noWrap/>
            <w:vAlign w:val="center"/>
            <w:hideMark/>
          </w:tcPr>
          <w:p w14:paraId="741FA0A7" w14:textId="77777777" w:rsidR="00211FC1" w:rsidRPr="0099416A" w:rsidRDefault="00211FC1" w:rsidP="00CF0625">
            <w:pPr>
              <w:rPr>
                <w:bCs/>
                <w:lang w:eastAsia="zh-CN"/>
              </w:rPr>
            </w:pPr>
            <w:r w:rsidRPr="0099416A">
              <w:rPr>
                <w:lang w:eastAsia="zh-CN"/>
              </w:rPr>
              <w:t>5.52</w:t>
            </w:r>
          </w:p>
        </w:tc>
        <w:tc>
          <w:tcPr>
            <w:tcW w:w="638" w:type="dxa"/>
            <w:noWrap/>
            <w:vAlign w:val="center"/>
            <w:hideMark/>
          </w:tcPr>
          <w:p w14:paraId="7C630E97" w14:textId="77777777" w:rsidR="00211FC1" w:rsidRPr="0099416A" w:rsidRDefault="00211FC1" w:rsidP="00CF0625">
            <w:pPr>
              <w:rPr>
                <w:lang w:eastAsia="zh-CN"/>
              </w:rPr>
            </w:pPr>
            <w:r w:rsidRPr="0099416A">
              <w:rPr>
                <w:lang w:eastAsia="zh-CN"/>
              </w:rPr>
              <w:t>6</w:t>
            </w:r>
          </w:p>
        </w:tc>
        <w:tc>
          <w:tcPr>
            <w:tcW w:w="638" w:type="dxa"/>
            <w:noWrap/>
            <w:vAlign w:val="center"/>
            <w:hideMark/>
          </w:tcPr>
          <w:p w14:paraId="7F33B4A8" w14:textId="77777777" w:rsidR="00211FC1" w:rsidRPr="0099416A" w:rsidRDefault="00211FC1" w:rsidP="00CF0625">
            <w:pPr>
              <w:rPr>
                <w:bCs/>
                <w:lang w:eastAsia="zh-CN"/>
              </w:rPr>
            </w:pPr>
            <w:r w:rsidRPr="0099416A">
              <w:rPr>
                <w:lang w:eastAsia="zh-CN"/>
              </w:rPr>
              <w:t>3.68</w:t>
            </w:r>
          </w:p>
        </w:tc>
      </w:tr>
      <w:tr w:rsidR="00211FC1" w:rsidRPr="0099416A" w14:paraId="22B73363" w14:textId="77777777" w:rsidTr="00CF0625">
        <w:trPr>
          <w:cantSplit/>
          <w:trHeight w:val="292"/>
        </w:trPr>
        <w:tc>
          <w:tcPr>
            <w:tcW w:w="1240" w:type="dxa"/>
            <w:noWrap/>
            <w:vAlign w:val="bottom"/>
            <w:hideMark/>
          </w:tcPr>
          <w:p w14:paraId="79FBFE18" w14:textId="77777777" w:rsidR="00211FC1" w:rsidRPr="0099416A" w:rsidRDefault="00211FC1" w:rsidP="00CF0625">
            <w:pPr>
              <w:rPr>
                <w:lang w:eastAsia="zh-CN"/>
              </w:rPr>
            </w:pPr>
          </w:p>
        </w:tc>
        <w:tc>
          <w:tcPr>
            <w:tcW w:w="742" w:type="dxa"/>
            <w:vAlign w:val="center"/>
            <w:hideMark/>
          </w:tcPr>
          <w:p w14:paraId="534FCA3D" w14:textId="77777777" w:rsidR="00211FC1" w:rsidRPr="0099416A" w:rsidRDefault="00211FC1" w:rsidP="00CF0625">
            <w:pPr>
              <w:rPr>
                <w:bCs/>
                <w:lang w:eastAsia="zh-CN"/>
              </w:rPr>
            </w:pPr>
            <w:r w:rsidRPr="0099416A">
              <w:rPr>
                <w:lang w:eastAsia="zh-CN"/>
              </w:rPr>
              <w:t>Tilt 27</w:t>
            </w:r>
          </w:p>
        </w:tc>
        <w:tc>
          <w:tcPr>
            <w:tcW w:w="450" w:type="dxa"/>
            <w:vAlign w:val="center"/>
            <w:hideMark/>
          </w:tcPr>
          <w:p w14:paraId="370E792D" w14:textId="77777777" w:rsidR="00211FC1" w:rsidRPr="0099416A" w:rsidRDefault="00211FC1" w:rsidP="00CF0625">
            <w:pPr>
              <w:rPr>
                <w:bCs/>
                <w:lang w:eastAsia="zh-CN"/>
              </w:rPr>
            </w:pPr>
            <w:r w:rsidRPr="0099416A">
              <w:rPr>
                <w:lang w:eastAsia="zh-CN"/>
              </w:rPr>
              <w:t>27</w:t>
            </w:r>
          </w:p>
        </w:tc>
        <w:tc>
          <w:tcPr>
            <w:tcW w:w="638" w:type="dxa"/>
            <w:noWrap/>
            <w:vAlign w:val="center"/>
            <w:hideMark/>
          </w:tcPr>
          <w:p w14:paraId="414B8638" w14:textId="77777777" w:rsidR="00211FC1" w:rsidRPr="0099416A" w:rsidRDefault="00211FC1" w:rsidP="00CF0625">
            <w:pPr>
              <w:rPr>
                <w:bCs/>
                <w:lang w:eastAsia="zh-CN"/>
              </w:rPr>
            </w:pPr>
            <w:r w:rsidRPr="0099416A">
              <w:rPr>
                <w:lang w:eastAsia="zh-CN"/>
              </w:rPr>
              <w:t>5.68</w:t>
            </w:r>
          </w:p>
        </w:tc>
        <w:tc>
          <w:tcPr>
            <w:tcW w:w="638" w:type="dxa"/>
            <w:noWrap/>
            <w:vAlign w:val="center"/>
            <w:hideMark/>
          </w:tcPr>
          <w:p w14:paraId="0968E824" w14:textId="77777777" w:rsidR="00211FC1" w:rsidRPr="0099416A" w:rsidRDefault="00211FC1" w:rsidP="00CF0625">
            <w:pPr>
              <w:rPr>
                <w:bCs/>
                <w:lang w:eastAsia="zh-CN"/>
              </w:rPr>
            </w:pPr>
            <w:r w:rsidRPr="0099416A">
              <w:rPr>
                <w:lang w:eastAsia="zh-CN"/>
              </w:rPr>
              <w:t>5.4</w:t>
            </w:r>
          </w:p>
        </w:tc>
        <w:tc>
          <w:tcPr>
            <w:tcW w:w="638" w:type="dxa"/>
            <w:noWrap/>
            <w:vAlign w:val="center"/>
            <w:hideMark/>
          </w:tcPr>
          <w:p w14:paraId="189E5FBB" w14:textId="77777777" w:rsidR="00211FC1" w:rsidRPr="0099416A" w:rsidRDefault="00211FC1" w:rsidP="00CF0625">
            <w:pPr>
              <w:rPr>
                <w:bCs/>
                <w:lang w:eastAsia="zh-CN"/>
              </w:rPr>
            </w:pPr>
            <w:r w:rsidRPr="0099416A">
              <w:rPr>
                <w:lang w:eastAsia="zh-CN"/>
              </w:rPr>
              <w:t>4.51</w:t>
            </w:r>
          </w:p>
        </w:tc>
        <w:tc>
          <w:tcPr>
            <w:tcW w:w="638" w:type="dxa"/>
            <w:noWrap/>
            <w:vAlign w:val="center"/>
            <w:hideMark/>
          </w:tcPr>
          <w:p w14:paraId="0ECB5AAF" w14:textId="77777777" w:rsidR="00211FC1" w:rsidRPr="0099416A" w:rsidRDefault="00211FC1" w:rsidP="00CF0625">
            <w:pPr>
              <w:rPr>
                <w:bCs/>
                <w:lang w:eastAsia="zh-CN"/>
              </w:rPr>
            </w:pPr>
            <w:r w:rsidRPr="0099416A">
              <w:rPr>
                <w:lang w:eastAsia="zh-CN"/>
              </w:rPr>
              <w:t>3.39</w:t>
            </w:r>
          </w:p>
        </w:tc>
        <w:tc>
          <w:tcPr>
            <w:tcW w:w="638" w:type="dxa"/>
            <w:noWrap/>
            <w:vAlign w:val="center"/>
            <w:hideMark/>
          </w:tcPr>
          <w:p w14:paraId="2A62A592" w14:textId="77777777" w:rsidR="00211FC1" w:rsidRPr="0099416A" w:rsidRDefault="00211FC1" w:rsidP="00CF0625">
            <w:pPr>
              <w:rPr>
                <w:bCs/>
                <w:lang w:eastAsia="zh-CN"/>
              </w:rPr>
            </w:pPr>
            <w:r w:rsidRPr="0099416A">
              <w:rPr>
                <w:lang w:eastAsia="zh-CN"/>
              </w:rPr>
              <w:t>2.71</w:t>
            </w:r>
          </w:p>
        </w:tc>
        <w:tc>
          <w:tcPr>
            <w:tcW w:w="638" w:type="dxa"/>
            <w:noWrap/>
            <w:vAlign w:val="center"/>
            <w:hideMark/>
          </w:tcPr>
          <w:p w14:paraId="25769C25" w14:textId="77777777" w:rsidR="00211FC1" w:rsidRPr="0099416A" w:rsidRDefault="00211FC1" w:rsidP="00CF0625">
            <w:pPr>
              <w:rPr>
                <w:bCs/>
                <w:lang w:eastAsia="zh-CN"/>
              </w:rPr>
            </w:pPr>
            <w:r w:rsidRPr="0099416A">
              <w:rPr>
                <w:lang w:eastAsia="zh-CN"/>
              </w:rPr>
              <w:t>2.44</w:t>
            </w:r>
          </w:p>
        </w:tc>
        <w:tc>
          <w:tcPr>
            <w:tcW w:w="638" w:type="dxa"/>
            <w:noWrap/>
            <w:vAlign w:val="center"/>
            <w:hideMark/>
          </w:tcPr>
          <w:p w14:paraId="52510391" w14:textId="77777777" w:rsidR="00211FC1" w:rsidRPr="0099416A" w:rsidRDefault="00211FC1" w:rsidP="00CF0625">
            <w:pPr>
              <w:rPr>
                <w:bCs/>
                <w:lang w:eastAsia="zh-CN"/>
              </w:rPr>
            </w:pPr>
            <w:r w:rsidRPr="0099416A">
              <w:rPr>
                <w:lang w:eastAsia="zh-CN"/>
              </w:rPr>
              <w:t>2.59</w:t>
            </w:r>
          </w:p>
        </w:tc>
        <w:tc>
          <w:tcPr>
            <w:tcW w:w="638" w:type="dxa"/>
            <w:noWrap/>
            <w:vAlign w:val="center"/>
            <w:hideMark/>
          </w:tcPr>
          <w:p w14:paraId="0902C080" w14:textId="77777777" w:rsidR="00211FC1" w:rsidRPr="0099416A" w:rsidRDefault="00211FC1" w:rsidP="00CF0625">
            <w:pPr>
              <w:rPr>
                <w:bCs/>
                <w:lang w:eastAsia="zh-CN"/>
              </w:rPr>
            </w:pPr>
            <w:r w:rsidRPr="0099416A">
              <w:rPr>
                <w:lang w:eastAsia="zh-CN"/>
              </w:rPr>
              <w:t>3.23</w:t>
            </w:r>
          </w:p>
        </w:tc>
        <w:tc>
          <w:tcPr>
            <w:tcW w:w="638" w:type="dxa"/>
            <w:noWrap/>
            <w:vAlign w:val="center"/>
            <w:hideMark/>
          </w:tcPr>
          <w:p w14:paraId="499F946A" w14:textId="77777777" w:rsidR="00211FC1" w:rsidRPr="0099416A" w:rsidRDefault="00211FC1" w:rsidP="00CF0625">
            <w:pPr>
              <w:rPr>
                <w:bCs/>
                <w:lang w:eastAsia="zh-CN"/>
              </w:rPr>
            </w:pPr>
            <w:r w:rsidRPr="0099416A">
              <w:rPr>
                <w:lang w:eastAsia="zh-CN"/>
              </w:rPr>
              <w:t>4.08</w:t>
            </w:r>
          </w:p>
        </w:tc>
        <w:tc>
          <w:tcPr>
            <w:tcW w:w="638" w:type="dxa"/>
            <w:noWrap/>
            <w:vAlign w:val="center"/>
            <w:hideMark/>
          </w:tcPr>
          <w:p w14:paraId="0A0D7CE7" w14:textId="77777777" w:rsidR="00211FC1" w:rsidRPr="0099416A" w:rsidRDefault="00211FC1" w:rsidP="00CF0625">
            <w:pPr>
              <w:rPr>
                <w:bCs/>
                <w:lang w:eastAsia="zh-CN"/>
              </w:rPr>
            </w:pPr>
            <w:r w:rsidRPr="0099416A">
              <w:rPr>
                <w:lang w:eastAsia="zh-CN"/>
              </w:rPr>
              <w:t>4.94</w:t>
            </w:r>
          </w:p>
        </w:tc>
        <w:tc>
          <w:tcPr>
            <w:tcW w:w="638" w:type="dxa"/>
            <w:noWrap/>
            <w:vAlign w:val="center"/>
            <w:hideMark/>
          </w:tcPr>
          <w:p w14:paraId="427D6DF4" w14:textId="77777777" w:rsidR="00211FC1" w:rsidRPr="0099416A" w:rsidRDefault="00211FC1" w:rsidP="00CF0625">
            <w:pPr>
              <w:rPr>
                <w:bCs/>
                <w:lang w:eastAsia="zh-CN"/>
              </w:rPr>
            </w:pPr>
            <w:r w:rsidRPr="0099416A">
              <w:rPr>
                <w:lang w:eastAsia="zh-CN"/>
              </w:rPr>
              <w:t>5.49</w:t>
            </w:r>
          </w:p>
        </w:tc>
        <w:tc>
          <w:tcPr>
            <w:tcW w:w="638" w:type="dxa"/>
            <w:noWrap/>
            <w:vAlign w:val="center"/>
            <w:hideMark/>
          </w:tcPr>
          <w:p w14:paraId="60F000C8" w14:textId="77777777" w:rsidR="00211FC1" w:rsidRPr="0099416A" w:rsidRDefault="00211FC1" w:rsidP="00CF0625">
            <w:pPr>
              <w:rPr>
                <w:bCs/>
                <w:lang w:eastAsia="zh-CN"/>
              </w:rPr>
            </w:pPr>
            <w:r w:rsidRPr="0099416A">
              <w:rPr>
                <w:lang w:eastAsia="zh-CN"/>
              </w:rPr>
              <w:t>5.72</w:t>
            </w:r>
          </w:p>
        </w:tc>
        <w:tc>
          <w:tcPr>
            <w:tcW w:w="638" w:type="dxa"/>
            <w:noWrap/>
            <w:vAlign w:val="center"/>
            <w:hideMark/>
          </w:tcPr>
          <w:p w14:paraId="725ADC02" w14:textId="77777777" w:rsidR="00211FC1" w:rsidRPr="0099416A" w:rsidRDefault="00211FC1" w:rsidP="00CF0625">
            <w:pPr>
              <w:rPr>
                <w:bCs/>
                <w:lang w:eastAsia="zh-CN"/>
              </w:rPr>
            </w:pPr>
            <w:r w:rsidRPr="0099416A">
              <w:rPr>
                <w:lang w:eastAsia="zh-CN"/>
              </w:rPr>
              <w:t>4.18</w:t>
            </w:r>
          </w:p>
        </w:tc>
      </w:tr>
      <w:tr w:rsidR="00211FC1" w:rsidRPr="0099416A" w14:paraId="0EB1616C" w14:textId="77777777" w:rsidTr="00CF0625">
        <w:trPr>
          <w:cantSplit/>
          <w:trHeight w:val="292"/>
        </w:trPr>
        <w:tc>
          <w:tcPr>
            <w:tcW w:w="1240" w:type="dxa"/>
            <w:noWrap/>
            <w:vAlign w:val="bottom"/>
            <w:hideMark/>
          </w:tcPr>
          <w:p w14:paraId="693B1DC7" w14:textId="77777777" w:rsidR="00211FC1" w:rsidRPr="0099416A" w:rsidRDefault="00211FC1" w:rsidP="00CF0625">
            <w:pPr>
              <w:rPr>
                <w:lang w:eastAsia="zh-CN"/>
              </w:rPr>
            </w:pPr>
          </w:p>
        </w:tc>
        <w:tc>
          <w:tcPr>
            <w:tcW w:w="742" w:type="dxa"/>
            <w:vAlign w:val="center"/>
            <w:hideMark/>
          </w:tcPr>
          <w:p w14:paraId="1BF239B5" w14:textId="77777777" w:rsidR="00211FC1" w:rsidRPr="0099416A" w:rsidRDefault="00211FC1" w:rsidP="00CF0625">
            <w:pPr>
              <w:rPr>
                <w:bCs/>
                <w:lang w:eastAsia="zh-CN"/>
              </w:rPr>
            </w:pPr>
            <w:r w:rsidRPr="0099416A">
              <w:rPr>
                <w:lang w:eastAsia="zh-CN"/>
              </w:rPr>
              <w:t>Tilt 42</w:t>
            </w:r>
          </w:p>
        </w:tc>
        <w:tc>
          <w:tcPr>
            <w:tcW w:w="450" w:type="dxa"/>
            <w:vAlign w:val="center"/>
            <w:hideMark/>
          </w:tcPr>
          <w:p w14:paraId="369C8323" w14:textId="77777777" w:rsidR="00211FC1" w:rsidRPr="0099416A" w:rsidRDefault="00211FC1" w:rsidP="00CF0625">
            <w:pPr>
              <w:rPr>
                <w:bCs/>
                <w:lang w:eastAsia="zh-CN"/>
              </w:rPr>
            </w:pPr>
            <w:r w:rsidRPr="0099416A">
              <w:rPr>
                <w:lang w:eastAsia="zh-CN"/>
              </w:rPr>
              <w:t>42</w:t>
            </w:r>
          </w:p>
        </w:tc>
        <w:tc>
          <w:tcPr>
            <w:tcW w:w="638" w:type="dxa"/>
            <w:noWrap/>
            <w:vAlign w:val="center"/>
            <w:hideMark/>
          </w:tcPr>
          <w:p w14:paraId="2D5F99E7" w14:textId="77777777" w:rsidR="00211FC1" w:rsidRPr="0099416A" w:rsidRDefault="00211FC1" w:rsidP="00CF0625">
            <w:pPr>
              <w:rPr>
                <w:bCs/>
                <w:lang w:eastAsia="zh-CN"/>
              </w:rPr>
            </w:pPr>
            <w:r w:rsidRPr="0099416A">
              <w:rPr>
                <w:lang w:eastAsia="zh-CN"/>
              </w:rPr>
              <w:t>5.25</w:t>
            </w:r>
          </w:p>
        </w:tc>
        <w:tc>
          <w:tcPr>
            <w:tcW w:w="638" w:type="dxa"/>
            <w:noWrap/>
            <w:vAlign w:val="center"/>
            <w:hideMark/>
          </w:tcPr>
          <w:p w14:paraId="479FF1A2" w14:textId="77777777" w:rsidR="00211FC1" w:rsidRPr="0099416A" w:rsidRDefault="00211FC1" w:rsidP="00CF0625">
            <w:pPr>
              <w:rPr>
                <w:bCs/>
                <w:lang w:eastAsia="zh-CN"/>
              </w:rPr>
            </w:pPr>
            <w:r w:rsidRPr="0099416A">
              <w:rPr>
                <w:lang w:eastAsia="zh-CN"/>
              </w:rPr>
              <w:t>5.16</w:t>
            </w:r>
          </w:p>
        </w:tc>
        <w:tc>
          <w:tcPr>
            <w:tcW w:w="638" w:type="dxa"/>
            <w:noWrap/>
            <w:vAlign w:val="center"/>
            <w:hideMark/>
          </w:tcPr>
          <w:p w14:paraId="5E05AEF6" w14:textId="77777777" w:rsidR="00211FC1" w:rsidRPr="0099416A" w:rsidRDefault="00211FC1" w:rsidP="00CF0625">
            <w:pPr>
              <w:rPr>
                <w:bCs/>
                <w:lang w:eastAsia="zh-CN"/>
              </w:rPr>
            </w:pPr>
            <w:r w:rsidRPr="0099416A">
              <w:rPr>
                <w:lang w:eastAsia="zh-CN"/>
              </w:rPr>
              <w:t>4.52</w:t>
            </w:r>
          </w:p>
        </w:tc>
        <w:tc>
          <w:tcPr>
            <w:tcW w:w="638" w:type="dxa"/>
            <w:noWrap/>
            <w:vAlign w:val="center"/>
            <w:hideMark/>
          </w:tcPr>
          <w:p w14:paraId="1B160EC7" w14:textId="77777777" w:rsidR="00211FC1" w:rsidRPr="0099416A" w:rsidRDefault="00211FC1" w:rsidP="00CF0625">
            <w:pPr>
              <w:rPr>
                <w:bCs/>
                <w:lang w:eastAsia="zh-CN"/>
              </w:rPr>
            </w:pPr>
            <w:r w:rsidRPr="0099416A">
              <w:rPr>
                <w:lang w:eastAsia="zh-CN"/>
              </w:rPr>
              <w:t>3.58</w:t>
            </w:r>
          </w:p>
        </w:tc>
        <w:tc>
          <w:tcPr>
            <w:tcW w:w="638" w:type="dxa"/>
            <w:noWrap/>
            <w:vAlign w:val="center"/>
            <w:hideMark/>
          </w:tcPr>
          <w:p w14:paraId="3841A1FD" w14:textId="77777777" w:rsidR="00211FC1" w:rsidRPr="0099416A" w:rsidRDefault="00211FC1" w:rsidP="00CF0625">
            <w:pPr>
              <w:rPr>
                <w:bCs/>
                <w:lang w:eastAsia="zh-CN"/>
              </w:rPr>
            </w:pPr>
            <w:r w:rsidRPr="0099416A">
              <w:rPr>
                <w:lang w:eastAsia="zh-CN"/>
              </w:rPr>
              <w:t>3.02</w:t>
            </w:r>
          </w:p>
        </w:tc>
        <w:tc>
          <w:tcPr>
            <w:tcW w:w="638" w:type="dxa"/>
            <w:noWrap/>
            <w:vAlign w:val="center"/>
            <w:hideMark/>
          </w:tcPr>
          <w:p w14:paraId="48F03B81" w14:textId="77777777" w:rsidR="00211FC1" w:rsidRPr="0099416A" w:rsidRDefault="00211FC1" w:rsidP="00CF0625">
            <w:pPr>
              <w:rPr>
                <w:bCs/>
                <w:lang w:eastAsia="zh-CN"/>
              </w:rPr>
            </w:pPr>
            <w:r w:rsidRPr="0099416A">
              <w:rPr>
                <w:lang w:eastAsia="zh-CN"/>
              </w:rPr>
              <w:t>2.81</w:t>
            </w:r>
          </w:p>
        </w:tc>
        <w:tc>
          <w:tcPr>
            <w:tcW w:w="638" w:type="dxa"/>
            <w:noWrap/>
            <w:vAlign w:val="center"/>
            <w:hideMark/>
          </w:tcPr>
          <w:p w14:paraId="4327A07A" w14:textId="77777777" w:rsidR="00211FC1" w:rsidRPr="0099416A" w:rsidRDefault="00211FC1" w:rsidP="00CF0625">
            <w:pPr>
              <w:rPr>
                <w:bCs/>
                <w:lang w:eastAsia="zh-CN"/>
              </w:rPr>
            </w:pPr>
            <w:r w:rsidRPr="0099416A">
              <w:rPr>
                <w:lang w:eastAsia="zh-CN"/>
              </w:rPr>
              <w:t>2.95</w:t>
            </w:r>
          </w:p>
        </w:tc>
        <w:tc>
          <w:tcPr>
            <w:tcW w:w="638" w:type="dxa"/>
            <w:noWrap/>
            <w:vAlign w:val="center"/>
            <w:hideMark/>
          </w:tcPr>
          <w:p w14:paraId="62442F47" w14:textId="77777777" w:rsidR="00211FC1" w:rsidRPr="0099416A" w:rsidRDefault="00211FC1" w:rsidP="00CF0625">
            <w:pPr>
              <w:rPr>
                <w:bCs/>
                <w:lang w:eastAsia="zh-CN"/>
              </w:rPr>
            </w:pPr>
            <w:r w:rsidRPr="0099416A">
              <w:rPr>
                <w:lang w:eastAsia="zh-CN"/>
              </w:rPr>
              <w:t>3.5</w:t>
            </w:r>
          </w:p>
        </w:tc>
        <w:tc>
          <w:tcPr>
            <w:tcW w:w="638" w:type="dxa"/>
            <w:noWrap/>
            <w:vAlign w:val="center"/>
            <w:hideMark/>
          </w:tcPr>
          <w:p w14:paraId="6CD69127" w14:textId="77777777" w:rsidR="00211FC1" w:rsidRPr="0099416A" w:rsidRDefault="00211FC1" w:rsidP="00CF0625">
            <w:pPr>
              <w:rPr>
                <w:bCs/>
                <w:lang w:eastAsia="zh-CN"/>
              </w:rPr>
            </w:pPr>
            <w:r w:rsidRPr="0099416A">
              <w:rPr>
                <w:lang w:eastAsia="zh-CN"/>
              </w:rPr>
              <w:t>4.17</w:t>
            </w:r>
          </w:p>
        </w:tc>
        <w:tc>
          <w:tcPr>
            <w:tcW w:w="638" w:type="dxa"/>
            <w:noWrap/>
            <w:vAlign w:val="center"/>
            <w:hideMark/>
          </w:tcPr>
          <w:p w14:paraId="7E8B879D" w14:textId="77777777" w:rsidR="00211FC1" w:rsidRPr="0099416A" w:rsidRDefault="00211FC1" w:rsidP="00CF0625">
            <w:pPr>
              <w:rPr>
                <w:bCs/>
                <w:lang w:eastAsia="zh-CN"/>
              </w:rPr>
            </w:pPr>
            <w:r w:rsidRPr="0099416A">
              <w:rPr>
                <w:lang w:eastAsia="zh-CN"/>
              </w:rPr>
              <w:t>4.78</w:t>
            </w:r>
          </w:p>
        </w:tc>
        <w:tc>
          <w:tcPr>
            <w:tcW w:w="638" w:type="dxa"/>
            <w:noWrap/>
            <w:vAlign w:val="center"/>
            <w:hideMark/>
          </w:tcPr>
          <w:p w14:paraId="49DE9B61" w14:textId="77777777" w:rsidR="00211FC1" w:rsidRPr="0099416A" w:rsidRDefault="00211FC1" w:rsidP="00CF0625">
            <w:pPr>
              <w:rPr>
                <w:bCs/>
                <w:lang w:eastAsia="zh-CN"/>
              </w:rPr>
            </w:pPr>
            <w:r w:rsidRPr="0099416A">
              <w:rPr>
                <w:lang w:eastAsia="zh-CN"/>
              </w:rPr>
              <w:t>5.12</w:t>
            </w:r>
          </w:p>
        </w:tc>
        <w:tc>
          <w:tcPr>
            <w:tcW w:w="638" w:type="dxa"/>
            <w:noWrap/>
            <w:vAlign w:val="center"/>
            <w:hideMark/>
          </w:tcPr>
          <w:p w14:paraId="7BFBB020" w14:textId="77777777" w:rsidR="00211FC1" w:rsidRPr="0099416A" w:rsidRDefault="00211FC1" w:rsidP="00CF0625">
            <w:pPr>
              <w:rPr>
                <w:bCs/>
                <w:lang w:eastAsia="zh-CN"/>
              </w:rPr>
            </w:pPr>
            <w:r w:rsidRPr="0099416A">
              <w:rPr>
                <w:lang w:eastAsia="zh-CN"/>
              </w:rPr>
              <w:t>5.25</w:t>
            </w:r>
          </w:p>
        </w:tc>
        <w:tc>
          <w:tcPr>
            <w:tcW w:w="638" w:type="dxa"/>
            <w:noWrap/>
            <w:vAlign w:val="center"/>
            <w:hideMark/>
          </w:tcPr>
          <w:p w14:paraId="01A0BE4E" w14:textId="77777777" w:rsidR="00211FC1" w:rsidRPr="0099416A" w:rsidRDefault="00211FC1" w:rsidP="00CF0625">
            <w:pPr>
              <w:rPr>
                <w:bCs/>
                <w:lang w:eastAsia="zh-CN"/>
              </w:rPr>
            </w:pPr>
            <w:r w:rsidRPr="0099416A">
              <w:rPr>
                <w:lang w:eastAsia="zh-CN"/>
              </w:rPr>
              <w:t>4.17</w:t>
            </w:r>
          </w:p>
        </w:tc>
      </w:tr>
      <w:tr w:rsidR="00211FC1" w:rsidRPr="0099416A" w14:paraId="77FC8E46" w14:textId="77777777" w:rsidTr="00CF0625">
        <w:trPr>
          <w:cantSplit/>
          <w:trHeight w:val="292"/>
        </w:trPr>
        <w:tc>
          <w:tcPr>
            <w:tcW w:w="1240" w:type="dxa"/>
            <w:noWrap/>
            <w:vAlign w:val="bottom"/>
            <w:hideMark/>
          </w:tcPr>
          <w:p w14:paraId="45F330B8" w14:textId="77777777" w:rsidR="00211FC1" w:rsidRPr="0099416A" w:rsidRDefault="00211FC1" w:rsidP="00CF0625">
            <w:pPr>
              <w:rPr>
                <w:lang w:eastAsia="zh-CN"/>
              </w:rPr>
            </w:pPr>
          </w:p>
        </w:tc>
        <w:tc>
          <w:tcPr>
            <w:tcW w:w="742" w:type="dxa"/>
            <w:vAlign w:val="center"/>
            <w:hideMark/>
          </w:tcPr>
          <w:p w14:paraId="1DA0E8F0" w14:textId="77777777" w:rsidR="00211FC1" w:rsidRPr="0099416A" w:rsidRDefault="00211FC1" w:rsidP="00CF0625">
            <w:pPr>
              <w:rPr>
                <w:bCs/>
                <w:lang w:eastAsia="zh-CN"/>
              </w:rPr>
            </w:pPr>
            <w:r w:rsidRPr="0099416A">
              <w:rPr>
                <w:lang w:eastAsia="zh-CN"/>
              </w:rPr>
              <w:t>Tilt 57</w:t>
            </w:r>
          </w:p>
        </w:tc>
        <w:tc>
          <w:tcPr>
            <w:tcW w:w="450" w:type="dxa"/>
            <w:vAlign w:val="center"/>
            <w:hideMark/>
          </w:tcPr>
          <w:p w14:paraId="4114F224" w14:textId="77777777" w:rsidR="00211FC1" w:rsidRPr="0099416A" w:rsidRDefault="00211FC1" w:rsidP="00CF0625">
            <w:pPr>
              <w:rPr>
                <w:bCs/>
                <w:lang w:eastAsia="zh-CN"/>
              </w:rPr>
            </w:pPr>
            <w:r w:rsidRPr="0099416A">
              <w:rPr>
                <w:lang w:eastAsia="zh-CN"/>
              </w:rPr>
              <w:t>57</w:t>
            </w:r>
          </w:p>
        </w:tc>
        <w:tc>
          <w:tcPr>
            <w:tcW w:w="638" w:type="dxa"/>
            <w:noWrap/>
            <w:vAlign w:val="center"/>
            <w:hideMark/>
          </w:tcPr>
          <w:p w14:paraId="5B9A1655" w14:textId="77777777" w:rsidR="00211FC1" w:rsidRPr="0099416A" w:rsidRDefault="00211FC1" w:rsidP="00CF0625">
            <w:pPr>
              <w:rPr>
                <w:bCs/>
                <w:lang w:eastAsia="zh-CN"/>
              </w:rPr>
            </w:pPr>
            <w:r w:rsidRPr="0099416A">
              <w:rPr>
                <w:lang w:eastAsia="zh-CN"/>
              </w:rPr>
              <w:t>4.59</w:t>
            </w:r>
          </w:p>
        </w:tc>
        <w:tc>
          <w:tcPr>
            <w:tcW w:w="638" w:type="dxa"/>
            <w:noWrap/>
            <w:vAlign w:val="center"/>
            <w:hideMark/>
          </w:tcPr>
          <w:p w14:paraId="4157B11E" w14:textId="77777777" w:rsidR="00211FC1" w:rsidRPr="0099416A" w:rsidRDefault="00211FC1" w:rsidP="00CF0625">
            <w:pPr>
              <w:rPr>
                <w:bCs/>
                <w:lang w:eastAsia="zh-CN"/>
              </w:rPr>
            </w:pPr>
            <w:r w:rsidRPr="0099416A">
              <w:rPr>
                <w:lang w:eastAsia="zh-CN"/>
              </w:rPr>
              <w:t>4.67</w:t>
            </w:r>
          </w:p>
        </w:tc>
        <w:tc>
          <w:tcPr>
            <w:tcW w:w="638" w:type="dxa"/>
            <w:noWrap/>
            <w:vAlign w:val="center"/>
            <w:hideMark/>
          </w:tcPr>
          <w:p w14:paraId="5C329780" w14:textId="77777777" w:rsidR="00211FC1" w:rsidRPr="0099416A" w:rsidRDefault="00211FC1" w:rsidP="00CF0625">
            <w:pPr>
              <w:rPr>
                <w:bCs/>
                <w:lang w:eastAsia="zh-CN"/>
              </w:rPr>
            </w:pPr>
            <w:r w:rsidRPr="0099416A">
              <w:rPr>
                <w:lang w:eastAsia="zh-CN"/>
              </w:rPr>
              <w:t>4.31</w:t>
            </w:r>
          </w:p>
        </w:tc>
        <w:tc>
          <w:tcPr>
            <w:tcW w:w="638" w:type="dxa"/>
            <w:noWrap/>
            <w:vAlign w:val="center"/>
            <w:hideMark/>
          </w:tcPr>
          <w:p w14:paraId="1BEAEDE8" w14:textId="77777777" w:rsidR="00211FC1" w:rsidRPr="0099416A" w:rsidRDefault="00211FC1" w:rsidP="00CF0625">
            <w:pPr>
              <w:rPr>
                <w:bCs/>
                <w:lang w:eastAsia="zh-CN"/>
              </w:rPr>
            </w:pPr>
            <w:r w:rsidRPr="0099416A">
              <w:rPr>
                <w:lang w:eastAsia="zh-CN"/>
              </w:rPr>
              <w:t>3.59</w:t>
            </w:r>
          </w:p>
        </w:tc>
        <w:tc>
          <w:tcPr>
            <w:tcW w:w="638" w:type="dxa"/>
            <w:noWrap/>
            <w:vAlign w:val="center"/>
            <w:hideMark/>
          </w:tcPr>
          <w:p w14:paraId="1EB5A00B" w14:textId="77777777" w:rsidR="00211FC1" w:rsidRPr="0099416A" w:rsidRDefault="00211FC1" w:rsidP="00CF0625">
            <w:pPr>
              <w:rPr>
                <w:bCs/>
                <w:lang w:eastAsia="zh-CN"/>
              </w:rPr>
            </w:pPr>
            <w:r w:rsidRPr="0099416A">
              <w:rPr>
                <w:lang w:eastAsia="zh-CN"/>
              </w:rPr>
              <w:t>3.16</w:t>
            </w:r>
          </w:p>
        </w:tc>
        <w:tc>
          <w:tcPr>
            <w:tcW w:w="638" w:type="dxa"/>
            <w:noWrap/>
            <w:vAlign w:val="center"/>
            <w:hideMark/>
          </w:tcPr>
          <w:p w14:paraId="38C999C4" w14:textId="77777777" w:rsidR="00211FC1" w:rsidRPr="0099416A" w:rsidRDefault="00211FC1" w:rsidP="00CF0625">
            <w:pPr>
              <w:rPr>
                <w:bCs/>
                <w:lang w:eastAsia="zh-CN"/>
              </w:rPr>
            </w:pPr>
            <w:r w:rsidRPr="0099416A">
              <w:rPr>
                <w:lang w:eastAsia="zh-CN"/>
              </w:rPr>
              <w:t>3.02</w:t>
            </w:r>
          </w:p>
        </w:tc>
        <w:tc>
          <w:tcPr>
            <w:tcW w:w="638" w:type="dxa"/>
            <w:noWrap/>
            <w:vAlign w:val="center"/>
            <w:hideMark/>
          </w:tcPr>
          <w:p w14:paraId="291CD0E4" w14:textId="77777777" w:rsidR="00211FC1" w:rsidRPr="0099416A" w:rsidRDefault="00211FC1" w:rsidP="00CF0625">
            <w:pPr>
              <w:rPr>
                <w:bCs/>
                <w:lang w:eastAsia="zh-CN"/>
              </w:rPr>
            </w:pPr>
            <w:r w:rsidRPr="0099416A">
              <w:rPr>
                <w:lang w:eastAsia="zh-CN"/>
              </w:rPr>
              <w:t>3.13</w:t>
            </w:r>
          </w:p>
        </w:tc>
        <w:tc>
          <w:tcPr>
            <w:tcW w:w="638" w:type="dxa"/>
            <w:noWrap/>
            <w:vAlign w:val="center"/>
            <w:hideMark/>
          </w:tcPr>
          <w:p w14:paraId="518688C1" w14:textId="77777777" w:rsidR="00211FC1" w:rsidRPr="0099416A" w:rsidRDefault="00211FC1" w:rsidP="00CF0625">
            <w:pPr>
              <w:rPr>
                <w:bCs/>
                <w:lang w:eastAsia="zh-CN"/>
              </w:rPr>
            </w:pPr>
            <w:r w:rsidRPr="0099416A">
              <w:rPr>
                <w:lang w:eastAsia="zh-CN"/>
              </w:rPr>
              <w:t>3.58</w:t>
            </w:r>
          </w:p>
        </w:tc>
        <w:tc>
          <w:tcPr>
            <w:tcW w:w="638" w:type="dxa"/>
            <w:noWrap/>
            <w:vAlign w:val="center"/>
            <w:hideMark/>
          </w:tcPr>
          <w:p w14:paraId="31392A5B" w14:textId="77777777" w:rsidR="00211FC1" w:rsidRPr="0099416A" w:rsidRDefault="00211FC1" w:rsidP="00CF0625">
            <w:pPr>
              <w:rPr>
                <w:bCs/>
                <w:lang w:eastAsia="zh-CN"/>
              </w:rPr>
            </w:pPr>
            <w:r w:rsidRPr="0099416A">
              <w:rPr>
                <w:lang w:eastAsia="zh-CN"/>
              </w:rPr>
              <w:t>4.06</w:t>
            </w:r>
          </w:p>
        </w:tc>
        <w:tc>
          <w:tcPr>
            <w:tcW w:w="638" w:type="dxa"/>
            <w:noWrap/>
            <w:vAlign w:val="center"/>
            <w:hideMark/>
          </w:tcPr>
          <w:p w14:paraId="791AC184" w14:textId="77777777" w:rsidR="00211FC1" w:rsidRPr="0099416A" w:rsidRDefault="00211FC1" w:rsidP="00CF0625">
            <w:pPr>
              <w:rPr>
                <w:bCs/>
                <w:lang w:eastAsia="zh-CN"/>
              </w:rPr>
            </w:pPr>
            <w:r w:rsidRPr="0099416A">
              <w:rPr>
                <w:lang w:eastAsia="zh-CN"/>
              </w:rPr>
              <w:t>4.4</w:t>
            </w:r>
          </w:p>
        </w:tc>
        <w:tc>
          <w:tcPr>
            <w:tcW w:w="638" w:type="dxa"/>
            <w:noWrap/>
            <w:vAlign w:val="center"/>
            <w:hideMark/>
          </w:tcPr>
          <w:p w14:paraId="127EEAB4" w14:textId="77777777" w:rsidR="00211FC1" w:rsidRPr="0099416A" w:rsidRDefault="00211FC1" w:rsidP="00CF0625">
            <w:pPr>
              <w:rPr>
                <w:bCs/>
                <w:lang w:eastAsia="zh-CN"/>
              </w:rPr>
            </w:pPr>
            <w:r w:rsidRPr="0099416A">
              <w:rPr>
                <w:lang w:eastAsia="zh-CN"/>
              </w:rPr>
              <w:t>4.51</w:t>
            </w:r>
          </w:p>
        </w:tc>
        <w:tc>
          <w:tcPr>
            <w:tcW w:w="638" w:type="dxa"/>
            <w:noWrap/>
            <w:vAlign w:val="center"/>
            <w:hideMark/>
          </w:tcPr>
          <w:p w14:paraId="29FEB7B6" w14:textId="77777777" w:rsidR="00211FC1" w:rsidRPr="0099416A" w:rsidRDefault="00211FC1" w:rsidP="00CF0625">
            <w:pPr>
              <w:rPr>
                <w:bCs/>
                <w:lang w:eastAsia="zh-CN"/>
              </w:rPr>
            </w:pPr>
            <w:r w:rsidRPr="0099416A">
              <w:rPr>
                <w:lang w:eastAsia="zh-CN"/>
              </w:rPr>
              <w:t>4.54</w:t>
            </w:r>
          </w:p>
        </w:tc>
        <w:tc>
          <w:tcPr>
            <w:tcW w:w="638" w:type="dxa"/>
            <w:noWrap/>
            <w:vAlign w:val="center"/>
            <w:hideMark/>
          </w:tcPr>
          <w:p w14:paraId="2BDA7D10" w14:textId="77777777" w:rsidR="00211FC1" w:rsidRPr="0099416A" w:rsidRDefault="00211FC1" w:rsidP="00CF0625">
            <w:pPr>
              <w:rPr>
                <w:bCs/>
                <w:lang w:eastAsia="zh-CN"/>
              </w:rPr>
            </w:pPr>
            <w:r w:rsidRPr="0099416A">
              <w:rPr>
                <w:lang w:eastAsia="zh-CN"/>
              </w:rPr>
              <w:t>3.96</w:t>
            </w:r>
          </w:p>
        </w:tc>
      </w:tr>
      <w:tr w:rsidR="00211FC1" w:rsidRPr="0099416A" w14:paraId="78DE167A" w14:textId="77777777" w:rsidTr="00CF0625">
        <w:trPr>
          <w:cantSplit/>
          <w:trHeight w:val="292"/>
        </w:trPr>
        <w:tc>
          <w:tcPr>
            <w:tcW w:w="1240" w:type="dxa"/>
            <w:noWrap/>
            <w:vAlign w:val="bottom"/>
            <w:hideMark/>
          </w:tcPr>
          <w:p w14:paraId="2EEB0DDD" w14:textId="77777777" w:rsidR="00211FC1" w:rsidRPr="0099416A" w:rsidRDefault="00211FC1" w:rsidP="00CF0625">
            <w:pPr>
              <w:rPr>
                <w:lang w:eastAsia="zh-CN"/>
              </w:rPr>
            </w:pPr>
          </w:p>
        </w:tc>
        <w:tc>
          <w:tcPr>
            <w:tcW w:w="742" w:type="dxa"/>
            <w:vAlign w:val="center"/>
            <w:hideMark/>
          </w:tcPr>
          <w:p w14:paraId="0A7FA9A3" w14:textId="77777777" w:rsidR="00211FC1" w:rsidRPr="0099416A" w:rsidRDefault="00211FC1" w:rsidP="00CF0625">
            <w:pPr>
              <w:rPr>
                <w:bCs/>
                <w:lang w:eastAsia="zh-CN"/>
              </w:rPr>
            </w:pPr>
            <w:r w:rsidRPr="0099416A">
              <w:rPr>
                <w:lang w:eastAsia="zh-CN"/>
              </w:rPr>
              <w:t>Tilt 90</w:t>
            </w:r>
          </w:p>
        </w:tc>
        <w:tc>
          <w:tcPr>
            <w:tcW w:w="450" w:type="dxa"/>
            <w:vAlign w:val="center"/>
            <w:hideMark/>
          </w:tcPr>
          <w:p w14:paraId="5E9B773A" w14:textId="77777777" w:rsidR="00211FC1" w:rsidRPr="0099416A" w:rsidRDefault="00211FC1" w:rsidP="00CF0625">
            <w:pPr>
              <w:rPr>
                <w:bCs/>
                <w:lang w:eastAsia="zh-CN"/>
              </w:rPr>
            </w:pPr>
            <w:r w:rsidRPr="0099416A">
              <w:rPr>
                <w:lang w:eastAsia="zh-CN"/>
              </w:rPr>
              <w:t>90</w:t>
            </w:r>
          </w:p>
        </w:tc>
        <w:tc>
          <w:tcPr>
            <w:tcW w:w="638" w:type="dxa"/>
            <w:noWrap/>
            <w:vAlign w:val="center"/>
            <w:hideMark/>
          </w:tcPr>
          <w:p w14:paraId="0D39E1F0" w14:textId="77777777" w:rsidR="00211FC1" w:rsidRPr="0099416A" w:rsidRDefault="00211FC1" w:rsidP="00CF0625">
            <w:pPr>
              <w:rPr>
                <w:bCs/>
                <w:lang w:eastAsia="zh-CN"/>
              </w:rPr>
            </w:pPr>
            <w:r w:rsidRPr="0099416A">
              <w:rPr>
                <w:lang w:eastAsia="zh-CN"/>
              </w:rPr>
              <w:t>2.73</w:t>
            </w:r>
          </w:p>
        </w:tc>
        <w:tc>
          <w:tcPr>
            <w:tcW w:w="638" w:type="dxa"/>
            <w:noWrap/>
            <w:vAlign w:val="center"/>
            <w:hideMark/>
          </w:tcPr>
          <w:p w14:paraId="009D5CF4" w14:textId="77777777" w:rsidR="00211FC1" w:rsidRPr="0099416A" w:rsidRDefault="00211FC1" w:rsidP="00CF0625">
            <w:pPr>
              <w:rPr>
                <w:lang w:eastAsia="zh-CN"/>
              </w:rPr>
            </w:pPr>
            <w:r w:rsidRPr="0099416A">
              <w:rPr>
                <w:lang w:eastAsia="zh-CN"/>
              </w:rPr>
              <w:t>3</w:t>
            </w:r>
          </w:p>
        </w:tc>
        <w:tc>
          <w:tcPr>
            <w:tcW w:w="638" w:type="dxa"/>
            <w:noWrap/>
            <w:vAlign w:val="center"/>
            <w:hideMark/>
          </w:tcPr>
          <w:p w14:paraId="3003A8ED" w14:textId="77777777" w:rsidR="00211FC1" w:rsidRPr="0099416A" w:rsidRDefault="00211FC1" w:rsidP="00CF0625">
            <w:pPr>
              <w:rPr>
                <w:bCs/>
                <w:lang w:eastAsia="zh-CN"/>
              </w:rPr>
            </w:pPr>
            <w:r w:rsidRPr="0099416A">
              <w:rPr>
                <w:lang w:eastAsia="zh-CN"/>
              </w:rPr>
              <w:t>3.12</w:t>
            </w:r>
          </w:p>
        </w:tc>
        <w:tc>
          <w:tcPr>
            <w:tcW w:w="638" w:type="dxa"/>
            <w:noWrap/>
            <w:vAlign w:val="center"/>
            <w:hideMark/>
          </w:tcPr>
          <w:p w14:paraId="17744CFD" w14:textId="77777777" w:rsidR="00211FC1" w:rsidRPr="0099416A" w:rsidRDefault="00211FC1" w:rsidP="00CF0625">
            <w:pPr>
              <w:rPr>
                <w:bCs/>
                <w:lang w:eastAsia="zh-CN"/>
              </w:rPr>
            </w:pPr>
            <w:r w:rsidRPr="0099416A">
              <w:rPr>
                <w:lang w:eastAsia="zh-CN"/>
              </w:rPr>
              <w:t>2.95</w:t>
            </w:r>
          </w:p>
        </w:tc>
        <w:tc>
          <w:tcPr>
            <w:tcW w:w="638" w:type="dxa"/>
            <w:noWrap/>
            <w:vAlign w:val="center"/>
            <w:hideMark/>
          </w:tcPr>
          <w:p w14:paraId="63BA506D" w14:textId="77777777" w:rsidR="00211FC1" w:rsidRPr="0099416A" w:rsidRDefault="00211FC1" w:rsidP="00CF0625">
            <w:pPr>
              <w:rPr>
                <w:bCs/>
                <w:lang w:eastAsia="zh-CN"/>
              </w:rPr>
            </w:pPr>
            <w:r w:rsidRPr="0099416A">
              <w:rPr>
                <w:lang w:eastAsia="zh-CN"/>
              </w:rPr>
              <w:t>2.85</w:t>
            </w:r>
          </w:p>
        </w:tc>
        <w:tc>
          <w:tcPr>
            <w:tcW w:w="638" w:type="dxa"/>
            <w:noWrap/>
            <w:vAlign w:val="center"/>
            <w:hideMark/>
          </w:tcPr>
          <w:p w14:paraId="7DAC44DE" w14:textId="77777777" w:rsidR="00211FC1" w:rsidRPr="0099416A" w:rsidRDefault="00211FC1" w:rsidP="00CF0625">
            <w:pPr>
              <w:rPr>
                <w:bCs/>
                <w:lang w:eastAsia="zh-CN"/>
              </w:rPr>
            </w:pPr>
            <w:r w:rsidRPr="0099416A">
              <w:rPr>
                <w:lang w:eastAsia="zh-CN"/>
              </w:rPr>
              <w:t>2.85</w:t>
            </w:r>
          </w:p>
        </w:tc>
        <w:tc>
          <w:tcPr>
            <w:tcW w:w="638" w:type="dxa"/>
            <w:noWrap/>
            <w:vAlign w:val="center"/>
            <w:hideMark/>
          </w:tcPr>
          <w:p w14:paraId="54DAE3F2" w14:textId="77777777" w:rsidR="00211FC1" w:rsidRPr="0099416A" w:rsidRDefault="00211FC1" w:rsidP="00CF0625">
            <w:pPr>
              <w:rPr>
                <w:bCs/>
                <w:lang w:eastAsia="zh-CN"/>
              </w:rPr>
            </w:pPr>
            <w:r w:rsidRPr="0099416A">
              <w:rPr>
                <w:lang w:eastAsia="zh-CN"/>
              </w:rPr>
              <w:t>2.9</w:t>
            </w:r>
          </w:p>
        </w:tc>
        <w:tc>
          <w:tcPr>
            <w:tcW w:w="638" w:type="dxa"/>
            <w:noWrap/>
            <w:vAlign w:val="center"/>
            <w:hideMark/>
          </w:tcPr>
          <w:p w14:paraId="6C6798F2" w14:textId="77777777" w:rsidR="00211FC1" w:rsidRPr="0099416A" w:rsidRDefault="00211FC1" w:rsidP="00CF0625">
            <w:pPr>
              <w:rPr>
                <w:bCs/>
                <w:lang w:eastAsia="zh-CN"/>
              </w:rPr>
            </w:pPr>
            <w:r w:rsidRPr="0099416A">
              <w:rPr>
                <w:lang w:eastAsia="zh-CN"/>
              </w:rPr>
              <w:t>3.07</w:t>
            </w:r>
          </w:p>
        </w:tc>
        <w:tc>
          <w:tcPr>
            <w:tcW w:w="638" w:type="dxa"/>
            <w:noWrap/>
            <w:vAlign w:val="center"/>
            <w:hideMark/>
          </w:tcPr>
          <w:p w14:paraId="5D637A8B" w14:textId="77777777" w:rsidR="00211FC1" w:rsidRPr="0099416A" w:rsidRDefault="00211FC1" w:rsidP="00CF0625">
            <w:pPr>
              <w:rPr>
                <w:bCs/>
                <w:lang w:eastAsia="zh-CN"/>
              </w:rPr>
            </w:pPr>
            <w:r w:rsidRPr="0099416A">
              <w:rPr>
                <w:lang w:eastAsia="zh-CN"/>
              </w:rPr>
              <w:t>3.1</w:t>
            </w:r>
          </w:p>
        </w:tc>
        <w:tc>
          <w:tcPr>
            <w:tcW w:w="638" w:type="dxa"/>
            <w:noWrap/>
            <w:vAlign w:val="center"/>
            <w:hideMark/>
          </w:tcPr>
          <w:p w14:paraId="4C60FF6F" w14:textId="77777777" w:rsidR="00211FC1" w:rsidRPr="0099416A" w:rsidRDefault="00211FC1" w:rsidP="00CF0625">
            <w:pPr>
              <w:rPr>
                <w:bCs/>
                <w:lang w:eastAsia="zh-CN"/>
              </w:rPr>
            </w:pPr>
            <w:r w:rsidRPr="0099416A">
              <w:rPr>
                <w:lang w:eastAsia="zh-CN"/>
              </w:rPr>
              <w:t>2.94</w:t>
            </w:r>
          </w:p>
        </w:tc>
        <w:tc>
          <w:tcPr>
            <w:tcW w:w="638" w:type="dxa"/>
            <w:noWrap/>
            <w:vAlign w:val="center"/>
            <w:hideMark/>
          </w:tcPr>
          <w:p w14:paraId="40343677" w14:textId="77777777" w:rsidR="00211FC1" w:rsidRPr="0099416A" w:rsidRDefault="00211FC1" w:rsidP="00CF0625">
            <w:pPr>
              <w:rPr>
                <w:bCs/>
                <w:lang w:eastAsia="zh-CN"/>
              </w:rPr>
            </w:pPr>
            <w:r w:rsidRPr="0099416A">
              <w:rPr>
                <w:lang w:eastAsia="zh-CN"/>
              </w:rPr>
              <w:t>2.74</w:t>
            </w:r>
          </w:p>
        </w:tc>
        <w:tc>
          <w:tcPr>
            <w:tcW w:w="638" w:type="dxa"/>
            <w:noWrap/>
            <w:vAlign w:val="center"/>
            <w:hideMark/>
          </w:tcPr>
          <w:p w14:paraId="2E1A57B6" w14:textId="77777777" w:rsidR="00211FC1" w:rsidRPr="0099416A" w:rsidRDefault="00211FC1" w:rsidP="00CF0625">
            <w:pPr>
              <w:rPr>
                <w:bCs/>
                <w:lang w:eastAsia="zh-CN"/>
              </w:rPr>
            </w:pPr>
            <w:r w:rsidRPr="0099416A">
              <w:rPr>
                <w:lang w:eastAsia="zh-CN"/>
              </w:rPr>
              <w:t>2.69</w:t>
            </w:r>
          </w:p>
        </w:tc>
        <w:tc>
          <w:tcPr>
            <w:tcW w:w="638" w:type="dxa"/>
            <w:noWrap/>
            <w:vAlign w:val="center"/>
            <w:hideMark/>
          </w:tcPr>
          <w:p w14:paraId="43A3AAD9" w14:textId="77777777" w:rsidR="00211FC1" w:rsidRPr="0099416A" w:rsidRDefault="00211FC1" w:rsidP="00CF0625">
            <w:pPr>
              <w:rPr>
                <w:bCs/>
                <w:lang w:eastAsia="zh-CN"/>
              </w:rPr>
            </w:pPr>
            <w:r w:rsidRPr="0099416A">
              <w:rPr>
                <w:lang w:eastAsia="zh-CN"/>
              </w:rPr>
              <w:t>2.91</w:t>
            </w:r>
          </w:p>
        </w:tc>
      </w:tr>
      <w:tr w:rsidR="00211FC1" w:rsidRPr="0099416A" w14:paraId="1F3D034F" w14:textId="77777777" w:rsidTr="00CF0625">
        <w:trPr>
          <w:cantSplit/>
          <w:trHeight w:val="292"/>
        </w:trPr>
        <w:tc>
          <w:tcPr>
            <w:tcW w:w="1240" w:type="dxa"/>
            <w:noWrap/>
            <w:vAlign w:val="bottom"/>
            <w:hideMark/>
          </w:tcPr>
          <w:p w14:paraId="7B1149BE" w14:textId="77777777" w:rsidR="00211FC1" w:rsidRPr="0099416A" w:rsidRDefault="00211FC1" w:rsidP="00CF0625">
            <w:pPr>
              <w:rPr>
                <w:bCs/>
                <w:lang w:eastAsia="zh-CN"/>
              </w:rPr>
            </w:pPr>
            <w:r w:rsidRPr="0099416A">
              <w:rPr>
                <w:lang w:eastAsia="zh-CN"/>
              </w:rPr>
              <w:t>Sydney</w:t>
            </w:r>
          </w:p>
        </w:tc>
        <w:tc>
          <w:tcPr>
            <w:tcW w:w="742" w:type="dxa"/>
            <w:vAlign w:val="center"/>
            <w:hideMark/>
          </w:tcPr>
          <w:p w14:paraId="6146EEF0" w14:textId="77777777" w:rsidR="00211FC1" w:rsidRPr="0099416A" w:rsidRDefault="00211FC1" w:rsidP="00CF0625">
            <w:pPr>
              <w:rPr>
                <w:bCs/>
                <w:lang w:eastAsia="zh-CN"/>
              </w:rPr>
            </w:pPr>
            <w:r w:rsidRPr="0099416A">
              <w:rPr>
                <w:lang w:eastAsia="zh-CN"/>
              </w:rPr>
              <w:t>Tilt 0</w:t>
            </w:r>
          </w:p>
        </w:tc>
        <w:tc>
          <w:tcPr>
            <w:tcW w:w="450" w:type="dxa"/>
            <w:vAlign w:val="center"/>
            <w:hideMark/>
          </w:tcPr>
          <w:p w14:paraId="79496332" w14:textId="77777777" w:rsidR="00211FC1" w:rsidRPr="0099416A" w:rsidRDefault="00211FC1" w:rsidP="00CF0625">
            <w:pPr>
              <w:rPr>
                <w:lang w:eastAsia="zh-CN"/>
              </w:rPr>
            </w:pPr>
            <w:r w:rsidRPr="0099416A">
              <w:rPr>
                <w:lang w:eastAsia="zh-CN"/>
              </w:rPr>
              <w:t>0</w:t>
            </w:r>
          </w:p>
        </w:tc>
        <w:tc>
          <w:tcPr>
            <w:tcW w:w="638" w:type="dxa"/>
            <w:noWrap/>
            <w:vAlign w:val="center"/>
            <w:hideMark/>
          </w:tcPr>
          <w:p w14:paraId="0F6F7897" w14:textId="77777777" w:rsidR="00211FC1" w:rsidRPr="0099416A" w:rsidRDefault="00211FC1" w:rsidP="00CF0625">
            <w:pPr>
              <w:rPr>
                <w:bCs/>
                <w:lang w:eastAsia="zh-CN"/>
              </w:rPr>
            </w:pPr>
            <w:r w:rsidRPr="0099416A">
              <w:rPr>
                <w:lang w:eastAsia="zh-CN"/>
              </w:rPr>
              <w:t>5.91</w:t>
            </w:r>
          </w:p>
        </w:tc>
        <w:tc>
          <w:tcPr>
            <w:tcW w:w="638" w:type="dxa"/>
            <w:noWrap/>
            <w:vAlign w:val="center"/>
            <w:hideMark/>
          </w:tcPr>
          <w:p w14:paraId="42720369" w14:textId="77777777" w:rsidR="00211FC1" w:rsidRPr="0099416A" w:rsidRDefault="00211FC1" w:rsidP="00CF0625">
            <w:pPr>
              <w:rPr>
                <w:bCs/>
                <w:lang w:eastAsia="zh-CN"/>
              </w:rPr>
            </w:pPr>
            <w:r w:rsidRPr="0099416A">
              <w:rPr>
                <w:lang w:eastAsia="zh-CN"/>
              </w:rPr>
              <w:t>5.25</w:t>
            </w:r>
          </w:p>
        </w:tc>
        <w:tc>
          <w:tcPr>
            <w:tcW w:w="638" w:type="dxa"/>
            <w:noWrap/>
            <w:vAlign w:val="center"/>
            <w:hideMark/>
          </w:tcPr>
          <w:p w14:paraId="2AF9A2B8" w14:textId="77777777" w:rsidR="00211FC1" w:rsidRPr="0099416A" w:rsidRDefault="00211FC1" w:rsidP="00CF0625">
            <w:pPr>
              <w:rPr>
                <w:bCs/>
                <w:lang w:eastAsia="zh-CN"/>
              </w:rPr>
            </w:pPr>
            <w:r w:rsidRPr="0099416A">
              <w:rPr>
                <w:lang w:eastAsia="zh-CN"/>
              </w:rPr>
              <w:t>4.48</w:t>
            </w:r>
          </w:p>
        </w:tc>
        <w:tc>
          <w:tcPr>
            <w:tcW w:w="638" w:type="dxa"/>
            <w:noWrap/>
            <w:vAlign w:val="center"/>
            <w:hideMark/>
          </w:tcPr>
          <w:p w14:paraId="45E442F0" w14:textId="77777777" w:rsidR="00211FC1" w:rsidRPr="0099416A" w:rsidRDefault="00211FC1" w:rsidP="00CF0625">
            <w:pPr>
              <w:rPr>
                <w:bCs/>
                <w:lang w:eastAsia="zh-CN"/>
              </w:rPr>
            </w:pPr>
            <w:r w:rsidRPr="0099416A">
              <w:rPr>
                <w:lang w:eastAsia="zh-CN"/>
              </w:rPr>
              <w:t>3.56</w:t>
            </w:r>
          </w:p>
        </w:tc>
        <w:tc>
          <w:tcPr>
            <w:tcW w:w="638" w:type="dxa"/>
            <w:noWrap/>
            <w:vAlign w:val="center"/>
            <w:hideMark/>
          </w:tcPr>
          <w:p w14:paraId="60E8BFB6" w14:textId="77777777" w:rsidR="00211FC1" w:rsidRPr="0099416A" w:rsidRDefault="00211FC1" w:rsidP="00CF0625">
            <w:pPr>
              <w:rPr>
                <w:bCs/>
                <w:lang w:eastAsia="zh-CN"/>
              </w:rPr>
            </w:pPr>
            <w:r w:rsidRPr="0099416A">
              <w:rPr>
                <w:lang w:eastAsia="zh-CN"/>
              </w:rPr>
              <w:t>2.73</w:t>
            </w:r>
          </w:p>
        </w:tc>
        <w:tc>
          <w:tcPr>
            <w:tcW w:w="638" w:type="dxa"/>
            <w:noWrap/>
            <w:vAlign w:val="center"/>
            <w:hideMark/>
          </w:tcPr>
          <w:p w14:paraId="5C0F90BE" w14:textId="77777777" w:rsidR="00211FC1" w:rsidRPr="0099416A" w:rsidRDefault="00211FC1" w:rsidP="00CF0625">
            <w:pPr>
              <w:rPr>
                <w:bCs/>
                <w:lang w:eastAsia="zh-CN"/>
              </w:rPr>
            </w:pPr>
            <w:r w:rsidRPr="0099416A">
              <w:rPr>
                <w:lang w:eastAsia="zh-CN"/>
              </w:rPr>
              <w:t>2.49</w:t>
            </w:r>
          </w:p>
        </w:tc>
        <w:tc>
          <w:tcPr>
            <w:tcW w:w="638" w:type="dxa"/>
            <w:noWrap/>
            <w:vAlign w:val="center"/>
            <w:hideMark/>
          </w:tcPr>
          <w:p w14:paraId="5C30AAE1" w14:textId="77777777" w:rsidR="00211FC1" w:rsidRPr="0099416A" w:rsidRDefault="00211FC1" w:rsidP="00CF0625">
            <w:pPr>
              <w:rPr>
                <w:bCs/>
                <w:lang w:eastAsia="zh-CN"/>
              </w:rPr>
            </w:pPr>
            <w:r w:rsidRPr="0099416A">
              <w:rPr>
                <w:lang w:eastAsia="zh-CN"/>
              </w:rPr>
              <w:t>2.68</w:t>
            </w:r>
          </w:p>
        </w:tc>
        <w:tc>
          <w:tcPr>
            <w:tcW w:w="638" w:type="dxa"/>
            <w:noWrap/>
            <w:vAlign w:val="center"/>
            <w:hideMark/>
          </w:tcPr>
          <w:p w14:paraId="52185C1E" w14:textId="77777777" w:rsidR="00211FC1" w:rsidRPr="0099416A" w:rsidRDefault="00211FC1" w:rsidP="00CF0625">
            <w:pPr>
              <w:rPr>
                <w:bCs/>
                <w:lang w:eastAsia="zh-CN"/>
              </w:rPr>
            </w:pPr>
            <w:r w:rsidRPr="0099416A">
              <w:rPr>
                <w:lang w:eastAsia="zh-CN"/>
              </w:rPr>
              <w:t>3.49</w:t>
            </w:r>
          </w:p>
        </w:tc>
        <w:tc>
          <w:tcPr>
            <w:tcW w:w="638" w:type="dxa"/>
            <w:noWrap/>
            <w:vAlign w:val="center"/>
            <w:hideMark/>
          </w:tcPr>
          <w:p w14:paraId="0B92D7B3" w14:textId="77777777" w:rsidR="00211FC1" w:rsidRPr="0099416A" w:rsidRDefault="00211FC1" w:rsidP="00CF0625">
            <w:pPr>
              <w:rPr>
                <w:bCs/>
                <w:lang w:eastAsia="zh-CN"/>
              </w:rPr>
            </w:pPr>
            <w:r w:rsidRPr="0099416A">
              <w:rPr>
                <w:lang w:eastAsia="zh-CN"/>
              </w:rPr>
              <w:t>4.6</w:t>
            </w:r>
          </w:p>
        </w:tc>
        <w:tc>
          <w:tcPr>
            <w:tcW w:w="638" w:type="dxa"/>
            <w:noWrap/>
            <w:vAlign w:val="center"/>
            <w:hideMark/>
          </w:tcPr>
          <w:p w14:paraId="1B69979D" w14:textId="77777777" w:rsidR="00211FC1" w:rsidRPr="0099416A" w:rsidRDefault="00211FC1" w:rsidP="00CF0625">
            <w:pPr>
              <w:rPr>
                <w:bCs/>
                <w:lang w:eastAsia="zh-CN"/>
              </w:rPr>
            </w:pPr>
            <w:r w:rsidRPr="0099416A">
              <w:rPr>
                <w:lang w:eastAsia="zh-CN"/>
              </w:rPr>
              <w:t>5.41</w:t>
            </w:r>
          </w:p>
        </w:tc>
        <w:tc>
          <w:tcPr>
            <w:tcW w:w="638" w:type="dxa"/>
            <w:noWrap/>
            <w:vAlign w:val="center"/>
            <w:hideMark/>
          </w:tcPr>
          <w:p w14:paraId="3CEA349B" w14:textId="77777777" w:rsidR="00211FC1" w:rsidRPr="0099416A" w:rsidRDefault="00211FC1" w:rsidP="00CF0625">
            <w:pPr>
              <w:rPr>
                <w:bCs/>
                <w:lang w:eastAsia="zh-CN"/>
              </w:rPr>
            </w:pPr>
            <w:r w:rsidRPr="0099416A">
              <w:rPr>
                <w:lang w:eastAsia="zh-CN"/>
              </w:rPr>
              <w:t>5.88</w:t>
            </w:r>
          </w:p>
        </w:tc>
        <w:tc>
          <w:tcPr>
            <w:tcW w:w="638" w:type="dxa"/>
            <w:noWrap/>
            <w:vAlign w:val="center"/>
            <w:hideMark/>
          </w:tcPr>
          <w:p w14:paraId="7FF0FE96" w14:textId="77777777" w:rsidR="00211FC1" w:rsidRPr="0099416A" w:rsidRDefault="00211FC1" w:rsidP="00CF0625">
            <w:pPr>
              <w:rPr>
                <w:bCs/>
                <w:lang w:eastAsia="zh-CN"/>
              </w:rPr>
            </w:pPr>
            <w:r w:rsidRPr="0099416A">
              <w:rPr>
                <w:lang w:eastAsia="zh-CN"/>
              </w:rPr>
              <w:t>6.24</w:t>
            </w:r>
          </w:p>
        </w:tc>
        <w:tc>
          <w:tcPr>
            <w:tcW w:w="638" w:type="dxa"/>
            <w:noWrap/>
            <w:vAlign w:val="center"/>
            <w:hideMark/>
          </w:tcPr>
          <w:p w14:paraId="5B63D05A" w14:textId="77777777" w:rsidR="00211FC1" w:rsidRPr="0099416A" w:rsidRDefault="00211FC1" w:rsidP="00CF0625">
            <w:pPr>
              <w:rPr>
                <w:bCs/>
                <w:lang w:eastAsia="zh-CN"/>
              </w:rPr>
            </w:pPr>
            <w:r w:rsidRPr="0099416A">
              <w:rPr>
                <w:lang w:eastAsia="zh-CN"/>
              </w:rPr>
              <w:t>4.39</w:t>
            </w:r>
          </w:p>
        </w:tc>
      </w:tr>
      <w:tr w:rsidR="00211FC1" w:rsidRPr="0099416A" w14:paraId="69A72780" w14:textId="77777777" w:rsidTr="00CF0625">
        <w:trPr>
          <w:cantSplit/>
          <w:trHeight w:val="292"/>
        </w:trPr>
        <w:tc>
          <w:tcPr>
            <w:tcW w:w="1240" w:type="dxa"/>
            <w:noWrap/>
            <w:vAlign w:val="bottom"/>
            <w:hideMark/>
          </w:tcPr>
          <w:p w14:paraId="02B4B5C9" w14:textId="77777777" w:rsidR="00211FC1" w:rsidRPr="0099416A" w:rsidRDefault="00211FC1" w:rsidP="00CF0625">
            <w:pPr>
              <w:rPr>
                <w:lang w:eastAsia="zh-CN"/>
              </w:rPr>
            </w:pPr>
          </w:p>
        </w:tc>
        <w:tc>
          <w:tcPr>
            <w:tcW w:w="742" w:type="dxa"/>
            <w:vAlign w:val="center"/>
            <w:hideMark/>
          </w:tcPr>
          <w:p w14:paraId="69AE8974" w14:textId="77777777" w:rsidR="00211FC1" w:rsidRPr="0099416A" w:rsidRDefault="00211FC1" w:rsidP="00CF0625">
            <w:pPr>
              <w:rPr>
                <w:bCs/>
                <w:lang w:eastAsia="zh-CN"/>
              </w:rPr>
            </w:pPr>
            <w:r w:rsidRPr="0099416A">
              <w:rPr>
                <w:lang w:eastAsia="zh-CN"/>
              </w:rPr>
              <w:t>Tilt 18</w:t>
            </w:r>
          </w:p>
        </w:tc>
        <w:tc>
          <w:tcPr>
            <w:tcW w:w="450" w:type="dxa"/>
            <w:vAlign w:val="center"/>
            <w:hideMark/>
          </w:tcPr>
          <w:p w14:paraId="67DC1223" w14:textId="77777777" w:rsidR="00211FC1" w:rsidRPr="0099416A" w:rsidRDefault="00211FC1" w:rsidP="00CF0625">
            <w:pPr>
              <w:rPr>
                <w:bCs/>
                <w:lang w:eastAsia="zh-CN"/>
              </w:rPr>
            </w:pPr>
            <w:r w:rsidRPr="0099416A">
              <w:rPr>
                <w:lang w:eastAsia="zh-CN"/>
              </w:rPr>
              <w:t>18</w:t>
            </w:r>
          </w:p>
        </w:tc>
        <w:tc>
          <w:tcPr>
            <w:tcW w:w="638" w:type="dxa"/>
            <w:noWrap/>
            <w:vAlign w:val="center"/>
            <w:hideMark/>
          </w:tcPr>
          <w:p w14:paraId="00B0C83F" w14:textId="77777777" w:rsidR="00211FC1" w:rsidRPr="0099416A" w:rsidRDefault="00211FC1" w:rsidP="00CF0625">
            <w:pPr>
              <w:rPr>
                <w:bCs/>
                <w:lang w:eastAsia="zh-CN"/>
              </w:rPr>
            </w:pPr>
            <w:r w:rsidRPr="0099416A">
              <w:rPr>
                <w:lang w:eastAsia="zh-CN"/>
              </w:rPr>
              <w:t>5.78</w:t>
            </w:r>
          </w:p>
        </w:tc>
        <w:tc>
          <w:tcPr>
            <w:tcW w:w="638" w:type="dxa"/>
            <w:noWrap/>
            <w:vAlign w:val="center"/>
            <w:hideMark/>
          </w:tcPr>
          <w:p w14:paraId="18FED236" w14:textId="77777777" w:rsidR="00211FC1" w:rsidRPr="0099416A" w:rsidRDefault="00211FC1" w:rsidP="00CF0625">
            <w:pPr>
              <w:rPr>
                <w:bCs/>
                <w:lang w:eastAsia="zh-CN"/>
              </w:rPr>
            </w:pPr>
            <w:r w:rsidRPr="0099416A">
              <w:rPr>
                <w:lang w:eastAsia="zh-CN"/>
              </w:rPr>
              <w:t>5.32</w:t>
            </w:r>
          </w:p>
        </w:tc>
        <w:tc>
          <w:tcPr>
            <w:tcW w:w="638" w:type="dxa"/>
            <w:noWrap/>
            <w:vAlign w:val="center"/>
            <w:hideMark/>
          </w:tcPr>
          <w:p w14:paraId="02D31360" w14:textId="77777777" w:rsidR="00211FC1" w:rsidRPr="0099416A" w:rsidRDefault="00211FC1" w:rsidP="00CF0625">
            <w:pPr>
              <w:rPr>
                <w:bCs/>
                <w:lang w:eastAsia="zh-CN"/>
              </w:rPr>
            </w:pPr>
            <w:r w:rsidRPr="0099416A">
              <w:rPr>
                <w:lang w:eastAsia="zh-CN"/>
              </w:rPr>
              <w:t>4.82</w:t>
            </w:r>
          </w:p>
        </w:tc>
        <w:tc>
          <w:tcPr>
            <w:tcW w:w="638" w:type="dxa"/>
            <w:noWrap/>
            <w:vAlign w:val="center"/>
            <w:hideMark/>
          </w:tcPr>
          <w:p w14:paraId="769AF9DD" w14:textId="77777777" w:rsidR="00211FC1" w:rsidRPr="0099416A" w:rsidRDefault="00211FC1" w:rsidP="00CF0625">
            <w:pPr>
              <w:rPr>
                <w:bCs/>
                <w:lang w:eastAsia="zh-CN"/>
              </w:rPr>
            </w:pPr>
            <w:r w:rsidRPr="0099416A">
              <w:rPr>
                <w:lang w:eastAsia="zh-CN"/>
              </w:rPr>
              <w:t>4.16</w:t>
            </w:r>
          </w:p>
        </w:tc>
        <w:tc>
          <w:tcPr>
            <w:tcW w:w="638" w:type="dxa"/>
            <w:noWrap/>
            <w:vAlign w:val="center"/>
            <w:hideMark/>
          </w:tcPr>
          <w:p w14:paraId="32708D62" w14:textId="77777777" w:rsidR="00211FC1" w:rsidRPr="0099416A" w:rsidRDefault="00211FC1" w:rsidP="00CF0625">
            <w:pPr>
              <w:rPr>
                <w:bCs/>
                <w:lang w:eastAsia="zh-CN"/>
              </w:rPr>
            </w:pPr>
            <w:r w:rsidRPr="0099416A">
              <w:rPr>
                <w:lang w:eastAsia="zh-CN"/>
              </w:rPr>
              <w:t>3.46</w:t>
            </w:r>
          </w:p>
        </w:tc>
        <w:tc>
          <w:tcPr>
            <w:tcW w:w="638" w:type="dxa"/>
            <w:noWrap/>
            <w:vAlign w:val="center"/>
            <w:hideMark/>
          </w:tcPr>
          <w:p w14:paraId="22ECC5BD" w14:textId="77777777" w:rsidR="00211FC1" w:rsidRPr="0099416A" w:rsidRDefault="00211FC1" w:rsidP="00CF0625">
            <w:pPr>
              <w:rPr>
                <w:bCs/>
                <w:lang w:eastAsia="zh-CN"/>
              </w:rPr>
            </w:pPr>
            <w:r w:rsidRPr="0099416A">
              <w:rPr>
                <w:lang w:eastAsia="zh-CN"/>
              </w:rPr>
              <w:t>3.37</w:t>
            </w:r>
          </w:p>
        </w:tc>
        <w:tc>
          <w:tcPr>
            <w:tcW w:w="638" w:type="dxa"/>
            <w:noWrap/>
            <w:vAlign w:val="center"/>
            <w:hideMark/>
          </w:tcPr>
          <w:p w14:paraId="706AB508" w14:textId="77777777" w:rsidR="00211FC1" w:rsidRPr="0099416A" w:rsidRDefault="00211FC1" w:rsidP="00CF0625">
            <w:pPr>
              <w:rPr>
                <w:bCs/>
                <w:lang w:eastAsia="zh-CN"/>
              </w:rPr>
            </w:pPr>
            <w:r w:rsidRPr="0099416A">
              <w:rPr>
                <w:lang w:eastAsia="zh-CN"/>
              </w:rPr>
              <w:t>3.54</w:t>
            </w:r>
          </w:p>
        </w:tc>
        <w:tc>
          <w:tcPr>
            <w:tcW w:w="638" w:type="dxa"/>
            <w:noWrap/>
            <w:vAlign w:val="center"/>
            <w:hideMark/>
          </w:tcPr>
          <w:p w14:paraId="48AFD7C9" w14:textId="77777777" w:rsidR="00211FC1" w:rsidRPr="0099416A" w:rsidRDefault="00211FC1" w:rsidP="00CF0625">
            <w:pPr>
              <w:rPr>
                <w:bCs/>
                <w:lang w:eastAsia="zh-CN"/>
              </w:rPr>
            </w:pPr>
            <w:r w:rsidRPr="0099416A">
              <w:rPr>
                <w:lang w:eastAsia="zh-CN"/>
              </w:rPr>
              <w:t>4.28</w:t>
            </w:r>
          </w:p>
        </w:tc>
        <w:tc>
          <w:tcPr>
            <w:tcW w:w="638" w:type="dxa"/>
            <w:noWrap/>
            <w:vAlign w:val="center"/>
            <w:hideMark/>
          </w:tcPr>
          <w:p w14:paraId="1CF618CE" w14:textId="77777777" w:rsidR="00211FC1" w:rsidRPr="0099416A" w:rsidRDefault="00211FC1" w:rsidP="00CF0625">
            <w:pPr>
              <w:rPr>
                <w:bCs/>
                <w:lang w:eastAsia="zh-CN"/>
              </w:rPr>
            </w:pPr>
            <w:r w:rsidRPr="0099416A">
              <w:rPr>
                <w:lang w:eastAsia="zh-CN"/>
              </w:rPr>
              <w:t>5.15</w:t>
            </w:r>
          </w:p>
        </w:tc>
        <w:tc>
          <w:tcPr>
            <w:tcW w:w="638" w:type="dxa"/>
            <w:noWrap/>
            <w:vAlign w:val="center"/>
            <w:hideMark/>
          </w:tcPr>
          <w:p w14:paraId="2822680F" w14:textId="77777777" w:rsidR="00211FC1" w:rsidRPr="0099416A" w:rsidRDefault="00211FC1" w:rsidP="00CF0625">
            <w:pPr>
              <w:rPr>
                <w:bCs/>
                <w:lang w:eastAsia="zh-CN"/>
              </w:rPr>
            </w:pPr>
            <w:r w:rsidRPr="0099416A">
              <w:rPr>
                <w:lang w:eastAsia="zh-CN"/>
              </w:rPr>
              <w:t>5.63</w:t>
            </w:r>
          </w:p>
        </w:tc>
        <w:tc>
          <w:tcPr>
            <w:tcW w:w="638" w:type="dxa"/>
            <w:noWrap/>
            <w:vAlign w:val="center"/>
            <w:hideMark/>
          </w:tcPr>
          <w:p w14:paraId="4AFEDD64" w14:textId="77777777" w:rsidR="00211FC1" w:rsidRPr="0099416A" w:rsidRDefault="00211FC1" w:rsidP="00CF0625">
            <w:pPr>
              <w:rPr>
                <w:bCs/>
                <w:lang w:eastAsia="zh-CN"/>
              </w:rPr>
            </w:pPr>
            <w:r w:rsidRPr="0099416A">
              <w:rPr>
                <w:lang w:eastAsia="zh-CN"/>
              </w:rPr>
              <w:t>5.8</w:t>
            </w:r>
          </w:p>
        </w:tc>
        <w:tc>
          <w:tcPr>
            <w:tcW w:w="638" w:type="dxa"/>
            <w:noWrap/>
            <w:vAlign w:val="center"/>
            <w:hideMark/>
          </w:tcPr>
          <w:p w14:paraId="2E802C48" w14:textId="77777777" w:rsidR="00211FC1" w:rsidRPr="0099416A" w:rsidRDefault="00211FC1" w:rsidP="00CF0625">
            <w:pPr>
              <w:rPr>
                <w:bCs/>
                <w:lang w:eastAsia="zh-CN"/>
              </w:rPr>
            </w:pPr>
            <w:r w:rsidRPr="0099416A">
              <w:rPr>
                <w:lang w:eastAsia="zh-CN"/>
              </w:rPr>
              <w:t>6.04</w:t>
            </w:r>
          </w:p>
        </w:tc>
        <w:tc>
          <w:tcPr>
            <w:tcW w:w="638" w:type="dxa"/>
            <w:noWrap/>
            <w:vAlign w:val="center"/>
            <w:hideMark/>
          </w:tcPr>
          <w:p w14:paraId="062F8FAA" w14:textId="77777777" w:rsidR="00211FC1" w:rsidRPr="0099416A" w:rsidRDefault="00211FC1" w:rsidP="00CF0625">
            <w:pPr>
              <w:rPr>
                <w:bCs/>
                <w:lang w:eastAsia="zh-CN"/>
              </w:rPr>
            </w:pPr>
            <w:r w:rsidRPr="0099416A">
              <w:rPr>
                <w:lang w:eastAsia="zh-CN"/>
              </w:rPr>
              <w:t>4.78</w:t>
            </w:r>
          </w:p>
        </w:tc>
      </w:tr>
      <w:tr w:rsidR="00211FC1" w:rsidRPr="0099416A" w14:paraId="2BB54CD5" w14:textId="77777777" w:rsidTr="00CF0625">
        <w:trPr>
          <w:cantSplit/>
          <w:trHeight w:val="292"/>
        </w:trPr>
        <w:tc>
          <w:tcPr>
            <w:tcW w:w="1240" w:type="dxa"/>
            <w:noWrap/>
            <w:vAlign w:val="bottom"/>
            <w:hideMark/>
          </w:tcPr>
          <w:p w14:paraId="4CA342EC" w14:textId="77777777" w:rsidR="00211FC1" w:rsidRPr="0099416A" w:rsidRDefault="00211FC1" w:rsidP="00CF0625">
            <w:pPr>
              <w:rPr>
                <w:lang w:eastAsia="zh-CN"/>
              </w:rPr>
            </w:pPr>
          </w:p>
        </w:tc>
        <w:tc>
          <w:tcPr>
            <w:tcW w:w="742" w:type="dxa"/>
            <w:vAlign w:val="center"/>
            <w:hideMark/>
          </w:tcPr>
          <w:p w14:paraId="2E4B4761" w14:textId="77777777" w:rsidR="00211FC1" w:rsidRPr="0099416A" w:rsidRDefault="00211FC1" w:rsidP="00CF0625">
            <w:pPr>
              <w:rPr>
                <w:bCs/>
                <w:lang w:eastAsia="zh-CN"/>
              </w:rPr>
            </w:pPr>
            <w:r w:rsidRPr="0099416A">
              <w:rPr>
                <w:lang w:eastAsia="zh-CN"/>
              </w:rPr>
              <w:t>Tilt 33</w:t>
            </w:r>
          </w:p>
        </w:tc>
        <w:tc>
          <w:tcPr>
            <w:tcW w:w="450" w:type="dxa"/>
            <w:vAlign w:val="center"/>
            <w:hideMark/>
          </w:tcPr>
          <w:p w14:paraId="18FE2071" w14:textId="77777777" w:rsidR="00211FC1" w:rsidRPr="0099416A" w:rsidRDefault="00211FC1" w:rsidP="00CF0625">
            <w:pPr>
              <w:rPr>
                <w:bCs/>
                <w:lang w:eastAsia="zh-CN"/>
              </w:rPr>
            </w:pPr>
            <w:r w:rsidRPr="0099416A">
              <w:rPr>
                <w:lang w:eastAsia="zh-CN"/>
              </w:rPr>
              <w:t>33</w:t>
            </w:r>
          </w:p>
        </w:tc>
        <w:tc>
          <w:tcPr>
            <w:tcW w:w="638" w:type="dxa"/>
            <w:noWrap/>
            <w:vAlign w:val="center"/>
            <w:hideMark/>
          </w:tcPr>
          <w:p w14:paraId="682F5E79" w14:textId="77777777" w:rsidR="00211FC1" w:rsidRPr="0099416A" w:rsidRDefault="00211FC1" w:rsidP="00CF0625">
            <w:pPr>
              <w:rPr>
                <w:bCs/>
                <w:lang w:eastAsia="zh-CN"/>
              </w:rPr>
            </w:pPr>
            <w:r w:rsidRPr="0099416A">
              <w:rPr>
                <w:lang w:eastAsia="zh-CN"/>
              </w:rPr>
              <w:t>5.38</w:t>
            </w:r>
          </w:p>
        </w:tc>
        <w:tc>
          <w:tcPr>
            <w:tcW w:w="638" w:type="dxa"/>
            <w:noWrap/>
            <w:vAlign w:val="center"/>
            <w:hideMark/>
          </w:tcPr>
          <w:p w14:paraId="7C483679" w14:textId="77777777" w:rsidR="00211FC1" w:rsidRPr="0099416A" w:rsidRDefault="00211FC1" w:rsidP="00CF0625">
            <w:pPr>
              <w:rPr>
                <w:bCs/>
                <w:lang w:eastAsia="zh-CN"/>
              </w:rPr>
            </w:pPr>
            <w:r w:rsidRPr="0099416A">
              <w:rPr>
                <w:lang w:eastAsia="zh-CN"/>
              </w:rPr>
              <w:t>5.11</w:t>
            </w:r>
          </w:p>
        </w:tc>
        <w:tc>
          <w:tcPr>
            <w:tcW w:w="638" w:type="dxa"/>
            <w:noWrap/>
            <w:vAlign w:val="center"/>
            <w:hideMark/>
          </w:tcPr>
          <w:p w14:paraId="795EBD16" w14:textId="77777777" w:rsidR="00211FC1" w:rsidRPr="0099416A" w:rsidRDefault="00211FC1" w:rsidP="00CF0625">
            <w:pPr>
              <w:rPr>
                <w:bCs/>
                <w:lang w:eastAsia="zh-CN"/>
              </w:rPr>
            </w:pPr>
            <w:r w:rsidRPr="0099416A">
              <w:rPr>
                <w:lang w:eastAsia="zh-CN"/>
              </w:rPr>
              <w:t>4.84</w:t>
            </w:r>
          </w:p>
        </w:tc>
        <w:tc>
          <w:tcPr>
            <w:tcW w:w="638" w:type="dxa"/>
            <w:noWrap/>
            <w:vAlign w:val="center"/>
            <w:hideMark/>
          </w:tcPr>
          <w:p w14:paraId="4288DC05" w14:textId="77777777" w:rsidR="00211FC1" w:rsidRPr="0099416A" w:rsidRDefault="00211FC1" w:rsidP="00CF0625">
            <w:pPr>
              <w:rPr>
                <w:bCs/>
                <w:lang w:eastAsia="zh-CN"/>
              </w:rPr>
            </w:pPr>
            <w:r w:rsidRPr="0099416A">
              <w:rPr>
                <w:lang w:eastAsia="zh-CN"/>
              </w:rPr>
              <w:t>4.42</w:t>
            </w:r>
          </w:p>
        </w:tc>
        <w:tc>
          <w:tcPr>
            <w:tcW w:w="638" w:type="dxa"/>
            <w:noWrap/>
            <w:vAlign w:val="center"/>
            <w:hideMark/>
          </w:tcPr>
          <w:p w14:paraId="176D7C5E" w14:textId="77777777" w:rsidR="00211FC1" w:rsidRPr="0099416A" w:rsidRDefault="00211FC1" w:rsidP="00CF0625">
            <w:pPr>
              <w:rPr>
                <w:bCs/>
                <w:lang w:eastAsia="zh-CN"/>
              </w:rPr>
            </w:pPr>
            <w:r w:rsidRPr="0099416A">
              <w:rPr>
                <w:lang w:eastAsia="zh-CN"/>
              </w:rPr>
              <w:t>3.87</w:t>
            </w:r>
          </w:p>
        </w:tc>
        <w:tc>
          <w:tcPr>
            <w:tcW w:w="638" w:type="dxa"/>
            <w:noWrap/>
            <w:vAlign w:val="center"/>
            <w:hideMark/>
          </w:tcPr>
          <w:p w14:paraId="5E48DFBD" w14:textId="77777777" w:rsidR="00211FC1" w:rsidRPr="0099416A" w:rsidRDefault="00211FC1" w:rsidP="00CF0625">
            <w:pPr>
              <w:rPr>
                <w:bCs/>
                <w:lang w:eastAsia="zh-CN"/>
              </w:rPr>
            </w:pPr>
            <w:r w:rsidRPr="0099416A">
              <w:rPr>
                <w:lang w:eastAsia="zh-CN"/>
              </w:rPr>
              <w:t>3.89</w:t>
            </w:r>
          </w:p>
        </w:tc>
        <w:tc>
          <w:tcPr>
            <w:tcW w:w="638" w:type="dxa"/>
            <w:noWrap/>
            <w:vAlign w:val="center"/>
            <w:hideMark/>
          </w:tcPr>
          <w:p w14:paraId="2CBC3B57" w14:textId="77777777" w:rsidR="00211FC1" w:rsidRPr="0099416A" w:rsidRDefault="00211FC1" w:rsidP="00CF0625">
            <w:pPr>
              <w:rPr>
                <w:bCs/>
                <w:lang w:eastAsia="zh-CN"/>
              </w:rPr>
            </w:pPr>
            <w:r w:rsidRPr="0099416A">
              <w:rPr>
                <w:lang w:eastAsia="zh-CN"/>
              </w:rPr>
              <w:t>4.04</w:t>
            </w:r>
          </w:p>
        </w:tc>
        <w:tc>
          <w:tcPr>
            <w:tcW w:w="638" w:type="dxa"/>
            <w:noWrap/>
            <w:vAlign w:val="center"/>
            <w:hideMark/>
          </w:tcPr>
          <w:p w14:paraId="4C3D3EBD" w14:textId="77777777" w:rsidR="00211FC1" w:rsidRPr="0099416A" w:rsidRDefault="00211FC1" w:rsidP="00CF0625">
            <w:pPr>
              <w:rPr>
                <w:bCs/>
                <w:lang w:eastAsia="zh-CN"/>
              </w:rPr>
            </w:pPr>
            <w:r w:rsidRPr="0099416A">
              <w:rPr>
                <w:lang w:eastAsia="zh-CN"/>
              </w:rPr>
              <w:t>4.68</w:t>
            </w:r>
          </w:p>
        </w:tc>
        <w:tc>
          <w:tcPr>
            <w:tcW w:w="638" w:type="dxa"/>
            <w:noWrap/>
            <w:vAlign w:val="center"/>
            <w:hideMark/>
          </w:tcPr>
          <w:p w14:paraId="649CB319" w14:textId="77777777" w:rsidR="00211FC1" w:rsidRPr="0099416A" w:rsidRDefault="00211FC1" w:rsidP="00CF0625">
            <w:pPr>
              <w:rPr>
                <w:bCs/>
                <w:lang w:eastAsia="zh-CN"/>
              </w:rPr>
            </w:pPr>
            <w:r w:rsidRPr="0099416A">
              <w:rPr>
                <w:lang w:eastAsia="zh-CN"/>
              </w:rPr>
              <w:t>5.32</w:t>
            </w:r>
          </w:p>
        </w:tc>
        <w:tc>
          <w:tcPr>
            <w:tcW w:w="638" w:type="dxa"/>
            <w:noWrap/>
            <w:vAlign w:val="center"/>
            <w:hideMark/>
          </w:tcPr>
          <w:p w14:paraId="6A8FA923" w14:textId="77777777" w:rsidR="00211FC1" w:rsidRPr="0099416A" w:rsidRDefault="00211FC1" w:rsidP="00CF0625">
            <w:pPr>
              <w:rPr>
                <w:bCs/>
                <w:lang w:eastAsia="zh-CN"/>
              </w:rPr>
            </w:pPr>
            <w:r w:rsidRPr="0099416A">
              <w:rPr>
                <w:lang w:eastAsia="zh-CN"/>
              </w:rPr>
              <w:t>5.5</w:t>
            </w:r>
          </w:p>
        </w:tc>
        <w:tc>
          <w:tcPr>
            <w:tcW w:w="638" w:type="dxa"/>
            <w:noWrap/>
            <w:vAlign w:val="center"/>
            <w:hideMark/>
          </w:tcPr>
          <w:p w14:paraId="24588280" w14:textId="77777777" w:rsidR="00211FC1" w:rsidRPr="0099416A" w:rsidRDefault="00211FC1" w:rsidP="00CF0625">
            <w:pPr>
              <w:rPr>
                <w:bCs/>
                <w:lang w:eastAsia="zh-CN"/>
              </w:rPr>
            </w:pPr>
            <w:r w:rsidRPr="0099416A">
              <w:rPr>
                <w:lang w:eastAsia="zh-CN"/>
              </w:rPr>
              <w:t>5.43</w:t>
            </w:r>
          </w:p>
        </w:tc>
        <w:tc>
          <w:tcPr>
            <w:tcW w:w="638" w:type="dxa"/>
            <w:noWrap/>
            <w:vAlign w:val="center"/>
            <w:hideMark/>
          </w:tcPr>
          <w:p w14:paraId="729339B8" w14:textId="77777777" w:rsidR="00211FC1" w:rsidRPr="0099416A" w:rsidRDefault="00211FC1" w:rsidP="00CF0625">
            <w:pPr>
              <w:rPr>
                <w:bCs/>
                <w:lang w:eastAsia="zh-CN"/>
              </w:rPr>
            </w:pPr>
            <w:r w:rsidRPr="0099416A">
              <w:rPr>
                <w:lang w:eastAsia="zh-CN"/>
              </w:rPr>
              <w:t>5.57</w:t>
            </w:r>
          </w:p>
        </w:tc>
        <w:tc>
          <w:tcPr>
            <w:tcW w:w="638" w:type="dxa"/>
            <w:noWrap/>
            <w:vAlign w:val="center"/>
            <w:hideMark/>
          </w:tcPr>
          <w:p w14:paraId="151A4427" w14:textId="77777777" w:rsidR="00211FC1" w:rsidRPr="0099416A" w:rsidRDefault="00211FC1" w:rsidP="00CF0625">
            <w:pPr>
              <w:rPr>
                <w:bCs/>
                <w:lang w:eastAsia="zh-CN"/>
              </w:rPr>
            </w:pPr>
            <w:r w:rsidRPr="0099416A">
              <w:rPr>
                <w:lang w:eastAsia="zh-CN"/>
              </w:rPr>
              <w:t>4.84</w:t>
            </w:r>
          </w:p>
        </w:tc>
      </w:tr>
      <w:tr w:rsidR="00211FC1" w:rsidRPr="0099416A" w14:paraId="3564954D" w14:textId="77777777" w:rsidTr="00CF0625">
        <w:trPr>
          <w:cantSplit/>
          <w:trHeight w:val="292"/>
        </w:trPr>
        <w:tc>
          <w:tcPr>
            <w:tcW w:w="1240" w:type="dxa"/>
            <w:noWrap/>
            <w:vAlign w:val="bottom"/>
            <w:hideMark/>
          </w:tcPr>
          <w:p w14:paraId="655157DA" w14:textId="77777777" w:rsidR="00211FC1" w:rsidRPr="0099416A" w:rsidRDefault="00211FC1" w:rsidP="00CF0625">
            <w:pPr>
              <w:rPr>
                <w:lang w:eastAsia="zh-CN"/>
              </w:rPr>
            </w:pPr>
          </w:p>
        </w:tc>
        <w:tc>
          <w:tcPr>
            <w:tcW w:w="742" w:type="dxa"/>
            <w:vAlign w:val="center"/>
            <w:hideMark/>
          </w:tcPr>
          <w:p w14:paraId="7CA4232E" w14:textId="77777777" w:rsidR="00211FC1" w:rsidRPr="0099416A" w:rsidRDefault="00211FC1" w:rsidP="00CF0625">
            <w:pPr>
              <w:rPr>
                <w:bCs/>
                <w:lang w:eastAsia="zh-CN"/>
              </w:rPr>
            </w:pPr>
            <w:r w:rsidRPr="0099416A">
              <w:rPr>
                <w:lang w:eastAsia="zh-CN"/>
              </w:rPr>
              <w:t>Tilt 48</w:t>
            </w:r>
          </w:p>
        </w:tc>
        <w:tc>
          <w:tcPr>
            <w:tcW w:w="450" w:type="dxa"/>
            <w:vAlign w:val="center"/>
            <w:hideMark/>
          </w:tcPr>
          <w:p w14:paraId="3FE68583" w14:textId="77777777" w:rsidR="00211FC1" w:rsidRPr="0099416A" w:rsidRDefault="00211FC1" w:rsidP="00CF0625">
            <w:pPr>
              <w:rPr>
                <w:bCs/>
                <w:lang w:eastAsia="zh-CN"/>
              </w:rPr>
            </w:pPr>
            <w:r w:rsidRPr="0099416A">
              <w:rPr>
                <w:lang w:eastAsia="zh-CN"/>
              </w:rPr>
              <w:t>48</w:t>
            </w:r>
          </w:p>
        </w:tc>
        <w:tc>
          <w:tcPr>
            <w:tcW w:w="638" w:type="dxa"/>
            <w:noWrap/>
            <w:vAlign w:val="center"/>
            <w:hideMark/>
          </w:tcPr>
          <w:p w14:paraId="099CB85A" w14:textId="77777777" w:rsidR="00211FC1" w:rsidRPr="0099416A" w:rsidRDefault="00211FC1" w:rsidP="00CF0625">
            <w:pPr>
              <w:rPr>
                <w:bCs/>
                <w:lang w:eastAsia="zh-CN"/>
              </w:rPr>
            </w:pPr>
            <w:r w:rsidRPr="0099416A">
              <w:rPr>
                <w:lang w:eastAsia="zh-CN"/>
              </w:rPr>
              <w:t>4.73</w:t>
            </w:r>
          </w:p>
        </w:tc>
        <w:tc>
          <w:tcPr>
            <w:tcW w:w="638" w:type="dxa"/>
            <w:noWrap/>
            <w:vAlign w:val="center"/>
            <w:hideMark/>
          </w:tcPr>
          <w:p w14:paraId="5C590C4A" w14:textId="77777777" w:rsidR="00211FC1" w:rsidRPr="0099416A" w:rsidRDefault="00211FC1" w:rsidP="00CF0625">
            <w:pPr>
              <w:rPr>
                <w:bCs/>
                <w:lang w:eastAsia="zh-CN"/>
              </w:rPr>
            </w:pPr>
            <w:r w:rsidRPr="0099416A">
              <w:rPr>
                <w:lang w:eastAsia="zh-CN"/>
              </w:rPr>
              <w:t>4.66</w:t>
            </w:r>
          </w:p>
        </w:tc>
        <w:tc>
          <w:tcPr>
            <w:tcW w:w="638" w:type="dxa"/>
            <w:noWrap/>
            <w:vAlign w:val="center"/>
            <w:hideMark/>
          </w:tcPr>
          <w:p w14:paraId="5F396A8B" w14:textId="77777777" w:rsidR="00211FC1" w:rsidRPr="0099416A" w:rsidRDefault="00211FC1" w:rsidP="00CF0625">
            <w:pPr>
              <w:rPr>
                <w:bCs/>
                <w:lang w:eastAsia="zh-CN"/>
              </w:rPr>
            </w:pPr>
            <w:r w:rsidRPr="0099416A">
              <w:rPr>
                <w:lang w:eastAsia="zh-CN"/>
              </w:rPr>
              <w:t>4.62</w:t>
            </w:r>
          </w:p>
        </w:tc>
        <w:tc>
          <w:tcPr>
            <w:tcW w:w="638" w:type="dxa"/>
            <w:noWrap/>
            <w:vAlign w:val="center"/>
            <w:hideMark/>
          </w:tcPr>
          <w:p w14:paraId="38B93368" w14:textId="77777777" w:rsidR="00211FC1" w:rsidRPr="0099416A" w:rsidRDefault="00211FC1" w:rsidP="00CF0625">
            <w:pPr>
              <w:rPr>
                <w:bCs/>
                <w:lang w:eastAsia="zh-CN"/>
              </w:rPr>
            </w:pPr>
            <w:r w:rsidRPr="0099416A">
              <w:rPr>
                <w:lang w:eastAsia="zh-CN"/>
              </w:rPr>
              <w:t>4.45</w:t>
            </w:r>
          </w:p>
        </w:tc>
        <w:tc>
          <w:tcPr>
            <w:tcW w:w="638" w:type="dxa"/>
            <w:noWrap/>
            <w:vAlign w:val="center"/>
            <w:hideMark/>
          </w:tcPr>
          <w:p w14:paraId="33F5FF9D" w14:textId="77777777" w:rsidR="00211FC1" w:rsidRPr="0099416A" w:rsidRDefault="00211FC1" w:rsidP="00CF0625">
            <w:pPr>
              <w:rPr>
                <w:bCs/>
                <w:lang w:eastAsia="zh-CN"/>
              </w:rPr>
            </w:pPr>
            <w:r w:rsidRPr="0099416A">
              <w:rPr>
                <w:lang w:eastAsia="zh-CN"/>
              </w:rPr>
              <w:t>4.07</w:t>
            </w:r>
          </w:p>
        </w:tc>
        <w:tc>
          <w:tcPr>
            <w:tcW w:w="638" w:type="dxa"/>
            <w:noWrap/>
            <w:vAlign w:val="center"/>
            <w:hideMark/>
          </w:tcPr>
          <w:p w14:paraId="7F5BF3E9" w14:textId="77777777" w:rsidR="00211FC1" w:rsidRPr="0099416A" w:rsidRDefault="00211FC1" w:rsidP="00CF0625">
            <w:pPr>
              <w:rPr>
                <w:bCs/>
                <w:lang w:eastAsia="zh-CN"/>
              </w:rPr>
            </w:pPr>
            <w:r w:rsidRPr="0099416A">
              <w:rPr>
                <w:lang w:eastAsia="zh-CN"/>
              </w:rPr>
              <w:t>4.2</w:t>
            </w:r>
          </w:p>
        </w:tc>
        <w:tc>
          <w:tcPr>
            <w:tcW w:w="638" w:type="dxa"/>
            <w:noWrap/>
            <w:vAlign w:val="center"/>
            <w:hideMark/>
          </w:tcPr>
          <w:p w14:paraId="05A93599" w14:textId="77777777" w:rsidR="00211FC1" w:rsidRPr="0099416A" w:rsidRDefault="00211FC1" w:rsidP="00CF0625">
            <w:pPr>
              <w:rPr>
                <w:bCs/>
                <w:lang w:eastAsia="zh-CN"/>
              </w:rPr>
            </w:pPr>
            <w:r w:rsidRPr="0099416A">
              <w:rPr>
                <w:lang w:eastAsia="zh-CN"/>
              </w:rPr>
              <w:t>4.31</w:t>
            </w:r>
          </w:p>
        </w:tc>
        <w:tc>
          <w:tcPr>
            <w:tcW w:w="638" w:type="dxa"/>
            <w:noWrap/>
            <w:vAlign w:val="center"/>
            <w:hideMark/>
          </w:tcPr>
          <w:p w14:paraId="4779DD1D" w14:textId="77777777" w:rsidR="00211FC1" w:rsidRPr="0099416A" w:rsidRDefault="00211FC1" w:rsidP="00CF0625">
            <w:pPr>
              <w:rPr>
                <w:bCs/>
                <w:lang w:eastAsia="zh-CN"/>
              </w:rPr>
            </w:pPr>
            <w:r w:rsidRPr="0099416A">
              <w:rPr>
                <w:lang w:eastAsia="zh-CN"/>
              </w:rPr>
              <w:t>4.82</w:t>
            </w:r>
          </w:p>
        </w:tc>
        <w:tc>
          <w:tcPr>
            <w:tcW w:w="638" w:type="dxa"/>
            <w:noWrap/>
            <w:vAlign w:val="center"/>
            <w:hideMark/>
          </w:tcPr>
          <w:p w14:paraId="292473A9" w14:textId="77777777" w:rsidR="00211FC1" w:rsidRPr="0099416A" w:rsidRDefault="00211FC1" w:rsidP="00CF0625">
            <w:pPr>
              <w:rPr>
                <w:bCs/>
                <w:lang w:eastAsia="zh-CN"/>
              </w:rPr>
            </w:pPr>
            <w:r w:rsidRPr="0099416A">
              <w:rPr>
                <w:lang w:eastAsia="zh-CN"/>
              </w:rPr>
              <w:t>5.21</w:t>
            </w:r>
          </w:p>
        </w:tc>
        <w:tc>
          <w:tcPr>
            <w:tcW w:w="638" w:type="dxa"/>
            <w:noWrap/>
            <w:vAlign w:val="center"/>
            <w:hideMark/>
          </w:tcPr>
          <w:p w14:paraId="7675D0DD" w14:textId="77777777" w:rsidR="00211FC1" w:rsidRPr="0099416A" w:rsidRDefault="00211FC1" w:rsidP="00CF0625">
            <w:pPr>
              <w:rPr>
                <w:bCs/>
                <w:lang w:eastAsia="zh-CN"/>
              </w:rPr>
            </w:pPr>
            <w:r w:rsidRPr="0099416A">
              <w:rPr>
                <w:lang w:eastAsia="zh-CN"/>
              </w:rPr>
              <w:t>5.1</w:t>
            </w:r>
          </w:p>
        </w:tc>
        <w:tc>
          <w:tcPr>
            <w:tcW w:w="638" w:type="dxa"/>
            <w:noWrap/>
            <w:vAlign w:val="center"/>
            <w:hideMark/>
          </w:tcPr>
          <w:p w14:paraId="20DAB083" w14:textId="77777777" w:rsidR="00211FC1" w:rsidRPr="0099416A" w:rsidRDefault="00211FC1" w:rsidP="00CF0625">
            <w:pPr>
              <w:rPr>
                <w:bCs/>
                <w:lang w:eastAsia="zh-CN"/>
              </w:rPr>
            </w:pPr>
            <w:r w:rsidRPr="0099416A">
              <w:rPr>
                <w:lang w:eastAsia="zh-CN"/>
              </w:rPr>
              <w:t>4.82</w:t>
            </w:r>
          </w:p>
        </w:tc>
        <w:tc>
          <w:tcPr>
            <w:tcW w:w="638" w:type="dxa"/>
            <w:noWrap/>
            <w:vAlign w:val="center"/>
            <w:hideMark/>
          </w:tcPr>
          <w:p w14:paraId="00B25FBF" w14:textId="77777777" w:rsidR="00211FC1" w:rsidRPr="0099416A" w:rsidRDefault="00211FC1" w:rsidP="00CF0625">
            <w:pPr>
              <w:rPr>
                <w:bCs/>
                <w:lang w:eastAsia="zh-CN"/>
              </w:rPr>
            </w:pPr>
            <w:r w:rsidRPr="0099416A">
              <w:rPr>
                <w:lang w:eastAsia="zh-CN"/>
              </w:rPr>
              <w:t>4.85</w:t>
            </w:r>
          </w:p>
        </w:tc>
        <w:tc>
          <w:tcPr>
            <w:tcW w:w="638" w:type="dxa"/>
            <w:noWrap/>
            <w:vAlign w:val="center"/>
            <w:hideMark/>
          </w:tcPr>
          <w:p w14:paraId="560FC0CE" w14:textId="77777777" w:rsidR="00211FC1" w:rsidRPr="0099416A" w:rsidRDefault="00211FC1" w:rsidP="00CF0625">
            <w:pPr>
              <w:rPr>
                <w:bCs/>
                <w:lang w:eastAsia="zh-CN"/>
              </w:rPr>
            </w:pPr>
            <w:r w:rsidRPr="0099416A">
              <w:rPr>
                <w:lang w:eastAsia="zh-CN"/>
              </w:rPr>
              <w:t>4.65</w:t>
            </w:r>
          </w:p>
        </w:tc>
      </w:tr>
      <w:tr w:rsidR="00211FC1" w:rsidRPr="0099416A" w14:paraId="40DD1F2A" w14:textId="77777777" w:rsidTr="00CF0625">
        <w:trPr>
          <w:cantSplit/>
          <w:trHeight w:val="292"/>
        </w:trPr>
        <w:tc>
          <w:tcPr>
            <w:tcW w:w="1240" w:type="dxa"/>
            <w:noWrap/>
            <w:vAlign w:val="bottom"/>
            <w:hideMark/>
          </w:tcPr>
          <w:p w14:paraId="6EC07094" w14:textId="77777777" w:rsidR="00211FC1" w:rsidRPr="0099416A" w:rsidRDefault="00211FC1" w:rsidP="00CF0625">
            <w:pPr>
              <w:rPr>
                <w:lang w:eastAsia="zh-CN"/>
              </w:rPr>
            </w:pPr>
          </w:p>
        </w:tc>
        <w:tc>
          <w:tcPr>
            <w:tcW w:w="742" w:type="dxa"/>
            <w:vAlign w:val="center"/>
            <w:hideMark/>
          </w:tcPr>
          <w:p w14:paraId="67ABD426" w14:textId="77777777" w:rsidR="00211FC1" w:rsidRPr="0099416A" w:rsidRDefault="00211FC1" w:rsidP="00CF0625">
            <w:pPr>
              <w:rPr>
                <w:bCs/>
                <w:lang w:eastAsia="zh-CN"/>
              </w:rPr>
            </w:pPr>
            <w:r w:rsidRPr="0099416A">
              <w:rPr>
                <w:lang w:eastAsia="zh-CN"/>
              </w:rPr>
              <w:t>Tilt 90</w:t>
            </w:r>
          </w:p>
        </w:tc>
        <w:tc>
          <w:tcPr>
            <w:tcW w:w="450" w:type="dxa"/>
            <w:vAlign w:val="center"/>
            <w:hideMark/>
          </w:tcPr>
          <w:p w14:paraId="45F6B5B5" w14:textId="77777777" w:rsidR="00211FC1" w:rsidRPr="0099416A" w:rsidRDefault="00211FC1" w:rsidP="00CF0625">
            <w:pPr>
              <w:rPr>
                <w:bCs/>
                <w:lang w:eastAsia="zh-CN"/>
              </w:rPr>
            </w:pPr>
            <w:r w:rsidRPr="0099416A">
              <w:rPr>
                <w:lang w:eastAsia="zh-CN"/>
              </w:rPr>
              <w:t>90</w:t>
            </w:r>
          </w:p>
        </w:tc>
        <w:tc>
          <w:tcPr>
            <w:tcW w:w="638" w:type="dxa"/>
            <w:noWrap/>
            <w:vAlign w:val="center"/>
            <w:hideMark/>
          </w:tcPr>
          <w:p w14:paraId="24A5BCEB" w14:textId="77777777" w:rsidR="00211FC1" w:rsidRPr="0099416A" w:rsidRDefault="00211FC1" w:rsidP="00CF0625">
            <w:pPr>
              <w:rPr>
                <w:bCs/>
                <w:lang w:eastAsia="zh-CN"/>
              </w:rPr>
            </w:pPr>
            <w:r w:rsidRPr="0099416A">
              <w:rPr>
                <w:lang w:eastAsia="zh-CN"/>
              </w:rPr>
              <w:t>2.34</w:t>
            </w:r>
          </w:p>
        </w:tc>
        <w:tc>
          <w:tcPr>
            <w:tcW w:w="638" w:type="dxa"/>
            <w:noWrap/>
            <w:vAlign w:val="center"/>
            <w:hideMark/>
          </w:tcPr>
          <w:p w14:paraId="054D46E3" w14:textId="77777777" w:rsidR="00211FC1" w:rsidRPr="0099416A" w:rsidRDefault="00211FC1" w:rsidP="00CF0625">
            <w:pPr>
              <w:rPr>
                <w:bCs/>
                <w:lang w:eastAsia="zh-CN"/>
              </w:rPr>
            </w:pPr>
            <w:r w:rsidRPr="0099416A">
              <w:rPr>
                <w:lang w:eastAsia="zh-CN"/>
              </w:rPr>
              <w:t>2.55</w:t>
            </w:r>
          </w:p>
        </w:tc>
        <w:tc>
          <w:tcPr>
            <w:tcW w:w="638" w:type="dxa"/>
            <w:noWrap/>
            <w:vAlign w:val="center"/>
            <w:hideMark/>
          </w:tcPr>
          <w:p w14:paraId="00A518D5" w14:textId="77777777" w:rsidR="00211FC1" w:rsidRPr="0099416A" w:rsidRDefault="00211FC1" w:rsidP="00CF0625">
            <w:pPr>
              <w:rPr>
                <w:bCs/>
                <w:lang w:eastAsia="zh-CN"/>
              </w:rPr>
            </w:pPr>
            <w:r w:rsidRPr="0099416A">
              <w:rPr>
                <w:lang w:eastAsia="zh-CN"/>
              </w:rPr>
              <w:t>2.93</w:t>
            </w:r>
          </w:p>
        </w:tc>
        <w:tc>
          <w:tcPr>
            <w:tcW w:w="638" w:type="dxa"/>
            <w:noWrap/>
            <w:vAlign w:val="center"/>
            <w:hideMark/>
          </w:tcPr>
          <w:p w14:paraId="58B656DA" w14:textId="77777777" w:rsidR="00211FC1" w:rsidRPr="0099416A" w:rsidRDefault="00211FC1" w:rsidP="00CF0625">
            <w:pPr>
              <w:rPr>
                <w:bCs/>
                <w:lang w:eastAsia="zh-CN"/>
              </w:rPr>
            </w:pPr>
            <w:r w:rsidRPr="0099416A">
              <w:rPr>
                <w:lang w:eastAsia="zh-CN"/>
              </w:rPr>
              <w:t>3.35</w:t>
            </w:r>
          </w:p>
        </w:tc>
        <w:tc>
          <w:tcPr>
            <w:tcW w:w="638" w:type="dxa"/>
            <w:noWrap/>
            <w:vAlign w:val="center"/>
            <w:hideMark/>
          </w:tcPr>
          <w:p w14:paraId="662EE13B" w14:textId="77777777" w:rsidR="00211FC1" w:rsidRPr="0099416A" w:rsidRDefault="00211FC1" w:rsidP="00CF0625">
            <w:pPr>
              <w:rPr>
                <w:bCs/>
                <w:lang w:eastAsia="zh-CN"/>
              </w:rPr>
            </w:pPr>
            <w:r w:rsidRPr="0099416A">
              <w:rPr>
                <w:lang w:eastAsia="zh-CN"/>
              </w:rPr>
              <w:t>3.43</w:t>
            </w:r>
          </w:p>
        </w:tc>
        <w:tc>
          <w:tcPr>
            <w:tcW w:w="638" w:type="dxa"/>
            <w:noWrap/>
            <w:vAlign w:val="center"/>
            <w:hideMark/>
          </w:tcPr>
          <w:p w14:paraId="2F83794A" w14:textId="77777777" w:rsidR="00211FC1" w:rsidRPr="0099416A" w:rsidRDefault="00211FC1" w:rsidP="00CF0625">
            <w:pPr>
              <w:rPr>
                <w:bCs/>
                <w:lang w:eastAsia="zh-CN"/>
              </w:rPr>
            </w:pPr>
            <w:r w:rsidRPr="0099416A">
              <w:rPr>
                <w:lang w:eastAsia="zh-CN"/>
              </w:rPr>
              <w:t>3.77</w:t>
            </w:r>
          </w:p>
        </w:tc>
        <w:tc>
          <w:tcPr>
            <w:tcW w:w="638" w:type="dxa"/>
            <w:noWrap/>
            <w:vAlign w:val="center"/>
            <w:hideMark/>
          </w:tcPr>
          <w:p w14:paraId="61D0D217" w14:textId="77777777" w:rsidR="00211FC1" w:rsidRPr="0099416A" w:rsidRDefault="00211FC1" w:rsidP="00CF0625">
            <w:pPr>
              <w:rPr>
                <w:bCs/>
                <w:lang w:eastAsia="zh-CN"/>
              </w:rPr>
            </w:pPr>
            <w:r w:rsidRPr="0099416A">
              <w:rPr>
                <w:lang w:eastAsia="zh-CN"/>
              </w:rPr>
              <w:t>3.77</w:t>
            </w:r>
          </w:p>
        </w:tc>
        <w:tc>
          <w:tcPr>
            <w:tcW w:w="638" w:type="dxa"/>
            <w:noWrap/>
            <w:vAlign w:val="center"/>
            <w:hideMark/>
          </w:tcPr>
          <w:p w14:paraId="23189DC4" w14:textId="77777777" w:rsidR="00211FC1" w:rsidRPr="0099416A" w:rsidRDefault="00211FC1" w:rsidP="00CF0625">
            <w:pPr>
              <w:rPr>
                <w:bCs/>
                <w:lang w:eastAsia="zh-CN"/>
              </w:rPr>
            </w:pPr>
            <w:r w:rsidRPr="0099416A">
              <w:rPr>
                <w:lang w:eastAsia="zh-CN"/>
              </w:rPr>
              <w:t>3.82</w:t>
            </w:r>
          </w:p>
        </w:tc>
        <w:tc>
          <w:tcPr>
            <w:tcW w:w="638" w:type="dxa"/>
            <w:noWrap/>
            <w:vAlign w:val="center"/>
            <w:hideMark/>
          </w:tcPr>
          <w:p w14:paraId="026920C7" w14:textId="77777777" w:rsidR="00211FC1" w:rsidRPr="0099416A" w:rsidRDefault="00211FC1" w:rsidP="00CF0625">
            <w:pPr>
              <w:rPr>
                <w:bCs/>
                <w:lang w:eastAsia="zh-CN"/>
              </w:rPr>
            </w:pPr>
            <w:r w:rsidRPr="0099416A">
              <w:rPr>
                <w:lang w:eastAsia="zh-CN"/>
              </w:rPr>
              <w:t>3.54</w:t>
            </w:r>
          </w:p>
        </w:tc>
        <w:tc>
          <w:tcPr>
            <w:tcW w:w="638" w:type="dxa"/>
            <w:noWrap/>
            <w:vAlign w:val="center"/>
            <w:hideMark/>
          </w:tcPr>
          <w:p w14:paraId="161B2B17" w14:textId="77777777" w:rsidR="00211FC1" w:rsidRPr="0099416A" w:rsidRDefault="00211FC1" w:rsidP="00CF0625">
            <w:pPr>
              <w:rPr>
                <w:bCs/>
                <w:lang w:eastAsia="zh-CN"/>
              </w:rPr>
            </w:pPr>
            <w:r w:rsidRPr="0099416A">
              <w:rPr>
                <w:lang w:eastAsia="zh-CN"/>
              </w:rPr>
              <w:t>2.83</w:t>
            </w:r>
          </w:p>
        </w:tc>
        <w:tc>
          <w:tcPr>
            <w:tcW w:w="638" w:type="dxa"/>
            <w:noWrap/>
            <w:vAlign w:val="center"/>
            <w:hideMark/>
          </w:tcPr>
          <w:p w14:paraId="2B50DF0F" w14:textId="77777777" w:rsidR="00211FC1" w:rsidRPr="0099416A" w:rsidRDefault="00211FC1" w:rsidP="00CF0625">
            <w:pPr>
              <w:rPr>
                <w:bCs/>
                <w:lang w:eastAsia="zh-CN"/>
              </w:rPr>
            </w:pPr>
            <w:r w:rsidRPr="0099416A">
              <w:rPr>
                <w:lang w:eastAsia="zh-CN"/>
              </w:rPr>
              <w:t>2.4</w:t>
            </w:r>
          </w:p>
        </w:tc>
        <w:tc>
          <w:tcPr>
            <w:tcW w:w="638" w:type="dxa"/>
            <w:noWrap/>
            <w:vAlign w:val="center"/>
            <w:hideMark/>
          </w:tcPr>
          <w:p w14:paraId="588A1ACA" w14:textId="77777777" w:rsidR="00211FC1" w:rsidRPr="0099416A" w:rsidRDefault="00211FC1" w:rsidP="00CF0625">
            <w:pPr>
              <w:rPr>
                <w:bCs/>
                <w:lang w:eastAsia="zh-CN"/>
              </w:rPr>
            </w:pPr>
            <w:r w:rsidRPr="0099416A">
              <w:rPr>
                <w:lang w:eastAsia="zh-CN"/>
              </w:rPr>
              <w:t>2.31</w:t>
            </w:r>
          </w:p>
        </w:tc>
        <w:tc>
          <w:tcPr>
            <w:tcW w:w="638" w:type="dxa"/>
            <w:noWrap/>
            <w:vAlign w:val="center"/>
            <w:hideMark/>
          </w:tcPr>
          <w:p w14:paraId="45329724" w14:textId="77777777" w:rsidR="00211FC1" w:rsidRPr="0099416A" w:rsidRDefault="00211FC1" w:rsidP="00CF0625">
            <w:pPr>
              <w:rPr>
                <w:bCs/>
                <w:lang w:eastAsia="zh-CN"/>
              </w:rPr>
            </w:pPr>
            <w:r w:rsidRPr="0099416A">
              <w:rPr>
                <w:lang w:eastAsia="zh-CN"/>
              </w:rPr>
              <w:t>3.09</w:t>
            </w:r>
          </w:p>
        </w:tc>
      </w:tr>
      <w:tr w:rsidR="00211FC1" w:rsidRPr="0099416A" w14:paraId="5EEA7090" w14:textId="77777777" w:rsidTr="00CF0625">
        <w:trPr>
          <w:cantSplit/>
          <w:trHeight w:val="292"/>
        </w:trPr>
        <w:tc>
          <w:tcPr>
            <w:tcW w:w="1240" w:type="dxa"/>
            <w:noWrap/>
            <w:vAlign w:val="bottom"/>
            <w:hideMark/>
          </w:tcPr>
          <w:p w14:paraId="7E0154FD" w14:textId="77777777" w:rsidR="00211FC1" w:rsidRPr="0099416A" w:rsidRDefault="00211FC1" w:rsidP="00CF0625">
            <w:pPr>
              <w:rPr>
                <w:bCs/>
                <w:lang w:eastAsia="zh-CN"/>
              </w:rPr>
            </w:pPr>
            <w:r w:rsidRPr="0099416A">
              <w:rPr>
                <w:lang w:eastAsia="zh-CN"/>
              </w:rPr>
              <w:t>Brisbane</w:t>
            </w:r>
          </w:p>
        </w:tc>
        <w:tc>
          <w:tcPr>
            <w:tcW w:w="742" w:type="dxa"/>
            <w:vAlign w:val="center"/>
            <w:hideMark/>
          </w:tcPr>
          <w:p w14:paraId="142659BC" w14:textId="77777777" w:rsidR="00211FC1" w:rsidRPr="0099416A" w:rsidRDefault="00211FC1" w:rsidP="00CF0625">
            <w:pPr>
              <w:rPr>
                <w:bCs/>
                <w:lang w:eastAsia="zh-CN"/>
              </w:rPr>
            </w:pPr>
            <w:r w:rsidRPr="0099416A">
              <w:rPr>
                <w:lang w:eastAsia="zh-CN"/>
              </w:rPr>
              <w:t>Tilt 0</w:t>
            </w:r>
          </w:p>
        </w:tc>
        <w:tc>
          <w:tcPr>
            <w:tcW w:w="450" w:type="dxa"/>
            <w:vAlign w:val="center"/>
            <w:hideMark/>
          </w:tcPr>
          <w:p w14:paraId="1E4D4376" w14:textId="77777777" w:rsidR="00211FC1" w:rsidRPr="0099416A" w:rsidRDefault="00211FC1" w:rsidP="00CF0625">
            <w:pPr>
              <w:rPr>
                <w:lang w:eastAsia="zh-CN"/>
              </w:rPr>
            </w:pPr>
            <w:r w:rsidRPr="0099416A">
              <w:rPr>
                <w:lang w:eastAsia="zh-CN"/>
              </w:rPr>
              <w:t>0</w:t>
            </w:r>
          </w:p>
        </w:tc>
        <w:tc>
          <w:tcPr>
            <w:tcW w:w="638" w:type="dxa"/>
            <w:noWrap/>
            <w:vAlign w:val="center"/>
            <w:hideMark/>
          </w:tcPr>
          <w:p w14:paraId="1521C842" w14:textId="77777777" w:rsidR="00211FC1" w:rsidRPr="0099416A" w:rsidRDefault="00211FC1" w:rsidP="00CF0625">
            <w:pPr>
              <w:rPr>
                <w:bCs/>
                <w:lang w:eastAsia="zh-CN"/>
              </w:rPr>
            </w:pPr>
            <w:r w:rsidRPr="0099416A">
              <w:rPr>
                <w:lang w:eastAsia="zh-CN"/>
              </w:rPr>
              <w:t>6.19</w:t>
            </w:r>
          </w:p>
        </w:tc>
        <w:tc>
          <w:tcPr>
            <w:tcW w:w="638" w:type="dxa"/>
            <w:noWrap/>
            <w:vAlign w:val="center"/>
            <w:hideMark/>
          </w:tcPr>
          <w:p w14:paraId="4C0C3CE8" w14:textId="77777777" w:rsidR="00211FC1" w:rsidRPr="0099416A" w:rsidRDefault="00211FC1" w:rsidP="00CF0625">
            <w:pPr>
              <w:rPr>
                <w:bCs/>
                <w:lang w:eastAsia="zh-CN"/>
              </w:rPr>
            </w:pPr>
            <w:r w:rsidRPr="0099416A">
              <w:rPr>
                <w:lang w:eastAsia="zh-CN"/>
              </w:rPr>
              <w:t>5.39</w:t>
            </w:r>
          </w:p>
        </w:tc>
        <w:tc>
          <w:tcPr>
            <w:tcW w:w="638" w:type="dxa"/>
            <w:noWrap/>
            <w:vAlign w:val="center"/>
            <w:hideMark/>
          </w:tcPr>
          <w:p w14:paraId="0C895B37" w14:textId="77777777" w:rsidR="00211FC1" w:rsidRPr="0099416A" w:rsidRDefault="00211FC1" w:rsidP="00CF0625">
            <w:pPr>
              <w:rPr>
                <w:bCs/>
                <w:lang w:eastAsia="zh-CN"/>
              </w:rPr>
            </w:pPr>
            <w:r w:rsidRPr="0099416A">
              <w:rPr>
                <w:lang w:eastAsia="zh-CN"/>
              </w:rPr>
              <w:t>4.95</w:t>
            </w:r>
          </w:p>
        </w:tc>
        <w:tc>
          <w:tcPr>
            <w:tcW w:w="638" w:type="dxa"/>
            <w:noWrap/>
            <w:vAlign w:val="center"/>
            <w:hideMark/>
          </w:tcPr>
          <w:p w14:paraId="0C7CF2AC" w14:textId="77777777" w:rsidR="00211FC1" w:rsidRPr="0099416A" w:rsidRDefault="00211FC1" w:rsidP="00CF0625">
            <w:pPr>
              <w:rPr>
                <w:bCs/>
                <w:lang w:eastAsia="zh-CN"/>
              </w:rPr>
            </w:pPr>
            <w:r w:rsidRPr="0099416A">
              <w:rPr>
                <w:lang w:eastAsia="zh-CN"/>
              </w:rPr>
              <w:t>3.98</w:t>
            </w:r>
          </w:p>
        </w:tc>
        <w:tc>
          <w:tcPr>
            <w:tcW w:w="638" w:type="dxa"/>
            <w:noWrap/>
            <w:vAlign w:val="center"/>
            <w:hideMark/>
          </w:tcPr>
          <w:p w14:paraId="307671F9" w14:textId="77777777" w:rsidR="00211FC1" w:rsidRPr="0099416A" w:rsidRDefault="00211FC1" w:rsidP="00CF0625">
            <w:pPr>
              <w:rPr>
                <w:bCs/>
                <w:lang w:eastAsia="zh-CN"/>
              </w:rPr>
            </w:pPr>
            <w:r w:rsidRPr="0099416A">
              <w:rPr>
                <w:lang w:eastAsia="zh-CN"/>
              </w:rPr>
              <w:t>3.23</w:t>
            </w:r>
          </w:p>
        </w:tc>
        <w:tc>
          <w:tcPr>
            <w:tcW w:w="638" w:type="dxa"/>
            <w:noWrap/>
            <w:vAlign w:val="center"/>
            <w:hideMark/>
          </w:tcPr>
          <w:p w14:paraId="4AFF2DDB" w14:textId="77777777" w:rsidR="00211FC1" w:rsidRPr="0099416A" w:rsidRDefault="00211FC1" w:rsidP="00CF0625">
            <w:pPr>
              <w:rPr>
                <w:bCs/>
                <w:lang w:eastAsia="zh-CN"/>
              </w:rPr>
            </w:pPr>
            <w:r w:rsidRPr="0099416A">
              <w:rPr>
                <w:lang w:eastAsia="zh-CN"/>
              </w:rPr>
              <w:t>3.02</w:t>
            </w:r>
          </w:p>
        </w:tc>
        <w:tc>
          <w:tcPr>
            <w:tcW w:w="638" w:type="dxa"/>
            <w:noWrap/>
            <w:vAlign w:val="center"/>
            <w:hideMark/>
          </w:tcPr>
          <w:p w14:paraId="3A8F0094" w14:textId="77777777" w:rsidR="00211FC1" w:rsidRPr="0099416A" w:rsidRDefault="00211FC1" w:rsidP="00CF0625">
            <w:pPr>
              <w:rPr>
                <w:bCs/>
                <w:lang w:eastAsia="zh-CN"/>
              </w:rPr>
            </w:pPr>
            <w:r w:rsidRPr="0099416A">
              <w:rPr>
                <w:lang w:eastAsia="zh-CN"/>
              </w:rPr>
              <w:t>3.22</w:t>
            </w:r>
          </w:p>
        </w:tc>
        <w:tc>
          <w:tcPr>
            <w:tcW w:w="638" w:type="dxa"/>
            <w:noWrap/>
            <w:vAlign w:val="center"/>
            <w:hideMark/>
          </w:tcPr>
          <w:p w14:paraId="1B15F553" w14:textId="77777777" w:rsidR="00211FC1" w:rsidRPr="0099416A" w:rsidRDefault="00211FC1" w:rsidP="00CF0625">
            <w:pPr>
              <w:rPr>
                <w:bCs/>
                <w:lang w:eastAsia="zh-CN"/>
              </w:rPr>
            </w:pPr>
            <w:r w:rsidRPr="0099416A">
              <w:rPr>
                <w:lang w:eastAsia="zh-CN"/>
              </w:rPr>
              <w:t>4.04</w:t>
            </w:r>
          </w:p>
        </w:tc>
        <w:tc>
          <w:tcPr>
            <w:tcW w:w="638" w:type="dxa"/>
            <w:noWrap/>
            <w:vAlign w:val="center"/>
            <w:hideMark/>
          </w:tcPr>
          <w:p w14:paraId="34713689" w14:textId="77777777" w:rsidR="00211FC1" w:rsidRPr="0099416A" w:rsidRDefault="00211FC1" w:rsidP="00CF0625">
            <w:pPr>
              <w:rPr>
                <w:bCs/>
                <w:lang w:eastAsia="zh-CN"/>
              </w:rPr>
            </w:pPr>
            <w:r w:rsidRPr="0099416A">
              <w:rPr>
                <w:lang w:eastAsia="zh-CN"/>
              </w:rPr>
              <w:t>5.12</w:t>
            </w:r>
          </w:p>
        </w:tc>
        <w:tc>
          <w:tcPr>
            <w:tcW w:w="638" w:type="dxa"/>
            <w:noWrap/>
            <w:vAlign w:val="center"/>
            <w:hideMark/>
          </w:tcPr>
          <w:p w14:paraId="76460740" w14:textId="77777777" w:rsidR="00211FC1" w:rsidRPr="0099416A" w:rsidRDefault="00211FC1" w:rsidP="00CF0625">
            <w:pPr>
              <w:rPr>
                <w:bCs/>
                <w:lang w:eastAsia="zh-CN"/>
              </w:rPr>
            </w:pPr>
            <w:r w:rsidRPr="0099416A">
              <w:rPr>
                <w:lang w:eastAsia="zh-CN"/>
              </w:rPr>
              <w:t>5.52</w:t>
            </w:r>
          </w:p>
        </w:tc>
        <w:tc>
          <w:tcPr>
            <w:tcW w:w="638" w:type="dxa"/>
            <w:noWrap/>
            <w:vAlign w:val="center"/>
            <w:hideMark/>
          </w:tcPr>
          <w:p w14:paraId="77910826" w14:textId="77777777" w:rsidR="00211FC1" w:rsidRPr="0099416A" w:rsidRDefault="00211FC1" w:rsidP="00CF0625">
            <w:pPr>
              <w:rPr>
                <w:bCs/>
                <w:lang w:eastAsia="zh-CN"/>
              </w:rPr>
            </w:pPr>
            <w:r w:rsidRPr="0099416A">
              <w:rPr>
                <w:lang w:eastAsia="zh-CN"/>
              </w:rPr>
              <w:t>6.07</w:t>
            </w:r>
          </w:p>
        </w:tc>
        <w:tc>
          <w:tcPr>
            <w:tcW w:w="638" w:type="dxa"/>
            <w:noWrap/>
            <w:vAlign w:val="center"/>
            <w:hideMark/>
          </w:tcPr>
          <w:p w14:paraId="11F29B36" w14:textId="77777777" w:rsidR="00211FC1" w:rsidRPr="0099416A" w:rsidRDefault="00211FC1" w:rsidP="00CF0625">
            <w:pPr>
              <w:rPr>
                <w:bCs/>
                <w:lang w:eastAsia="zh-CN"/>
              </w:rPr>
            </w:pPr>
            <w:r w:rsidRPr="0099416A">
              <w:rPr>
                <w:lang w:eastAsia="zh-CN"/>
              </w:rPr>
              <w:t>6.35</w:t>
            </w:r>
          </w:p>
        </w:tc>
        <w:tc>
          <w:tcPr>
            <w:tcW w:w="638" w:type="dxa"/>
            <w:noWrap/>
            <w:vAlign w:val="center"/>
            <w:hideMark/>
          </w:tcPr>
          <w:p w14:paraId="23390E68" w14:textId="77777777" w:rsidR="00211FC1" w:rsidRPr="0099416A" w:rsidRDefault="00211FC1" w:rsidP="00CF0625">
            <w:pPr>
              <w:rPr>
                <w:bCs/>
                <w:lang w:eastAsia="zh-CN"/>
              </w:rPr>
            </w:pPr>
            <w:r w:rsidRPr="0099416A">
              <w:rPr>
                <w:lang w:eastAsia="zh-CN"/>
              </w:rPr>
              <w:t>4.75</w:t>
            </w:r>
          </w:p>
        </w:tc>
      </w:tr>
      <w:tr w:rsidR="00211FC1" w:rsidRPr="0099416A" w14:paraId="5A88202B" w14:textId="77777777" w:rsidTr="00CF0625">
        <w:trPr>
          <w:cantSplit/>
          <w:trHeight w:val="292"/>
        </w:trPr>
        <w:tc>
          <w:tcPr>
            <w:tcW w:w="1240" w:type="dxa"/>
            <w:noWrap/>
            <w:vAlign w:val="bottom"/>
            <w:hideMark/>
          </w:tcPr>
          <w:p w14:paraId="62ED3AC6" w14:textId="77777777" w:rsidR="00211FC1" w:rsidRPr="0099416A" w:rsidRDefault="00211FC1" w:rsidP="00CF0625">
            <w:pPr>
              <w:rPr>
                <w:lang w:eastAsia="zh-CN"/>
              </w:rPr>
            </w:pPr>
          </w:p>
        </w:tc>
        <w:tc>
          <w:tcPr>
            <w:tcW w:w="742" w:type="dxa"/>
            <w:vAlign w:val="center"/>
            <w:hideMark/>
          </w:tcPr>
          <w:p w14:paraId="41F49E70" w14:textId="77777777" w:rsidR="00211FC1" w:rsidRPr="0099416A" w:rsidRDefault="00211FC1" w:rsidP="00CF0625">
            <w:pPr>
              <w:rPr>
                <w:bCs/>
                <w:lang w:eastAsia="zh-CN"/>
              </w:rPr>
            </w:pPr>
            <w:r w:rsidRPr="0099416A">
              <w:rPr>
                <w:lang w:eastAsia="zh-CN"/>
              </w:rPr>
              <w:t>Tilt 12</w:t>
            </w:r>
          </w:p>
        </w:tc>
        <w:tc>
          <w:tcPr>
            <w:tcW w:w="450" w:type="dxa"/>
            <w:vAlign w:val="center"/>
            <w:hideMark/>
          </w:tcPr>
          <w:p w14:paraId="606F06BA" w14:textId="77777777" w:rsidR="00211FC1" w:rsidRPr="0099416A" w:rsidRDefault="00211FC1" w:rsidP="00CF0625">
            <w:pPr>
              <w:rPr>
                <w:bCs/>
                <w:lang w:eastAsia="zh-CN"/>
              </w:rPr>
            </w:pPr>
            <w:r w:rsidRPr="0099416A">
              <w:rPr>
                <w:lang w:eastAsia="zh-CN"/>
              </w:rPr>
              <w:t>12</w:t>
            </w:r>
          </w:p>
        </w:tc>
        <w:tc>
          <w:tcPr>
            <w:tcW w:w="638" w:type="dxa"/>
            <w:noWrap/>
            <w:vAlign w:val="center"/>
            <w:hideMark/>
          </w:tcPr>
          <w:p w14:paraId="1E61F7D2" w14:textId="77777777" w:rsidR="00211FC1" w:rsidRPr="0099416A" w:rsidRDefault="00211FC1" w:rsidP="00CF0625">
            <w:pPr>
              <w:rPr>
                <w:bCs/>
                <w:lang w:eastAsia="zh-CN"/>
              </w:rPr>
            </w:pPr>
            <w:r w:rsidRPr="0099416A">
              <w:rPr>
                <w:lang w:eastAsia="zh-CN"/>
              </w:rPr>
              <w:t>6.06</w:t>
            </w:r>
          </w:p>
        </w:tc>
        <w:tc>
          <w:tcPr>
            <w:tcW w:w="638" w:type="dxa"/>
            <w:noWrap/>
            <w:vAlign w:val="center"/>
            <w:hideMark/>
          </w:tcPr>
          <w:p w14:paraId="2F6CFC7F" w14:textId="77777777" w:rsidR="00211FC1" w:rsidRPr="0099416A" w:rsidRDefault="00211FC1" w:rsidP="00CF0625">
            <w:pPr>
              <w:rPr>
                <w:bCs/>
                <w:lang w:eastAsia="zh-CN"/>
              </w:rPr>
            </w:pPr>
            <w:r w:rsidRPr="0099416A">
              <w:rPr>
                <w:lang w:eastAsia="zh-CN"/>
              </w:rPr>
              <w:t>5.41</w:t>
            </w:r>
          </w:p>
        </w:tc>
        <w:tc>
          <w:tcPr>
            <w:tcW w:w="638" w:type="dxa"/>
            <w:noWrap/>
            <w:vAlign w:val="center"/>
            <w:hideMark/>
          </w:tcPr>
          <w:p w14:paraId="031F5960" w14:textId="77777777" w:rsidR="00211FC1" w:rsidRPr="0099416A" w:rsidRDefault="00211FC1" w:rsidP="00CF0625">
            <w:pPr>
              <w:rPr>
                <w:bCs/>
                <w:lang w:eastAsia="zh-CN"/>
              </w:rPr>
            </w:pPr>
            <w:r w:rsidRPr="0099416A">
              <w:rPr>
                <w:lang w:eastAsia="zh-CN"/>
              </w:rPr>
              <w:t>5.15</w:t>
            </w:r>
          </w:p>
        </w:tc>
        <w:tc>
          <w:tcPr>
            <w:tcW w:w="638" w:type="dxa"/>
            <w:noWrap/>
            <w:vAlign w:val="center"/>
            <w:hideMark/>
          </w:tcPr>
          <w:p w14:paraId="64B4650E" w14:textId="77777777" w:rsidR="00211FC1" w:rsidRPr="0099416A" w:rsidRDefault="00211FC1" w:rsidP="00CF0625">
            <w:pPr>
              <w:rPr>
                <w:bCs/>
                <w:lang w:eastAsia="zh-CN"/>
              </w:rPr>
            </w:pPr>
            <w:r w:rsidRPr="0099416A">
              <w:rPr>
                <w:lang w:eastAsia="zh-CN"/>
              </w:rPr>
              <w:t>4.34</w:t>
            </w:r>
          </w:p>
        </w:tc>
        <w:tc>
          <w:tcPr>
            <w:tcW w:w="638" w:type="dxa"/>
            <w:noWrap/>
            <w:vAlign w:val="center"/>
            <w:hideMark/>
          </w:tcPr>
          <w:p w14:paraId="7795B83B" w14:textId="77777777" w:rsidR="00211FC1" w:rsidRPr="0099416A" w:rsidRDefault="00211FC1" w:rsidP="00CF0625">
            <w:pPr>
              <w:rPr>
                <w:bCs/>
                <w:lang w:eastAsia="zh-CN"/>
              </w:rPr>
            </w:pPr>
            <w:r w:rsidRPr="0099416A">
              <w:rPr>
                <w:lang w:eastAsia="zh-CN"/>
              </w:rPr>
              <w:t>3.71</w:t>
            </w:r>
          </w:p>
        </w:tc>
        <w:tc>
          <w:tcPr>
            <w:tcW w:w="638" w:type="dxa"/>
            <w:noWrap/>
            <w:vAlign w:val="center"/>
            <w:hideMark/>
          </w:tcPr>
          <w:p w14:paraId="45C9A0BA" w14:textId="77777777" w:rsidR="00211FC1" w:rsidRPr="0099416A" w:rsidRDefault="00211FC1" w:rsidP="00CF0625">
            <w:pPr>
              <w:rPr>
                <w:bCs/>
                <w:lang w:eastAsia="zh-CN"/>
              </w:rPr>
            </w:pPr>
            <w:r w:rsidRPr="0099416A">
              <w:rPr>
                <w:lang w:eastAsia="zh-CN"/>
              </w:rPr>
              <w:t>3.59</w:t>
            </w:r>
          </w:p>
        </w:tc>
        <w:tc>
          <w:tcPr>
            <w:tcW w:w="638" w:type="dxa"/>
            <w:noWrap/>
            <w:vAlign w:val="center"/>
            <w:hideMark/>
          </w:tcPr>
          <w:p w14:paraId="6327CB9F" w14:textId="77777777" w:rsidR="00211FC1" w:rsidRPr="0099416A" w:rsidRDefault="00211FC1" w:rsidP="00CF0625">
            <w:pPr>
              <w:rPr>
                <w:bCs/>
                <w:lang w:eastAsia="zh-CN"/>
              </w:rPr>
            </w:pPr>
            <w:r w:rsidRPr="0099416A">
              <w:rPr>
                <w:lang w:eastAsia="zh-CN"/>
              </w:rPr>
              <w:t>3.78</w:t>
            </w:r>
          </w:p>
        </w:tc>
        <w:tc>
          <w:tcPr>
            <w:tcW w:w="638" w:type="dxa"/>
            <w:noWrap/>
            <w:vAlign w:val="center"/>
            <w:hideMark/>
          </w:tcPr>
          <w:p w14:paraId="08BB7A9E" w14:textId="77777777" w:rsidR="00211FC1" w:rsidRPr="0099416A" w:rsidRDefault="00211FC1" w:rsidP="00CF0625">
            <w:pPr>
              <w:rPr>
                <w:bCs/>
                <w:lang w:eastAsia="zh-CN"/>
              </w:rPr>
            </w:pPr>
            <w:r w:rsidRPr="0099416A">
              <w:rPr>
                <w:lang w:eastAsia="zh-CN"/>
              </w:rPr>
              <w:t>4.56</w:t>
            </w:r>
          </w:p>
        </w:tc>
        <w:tc>
          <w:tcPr>
            <w:tcW w:w="638" w:type="dxa"/>
            <w:noWrap/>
            <w:vAlign w:val="center"/>
            <w:hideMark/>
          </w:tcPr>
          <w:p w14:paraId="1B5BA970" w14:textId="77777777" w:rsidR="00211FC1" w:rsidRPr="0099416A" w:rsidRDefault="00211FC1" w:rsidP="00CF0625">
            <w:pPr>
              <w:rPr>
                <w:bCs/>
                <w:lang w:eastAsia="zh-CN"/>
              </w:rPr>
            </w:pPr>
            <w:r w:rsidRPr="0099416A">
              <w:rPr>
                <w:lang w:eastAsia="zh-CN"/>
              </w:rPr>
              <w:t>5.47</w:t>
            </w:r>
          </w:p>
        </w:tc>
        <w:tc>
          <w:tcPr>
            <w:tcW w:w="638" w:type="dxa"/>
            <w:noWrap/>
            <w:vAlign w:val="center"/>
            <w:hideMark/>
          </w:tcPr>
          <w:p w14:paraId="267FDD58" w14:textId="77777777" w:rsidR="00211FC1" w:rsidRPr="0099416A" w:rsidRDefault="00211FC1" w:rsidP="00CF0625">
            <w:pPr>
              <w:rPr>
                <w:bCs/>
                <w:lang w:eastAsia="zh-CN"/>
              </w:rPr>
            </w:pPr>
            <w:r w:rsidRPr="0099416A">
              <w:rPr>
                <w:lang w:eastAsia="zh-CN"/>
              </w:rPr>
              <w:t>5.62</w:t>
            </w:r>
          </w:p>
        </w:tc>
        <w:tc>
          <w:tcPr>
            <w:tcW w:w="638" w:type="dxa"/>
            <w:noWrap/>
            <w:vAlign w:val="center"/>
            <w:hideMark/>
          </w:tcPr>
          <w:p w14:paraId="125B4087" w14:textId="77777777" w:rsidR="00211FC1" w:rsidRPr="0099416A" w:rsidRDefault="00211FC1" w:rsidP="00CF0625">
            <w:pPr>
              <w:rPr>
                <w:bCs/>
                <w:lang w:eastAsia="zh-CN"/>
              </w:rPr>
            </w:pPr>
            <w:r w:rsidRPr="0099416A">
              <w:rPr>
                <w:lang w:eastAsia="zh-CN"/>
              </w:rPr>
              <w:t>5.98</w:t>
            </w:r>
          </w:p>
        </w:tc>
        <w:tc>
          <w:tcPr>
            <w:tcW w:w="638" w:type="dxa"/>
            <w:noWrap/>
            <w:vAlign w:val="center"/>
            <w:hideMark/>
          </w:tcPr>
          <w:p w14:paraId="51C7406D" w14:textId="77777777" w:rsidR="00211FC1" w:rsidRPr="0099416A" w:rsidRDefault="00211FC1" w:rsidP="00CF0625">
            <w:pPr>
              <w:rPr>
                <w:bCs/>
                <w:lang w:eastAsia="zh-CN"/>
              </w:rPr>
            </w:pPr>
            <w:r w:rsidRPr="0099416A">
              <w:rPr>
                <w:lang w:eastAsia="zh-CN"/>
              </w:rPr>
              <w:t>6.18</w:t>
            </w:r>
          </w:p>
        </w:tc>
        <w:tc>
          <w:tcPr>
            <w:tcW w:w="638" w:type="dxa"/>
            <w:noWrap/>
            <w:vAlign w:val="center"/>
            <w:hideMark/>
          </w:tcPr>
          <w:p w14:paraId="63FF7714" w14:textId="77777777" w:rsidR="00211FC1" w:rsidRPr="0099416A" w:rsidRDefault="00211FC1" w:rsidP="00CF0625">
            <w:pPr>
              <w:rPr>
                <w:bCs/>
                <w:lang w:eastAsia="zh-CN"/>
              </w:rPr>
            </w:pPr>
            <w:r w:rsidRPr="0099416A">
              <w:rPr>
                <w:lang w:eastAsia="zh-CN"/>
              </w:rPr>
              <w:t>4.99</w:t>
            </w:r>
          </w:p>
        </w:tc>
      </w:tr>
      <w:tr w:rsidR="00211FC1" w:rsidRPr="0099416A" w14:paraId="03B5E7F4" w14:textId="77777777" w:rsidTr="00CF0625">
        <w:trPr>
          <w:cantSplit/>
          <w:trHeight w:val="292"/>
        </w:trPr>
        <w:tc>
          <w:tcPr>
            <w:tcW w:w="1240" w:type="dxa"/>
            <w:noWrap/>
            <w:vAlign w:val="bottom"/>
            <w:hideMark/>
          </w:tcPr>
          <w:p w14:paraId="3346ECA9" w14:textId="77777777" w:rsidR="00211FC1" w:rsidRPr="0099416A" w:rsidRDefault="00211FC1" w:rsidP="00CF0625">
            <w:pPr>
              <w:rPr>
                <w:lang w:eastAsia="zh-CN"/>
              </w:rPr>
            </w:pPr>
          </w:p>
        </w:tc>
        <w:tc>
          <w:tcPr>
            <w:tcW w:w="742" w:type="dxa"/>
            <w:vAlign w:val="center"/>
            <w:hideMark/>
          </w:tcPr>
          <w:p w14:paraId="42F1DD78" w14:textId="77777777" w:rsidR="00211FC1" w:rsidRPr="0099416A" w:rsidRDefault="00211FC1" w:rsidP="00CF0625">
            <w:pPr>
              <w:rPr>
                <w:bCs/>
                <w:lang w:eastAsia="zh-CN"/>
              </w:rPr>
            </w:pPr>
            <w:r w:rsidRPr="0099416A">
              <w:rPr>
                <w:lang w:eastAsia="zh-CN"/>
              </w:rPr>
              <w:t>Tilt 27</w:t>
            </w:r>
          </w:p>
        </w:tc>
        <w:tc>
          <w:tcPr>
            <w:tcW w:w="450" w:type="dxa"/>
            <w:vAlign w:val="center"/>
            <w:hideMark/>
          </w:tcPr>
          <w:p w14:paraId="53CA28C6" w14:textId="77777777" w:rsidR="00211FC1" w:rsidRPr="0099416A" w:rsidRDefault="00211FC1" w:rsidP="00CF0625">
            <w:pPr>
              <w:rPr>
                <w:bCs/>
                <w:lang w:eastAsia="zh-CN"/>
              </w:rPr>
            </w:pPr>
            <w:r w:rsidRPr="0099416A">
              <w:rPr>
                <w:lang w:eastAsia="zh-CN"/>
              </w:rPr>
              <w:t>27</w:t>
            </w:r>
          </w:p>
        </w:tc>
        <w:tc>
          <w:tcPr>
            <w:tcW w:w="638" w:type="dxa"/>
            <w:noWrap/>
            <w:vAlign w:val="center"/>
            <w:hideMark/>
          </w:tcPr>
          <w:p w14:paraId="0D8B0827" w14:textId="77777777" w:rsidR="00211FC1" w:rsidRPr="0099416A" w:rsidRDefault="00211FC1" w:rsidP="00CF0625">
            <w:pPr>
              <w:rPr>
                <w:bCs/>
                <w:lang w:eastAsia="zh-CN"/>
              </w:rPr>
            </w:pPr>
            <w:r w:rsidRPr="0099416A">
              <w:rPr>
                <w:lang w:eastAsia="zh-CN"/>
              </w:rPr>
              <w:t>5.65</w:t>
            </w:r>
          </w:p>
        </w:tc>
        <w:tc>
          <w:tcPr>
            <w:tcW w:w="638" w:type="dxa"/>
            <w:noWrap/>
            <w:vAlign w:val="center"/>
            <w:hideMark/>
          </w:tcPr>
          <w:p w14:paraId="29C479F0" w14:textId="77777777" w:rsidR="00211FC1" w:rsidRPr="0099416A" w:rsidRDefault="00211FC1" w:rsidP="00CF0625">
            <w:pPr>
              <w:rPr>
                <w:bCs/>
                <w:lang w:eastAsia="zh-CN"/>
              </w:rPr>
            </w:pPr>
            <w:r w:rsidRPr="0099416A">
              <w:rPr>
                <w:lang w:eastAsia="zh-CN"/>
              </w:rPr>
              <w:t>5.22</w:t>
            </w:r>
          </w:p>
        </w:tc>
        <w:tc>
          <w:tcPr>
            <w:tcW w:w="638" w:type="dxa"/>
            <w:noWrap/>
            <w:vAlign w:val="center"/>
            <w:hideMark/>
          </w:tcPr>
          <w:p w14:paraId="7186C7BF" w14:textId="77777777" w:rsidR="00211FC1" w:rsidRPr="0099416A" w:rsidRDefault="00211FC1" w:rsidP="00CF0625">
            <w:pPr>
              <w:rPr>
                <w:bCs/>
                <w:lang w:eastAsia="zh-CN"/>
              </w:rPr>
            </w:pPr>
            <w:r w:rsidRPr="0099416A">
              <w:rPr>
                <w:lang w:eastAsia="zh-CN"/>
              </w:rPr>
              <w:t>5.19</w:t>
            </w:r>
          </w:p>
        </w:tc>
        <w:tc>
          <w:tcPr>
            <w:tcW w:w="638" w:type="dxa"/>
            <w:noWrap/>
            <w:vAlign w:val="center"/>
            <w:hideMark/>
          </w:tcPr>
          <w:p w14:paraId="5AA9E93D" w14:textId="77777777" w:rsidR="00211FC1" w:rsidRPr="0099416A" w:rsidRDefault="00211FC1" w:rsidP="00CF0625">
            <w:pPr>
              <w:rPr>
                <w:bCs/>
                <w:lang w:eastAsia="zh-CN"/>
              </w:rPr>
            </w:pPr>
            <w:r w:rsidRPr="0099416A">
              <w:rPr>
                <w:lang w:eastAsia="zh-CN"/>
              </w:rPr>
              <w:t>4.6</w:t>
            </w:r>
          </w:p>
        </w:tc>
        <w:tc>
          <w:tcPr>
            <w:tcW w:w="638" w:type="dxa"/>
            <w:noWrap/>
            <w:vAlign w:val="center"/>
            <w:hideMark/>
          </w:tcPr>
          <w:p w14:paraId="4365B6EE" w14:textId="77777777" w:rsidR="00211FC1" w:rsidRPr="0099416A" w:rsidRDefault="00211FC1" w:rsidP="00CF0625">
            <w:pPr>
              <w:rPr>
                <w:bCs/>
                <w:lang w:eastAsia="zh-CN"/>
              </w:rPr>
            </w:pPr>
            <w:r w:rsidRPr="0099416A">
              <w:rPr>
                <w:lang w:eastAsia="zh-CN"/>
              </w:rPr>
              <w:t>4.12</w:t>
            </w:r>
          </w:p>
        </w:tc>
        <w:tc>
          <w:tcPr>
            <w:tcW w:w="638" w:type="dxa"/>
            <w:noWrap/>
            <w:vAlign w:val="center"/>
            <w:hideMark/>
          </w:tcPr>
          <w:p w14:paraId="3027A646" w14:textId="77777777" w:rsidR="00211FC1" w:rsidRPr="0099416A" w:rsidRDefault="00211FC1" w:rsidP="00CF0625">
            <w:pPr>
              <w:rPr>
                <w:bCs/>
                <w:lang w:eastAsia="zh-CN"/>
              </w:rPr>
            </w:pPr>
            <w:r w:rsidRPr="0099416A">
              <w:rPr>
                <w:lang w:eastAsia="zh-CN"/>
              </w:rPr>
              <w:t>4.13</w:t>
            </w:r>
          </w:p>
        </w:tc>
        <w:tc>
          <w:tcPr>
            <w:tcW w:w="638" w:type="dxa"/>
            <w:noWrap/>
            <w:vAlign w:val="center"/>
            <w:hideMark/>
          </w:tcPr>
          <w:p w14:paraId="7C228EC9" w14:textId="77777777" w:rsidR="00211FC1" w:rsidRPr="0099416A" w:rsidRDefault="00211FC1" w:rsidP="00CF0625">
            <w:pPr>
              <w:rPr>
                <w:bCs/>
                <w:lang w:eastAsia="zh-CN"/>
              </w:rPr>
            </w:pPr>
            <w:r w:rsidRPr="0099416A">
              <w:rPr>
                <w:lang w:eastAsia="zh-CN"/>
              </w:rPr>
              <w:t>4.29</w:t>
            </w:r>
          </w:p>
        </w:tc>
        <w:tc>
          <w:tcPr>
            <w:tcW w:w="638" w:type="dxa"/>
            <w:noWrap/>
            <w:vAlign w:val="center"/>
            <w:hideMark/>
          </w:tcPr>
          <w:p w14:paraId="54CCC089" w14:textId="77777777" w:rsidR="00211FC1" w:rsidRPr="0099416A" w:rsidRDefault="00211FC1" w:rsidP="00CF0625">
            <w:pPr>
              <w:rPr>
                <w:bCs/>
                <w:lang w:eastAsia="zh-CN"/>
              </w:rPr>
            </w:pPr>
            <w:r w:rsidRPr="0099416A">
              <w:rPr>
                <w:lang w:eastAsia="zh-CN"/>
              </w:rPr>
              <w:t>4.99</w:t>
            </w:r>
          </w:p>
        </w:tc>
        <w:tc>
          <w:tcPr>
            <w:tcW w:w="638" w:type="dxa"/>
            <w:noWrap/>
            <w:vAlign w:val="center"/>
            <w:hideMark/>
          </w:tcPr>
          <w:p w14:paraId="4E032A00" w14:textId="77777777" w:rsidR="00211FC1" w:rsidRPr="0099416A" w:rsidRDefault="00211FC1" w:rsidP="00CF0625">
            <w:pPr>
              <w:rPr>
                <w:bCs/>
                <w:lang w:eastAsia="zh-CN"/>
              </w:rPr>
            </w:pPr>
            <w:r w:rsidRPr="0099416A">
              <w:rPr>
                <w:lang w:eastAsia="zh-CN"/>
              </w:rPr>
              <w:t>5.65</w:t>
            </w:r>
          </w:p>
        </w:tc>
        <w:tc>
          <w:tcPr>
            <w:tcW w:w="638" w:type="dxa"/>
            <w:noWrap/>
            <w:vAlign w:val="center"/>
            <w:hideMark/>
          </w:tcPr>
          <w:p w14:paraId="6A6F20DB" w14:textId="77777777" w:rsidR="00211FC1" w:rsidRPr="0099416A" w:rsidRDefault="00211FC1" w:rsidP="00CF0625">
            <w:pPr>
              <w:rPr>
                <w:bCs/>
                <w:lang w:eastAsia="zh-CN"/>
              </w:rPr>
            </w:pPr>
            <w:r w:rsidRPr="0099416A">
              <w:rPr>
                <w:lang w:eastAsia="zh-CN"/>
              </w:rPr>
              <w:t>5.5</w:t>
            </w:r>
          </w:p>
        </w:tc>
        <w:tc>
          <w:tcPr>
            <w:tcW w:w="638" w:type="dxa"/>
            <w:noWrap/>
            <w:vAlign w:val="center"/>
            <w:hideMark/>
          </w:tcPr>
          <w:p w14:paraId="444C701D" w14:textId="77777777" w:rsidR="00211FC1" w:rsidRPr="0099416A" w:rsidRDefault="00211FC1" w:rsidP="00CF0625">
            <w:pPr>
              <w:rPr>
                <w:bCs/>
                <w:lang w:eastAsia="zh-CN"/>
              </w:rPr>
            </w:pPr>
            <w:r w:rsidRPr="0099416A">
              <w:rPr>
                <w:lang w:eastAsia="zh-CN"/>
              </w:rPr>
              <w:t>5.61</w:t>
            </w:r>
          </w:p>
        </w:tc>
        <w:tc>
          <w:tcPr>
            <w:tcW w:w="638" w:type="dxa"/>
            <w:noWrap/>
            <w:vAlign w:val="center"/>
            <w:hideMark/>
          </w:tcPr>
          <w:p w14:paraId="4375DA5B" w14:textId="77777777" w:rsidR="00211FC1" w:rsidRPr="0099416A" w:rsidRDefault="00211FC1" w:rsidP="00CF0625">
            <w:pPr>
              <w:rPr>
                <w:bCs/>
                <w:lang w:eastAsia="zh-CN"/>
              </w:rPr>
            </w:pPr>
            <w:r w:rsidRPr="0099416A">
              <w:rPr>
                <w:lang w:eastAsia="zh-CN"/>
              </w:rPr>
              <w:t>5.71</w:t>
            </w:r>
          </w:p>
        </w:tc>
        <w:tc>
          <w:tcPr>
            <w:tcW w:w="638" w:type="dxa"/>
            <w:noWrap/>
            <w:vAlign w:val="center"/>
            <w:hideMark/>
          </w:tcPr>
          <w:p w14:paraId="1B46BC63" w14:textId="77777777" w:rsidR="00211FC1" w:rsidRPr="0099416A" w:rsidRDefault="00211FC1" w:rsidP="00CF0625">
            <w:pPr>
              <w:rPr>
                <w:bCs/>
                <w:lang w:eastAsia="zh-CN"/>
              </w:rPr>
            </w:pPr>
            <w:r w:rsidRPr="0099416A">
              <w:rPr>
                <w:lang w:eastAsia="zh-CN"/>
              </w:rPr>
              <w:t>5.05</w:t>
            </w:r>
          </w:p>
        </w:tc>
      </w:tr>
      <w:tr w:rsidR="00211FC1" w:rsidRPr="0099416A" w14:paraId="26E7C46E" w14:textId="77777777" w:rsidTr="00CF0625">
        <w:trPr>
          <w:cantSplit/>
          <w:trHeight w:val="292"/>
        </w:trPr>
        <w:tc>
          <w:tcPr>
            <w:tcW w:w="1240" w:type="dxa"/>
            <w:noWrap/>
            <w:vAlign w:val="bottom"/>
            <w:hideMark/>
          </w:tcPr>
          <w:p w14:paraId="749021C7" w14:textId="77777777" w:rsidR="00211FC1" w:rsidRPr="0099416A" w:rsidRDefault="00211FC1" w:rsidP="00CF0625">
            <w:pPr>
              <w:rPr>
                <w:lang w:eastAsia="zh-CN"/>
              </w:rPr>
            </w:pPr>
          </w:p>
        </w:tc>
        <w:tc>
          <w:tcPr>
            <w:tcW w:w="742" w:type="dxa"/>
            <w:vAlign w:val="center"/>
            <w:hideMark/>
          </w:tcPr>
          <w:p w14:paraId="586CBA97" w14:textId="77777777" w:rsidR="00211FC1" w:rsidRPr="0099416A" w:rsidRDefault="00211FC1" w:rsidP="00CF0625">
            <w:pPr>
              <w:rPr>
                <w:bCs/>
                <w:lang w:eastAsia="zh-CN"/>
              </w:rPr>
            </w:pPr>
            <w:r w:rsidRPr="0099416A">
              <w:rPr>
                <w:lang w:eastAsia="zh-CN"/>
              </w:rPr>
              <w:t>Tilt 42</w:t>
            </w:r>
          </w:p>
        </w:tc>
        <w:tc>
          <w:tcPr>
            <w:tcW w:w="450" w:type="dxa"/>
            <w:vAlign w:val="center"/>
            <w:hideMark/>
          </w:tcPr>
          <w:p w14:paraId="5E3F10E4" w14:textId="77777777" w:rsidR="00211FC1" w:rsidRPr="0099416A" w:rsidRDefault="00211FC1" w:rsidP="00CF0625">
            <w:pPr>
              <w:rPr>
                <w:bCs/>
                <w:lang w:eastAsia="zh-CN"/>
              </w:rPr>
            </w:pPr>
            <w:r w:rsidRPr="0099416A">
              <w:rPr>
                <w:lang w:eastAsia="zh-CN"/>
              </w:rPr>
              <w:t>42</w:t>
            </w:r>
          </w:p>
        </w:tc>
        <w:tc>
          <w:tcPr>
            <w:tcW w:w="638" w:type="dxa"/>
            <w:noWrap/>
            <w:vAlign w:val="center"/>
            <w:hideMark/>
          </w:tcPr>
          <w:p w14:paraId="3477D318" w14:textId="77777777" w:rsidR="00211FC1" w:rsidRPr="0099416A" w:rsidRDefault="00211FC1" w:rsidP="00CF0625">
            <w:pPr>
              <w:rPr>
                <w:bCs/>
                <w:lang w:eastAsia="zh-CN"/>
              </w:rPr>
            </w:pPr>
            <w:r w:rsidRPr="0099416A">
              <w:rPr>
                <w:lang w:eastAsia="zh-CN"/>
              </w:rPr>
              <w:t>4.98</w:t>
            </w:r>
          </w:p>
        </w:tc>
        <w:tc>
          <w:tcPr>
            <w:tcW w:w="638" w:type="dxa"/>
            <w:noWrap/>
            <w:vAlign w:val="center"/>
            <w:hideMark/>
          </w:tcPr>
          <w:p w14:paraId="73EA1882" w14:textId="77777777" w:rsidR="00211FC1" w:rsidRPr="0099416A" w:rsidRDefault="00211FC1" w:rsidP="00CF0625">
            <w:pPr>
              <w:rPr>
                <w:bCs/>
                <w:lang w:eastAsia="zh-CN"/>
              </w:rPr>
            </w:pPr>
            <w:r w:rsidRPr="0099416A">
              <w:rPr>
                <w:lang w:eastAsia="zh-CN"/>
              </w:rPr>
              <w:t>4.78</w:t>
            </w:r>
          </w:p>
        </w:tc>
        <w:tc>
          <w:tcPr>
            <w:tcW w:w="638" w:type="dxa"/>
            <w:noWrap/>
            <w:vAlign w:val="center"/>
            <w:hideMark/>
          </w:tcPr>
          <w:p w14:paraId="76BB166E" w14:textId="77777777" w:rsidR="00211FC1" w:rsidRPr="0099416A" w:rsidRDefault="00211FC1" w:rsidP="00CF0625">
            <w:pPr>
              <w:rPr>
                <w:bCs/>
                <w:lang w:eastAsia="zh-CN"/>
              </w:rPr>
            </w:pPr>
            <w:r w:rsidRPr="0099416A">
              <w:rPr>
                <w:lang w:eastAsia="zh-CN"/>
              </w:rPr>
              <w:t>4.96</w:t>
            </w:r>
          </w:p>
        </w:tc>
        <w:tc>
          <w:tcPr>
            <w:tcW w:w="638" w:type="dxa"/>
            <w:noWrap/>
            <w:vAlign w:val="center"/>
            <w:hideMark/>
          </w:tcPr>
          <w:p w14:paraId="025866B0" w14:textId="77777777" w:rsidR="00211FC1" w:rsidRPr="0099416A" w:rsidRDefault="00211FC1" w:rsidP="00CF0625">
            <w:pPr>
              <w:rPr>
                <w:bCs/>
                <w:lang w:eastAsia="zh-CN"/>
              </w:rPr>
            </w:pPr>
            <w:r w:rsidRPr="0099416A">
              <w:rPr>
                <w:lang w:eastAsia="zh-CN"/>
              </w:rPr>
              <w:t>4.63</w:t>
            </w:r>
          </w:p>
        </w:tc>
        <w:tc>
          <w:tcPr>
            <w:tcW w:w="638" w:type="dxa"/>
            <w:noWrap/>
            <w:vAlign w:val="center"/>
            <w:hideMark/>
          </w:tcPr>
          <w:p w14:paraId="146810A2" w14:textId="77777777" w:rsidR="00211FC1" w:rsidRPr="0099416A" w:rsidRDefault="00211FC1" w:rsidP="00CF0625">
            <w:pPr>
              <w:rPr>
                <w:bCs/>
                <w:lang w:eastAsia="zh-CN"/>
              </w:rPr>
            </w:pPr>
            <w:r w:rsidRPr="0099416A">
              <w:rPr>
                <w:lang w:eastAsia="zh-CN"/>
              </w:rPr>
              <w:t>4.32</w:t>
            </w:r>
          </w:p>
        </w:tc>
        <w:tc>
          <w:tcPr>
            <w:tcW w:w="638" w:type="dxa"/>
            <w:noWrap/>
            <w:vAlign w:val="center"/>
            <w:hideMark/>
          </w:tcPr>
          <w:p w14:paraId="7752CE26" w14:textId="77777777" w:rsidR="00211FC1" w:rsidRPr="0099416A" w:rsidRDefault="00211FC1" w:rsidP="00CF0625">
            <w:pPr>
              <w:rPr>
                <w:bCs/>
                <w:lang w:eastAsia="zh-CN"/>
              </w:rPr>
            </w:pPr>
            <w:r w:rsidRPr="0099416A">
              <w:rPr>
                <w:lang w:eastAsia="zh-CN"/>
              </w:rPr>
              <w:t>4.43</w:t>
            </w:r>
          </w:p>
        </w:tc>
        <w:tc>
          <w:tcPr>
            <w:tcW w:w="638" w:type="dxa"/>
            <w:noWrap/>
            <w:vAlign w:val="center"/>
            <w:hideMark/>
          </w:tcPr>
          <w:p w14:paraId="3EBB7A98" w14:textId="77777777" w:rsidR="00211FC1" w:rsidRPr="0099416A" w:rsidRDefault="00211FC1" w:rsidP="00CF0625">
            <w:pPr>
              <w:rPr>
                <w:bCs/>
                <w:lang w:eastAsia="zh-CN"/>
              </w:rPr>
            </w:pPr>
            <w:r w:rsidRPr="0099416A">
              <w:rPr>
                <w:lang w:eastAsia="zh-CN"/>
              </w:rPr>
              <w:t>4.57</w:t>
            </w:r>
          </w:p>
        </w:tc>
        <w:tc>
          <w:tcPr>
            <w:tcW w:w="638" w:type="dxa"/>
            <w:noWrap/>
            <w:vAlign w:val="center"/>
            <w:hideMark/>
          </w:tcPr>
          <w:p w14:paraId="395AFD8C" w14:textId="77777777" w:rsidR="00211FC1" w:rsidRPr="0099416A" w:rsidRDefault="00211FC1" w:rsidP="00CF0625">
            <w:pPr>
              <w:rPr>
                <w:bCs/>
                <w:lang w:eastAsia="zh-CN"/>
              </w:rPr>
            </w:pPr>
            <w:r w:rsidRPr="0099416A">
              <w:rPr>
                <w:lang w:eastAsia="zh-CN"/>
              </w:rPr>
              <w:t>5.15</w:t>
            </w:r>
          </w:p>
        </w:tc>
        <w:tc>
          <w:tcPr>
            <w:tcW w:w="638" w:type="dxa"/>
            <w:noWrap/>
            <w:vAlign w:val="center"/>
            <w:hideMark/>
          </w:tcPr>
          <w:p w14:paraId="72BDC603" w14:textId="77777777" w:rsidR="00211FC1" w:rsidRPr="0099416A" w:rsidRDefault="00211FC1" w:rsidP="00CF0625">
            <w:pPr>
              <w:rPr>
                <w:bCs/>
                <w:lang w:eastAsia="zh-CN"/>
              </w:rPr>
            </w:pPr>
            <w:r w:rsidRPr="0099416A">
              <w:rPr>
                <w:lang w:eastAsia="zh-CN"/>
              </w:rPr>
              <w:t>5.54</w:t>
            </w:r>
          </w:p>
        </w:tc>
        <w:tc>
          <w:tcPr>
            <w:tcW w:w="638" w:type="dxa"/>
            <w:noWrap/>
            <w:vAlign w:val="center"/>
            <w:hideMark/>
          </w:tcPr>
          <w:p w14:paraId="75625F57" w14:textId="77777777" w:rsidR="00211FC1" w:rsidRPr="0099416A" w:rsidRDefault="00211FC1" w:rsidP="00CF0625">
            <w:pPr>
              <w:rPr>
                <w:bCs/>
                <w:lang w:eastAsia="zh-CN"/>
              </w:rPr>
            </w:pPr>
            <w:r w:rsidRPr="0099416A">
              <w:rPr>
                <w:lang w:eastAsia="zh-CN"/>
              </w:rPr>
              <w:t>5.11</w:t>
            </w:r>
          </w:p>
        </w:tc>
        <w:tc>
          <w:tcPr>
            <w:tcW w:w="638" w:type="dxa"/>
            <w:noWrap/>
            <w:vAlign w:val="center"/>
            <w:hideMark/>
          </w:tcPr>
          <w:p w14:paraId="59F08F5B" w14:textId="77777777" w:rsidR="00211FC1" w:rsidRPr="0099416A" w:rsidRDefault="00211FC1" w:rsidP="00CF0625">
            <w:pPr>
              <w:rPr>
                <w:bCs/>
                <w:lang w:eastAsia="zh-CN"/>
              </w:rPr>
            </w:pPr>
            <w:r w:rsidRPr="0099416A">
              <w:rPr>
                <w:lang w:eastAsia="zh-CN"/>
              </w:rPr>
              <w:t>4.99</w:t>
            </w:r>
          </w:p>
        </w:tc>
        <w:tc>
          <w:tcPr>
            <w:tcW w:w="638" w:type="dxa"/>
            <w:noWrap/>
            <w:vAlign w:val="center"/>
            <w:hideMark/>
          </w:tcPr>
          <w:p w14:paraId="7CB86E8C" w14:textId="77777777" w:rsidR="00211FC1" w:rsidRPr="0099416A" w:rsidRDefault="00211FC1" w:rsidP="00CF0625">
            <w:pPr>
              <w:rPr>
                <w:bCs/>
                <w:lang w:eastAsia="zh-CN"/>
              </w:rPr>
            </w:pPr>
            <w:r w:rsidRPr="0099416A">
              <w:rPr>
                <w:lang w:eastAsia="zh-CN"/>
              </w:rPr>
              <w:t>4.97</w:t>
            </w:r>
          </w:p>
        </w:tc>
        <w:tc>
          <w:tcPr>
            <w:tcW w:w="638" w:type="dxa"/>
            <w:noWrap/>
            <w:vAlign w:val="center"/>
            <w:hideMark/>
          </w:tcPr>
          <w:p w14:paraId="4A75DE8E" w14:textId="77777777" w:rsidR="00211FC1" w:rsidRPr="0099416A" w:rsidRDefault="00211FC1" w:rsidP="00CF0625">
            <w:pPr>
              <w:rPr>
                <w:bCs/>
                <w:lang w:eastAsia="zh-CN"/>
              </w:rPr>
            </w:pPr>
            <w:r w:rsidRPr="0099416A">
              <w:rPr>
                <w:lang w:eastAsia="zh-CN"/>
              </w:rPr>
              <w:t>4.87</w:t>
            </w:r>
          </w:p>
        </w:tc>
      </w:tr>
      <w:tr w:rsidR="00211FC1" w:rsidRPr="0099416A" w14:paraId="1C0B156E" w14:textId="77777777" w:rsidTr="00CF0625">
        <w:trPr>
          <w:cantSplit/>
          <w:trHeight w:val="292"/>
        </w:trPr>
        <w:tc>
          <w:tcPr>
            <w:tcW w:w="1240" w:type="dxa"/>
            <w:noWrap/>
            <w:vAlign w:val="bottom"/>
            <w:hideMark/>
          </w:tcPr>
          <w:p w14:paraId="24677772" w14:textId="77777777" w:rsidR="00211FC1" w:rsidRPr="0099416A" w:rsidRDefault="00211FC1" w:rsidP="00CF0625">
            <w:pPr>
              <w:rPr>
                <w:lang w:eastAsia="zh-CN"/>
              </w:rPr>
            </w:pPr>
          </w:p>
        </w:tc>
        <w:tc>
          <w:tcPr>
            <w:tcW w:w="742" w:type="dxa"/>
            <w:vAlign w:val="center"/>
            <w:hideMark/>
          </w:tcPr>
          <w:p w14:paraId="305E0ED5" w14:textId="77777777" w:rsidR="00211FC1" w:rsidRPr="0099416A" w:rsidRDefault="00211FC1" w:rsidP="00CF0625">
            <w:pPr>
              <w:rPr>
                <w:bCs/>
                <w:lang w:eastAsia="zh-CN"/>
              </w:rPr>
            </w:pPr>
            <w:r w:rsidRPr="0099416A">
              <w:rPr>
                <w:lang w:eastAsia="zh-CN"/>
              </w:rPr>
              <w:t>Tilt 90</w:t>
            </w:r>
          </w:p>
        </w:tc>
        <w:tc>
          <w:tcPr>
            <w:tcW w:w="450" w:type="dxa"/>
            <w:vAlign w:val="center"/>
            <w:hideMark/>
          </w:tcPr>
          <w:p w14:paraId="236BC09F" w14:textId="77777777" w:rsidR="00211FC1" w:rsidRPr="0099416A" w:rsidRDefault="00211FC1" w:rsidP="00CF0625">
            <w:pPr>
              <w:rPr>
                <w:bCs/>
                <w:lang w:eastAsia="zh-CN"/>
              </w:rPr>
            </w:pPr>
            <w:r w:rsidRPr="0099416A">
              <w:rPr>
                <w:lang w:eastAsia="zh-CN"/>
              </w:rPr>
              <w:t>90</w:t>
            </w:r>
          </w:p>
        </w:tc>
        <w:tc>
          <w:tcPr>
            <w:tcW w:w="638" w:type="dxa"/>
            <w:noWrap/>
            <w:vAlign w:val="center"/>
            <w:hideMark/>
          </w:tcPr>
          <w:p w14:paraId="77C952EC" w14:textId="77777777" w:rsidR="00211FC1" w:rsidRPr="0099416A" w:rsidRDefault="00211FC1" w:rsidP="00CF0625">
            <w:pPr>
              <w:rPr>
                <w:bCs/>
                <w:lang w:eastAsia="zh-CN"/>
              </w:rPr>
            </w:pPr>
            <w:r w:rsidRPr="0099416A">
              <w:rPr>
                <w:lang w:eastAsia="zh-CN"/>
              </w:rPr>
              <w:t>2.09</w:t>
            </w:r>
          </w:p>
        </w:tc>
        <w:tc>
          <w:tcPr>
            <w:tcW w:w="638" w:type="dxa"/>
            <w:noWrap/>
            <w:vAlign w:val="center"/>
            <w:hideMark/>
          </w:tcPr>
          <w:p w14:paraId="017F2CA9" w14:textId="77777777" w:rsidR="00211FC1" w:rsidRPr="0099416A" w:rsidRDefault="00211FC1" w:rsidP="00CF0625">
            <w:pPr>
              <w:rPr>
                <w:bCs/>
                <w:lang w:eastAsia="zh-CN"/>
              </w:rPr>
            </w:pPr>
            <w:r w:rsidRPr="0099416A">
              <w:rPr>
                <w:lang w:eastAsia="zh-CN"/>
              </w:rPr>
              <w:t>2.28</w:t>
            </w:r>
          </w:p>
        </w:tc>
        <w:tc>
          <w:tcPr>
            <w:tcW w:w="638" w:type="dxa"/>
            <w:noWrap/>
            <w:vAlign w:val="center"/>
            <w:hideMark/>
          </w:tcPr>
          <w:p w14:paraId="06E10BDE" w14:textId="77777777" w:rsidR="00211FC1" w:rsidRPr="0099416A" w:rsidRDefault="00211FC1" w:rsidP="00CF0625">
            <w:pPr>
              <w:rPr>
                <w:bCs/>
                <w:lang w:eastAsia="zh-CN"/>
              </w:rPr>
            </w:pPr>
            <w:r w:rsidRPr="0099416A">
              <w:rPr>
                <w:lang w:eastAsia="zh-CN"/>
              </w:rPr>
              <w:t>2.81</w:t>
            </w:r>
          </w:p>
        </w:tc>
        <w:tc>
          <w:tcPr>
            <w:tcW w:w="638" w:type="dxa"/>
            <w:noWrap/>
            <w:vAlign w:val="center"/>
            <w:hideMark/>
          </w:tcPr>
          <w:p w14:paraId="0290E72B" w14:textId="77777777" w:rsidR="00211FC1" w:rsidRPr="0099416A" w:rsidRDefault="00211FC1" w:rsidP="00CF0625">
            <w:pPr>
              <w:rPr>
                <w:bCs/>
                <w:lang w:eastAsia="zh-CN"/>
              </w:rPr>
            </w:pPr>
            <w:r w:rsidRPr="0099416A">
              <w:rPr>
                <w:lang w:eastAsia="zh-CN"/>
              </w:rPr>
              <w:t>3.22</w:t>
            </w:r>
          </w:p>
        </w:tc>
        <w:tc>
          <w:tcPr>
            <w:tcW w:w="638" w:type="dxa"/>
            <w:noWrap/>
            <w:vAlign w:val="center"/>
            <w:hideMark/>
          </w:tcPr>
          <w:p w14:paraId="0C011F59" w14:textId="77777777" w:rsidR="00211FC1" w:rsidRPr="0099416A" w:rsidRDefault="00211FC1" w:rsidP="00CF0625">
            <w:pPr>
              <w:rPr>
                <w:bCs/>
                <w:lang w:eastAsia="zh-CN"/>
              </w:rPr>
            </w:pPr>
            <w:r w:rsidRPr="0099416A">
              <w:rPr>
                <w:lang w:eastAsia="zh-CN"/>
              </w:rPr>
              <w:t>3.41</w:t>
            </w:r>
          </w:p>
        </w:tc>
        <w:tc>
          <w:tcPr>
            <w:tcW w:w="638" w:type="dxa"/>
            <w:noWrap/>
            <w:vAlign w:val="center"/>
            <w:hideMark/>
          </w:tcPr>
          <w:p w14:paraId="221C5671" w14:textId="77777777" w:rsidR="00211FC1" w:rsidRPr="0099416A" w:rsidRDefault="00211FC1" w:rsidP="00CF0625">
            <w:pPr>
              <w:rPr>
                <w:bCs/>
                <w:lang w:eastAsia="zh-CN"/>
              </w:rPr>
            </w:pPr>
            <w:r w:rsidRPr="0099416A">
              <w:rPr>
                <w:lang w:eastAsia="zh-CN"/>
              </w:rPr>
              <w:t>3.75</w:t>
            </w:r>
          </w:p>
        </w:tc>
        <w:tc>
          <w:tcPr>
            <w:tcW w:w="638" w:type="dxa"/>
            <w:noWrap/>
            <w:vAlign w:val="center"/>
            <w:hideMark/>
          </w:tcPr>
          <w:p w14:paraId="342CE93F" w14:textId="77777777" w:rsidR="00211FC1" w:rsidRPr="0099416A" w:rsidRDefault="00211FC1" w:rsidP="00CF0625">
            <w:pPr>
              <w:rPr>
                <w:bCs/>
                <w:lang w:eastAsia="zh-CN"/>
              </w:rPr>
            </w:pPr>
            <w:r w:rsidRPr="0099416A">
              <w:rPr>
                <w:lang w:eastAsia="zh-CN"/>
              </w:rPr>
              <w:t>3.76</w:t>
            </w:r>
          </w:p>
        </w:tc>
        <w:tc>
          <w:tcPr>
            <w:tcW w:w="638" w:type="dxa"/>
            <w:noWrap/>
            <w:vAlign w:val="center"/>
            <w:hideMark/>
          </w:tcPr>
          <w:p w14:paraId="39FCF1AD" w14:textId="77777777" w:rsidR="00211FC1" w:rsidRPr="0099416A" w:rsidRDefault="00211FC1" w:rsidP="00CF0625">
            <w:pPr>
              <w:rPr>
                <w:bCs/>
                <w:lang w:eastAsia="zh-CN"/>
              </w:rPr>
            </w:pPr>
            <w:r w:rsidRPr="0099416A">
              <w:rPr>
                <w:lang w:eastAsia="zh-CN"/>
              </w:rPr>
              <w:t>3.84</w:t>
            </w:r>
          </w:p>
        </w:tc>
        <w:tc>
          <w:tcPr>
            <w:tcW w:w="638" w:type="dxa"/>
            <w:noWrap/>
            <w:vAlign w:val="center"/>
            <w:hideMark/>
          </w:tcPr>
          <w:p w14:paraId="37D040E1" w14:textId="77777777" w:rsidR="00211FC1" w:rsidRPr="0099416A" w:rsidRDefault="00211FC1" w:rsidP="00CF0625">
            <w:pPr>
              <w:rPr>
                <w:bCs/>
                <w:lang w:eastAsia="zh-CN"/>
              </w:rPr>
            </w:pPr>
            <w:r w:rsidRPr="0099416A">
              <w:rPr>
                <w:lang w:eastAsia="zh-CN"/>
              </w:rPr>
              <w:t>3.38</w:t>
            </w:r>
          </w:p>
        </w:tc>
        <w:tc>
          <w:tcPr>
            <w:tcW w:w="638" w:type="dxa"/>
            <w:noWrap/>
            <w:vAlign w:val="center"/>
            <w:hideMark/>
          </w:tcPr>
          <w:p w14:paraId="4B55D912" w14:textId="77777777" w:rsidR="00211FC1" w:rsidRPr="0099416A" w:rsidRDefault="00211FC1" w:rsidP="00CF0625">
            <w:pPr>
              <w:rPr>
                <w:bCs/>
                <w:lang w:eastAsia="zh-CN"/>
              </w:rPr>
            </w:pPr>
            <w:r w:rsidRPr="0099416A">
              <w:rPr>
                <w:lang w:eastAsia="zh-CN"/>
              </w:rPr>
              <w:t>2.49</w:t>
            </w:r>
          </w:p>
        </w:tc>
        <w:tc>
          <w:tcPr>
            <w:tcW w:w="638" w:type="dxa"/>
            <w:noWrap/>
            <w:vAlign w:val="center"/>
            <w:hideMark/>
          </w:tcPr>
          <w:p w14:paraId="37755F81" w14:textId="77777777" w:rsidR="00211FC1" w:rsidRPr="0099416A" w:rsidRDefault="00211FC1" w:rsidP="00CF0625">
            <w:pPr>
              <w:rPr>
                <w:bCs/>
                <w:lang w:eastAsia="zh-CN"/>
              </w:rPr>
            </w:pPr>
            <w:r w:rsidRPr="0099416A">
              <w:rPr>
                <w:lang w:eastAsia="zh-CN"/>
              </w:rPr>
              <w:t>2.13</w:t>
            </w:r>
          </w:p>
        </w:tc>
        <w:tc>
          <w:tcPr>
            <w:tcW w:w="638" w:type="dxa"/>
            <w:noWrap/>
            <w:vAlign w:val="center"/>
            <w:hideMark/>
          </w:tcPr>
          <w:p w14:paraId="2CDDBB25" w14:textId="77777777" w:rsidR="00211FC1" w:rsidRPr="0099416A" w:rsidRDefault="00211FC1" w:rsidP="00CF0625">
            <w:pPr>
              <w:rPr>
                <w:bCs/>
                <w:lang w:eastAsia="zh-CN"/>
              </w:rPr>
            </w:pPr>
            <w:r w:rsidRPr="0099416A">
              <w:rPr>
                <w:lang w:eastAsia="zh-CN"/>
              </w:rPr>
              <w:t>2.04</w:t>
            </w:r>
          </w:p>
        </w:tc>
        <w:tc>
          <w:tcPr>
            <w:tcW w:w="638" w:type="dxa"/>
            <w:noWrap/>
            <w:vAlign w:val="center"/>
            <w:hideMark/>
          </w:tcPr>
          <w:p w14:paraId="516147C4" w14:textId="77777777" w:rsidR="00211FC1" w:rsidRPr="0099416A" w:rsidRDefault="00211FC1" w:rsidP="00CF0625">
            <w:pPr>
              <w:rPr>
                <w:bCs/>
                <w:lang w:eastAsia="zh-CN"/>
              </w:rPr>
            </w:pPr>
            <w:r w:rsidRPr="0099416A">
              <w:rPr>
                <w:lang w:eastAsia="zh-CN"/>
              </w:rPr>
              <w:t>2.94</w:t>
            </w:r>
          </w:p>
        </w:tc>
      </w:tr>
    </w:tbl>
    <w:p w14:paraId="7041CDA9" w14:textId="77777777" w:rsidR="00211FC1" w:rsidRPr="0099416A" w:rsidRDefault="00211FC1" w:rsidP="00211FC1"/>
    <w:p w14:paraId="277BCF25" w14:textId="77777777" w:rsidR="00211FC1" w:rsidRPr="0099416A" w:rsidRDefault="00211FC1" w:rsidP="00211FC1"/>
    <w:p w14:paraId="53C696EE" w14:textId="77777777" w:rsidR="00211FC1" w:rsidRPr="0099416A" w:rsidRDefault="00211FC1" w:rsidP="00211FC1">
      <w:pPr>
        <w:pStyle w:val="AppendixHeading1"/>
        <w:rPr>
          <w:lang w:val="en-AU"/>
        </w:rPr>
      </w:pPr>
      <w:bookmarkStart w:id="518" w:name="_Toc494532750"/>
      <w:bookmarkStart w:id="519" w:name="_Toc494553882"/>
      <w:bookmarkStart w:id="520" w:name="_Toc494553891"/>
      <w:r w:rsidRPr="0099416A">
        <w:rPr>
          <w:lang w:val="en-AU"/>
        </w:rPr>
        <w:lastRenderedPageBreak/>
        <w:t>App</w:t>
      </w:r>
      <w:r>
        <w:rPr>
          <w:lang w:val="en-AU"/>
        </w:rPr>
        <w:t xml:space="preserve">endix H – </w:t>
      </w:r>
      <w:r w:rsidRPr="0099416A">
        <w:rPr>
          <w:lang w:val="en-AU"/>
        </w:rPr>
        <w:t>Energy Consumption Data</w:t>
      </w:r>
      <w:bookmarkEnd w:id="518"/>
      <w:bookmarkEnd w:id="519"/>
      <w:bookmarkEnd w:id="520"/>
    </w:p>
    <w:p w14:paraId="04991629" w14:textId="77777777" w:rsidR="00211FC1" w:rsidRPr="0099416A" w:rsidRDefault="00211FC1" w:rsidP="00211FC1"/>
    <w:p w14:paraId="7FF3D35F" w14:textId="77777777" w:rsidR="00211FC1" w:rsidRPr="0099416A" w:rsidRDefault="00211FC1" w:rsidP="00211FC1"/>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211FC1" w:rsidRPr="0099416A" w14:paraId="01779080" w14:textId="77777777" w:rsidTr="00CF0625">
        <w:trPr>
          <w:trHeight w:val="287"/>
        </w:trPr>
        <w:tc>
          <w:tcPr>
            <w:tcW w:w="1337" w:type="dxa"/>
            <w:noWrap/>
            <w:vAlign w:val="bottom"/>
            <w:hideMark/>
          </w:tcPr>
          <w:p w14:paraId="4800D15B" w14:textId="77777777" w:rsidR="00211FC1" w:rsidRPr="0099416A" w:rsidRDefault="00211FC1" w:rsidP="00CF0625">
            <w:pPr>
              <w:rPr>
                <w:bCs/>
                <w:lang w:eastAsia="zh-CN"/>
              </w:rPr>
            </w:pPr>
            <w:r w:rsidRPr="0099416A">
              <w:rPr>
                <w:lang w:eastAsia="zh-CN"/>
              </w:rPr>
              <w:t>City</w:t>
            </w:r>
          </w:p>
        </w:tc>
        <w:tc>
          <w:tcPr>
            <w:tcW w:w="1007" w:type="dxa"/>
            <w:noWrap/>
            <w:vAlign w:val="bottom"/>
            <w:hideMark/>
          </w:tcPr>
          <w:p w14:paraId="626C74FC" w14:textId="77777777" w:rsidR="00211FC1" w:rsidRPr="0099416A" w:rsidRDefault="00211FC1" w:rsidP="00CF0625">
            <w:pPr>
              <w:rPr>
                <w:bCs/>
                <w:lang w:eastAsia="zh-CN"/>
              </w:rPr>
            </w:pPr>
            <w:r w:rsidRPr="0099416A">
              <w:rPr>
                <w:lang w:eastAsia="zh-CN"/>
              </w:rPr>
              <w:t>Post Code</w:t>
            </w:r>
          </w:p>
        </w:tc>
        <w:tc>
          <w:tcPr>
            <w:tcW w:w="1093" w:type="dxa"/>
            <w:noWrap/>
            <w:vAlign w:val="bottom"/>
            <w:hideMark/>
          </w:tcPr>
          <w:p w14:paraId="75D0DB15" w14:textId="77777777" w:rsidR="00211FC1" w:rsidRPr="0099416A" w:rsidRDefault="00211FC1" w:rsidP="00CF0625">
            <w:pPr>
              <w:rPr>
                <w:bCs/>
                <w:lang w:eastAsia="zh-CN"/>
              </w:rPr>
            </w:pPr>
            <w:r w:rsidRPr="0099416A">
              <w:rPr>
                <w:lang w:eastAsia="zh-CN"/>
              </w:rPr>
              <w:t># People</w:t>
            </w:r>
          </w:p>
        </w:tc>
        <w:tc>
          <w:tcPr>
            <w:tcW w:w="792" w:type="dxa"/>
            <w:noWrap/>
            <w:vAlign w:val="bottom"/>
            <w:hideMark/>
          </w:tcPr>
          <w:p w14:paraId="6871B847" w14:textId="77777777" w:rsidR="00211FC1" w:rsidRPr="0099416A" w:rsidRDefault="00211FC1" w:rsidP="00CF0625">
            <w:pPr>
              <w:rPr>
                <w:bCs/>
                <w:lang w:eastAsia="zh-CN"/>
              </w:rPr>
            </w:pPr>
            <w:r w:rsidRPr="0099416A">
              <w:rPr>
                <w:lang w:eastAsia="zh-CN"/>
              </w:rPr>
              <w:t xml:space="preserve">Pool </w:t>
            </w:r>
          </w:p>
        </w:tc>
        <w:tc>
          <w:tcPr>
            <w:tcW w:w="681" w:type="dxa"/>
            <w:noWrap/>
            <w:vAlign w:val="bottom"/>
            <w:hideMark/>
          </w:tcPr>
          <w:p w14:paraId="6DB75B2D" w14:textId="77777777" w:rsidR="00211FC1" w:rsidRPr="0099416A" w:rsidRDefault="00211FC1" w:rsidP="00CF0625">
            <w:pPr>
              <w:rPr>
                <w:bCs/>
                <w:lang w:eastAsia="zh-CN"/>
              </w:rPr>
            </w:pPr>
            <w:r w:rsidRPr="0099416A">
              <w:rPr>
                <w:lang w:eastAsia="zh-CN"/>
              </w:rPr>
              <w:t>Gas</w:t>
            </w:r>
          </w:p>
        </w:tc>
        <w:tc>
          <w:tcPr>
            <w:tcW w:w="1239" w:type="dxa"/>
            <w:noWrap/>
            <w:vAlign w:val="bottom"/>
            <w:hideMark/>
          </w:tcPr>
          <w:p w14:paraId="2E31AFF4" w14:textId="77777777" w:rsidR="00211FC1" w:rsidRPr="0099416A" w:rsidRDefault="00211FC1" w:rsidP="00CF0625">
            <w:pPr>
              <w:rPr>
                <w:bCs/>
                <w:lang w:eastAsia="zh-CN"/>
              </w:rPr>
            </w:pPr>
            <w:r>
              <w:rPr>
                <w:lang w:eastAsia="zh-CN"/>
              </w:rPr>
              <w:t>k</w:t>
            </w:r>
            <w:r w:rsidRPr="0099416A">
              <w:rPr>
                <w:lang w:eastAsia="zh-CN"/>
              </w:rPr>
              <w:t>Whr/day</w:t>
            </w:r>
          </w:p>
        </w:tc>
        <w:tc>
          <w:tcPr>
            <w:tcW w:w="1037" w:type="dxa"/>
            <w:noWrap/>
            <w:vAlign w:val="bottom"/>
            <w:hideMark/>
          </w:tcPr>
          <w:p w14:paraId="4337FEFA" w14:textId="77777777" w:rsidR="00211FC1" w:rsidRPr="0099416A" w:rsidRDefault="00211FC1" w:rsidP="00CF0625">
            <w:pPr>
              <w:rPr>
                <w:bCs/>
                <w:lang w:eastAsia="zh-CN"/>
              </w:rPr>
            </w:pPr>
            <w:r w:rsidRPr="0099416A">
              <w:rPr>
                <w:lang w:eastAsia="zh-CN"/>
              </w:rPr>
              <w:t>Annual</w:t>
            </w:r>
          </w:p>
        </w:tc>
        <w:tc>
          <w:tcPr>
            <w:tcW w:w="973" w:type="dxa"/>
            <w:noWrap/>
            <w:vAlign w:val="bottom"/>
            <w:hideMark/>
          </w:tcPr>
          <w:p w14:paraId="563DA6C5" w14:textId="77777777" w:rsidR="00211FC1" w:rsidRPr="0099416A" w:rsidRDefault="00211FC1" w:rsidP="00CF0625">
            <w:pPr>
              <w:rPr>
                <w:bCs/>
                <w:lang w:eastAsia="zh-CN"/>
              </w:rPr>
            </w:pPr>
            <w:r w:rsidRPr="0099416A">
              <w:rPr>
                <w:lang w:eastAsia="zh-CN"/>
              </w:rPr>
              <w:t>Tariff #</w:t>
            </w:r>
          </w:p>
        </w:tc>
        <w:tc>
          <w:tcPr>
            <w:tcW w:w="1108" w:type="dxa"/>
            <w:noWrap/>
            <w:vAlign w:val="bottom"/>
            <w:hideMark/>
          </w:tcPr>
          <w:p w14:paraId="1633A744" w14:textId="77777777" w:rsidR="00211FC1" w:rsidRPr="0099416A" w:rsidRDefault="00211FC1" w:rsidP="00CF0625">
            <w:pPr>
              <w:rPr>
                <w:bCs/>
                <w:lang w:eastAsia="zh-CN"/>
              </w:rPr>
            </w:pPr>
            <w:r w:rsidRPr="0099416A">
              <w:rPr>
                <w:lang w:eastAsia="zh-CN"/>
              </w:rPr>
              <w:t>Tariff Rate</w:t>
            </w:r>
          </w:p>
        </w:tc>
        <w:tc>
          <w:tcPr>
            <w:tcW w:w="1089" w:type="dxa"/>
            <w:noWrap/>
            <w:vAlign w:val="bottom"/>
            <w:hideMark/>
          </w:tcPr>
          <w:p w14:paraId="56A48B0F" w14:textId="77777777" w:rsidR="00211FC1" w:rsidRPr="0099416A" w:rsidRDefault="00211FC1" w:rsidP="00CF0625">
            <w:pPr>
              <w:rPr>
                <w:bCs/>
                <w:lang w:eastAsia="zh-CN"/>
              </w:rPr>
            </w:pPr>
            <w:r w:rsidRPr="0099416A">
              <w:rPr>
                <w:lang w:eastAsia="zh-CN"/>
              </w:rPr>
              <w:t>Solar Rate</w:t>
            </w:r>
          </w:p>
        </w:tc>
      </w:tr>
      <w:tr w:rsidR="00211FC1" w:rsidRPr="0099416A" w14:paraId="5183021E" w14:textId="77777777" w:rsidTr="00CF0625">
        <w:trPr>
          <w:trHeight w:val="287"/>
        </w:trPr>
        <w:tc>
          <w:tcPr>
            <w:tcW w:w="1337" w:type="dxa"/>
            <w:noWrap/>
            <w:vAlign w:val="bottom"/>
            <w:hideMark/>
          </w:tcPr>
          <w:p w14:paraId="62EF2E01" w14:textId="77777777" w:rsidR="00211FC1" w:rsidRPr="0099416A" w:rsidRDefault="00211FC1" w:rsidP="00CF0625">
            <w:pPr>
              <w:rPr>
                <w:bCs/>
                <w:lang w:eastAsia="zh-CN"/>
              </w:rPr>
            </w:pPr>
            <w:r w:rsidRPr="0099416A">
              <w:rPr>
                <w:lang w:eastAsia="zh-CN"/>
              </w:rPr>
              <w:t>Townsville</w:t>
            </w:r>
          </w:p>
        </w:tc>
        <w:tc>
          <w:tcPr>
            <w:tcW w:w="1007" w:type="dxa"/>
            <w:noWrap/>
            <w:vAlign w:val="bottom"/>
            <w:hideMark/>
          </w:tcPr>
          <w:p w14:paraId="0CC4BC5A"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727A7B6B" w14:textId="77777777" w:rsidR="00211FC1" w:rsidRPr="0099416A" w:rsidRDefault="00211FC1" w:rsidP="00CF0625">
            <w:pPr>
              <w:rPr>
                <w:lang w:eastAsia="zh-CN"/>
              </w:rPr>
            </w:pPr>
            <w:r w:rsidRPr="0099416A">
              <w:rPr>
                <w:lang w:eastAsia="zh-CN"/>
              </w:rPr>
              <w:t>4</w:t>
            </w:r>
          </w:p>
        </w:tc>
        <w:tc>
          <w:tcPr>
            <w:tcW w:w="792" w:type="dxa"/>
            <w:noWrap/>
            <w:vAlign w:val="bottom"/>
            <w:hideMark/>
          </w:tcPr>
          <w:p w14:paraId="5FDDB6F3"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7C06483"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0ADCE66F" w14:textId="77777777" w:rsidR="00211FC1" w:rsidRPr="0099416A" w:rsidRDefault="00211FC1" w:rsidP="00CF0625">
            <w:pPr>
              <w:rPr>
                <w:bCs/>
                <w:lang w:eastAsia="zh-CN"/>
              </w:rPr>
            </w:pPr>
            <w:r w:rsidRPr="0099416A">
              <w:rPr>
                <w:lang w:eastAsia="zh-CN"/>
              </w:rPr>
              <w:t>24.6</w:t>
            </w:r>
          </w:p>
        </w:tc>
        <w:tc>
          <w:tcPr>
            <w:tcW w:w="1037" w:type="dxa"/>
            <w:noWrap/>
            <w:vAlign w:val="bottom"/>
            <w:hideMark/>
          </w:tcPr>
          <w:p w14:paraId="5780F8EE" w14:textId="77777777" w:rsidR="00211FC1" w:rsidRPr="0099416A" w:rsidRDefault="00211FC1" w:rsidP="00CF0625">
            <w:pPr>
              <w:rPr>
                <w:bCs/>
                <w:lang w:eastAsia="zh-CN"/>
              </w:rPr>
            </w:pPr>
            <w:r w:rsidRPr="0099416A">
              <w:rPr>
                <w:lang w:eastAsia="zh-CN"/>
              </w:rPr>
              <w:t>8979</w:t>
            </w:r>
          </w:p>
        </w:tc>
        <w:tc>
          <w:tcPr>
            <w:tcW w:w="973" w:type="dxa"/>
            <w:noWrap/>
            <w:vAlign w:val="bottom"/>
            <w:hideMark/>
          </w:tcPr>
          <w:p w14:paraId="09DA9CAE"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2B96700"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DB12FC9" w14:textId="77777777" w:rsidR="00211FC1" w:rsidRPr="0099416A" w:rsidRDefault="00211FC1" w:rsidP="00CF0625">
            <w:pPr>
              <w:rPr>
                <w:bCs/>
                <w:lang w:eastAsia="zh-CN"/>
              </w:rPr>
            </w:pPr>
            <w:r w:rsidRPr="0099416A">
              <w:rPr>
                <w:lang w:eastAsia="zh-CN"/>
              </w:rPr>
              <w:t>0.07448</w:t>
            </w:r>
          </w:p>
        </w:tc>
      </w:tr>
      <w:tr w:rsidR="00211FC1" w:rsidRPr="0099416A" w14:paraId="0F0352FB" w14:textId="77777777" w:rsidTr="00CF0625">
        <w:trPr>
          <w:trHeight w:val="287"/>
        </w:trPr>
        <w:tc>
          <w:tcPr>
            <w:tcW w:w="1337" w:type="dxa"/>
            <w:noWrap/>
            <w:vAlign w:val="bottom"/>
            <w:hideMark/>
          </w:tcPr>
          <w:p w14:paraId="29F51968" w14:textId="77777777" w:rsidR="00211FC1" w:rsidRPr="0099416A" w:rsidRDefault="00211FC1" w:rsidP="00CF0625">
            <w:pPr>
              <w:rPr>
                <w:lang w:eastAsia="zh-CN"/>
              </w:rPr>
            </w:pPr>
          </w:p>
        </w:tc>
        <w:tc>
          <w:tcPr>
            <w:tcW w:w="1007" w:type="dxa"/>
            <w:noWrap/>
            <w:vAlign w:val="bottom"/>
            <w:hideMark/>
          </w:tcPr>
          <w:p w14:paraId="3ADC82D3"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38939C8A" w14:textId="77777777" w:rsidR="00211FC1" w:rsidRPr="0099416A" w:rsidRDefault="00211FC1" w:rsidP="00CF0625">
            <w:pPr>
              <w:rPr>
                <w:lang w:eastAsia="zh-CN"/>
              </w:rPr>
            </w:pPr>
            <w:r w:rsidRPr="0099416A">
              <w:rPr>
                <w:lang w:eastAsia="zh-CN"/>
              </w:rPr>
              <w:t>4</w:t>
            </w:r>
          </w:p>
        </w:tc>
        <w:tc>
          <w:tcPr>
            <w:tcW w:w="792" w:type="dxa"/>
            <w:noWrap/>
            <w:vAlign w:val="bottom"/>
            <w:hideMark/>
          </w:tcPr>
          <w:p w14:paraId="11E92357" w14:textId="77777777" w:rsidR="00211FC1" w:rsidRPr="0099416A" w:rsidRDefault="00211FC1" w:rsidP="00CF0625">
            <w:pPr>
              <w:rPr>
                <w:lang w:eastAsia="zh-CN"/>
              </w:rPr>
            </w:pPr>
            <w:r w:rsidRPr="0099416A">
              <w:rPr>
                <w:lang w:eastAsia="zh-CN"/>
              </w:rPr>
              <w:t>0</w:t>
            </w:r>
          </w:p>
        </w:tc>
        <w:tc>
          <w:tcPr>
            <w:tcW w:w="681" w:type="dxa"/>
            <w:noWrap/>
            <w:vAlign w:val="bottom"/>
            <w:hideMark/>
          </w:tcPr>
          <w:p w14:paraId="37FD85D7"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14045CA7" w14:textId="77777777" w:rsidR="00211FC1" w:rsidRPr="0099416A" w:rsidRDefault="00211FC1" w:rsidP="00CF0625">
            <w:pPr>
              <w:rPr>
                <w:bCs/>
                <w:lang w:eastAsia="zh-CN"/>
              </w:rPr>
            </w:pPr>
            <w:r w:rsidRPr="0099416A">
              <w:rPr>
                <w:lang w:eastAsia="zh-CN"/>
              </w:rPr>
              <w:t>24.6</w:t>
            </w:r>
          </w:p>
        </w:tc>
        <w:tc>
          <w:tcPr>
            <w:tcW w:w="1037" w:type="dxa"/>
            <w:noWrap/>
            <w:vAlign w:val="bottom"/>
            <w:hideMark/>
          </w:tcPr>
          <w:p w14:paraId="06633A74" w14:textId="77777777" w:rsidR="00211FC1" w:rsidRPr="0099416A" w:rsidRDefault="00211FC1" w:rsidP="00CF0625">
            <w:pPr>
              <w:rPr>
                <w:bCs/>
                <w:lang w:eastAsia="zh-CN"/>
              </w:rPr>
            </w:pPr>
            <w:r w:rsidRPr="0099416A">
              <w:rPr>
                <w:lang w:eastAsia="zh-CN"/>
              </w:rPr>
              <w:t>8979</w:t>
            </w:r>
          </w:p>
        </w:tc>
        <w:tc>
          <w:tcPr>
            <w:tcW w:w="973" w:type="dxa"/>
            <w:noWrap/>
            <w:vAlign w:val="bottom"/>
            <w:hideMark/>
          </w:tcPr>
          <w:p w14:paraId="27C62811"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7FBE94B"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631C946" w14:textId="77777777" w:rsidR="00211FC1" w:rsidRPr="0099416A" w:rsidRDefault="00211FC1" w:rsidP="00CF0625">
            <w:pPr>
              <w:rPr>
                <w:bCs/>
                <w:lang w:eastAsia="zh-CN"/>
              </w:rPr>
            </w:pPr>
            <w:r w:rsidRPr="0099416A">
              <w:rPr>
                <w:lang w:eastAsia="zh-CN"/>
              </w:rPr>
              <w:t>0.07448</w:t>
            </w:r>
          </w:p>
        </w:tc>
      </w:tr>
      <w:tr w:rsidR="00211FC1" w:rsidRPr="0099416A" w14:paraId="5AC85523" w14:textId="77777777" w:rsidTr="00CF0625">
        <w:trPr>
          <w:trHeight w:val="287"/>
        </w:trPr>
        <w:tc>
          <w:tcPr>
            <w:tcW w:w="1337" w:type="dxa"/>
            <w:noWrap/>
            <w:vAlign w:val="bottom"/>
            <w:hideMark/>
          </w:tcPr>
          <w:p w14:paraId="0D9324C7" w14:textId="77777777" w:rsidR="00211FC1" w:rsidRPr="0099416A" w:rsidRDefault="00211FC1" w:rsidP="00CF0625">
            <w:pPr>
              <w:rPr>
                <w:lang w:eastAsia="zh-CN"/>
              </w:rPr>
            </w:pPr>
          </w:p>
        </w:tc>
        <w:tc>
          <w:tcPr>
            <w:tcW w:w="1007" w:type="dxa"/>
            <w:noWrap/>
            <w:vAlign w:val="bottom"/>
            <w:hideMark/>
          </w:tcPr>
          <w:p w14:paraId="60F6A59B"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713C17CD" w14:textId="77777777" w:rsidR="00211FC1" w:rsidRPr="0099416A" w:rsidRDefault="00211FC1" w:rsidP="00CF0625">
            <w:pPr>
              <w:rPr>
                <w:lang w:eastAsia="zh-CN"/>
              </w:rPr>
            </w:pPr>
            <w:r w:rsidRPr="0099416A">
              <w:rPr>
                <w:lang w:eastAsia="zh-CN"/>
              </w:rPr>
              <w:t>4</w:t>
            </w:r>
          </w:p>
        </w:tc>
        <w:tc>
          <w:tcPr>
            <w:tcW w:w="792" w:type="dxa"/>
            <w:noWrap/>
            <w:vAlign w:val="bottom"/>
            <w:hideMark/>
          </w:tcPr>
          <w:p w14:paraId="296A1447" w14:textId="77777777" w:rsidR="00211FC1" w:rsidRPr="0099416A" w:rsidRDefault="00211FC1" w:rsidP="00CF0625">
            <w:pPr>
              <w:rPr>
                <w:lang w:eastAsia="zh-CN"/>
              </w:rPr>
            </w:pPr>
            <w:r w:rsidRPr="0099416A">
              <w:rPr>
                <w:lang w:eastAsia="zh-CN"/>
              </w:rPr>
              <w:t>1</w:t>
            </w:r>
          </w:p>
        </w:tc>
        <w:tc>
          <w:tcPr>
            <w:tcW w:w="681" w:type="dxa"/>
            <w:noWrap/>
            <w:vAlign w:val="bottom"/>
            <w:hideMark/>
          </w:tcPr>
          <w:p w14:paraId="6598A48F"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2BEDE7B4" w14:textId="77777777" w:rsidR="00211FC1" w:rsidRPr="0099416A" w:rsidRDefault="00211FC1" w:rsidP="00CF0625">
            <w:pPr>
              <w:rPr>
                <w:bCs/>
                <w:lang w:eastAsia="zh-CN"/>
              </w:rPr>
            </w:pPr>
            <w:r w:rsidRPr="0099416A">
              <w:rPr>
                <w:lang w:eastAsia="zh-CN"/>
              </w:rPr>
              <w:t>32.5</w:t>
            </w:r>
          </w:p>
        </w:tc>
        <w:tc>
          <w:tcPr>
            <w:tcW w:w="1037" w:type="dxa"/>
            <w:noWrap/>
            <w:vAlign w:val="bottom"/>
            <w:hideMark/>
          </w:tcPr>
          <w:p w14:paraId="60DEB17D" w14:textId="77777777" w:rsidR="00211FC1" w:rsidRPr="0099416A" w:rsidRDefault="00211FC1" w:rsidP="00CF0625">
            <w:pPr>
              <w:rPr>
                <w:bCs/>
                <w:lang w:eastAsia="zh-CN"/>
              </w:rPr>
            </w:pPr>
            <w:r w:rsidRPr="0099416A">
              <w:rPr>
                <w:lang w:eastAsia="zh-CN"/>
              </w:rPr>
              <w:t>11862.5</w:t>
            </w:r>
          </w:p>
        </w:tc>
        <w:tc>
          <w:tcPr>
            <w:tcW w:w="973" w:type="dxa"/>
            <w:noWrap/>
            <w:vAlign w:val="bottom"/>
            <w:hideMark/>
          </w:tcPr>
          <w:p w14:paraId="5A4C0517"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16C26C9"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D18C849" w14:textId="77777777" w:rsidR="00211FC1" w:rsidRPr="0099416A" w:rsidRDefault="00211FC1" w:rsidP="00CF0625">
            <w:pPr>
              <w:rPr>
                <w:bCs/>
                <w:lang w:eastAsia="zh-CN"/>
              </w:rPr>
            </w:pPr>
            <w:r w:rsidRPr="0099416A">
              <w:rPr>
                <w:lang w:eastAsia="zh-CN"/>
              </w:rPr>
              <w:t>0.07448</w:t>
            </w:r>
          </w:p>
        </w:tc>
      </w:tr>
      <w:tr w:rsidR="00211FC1" w:rsidRPr="0099416A" w14:paraId="2A370CEA" w14:textId="77777777" w:rsidTr="00CF0625">
        <w:trPr>
          <w:trHeight w:val="287"/>
        </w:trPr>
        <w:tc>
          <w:tcPr>
            <w:tcW w:w="1337" w:type="dxa"/>
            <w:noWrap/>
            <w:vAlign w:val="bottom"/>
            <w:hideMark/>
          </w:tcPr>
          <w:p w14:paraId="5276F788" w14:textId="77777777" w:rsidR="00211FC1" w:rsidRPr="0099416A" w:rsidRDefault="00211FC1" w:rsidP="00CF0625">
            <w:pPr>
              <w:rPr>
                <w:lang w:eastAsia="zh-CN"/>
              </w:rPr>
            </w:pPr>
          </w:p>
        </w:tc>
        <w:tc>
          <w:tcPr>
            <w:tcW w:w="1007" w:type="dxa"/>
            <w:noWrap/>
            <w:vAlign w:val="bottom"/>
            <w:hideMark/>
          </w:tcPr>
          <w:p w14:paraId="3902F1C0"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41012852" w14:textId="77777777" w:rsidR="00211FC1" w:rsidRPr="0099416A" w:rsidRDefault="00211FC1" w:rsidP="00CF0625">
            <w:pPr>
              <w:rPr>
                <w:lang w:eastAsia="zh-CN"/>
              </w:rPr>
            </w:pPr>
            <w:r w:rsidRPr="0099416A">
              <w:rPr>
                <w:lang w:eastAsia="zh-CN"/>
              </w:rPr>
              <w:t>4</w:t>
            </w:r>
          </w:p>
        </w:tc>
        <w:tc>
          <w:tcPr>
            <w:tcW w:w="792" w:type="dxa"/>
            <w:noWrap/>
            <w:vAlign w:val="bottom"/>
            <w:hideMark/>
          </w:tcPr>
          <w:p w14:paraId="647495E6" w14:textId="77777777" w:rsidR="00211FC1" w:rsidRPr="0099416A" w:rsidRDefault="00211FC1" w:rsidP="00CF0625">
            <w:pPr>
              <w:rPr>
                <w:lang w:eastAsia="zh-CN"/>
              </w:rPr>
            </w:pPr>
            <w:r w:rsidRPr="0099416A">
              <w:rPr>
                <w:lang w:eastAsia="zh-CN"/>
              </w:rPr>
              <w:t>1</w:t>
            </w:r>
          </w:p>
        </w:tc>
        <w:tc>
          <w:tcPr>
            <w:tcW w:w="681" w:type="dxa"/>
            <w:noWrap/>
            <w:vAlign w:val="bottom"/>
            <w:hideMark/>
          </w:tcPr>
          <w:p w14:paraId="67A776AA"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1E8036FE" w14:textId="77777777" w:rsidR="00211FC1" w:rsidRPr="0099416A" w:rsidRDefault="00211FC1" w:rsidP="00CF0625">
            <w:pPr>
              <w:rPr>
                <w:bCs/>
                <w:lang w:eastAsia="zh-CN"/>
              </w:rPr>
            </w:pPr>
            <w:r w:rsidRPr="0099416A">
              <w:rPr>
                <w:lang w:eastAsia="zh-CN"/>
              </w:rPr>
              <w:t>32.5</w:t>
            </w:r>
          </w:p>
        </w:tc>
        <w:tc>
          <w:tcPr>
            <w:tcW w:w="1037" w:type="dxa"/>
            <w:noWrap/>
            <w:vAlign w:val="bottom"/>
            <w:hideMark/>
          </w:tcPr>
          <w:p w14:paraId="37CA82F1" w14:textId="77777777" w:rsidR="00211FC1" w:rsidRPr="0099416A" w:rsidRDefault="00211FC1" w:rsidP="00CF0625">
            <w:pPr>
              <w:rPr>
                <w:bCs/>
                <w:lang w:eastAsia="zh-CN"/>
              </w:rPr>
            </w:pPr>
            <w:r w:rsidRPr="0099416A">
              <w:rPr>
                <w:lang w:eastAsia="zh-CN"/>
              </w:rPr>
              <w:t>11862.5</w:t>
            </w:r>
          </w:p>
        </w:tc>
        <w:tc>
          <w:tcPr>
            <w:tcW w:w="973" w:type="dxa"/>
            <w:noWrap/>
            <w:vAlign w:val="bottom"/>
            <w:hideMark/>
          </w:tcPr>
          <w:p w14:paraId="6F0E3B21"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FFF4A31"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FCDEE2D" w14:textId="77777777" w:rsidR="00211FC1" w:rsidRPr="0099416A" w:rsidRDefault="00211FC1" w:rsidP="00CF0625">
            <w:pPr>
              <w:rPr>
                <w:bCs/>
                <w:lang w:eastAsia="zh-CN"/>
              </w:rPr>
            </w:pPr>
            <w:r w:rsidRPr="0099416A">
              <w:rPr>
                <w:lang w:eastAsia="zh-CN"/>
              </w:rPr>
              <w:t>0.07448</w:t>
            </w:r>
          </w:p>
        </w:tc>
      </w:tr>
      <w:tr w:rsidR="00211FC1" w:rsidRPr="0099416A" w14:paraId="14901A1A" w14:textId="77777777" w:rsidTr="00CF0625">
        <w:trPr>
          <w:trHeight w:val="287"/>
        </w:trPr>
        <w:tc>
          <w:tcPr>
            <w:tcW w:w="1337" w:type="dxa"/>
            <w:noWrap/>
            <w:vAlign w:val="bottom"/>
            <w:hideMark/>
          </w:tcPr>
          <w:p w14:paraId="1CF73B4F" w14:textId="77777777" w:rsidR="00211FC1" w:rsidRPr="0099416A" w:rsidRDefault="00211FC1" w:rsidP="00CF0625">
            <w:pPr>
              <w:rPr>
                <w:lang w:eastAsia="zh-CN"/>
              </w:rPr>
            </w:pPr>
          </w:p>
        </w:tc>
        <w:tc>
          <w:tcPr>
            <w:tcW w:w="1007" w:type="dxa"/>
            <w:noWrap/>
            <w:vAlign w:val="bottom"/>
            <w:hideMark/>
          </w:tcPr>
          <w:p w14:paraId="53AB186B"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65D4AF17" w14:textId="77777777" w:rsidR="00211FC1" w:rsidRPr="0099416A" w:rsidRDefault="00211FC1" w:rsidP="00CF0625">
            <w:pPr>
              <w:rPr>
                <w:lang w:eastAsia="zh-CN"/>
              </w:rPr>
            </w:pPr>
            <w:r w:rsidRPr="0099416A">
              <w:rPr>
                <w:lang w:eastAsia="zh-CN"/>
              </w:rPr>
              <w:t>3</w:t>
            </w:r>
          </w:p>
        </w:tc>
        <w:tc>
          <w:tcPr>
            <w:tcW w:w="792" w:type="dxa"/>
            <w:noWrap/>
            <w:vAlign w:val="bottom"/>
            <w:hideMark/>
          </w:tcPr>
          <w:p w14:paraId="2B4DE69D" w14:textId="77777777" w:rsidR="00211FC1" w:rsidRPr="0099416A" w:rsidRDefault="00211FC1" w:rsidP="00CF0625">
            <w:pPr>
              <w:rPr>
                <w:lang w:eastAsia="zh-CN"/>
              </w:rPr>
            </w:pPr>
            <w:r w:rsidRPr="0099416A">
              <w:rPr>
                <w:lang w:eastAsia="zh-CN"/>
              </w:rPr>
              <w:t>0</w:t>
            </w:r>
          </w:p>
        </w:tc>
        <w:tc>
          <w:tcPr>
            <w:tcW w:w="681" w:type="dxa"/>
            <w:noWrap/>
            <w:vAlign w:val="bottom"/>
            <w:hideMark/>
          </w:tcPr>
          <w:p w14:paraId="6694E608"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7949A84E" w14:textId="77777777" w:rsidR="00211FC1" w:rsidRPr="0099416A" w:rsidRDefault="00211FC1" w:rsidP="00CF0625">
            <w:pPr>
              <w:rPr>
                <w:bCs/>
                <w:lang w:eastAsia="zh-CN"/>
              </w:rPr>
            </w:pPr>
            <w:r w:rsidRPr="0099416A">
              <w:rPr>
                <w:lang w:eastAsia="zh-CN"/>
              </w:rPr>
              <w:t>19.2</w:t>
            </w:r>
          </w:p>
        </w:tc>
        <w:tc>
          <w:tcPr>
            <w:tcW w:w="1037" w:type="dxa"/>
            <w:noWrap/>
            <w:vAlign w:val="bottom"/>
            <w:hideMark/>
          </w:tcPr>
          <w:p w14:paraId="19CAABA7" w14:textId="77777777" w:rsidR="00211FC1" w:rsidRPr="0099416A" w:rsidRDefault="00211FC1" w:rsidP="00CF0625">
            <w:pPr>
              <w:rPr>
                <w:bCs/>
                <w:lang w:eastAsia="zh-CN"/>
              </w:rPr>
            </w:pPr>
            <w:r w:rsidRPr="0099416A">
              <w:rPr>
                <w:lang w:eastAsia="zh-CN"/>
              </w:rPr>
              <w:t>7008</w:t>
            </w:r>
          </w:p>
        </w:tc>
        <w:tc>
          <w:tcPr>
            <w:tcW w:w="973" w:type="dxa"/>
            <w:noWrap/>
            <w:vAlign w:val="bottom"/>
            <w:hideMark/>
          </w:tcPr>
          <w:p w14:paraId="0F27EE2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9E70DE8"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000D2D51" w14:textId="77777777" w:rsidR="00211FC1" w:rsidRPr="0099416A" w:rsidRDefault="00211FC1" w:rsidP="00CF0625">
            <w:pPr>
              <w:rPr>
                <w:bCs/>
                <w:lang w:eastAsia="zh-CN"/>
              </w:rPr>
            </w:pPr>
            <w:r w:rsidRPr="0099416A">
              <w:rPr>
                <w:lang w:eastAsia="zh-CN"/>
              </w:rPr>
              <w:t>0.07448</w:t>
            </w:r>
          </w:p>
        </w:tc>
      </w:tr>
      <w:tr w:rsidR="00211FC1" w:rsidRPr="0099416A" w14:paraId="7056BDDB" w14:textId="77777777" w:rsidTr="00CF0625">
        <w:trPr>
          <w:trHeight w:val="287"/>
        </w:trPr>
        <w:tc>
          <w:tcPr>
            <w:tcW w:w="1337" w:type="dxa"/>
            <w:noWrap/>
            <w:vAlign w:val="bottom"/>
            <w:hideMark/>
          </w:tcPr>
          <w:p w14:paraId="77460839" w14:textId="77777777" w:rsidR="00211FC1" w:rsidRPr="0099416A" w:rsidRDefault="00211FC1" w:rsidP="00CF0625">
            <w:pPr>
              <w:rPr>
                <w:lang w:eastAsia="zh-CN"/>
              </w:rPr>
            </w:pPr>
          </w:p>
        </w:tc>
        <w:tc>
          <w:tcPr>
            <w:tcW w:w="1007" w:type="dxa"/>
            <w:noWrap/>
            <w:vAlign w:val="bottom"/>
            <w:hideMark/>
          </w:tcPr>
          <w:p w14:paraId="54B663B7"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741C5897" w14:textId="77777777" w:rsidR="00211FC1" w:rsidRPr="0099416A" w:rsidRDefault="00211FC1" w:rsidP="00CF0625">
            <w:pPr>
              <w:rPr>
                <w:lang w:eastAsia="zh-CN"/>
              </w:rPr>
            </w:pPr>
            <w:r w:rsidRPr="0099416A">
              <w:rPr>
                <w:lang w:eastAsia="zh-CN"/>
              </w:rPr>
              <w:t>3</w:t>
            </w:r>
          </w:p>
        </w:tc>
        <w:tc>
          <w:tcPr>
            <w:tcW w:w="792" w:type="dxa"/>
            <w:noWrap/>
            <w:vAlign w:val="bottom"/>
            <w:hideMark/>
          </w:tcPr>
          <w:p w14:paraId="7E7F9562" w14:textId="77777777" w:rsidR="00211FC1" w:rsidRPr="0099416A" w:rsidRDefault="00211FC1" w:rsidP="00CF0625">
            <w:pPr>
              <w:rPr>
                <w:lang w:eastAsia="zh-CN"/>
              </w:rPr>
            </w:pPr>
            <w:r w:rsidRPr="0099416A">
              <w:rPr>
                <w:lang w:eastAsia="zh-CN"/>
              </w:rPr>
              <w:t>0</w:t>
            </w:r>
          </w:p>
        </w:tc>
        <w:tc>
          <w:tcPr>
            <w:tcW w:w="681" w:type="dxa"/>
            <w:noWrap/>
            <w:vAlign w:val="bottom"/>
            <w:hideMark/>
          </w:tcPr>
          <w:p w14:paraId="7F92CC9B"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DC047D3" w14:textId="77777777" w:rsidR="00211FC1" w:rsidRPr="0099416A" w:rsidRDefault="00211FC1" w:rsidP="00CF0625">
            <w:pPr>
              <w:rPr>
                <w:bCs/>
                <w:lang w:eastAsia="zh-CN"/>
              </w:rPr>
            </w:pPr>
            <w:r w:rsidRPr="0099416A">
              <w:rPr>
                <w:lang w:eastAsia="zh-CN"/>
              </w:rPr>
              <w:t>19.2</w:t>
            </w:r>
          </w:p>
        </w:tc>
        <w:tc>
          <w:tcPr>
            <w:tcW w:w="1037" w:type="dxa"/>
            <w:noWrap/>
            <w:vAlign w:val="bottom"/>
            <w:hideMark/>
          </w:tcPr>
          <w:p w14:paraId="14904AB0" w14:textId="77777777" w:rsidR="00211FC1" w:rsidRPr="0099416A" w:rsidRDefault="00211FC1" w:rsidP="00CF0625">
            <w:pPr>
              <w:rPr>
                <w:bCs/>
                <w:lang w:eastAsia="zh-CN"/>
              </w:rPr>
            </w:pPr>
            <w:r w:rsidRPr="0099416A">
              <w:rPr>
                <w:lang w:eastAsia="zh-CN"/>
              </w:rPr>
              <w:t>7008</w:t>
            </w:r>
          </w:p>
        </w:tc>
        <w:tc>
          <w:tcPr>
            <w:tcW w:w="973" w:type="dxa"/>
            <w:noWrap/>
            <w:vAlign w:val="bottom"/>
            <w:hideMark/>
          </w:tcPr>
          <w:p w14:paraId="7E8DFE07"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857464F"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731109A" w14:textId="77777777" w:rsidR="00211FC1" w:rsidRPr="0099416A" w:rsidRDefault="00211FC1" w:rsidP="00CF0625">
            <w:pPr>
              <w:rPr>
                <w:bCs/>
                <w:lang w:eastAsia="zh-CN"/>
              </w:rPr>
            </w:pPr>
            <w:r w:rsidRPr="0099416A">
              <w:rPr>
                <w:lang w:eastAsia="zh-CN"/>
              </w:rPr>
              <w:t>0.07448</w:t>
            </w:r>
          </w:p>
        </w:tc>
      </w:tr>
      <w:tr w:rsidR="00211FC1" w:rsidRPr="0099416A" w14:paraId="3AFF6416" w14:textId="77777777" w:rsidTr="00CF0625">
        <w:trPr>
          <w:trHeight w:val="287"/>
        </w:trPr>
        <w:tc>
          <w:tcPr>
            <w:tcW w:w="1337" w:type="dxa"/>
            <w:noWrap/>
            <w:vAlign w:val="bottom"/>
            <w:hideMark/>
          </w:tcPr>
          <w:p w14:paraId="4ABE7990" w14:textId="77777777" w:rsidR="00211FC1" w:rsidRPr="0099416A" w:rsidRDefault="00211FC1" w:rsidP="00CF0625">
            <w:pPr>
              <w:rPr>
                <w:lang w:eastAsia="zh-CN"/>
              </w:rPr>
            </w:pPr>
          </w:p>
        </w:tc>
        <w:tc>
          <w:tcPr>
            <w:tcW w:w="1007" w:type="dxa"/>
            <w:noWrap/>
            <w:vAlign w:val="bottom"/>
            <w:hideMark/>
          </w:tcPr>
          <w:p w14:paraId="084A5EA9"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281E289A" w14:textId="77777777" w:rsidR="00211FC1" w:rsidRPr="0099416A" w:rsidRDefault="00211FC1" w:rsidP="00CF0625">
            <w:pPr>
              <w:rPr>
                <w:lang w:eastAsia="zh-CN"/>
              </w:rPr>
            </w:pPr>
            <w:r w:rsidRPr="0099416A">
              <w:rPr>
                <w:lang w:eastAsia="zh-CN"/>
              </w:rPr>
              <w:t>3</w:t>
            </w:r>
          </w:p>
        </w:tc>
        <w:tc>
          <w:tcPr>
            <w:tcW w:w="792" w:type="dxa"/>
            <w:noWrap/>
            <w:vAlign w:val="bottom"/>
            <w:hideMark/>
          </w:tcPr>
          <w:p w14:paraId="2808600F" w14:textId="77777777" w:rsidR="00211FC1" w:rsidRPr="0099416A" w:rsidRDefault="00211FC1" w:rsidP="00CF0625">
            <w:pPr>
              <w:rPr>
                <w:lang w:eastAsia="zh-CN"/>
              </w:rPr>
            </w:pPr>
            <w:r w:rsidRPr="0099416A">
              <w:rPr>
                <w:lang w:eastAsia="zh-CN"/>
              </w:rPr>
              <w:t>1</w:t>
            </w:r>
          </w:p>
        </w:tc>
        <w:tc>
          <w:tcPr>
            <w:tcW w:w="681" w:type="dxa"/>
            <w:noWrap/>
            <w:vAlign w:val="bottom"/>
            <w:hideMark/>
          </w:tcPr>
          <w:p w14:paraId="6459D732"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5A17865" w14:textId="77777777" w:rsidR="00211FC1" w:rsidRPr="0099416A" w:rsidRDefault="00211FC1" w:rsidP="00CF0625">
            <w:pPr>
              <w:rPr>
                <w:bCs/>
                <w:lang w:eastAsia="zh-CN"/>
              </w:rPr>
            </w:pPr>
            <w:r w:rsidRPr="0099416A">
              <w:rPr>
                <w:lang w:eastAsia="zh-CN"/>
              </w:rPr>
              <w:t>27</w:t>
            </w:r>
          </w:p>
        </w:tc>
        <w:tc>
          <w:tcPr>
            <w:tcW w:w="1037" w:type="dxa"/>
            <w:noWrap/>
            <w:vAlign w:val="bottom"/>
            <w:hideMark/>
          </w:tcPr>
          <w:p w14:paraId="7E94B5B8" w14:textId="77777777" w:rsidR="00211FC1" w:rsidRPr="0099416A" w:rsidRDefault="00211FC1" w:rsidP="00CF0625">
            <w:pPr>
              <w:rPr>
                <w:bCs/>
                <w:lang w:eastAsia="zh-CN"/>
              </w:rPr>
            </w:pPr>
            <w:r w:rsidRPr="0099416A">
              <w:rPr>
                <w:lang w:eastAsia="zh-CN"/>
              </w:rPr>
              <w:t>9855</w:t>
            </w:r>
          </w:p>
        </w:tc>
        <w:tc>
          <w:tcPr>
            <w:tcW w:w="973" w:type="dxa"/>
            <w:noWrap/>
            <w:vAlign w:val="bottom"/>
            <w:hideMark/>
          </w:tcPr>
          <w:p w14:paraId="2A0C5DCA"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776D14B"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64480BF3" w14:textId="77777777" w:rsidR="00211FC1" w:rsidRPr="0099416A" w:rsidRDefault="00211FC1" w:rsidP="00CF0625">
            <w:pPr>
              <w:rPr>
                <w:bCs/>
                <w:lang w:eastAsia="zh-CN"/>
              </w:rPr>
            </w:pPr>
            <w:r w:rsidRPr="0099416A">
              <w:rPr>
                <w:lang w:eastAsia="zh-CN"/>
              </w:rPr>
              <w:t>0.07448</w:t>
            </w:r>
          </w:p>
        </w:tc>
      </w:tr>
      <w:tr w:rsidR="00211FC1" w:rsidRPr="0099416A" w14:paraId="58338A15" w14:textId="77777777" w:rsidTr="00CF0625">
        <w:trPr>
          <w:trHeight w:val="287"/>
        </w:trPr>
        <w:tc>
          <w:tcPr>
            <w:tcW w:w="1337" w:type="dxa"/>
            <w:noWrap/>
            <w:vAlign w:val="bottom"/>
            <w:hideMark/>
          </w:tcPr>
          <w:p w14:paraId="72AF6EAA" w14:textId="77777777" w:rsidR="00211FC1" w:rsidRPr="0099416A" w:rsidRDefault="00211FC1" w:rsidP="00CF0625">
            <w:pPr>
              <w:rPr>
                <w:lang w:eastAsia="zh-CN"/>
              </w:rPr>
            </w:pPr>
          </w:p>
        </w:tc>
        <w:tc>
          <w:tcPr>
            <w:tcW w:w="1007" w:type="dxa"/>
            <w:noWrap/>
            <w:vAlign w:val="bottom"/>
            <w:hideMark/>
          </w:tcPr>
          <w:p w14:paraId="4F356552"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4E7CD47A" w14:textId="77777777" w:rsidR="00211FC1" w:rsidRPr="0099416A" w:rsidRDefault="00211FC1" w:rsidP="00CF0625">
            <w:pPr>
              <w:rPr>
                <w:lang w:eastAsia="zh-CN"/>
              </w:rPr>
            </w:pPr>
            <w:r w:rsidRPr="0099416A">
              <w:rPr>
                <w:lang w:eastAsia="zh-CN"/>
              </w:rPr>
              <w:t>3</w:t>
            </w:r>
          </w:p>
        </w:tc>
        <w:tc>
          <w:tcPr>
            <w:tcW w:w="792" w:type="dxa"/>
            <w:noWrap/>
            <w:vAlign w:val="bottom"/>
            <w:hideMark/>
          </w:tcPr>
          <w:p w14:paraId="25F0366C" w14:textId="77777777" w:rsidR="00211FC1" w:rsidRPr="0099416A" w:rsidRDefault="00211FC1" w:rsidP="00CF0625">
            <w:pPr>
              <w:rPr>
                <w:lang w:eastAsia="zh-CN"/>
              </w:rPr>
            </w:pPr>
            <w:r w:rsidRPr="0099416A">
              <w:rPr>
                <w:lang w:eastAsia="zh-CN"/>
              </w:rPr>
              <w:t>1</w:t>
            </w:r>
          </w:p>
        </w:tc>
        <w:tc>
          <w:tcPr>
            <w:tcW w:w="681" w:type="dxa"/>
            <w:noWrap/>
            <w:vAlign w:val="bottom"/>
            <w:hideMark/>
          </w:tcPr>
          <w:p w14:paraId="0B648882"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2AD58A57" w14:textId="77777777" w:rsidR="00211FC1" w:rsidRPr="0099416A" w:rsidRDefault="00211FC1" w:rsidP="00CF0625">
            <w:pPr>
              <w:rPr>
                <w:bCs/>
                <w:lang w:eastAsia="zh-CN"/>
              </w:rPr>
            </w:pPr>
            <w:r w:rsidRPr="0099416A">
              <w:rPr>
                <w:lang w:eastAsia="zh-CN"/>
              </w:rPr>
              <w:t>27</w:t>
            </w:r>
          </w:p>
        </w:tc>
        <w:tc>
          <w:tcPr>
            <w:tcW w:w="1037" w:type="dxa"/>
            <w:noWrap/>
            <w:vAlign w:val="bottom"/>
            <w:hideMark/>
          </w:tcPr>
          <w:p w14:paraId="5D28FE66" w14:textId="77777777" w:rsidR="00211FC1" w:rsidRPr="0099416A" w:rsidRDefault="00211FC1" w:rsidP="00CF0625">
            <w:pPr>
              <w:rPr>
                <w:bCs/>
                <w:lang w:eastAsia="zh-CN"/>
              </w:rPr>
            </w:pPr>
            <w:r w:rsidRPr="0099416A">
              <w:rPr>
                <w:lang w:eastAsia="zh-CN"/>
              </w:rPr>
              <w:t>9855</w:t>
            </w:r>
          </w:p>
        </w:tc>
        <w:tc>
          <w:tcPr>
            <w:tcW w:w="973" w:type="dxa"/>
            <w:noWrap/>
            <w:vAlign w:val="bottom"/>
            <w:hideMark/>
          </w:tcPr>
          <w:p w14:paraId="08B4843F"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0421BAA"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32BF3C4" w14:textId="77777777" w:rsidR="00211FC1" w:rsidRPr="0099416A" w:rsidRDefault="00211FC1" w:rsidP="00CF0625">
            <w:pPr>
              <w:rPr>
                <w:bCs/>
                <w:lang w:eastAsia="zh-CN"/>
              </w:rPr>
            </w:pPr>
            <w:r w:rsidRPr="0099416A">
              <w:rPr>
                <w:lang w:eastAsia="zh-CN"/>
              </w:rPr>
              <w:t>0.07448</w:t>
            </w:r>
          </w:p>
        </w:tc>
      </w:tr>
      <w:tr w:rsidR="00211FC1" w:rsidRPr="0099416A" w14:paraId="5F0C8674" w14:textId="77777777" w:rsidTr="00CF0625">
        <w:trPr>
          <w:trHeight w:val="287"/>
        </w:trPr>
        <w:tc>
          <w:tcPr>
            <w:tcW w:w="1337" w:type="dxa"/>
            <w:noWrap/>
            <w:vAlign w:val="bottom"/>
            <w:hideMark/>
          </w:tcPr>
          <w:p w14:paraId="4C452656" w14:textId="77777777" w:rsidR="00211FC1" w:rsidRPr="0099416A" w:rsidRDefault="00211FC1" w:rsidP="00CF0625">
            <w:pPr>
              <w:rPr>
                <w:lang w:eastAsia="zh-CN"/>
              </w:rPr>
            </w:pPr>
          </w:p>
        </w:tc>
        <w:tc>
          <w:tcPr>
            <w:tcW w:w="1007" w:type="dxa"/>
            <w:noWrap/>
            <w:vAlign w:val="bottom"/>
            <w:hideMark/>
          </w:tcPr>
          <w:p w14:paraId="13DCA1DD"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123A4EFD" w14:textId="77777777" w:rsidR="00211FC1" w:rsidRPr="0099416A" w:rsidRDefault="00211FC1" w:rsidP="00CF0625">
            <w:pPr>
              <w:rPr>
                <w:lang w:eastAsia="zh-CN"/>
              </w:rPr>
            </w:pPr>
            <w:r w:rsidRPr="0099416A">
              <w:rPr>
                <w:lang w:eastAsia="zh-CN"/>
              </w:rPr>
              <w:t>2</w:t>
            </w:r>
          </w:p>
        </w:tc>
        <w:tc>
          <w:tcPr>
            <w:tcW w:w="792" w:type="dxa"/>
            <w:noWrap/>
            <w:vAlign w:val="bottom"/>
            <w:hideMark/>
          </w:tcPr>
          <w:p w14:paraId="61F5001F" w14:textId="77777777" w:rsidR="00211FC1" w:rsidRPr="0099416A" w:rsidRDefault="00211FC1" w:rsidP="00CF0625">
            <w:pPr>
              <w:rPr>
                <w:lang w:eastAsia="zh-CN"/>
              </w:rPr>
            </w:pPr>
            <w:r w:rsidRPr="0099416A">
              <w:rPr>
                <w:lang w:eastAsia="zh-CN"/>
              </w:rPr>
              <w:t>0</w:t>
            </w:r>
          </w:p>
        </w:tc>
        <w:tc>
          <w:tcPr>
            <w:tcW w:w="681" w:type="dxa"/>
            <w:noWrap/>
            <w:vAlign w:val="bottom"/>
            <w:hideMark/>
          </w:tcPr>
          <w:p w14:paraId="0F1298A8"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57770E04" w14:textId="77777777" w:rsidR="00211FC1" w:rsidRPr="0099416A" w:rsidRDefault="00211FC1" w:rsidP="00CF0625">
            <w:pPr>
              <w:rPr>
                <w:bCs/>
                <w:lang w:eastAsia="zh-CN"/>
              </w:rPr>
            </w:pPr>
            <w:r w:rsidRPr="0099416A">
              <w:rPr>
                <w:lang w:eastAsia="zh-CN"/>
              </w:rPr>
              <w:t>16.8</w:t>
            </w:r>
          </w:p>
        </w:tc>
        <w:tc>
          <w:tcPr>
            <w:tcW w:w="1037" w:type="dxa"/>
            <w:noWrap/>
            <w:vAlign w:val="bottom"/>
            <w:hideMark/>
          </w:tcPr>
          <w:p w14:paraId="0D619702" w14:textId="77777777" w:rsidR="00211FC1" w:rsidRPr="0099416A" w:rsidRDefault="00211FC1" w:rsidP="00CF0625">
            <w:pPr>
              <w:rPr>
                <w:bCs/>
                <w:lang w:eastAsia="zh-CN"/>
              </w:rPr>
            </w:pPr>
            <w:r w:rsidRPr="0099416A">
              <w:rPr>
                <w:lang w:eastAsia="zh-CN"/>
              </w:rPr>
              <w:t>6132</w:t>
            </w:r>
          </w:p>
        </w:tc>
        <w:tc>
          <w:tcPr>
            <w:tcW w:w="973" w:type="dxa"/>
            <w:noWrap/>
            <w:vAlign w:val="bottom"/>
            <w:hideMark/>
          </w:tcPr>
          <w:p w14:paraId="73EADC4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41069C1"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4B5D72C" w14:textId="77777777" w:rsidR="00211FC1" w:rsidRPr="0099416A" w:rsidRDefault="00211FC1" w:rsidP="00CF0625">
            <w:pPr>
              <w:rPr>
                <w:bCs/>
                <w:lang w:eastAsia="zh-CN"/>
              </w:rPr>
            </w:pPr>
            <w:r w:rsidRPr="0099416A">
              <w:rPr>
                <w:lang w:eastAsia="zh-CN"/>
              </w:rPr>
              <w:t>0.07448</w:t>
            </w:r>
          </w:p>
        </w:tc>
      </w:tr>
      <w:tr w:rsidR="00211FC1" w:rsidRPr="0099416A" w14:paraId="091666E2" w14:textId="77777777" w:rsidTr="00CF0625">
        <w:trPr>
          <w:trHeight w:val="287"/>
        </w:trPr>
        <w:tc>
          <w:tcPr>
            <w:tcW w:w="1337" w:type="dxa"/>
            <w:noWrap/>
            <w:vAlign w:val="bottom"/>
            <w:hideMark/>
          </w:tcPr>
          <w:p w14:paraId="7E8EF750" w14:textId="77777777" w:rsidR="00211FC1" w:rsidRPr="0099416A" w:rsidRDefault="00211FC1" w:rsidP="00CF0625">
            <w:pPr>
              <w:rPr>
                <w:lang w:eastAsia="zh-CN"/>
              </w:rPr>
            </w:pPr>
          </w:p>
        </w:tc>
        <w:tc>
          <w:tcPr>
            <w:tcW w:w="1007" w:type="dxa"/>
            <w:noWrap/>
            <w:vAlign w:val="bottom"/>
            <w:hideMark/>
          </w:tcPr>
          <w:p w14:paraId="4DB2BCD6"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5D03327C" w14:textId="77777777" w:rsidR="00211FC1" w:rsidRPr="0099416A" w:rsidRDefault="00211FC1" w:rsidP="00CF0625">
            <w:pPr>
              <w:rPr>
                <w:lang w:eastAsia="zh-CN"/>
              </w:rPr>
            </w:pPr>
            <w:r w:rsidRPr="0099416A">
              <w:rPr>
                <w:lang w:eastAsia="zh-CN"/>
              </w:rPr>
              <w:t>2</w:t>
            </w:r>
          </w:p>
        </w:tc>
        <w:tc>
          <w:tcPr>
            <w:tcW w:w="792" w:type="dxa"/>
            <w:noWrap/>
            <w:vAlign w:val="bottom"/>
            <w:hideMark/>
          </w:tcPr>
          <w:p w14:paraId="5EB4A998"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3DB114C"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16336BBA" w14:textId="77777777" w:rsidR="00211FC1" w:rsidRPr="0099416A" w:rsidRDefault="00211FC1" w:rsidP="00CF0625">
            <w:pPr>
              <w:rPr>
                <w:bCs/>
                <w:lang w:eastAsia="zh-CN"/>
              </w:rPr>
            </w:pPr>
            <w:r w:rsidRPr="0099416A">
              <w:rPr>
                <w:lang w:eastAsia="zh-CN"/>
              </w:rPr>
              <w:t>16.8</w:t>
            </w:r>
          </w:p>
        </w:tc>
        <w:tc>
          <w:tcPr>
            <w:tcW w:w="1037" w:type="dxa"/>
            <w:noWrap/>
            <w:vAlign w:val="bottom"/>
            <w:hideMark/>
          </w:tcPr>
          <w:p w14:paraId="4DB86D40" w14:textId="77777777" w:rsidR="00211FC1" w:rsidRPr="0099416A" w:rsidRDefault="00211FC1" w:rsidP="00CF0625">
            <w:pPr>
              <w:rPr>
                <w:bCs/>
                <w:lang w:eastAsia="zh-CN"/>
              </w:rPr>
            </w:pPr>
            <w:r w:rsidRPr="0099416A">
              <w:rPr>
                <w:lang w:eastAsia="zh-CN"/>
              </w:rPr>
              <w:t>6132</w:t>
            </w:r>
          </w:p>
        </w:tc>
        <w:tc>
          <w:tcPr>
            <w:tcW w:w="973" w:type="dxa"/>
            <w:noWrap/>
            <w:vAlign w:val="bottom"/>
            <w:hideMark/>
          </w:tcPr>
          <w:p w14:paraId="3744104F"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9327B4B"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0B0C8DC" w14:textId="77777777" w:rsidR="00211FC1" w:rsidRPr="0099416A" w:rsidRDefault="00211FC1" w:rsidP="00CF0625">
            <w:pPr>
              <w:rPr>
                <w:bCs/>
                <w:lang w:eastAsia="zh-CN"/>
              </w:rPr>
            </w:pPr>
            <w:r w:rsidRPr="0099416A">
              <w:rPr>
                <w:lang w:eastAsia="zh-CN"/>
              </w:rPr>
              <w:t>0.07448</w:t>
            </w:r>
          </w:p>
        </w:tc>
      </w:tr>
      <w:tr w:rsidR="00211FC1" w:rsidRPr="0099416A" w14:paraId="156F2F66" w14:textId="77777777" w:rsidTr="00CF0625">
        <w:trPr>
          <w:trHeight w:val="287"/>
        </w:trPr>
        <w:tc>
          <w:tcPr>
            <w:tcW w:w="1337" w:type="dxa"/>
            <w:noWrap/>
            <w:vAlign w:val="bottom"/>
            <w:hideMark/>
          </w:tcPr>
          <w:p w14:paraId="3B75A01A" w14:textId="77777777" w:rsidR="00211FC1" w:rsidRPr="0099416A" w:rsidRDefault="00211FC1" w:rsidP="00CF0625">
            <w:pPr>
              <w:rPr>
                <w:lang w:eastAsia="zh-CN"/>
              </w:rPr>
            </w:pPr>
          </w:p>
        </w:tc>
        <w:tc>
          <w:tcPr>
            <w:tcW w:w="1007" w:type="dxa"/>
            <w:noWrap/>
            <w:vAlign w:val="bottom"/>
            <w:hideMark/>
          </w:tcPr>
          <w:p w14:paraId="2A8BE189"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53580150" w14:textId="77777777" w:rsidR="00211FC1" w:rsidRPr="0099416A" w:rsidRDefault="00211FC1" w:rsidP="00CF0625">
            <w:pPr>
              <w:rPr>
                <w:lang w:eastAsia="zh-CN"/>
              </w:rPr>
            </w:pPr>
            <w:r w:rsidRPr="0099416A">
              <w:rPr>
                <w:lang w:eastAsia="zh-CN"/>
              </w:rPr>
              <w:t>2</w:t>
            </w:r>
          </w:p>
        </w:tc>
        <w:tc>
          <w:tcPr>
            <w:tcW w:w="792" w:type="dxa"/>
            <w:noWrap/>
            <w:vAlign w:val="bottom"/>
            <w:hideMark/>
          </w:tcPr>
          <w:p w14:paraId="72372AE8" w14:textId="77777777" w:rsidR="00211FC1" w:rsidRPr="0099416A" w:rsidRDefault="00211FC1" w:rsidP="00CF0625">
            <w:pPr>
              <w:rPr>
                <w:lang w:eastAsia="zh-CN"/>
              </w:rPr>
            </w:pPr>
            <w:r w:rsidRPr="0099416A">
              <w:rPr>
                <w:lang w:eastAsia="zh-CN"/>
              </w:rPr>
              <w:t>1</w:t>
            </w:r>
          </w:p>
        </w:tc>
        <w:tc>
          <w:tcPr>
            <w:tcW w:w="681" w:type="dxa"/>
            <w:noWrap/>
            <w:vAlign w:val="bottom"/>
            <w:hideMark/>
          </w:tcPr>
          <w:p w14:paraId="4976061C"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4FD53584" w14:textId="77777777" w:rsidR="00211FC1" w:rsidRPr="0099416A" w:rsidRDefault="00211FC1" w:rsidP="00CF0625">
            <w:pPr>
              <w:rPr>
                <w:bCs/>
                <w:lang w:eastAsia="zh-CN"/>
              </w:rPr>
            </w:pPr>
            <w:r w:rsidRPr="0099416A">
              <w:rPr>
                <w:lang w:eastAsia="zh-CN"/>
              </w:rPr>
              <w:t>24.6</w:t>
            </w:r>
          </w:p>
        </w:tc>
        <w:tc>
          <w:tcPr>
            <w:tcW w:w="1037" w:type="dxa"/>
            <w:noWrap/>
            <w:vAlign w:val="bottom"/>
            <w:hideMark/>
          </w:tcPr>
          <w:p w14:paraId="4172DE85" w14:textId="77777777" w:rsidR="00211FC1" w:rsidRPr="0099416A" w:rsidRDefault="00211FC1" w:rsidP="00CF0625">
            <w:pPr>
              <w:rPr>
                <w:bCs/>
                <w:lang w:eastAsia="zh-CN"/>
              </w:rPr>
            </w:pPr>
            <w:r w:rsidRPr="0099416A">
              <w:rPr>
                <w:lang w:eastAsia="zh-CN"/>
              </w:rPr>
              <w:t>8979</w:t>
            </w:r>
          </w:p>
        </w:tc>
        <w:tc>
          <w:tcPr>
            <w:tcW w:w="973" w:type="dxa"/>
            <w:noWrap/>
            <w:vAlign w:val="bottom"/>
            <w:hideMark/>
          </w:tcPr>
          <w:p w14:paraId="6ECF7EC9"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93FE97F"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3ED6603" w14:textId="77777777" w:rsidR="00211FC1" w:rsidRPr="0099416A" w:rsidRDefault="00211FC1" w:rsidP="00CF0625">
            <w:pPr>
              <w:rPr>
                <w:bCs/>
                <w:lang w:eastAsia="zh-CN"/>
              </w:rPr>
            </w:pPr>
            <w:r w:rsidRPr="0099416A">
              <w:rPr>
                <w:lang w:eastAsia="zh-CN"/>
              </w:rPr>
              <w:t>0.07448</w:t>
            </w:r>
          </w:p>
        </w:tc>
      </w:tr>
      <w:tr w:rsidR="00211FC1" w:rsidRPr="0099416A" w14:paraId="31450B7F" w14:textId="77777777" w:rsidTr="00CF0625">
        <w:trPr>
          <w:trHeight w:val="287"/>
        </w:trPr>
        <w:tc>
          <w:tcPr>
            <w:tcW w:w="1337" w:type="dxa"/>
            <w:noWrap/>
            <w:vAlign w:val="bottom"/>
            <w:hideMark/>
          </w:tcPr>
          <w:p w14:paraId="657A1945" w14:textId="77777777" w:rsidR="00211FC1" w:rsidRPr="0099416A" w:rsidRDefault="00211FC1" w:rsidP="00CF0625">
            <w:pPr>
              <w:rPr>
                <w:lang w:eastAsia="zh-CN"/>
              </w:rPr>
            </w:pPr>
          </w:p>
        </w:tc>
        <w:tc>
          <w:tcPr>
            <w:tcW w:w="1007" w:type="dxa"/>
            <w:noWrap/>
            <w:vAlign w:val="bottom"/>
            <w:hideMark/>
          </w:tcPr>
          <w:p w14:paraId="18285545"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5E5BEC71" w14:textId="77777777" w:rsidR="00211FC1" w:rsidRPr="0099416A" w:rsidRDefault="00211FC1" w:rsidP="00CF0625">
            <w:pPr>
              <w:rPr>
                <w:lang w:eastAsia="zh-CN"/>
              </w:rPr>
            </w:pPr>
            <w:r w:rsidRPr="0099416A">
              <w:rPr>
                <w:lang w:eastAsia="zh-CN"/>
              </w:rPr>
              <w:t>2</w:t>
            </w:r>
          </w:p>
        </w:tc>
        <w:tc>
          <w:tcPr>
            <w:tcW w:w="792" w:type="dxa"/>
            <w:noWrap/>
            <w:vAlign w:val="bottom"/>
            <w:hideMark/>
          </w:tcPr>
          <w:p w14:paraId="078A839F" w14:textId="77777777" w:rsidR="00211FC1" w:rsidRPr="0099416A" w:rsidRDefault="00211FC1" w:rsidP="00CF0625">
            <w:pPr>
              <w:rPr>
                <w:lang w:eastAsia="zh-CN"/>
              </w:rPr>
            </w:pPr>
            <w:r w:rsidRPr="0099416A">
              <w:rPr>
                <w:lang w:eastAsia="zh-CN"/>
              </w:rPr>
              <w:t>1</w:t>
            </w:r>
          </w:p>
        </w:tc>
        <w:tc>
          <w:tcPr>
            <w:tcW w:w="681" w:type="dxa"/>
            <w:noWrap/>
            <w:vAlign w:val="bottom"/>
            <w:hideMark/>
          </w:tcPr>
          <w:p w14:paraId="67E812B2"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4D222FBF" w14:textId="77777777" w:rsidR="00211FC1" w:rsidRPr="0099416A" w:rsidRDefault="00211FC1" w:rsidP="00CF0625">
            <w:pPr>
              <w:rPr>
                <w:bCs/>
                <w:lang w:eastAsia="zh-CN"/>
              </w:rPr>
            </w:pPr>
            <w:r w:rsidRPr="0099416A">
              <w:rPr>
                <w:lang w:eastAsia="zh-CN"/>
              </w:rPr>
              <w:t>24.6</w:t>
            </w:r>
          </w:p>
        </w:tc>
        <w:tc>
          <w:tcPr>
            <w:tcW w:w="1037" w:type="dxa"/>
            <w:noWrap/>
            <w:vAlign w:val="bottom"/>
            <w:hideMark/>
          </w:tcPr>
          <w:p w14:paraId="338EA09B" w14:textId="77777777" w:rsidR="00211FC1" w:rsidRPr="0099416A" w:rsidRDefault="00211FC1" w:rsidP="00CF0625">
            <w:pPr>
              <w:rPr>
                <w:bCs/>
                <w:lang w:eastAsia="zh-CN"/>
              </w:rPr>
            </w:pPr>
            <w:r w:rsidRPr="0099416A">
              <w:rPr>
                <w:lang w:eastAsia="zh-CN"/>
              </w:rPr>
              <w:t>8979</w:t>
            </w:r>
          </w:p>
        </w:tc>
        <w:tc>
          <w:tcPr>
            <w:tcW w:w="973" w:type="dxa"/>
            <w:noWrap/>
            <w:vAlign w:val="bottom"/>
            <w:hideMark/>
          </w:tcPr>
          <w:p w14:paraId="01B43B92"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A5DFAAC"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02667FE4" w14:textId="77777777" w:rsidR="00211FC1" w:rsidRPr="0099416A" w:rsidRDefault="00211FC1" w:rsidP="00CF0625">
            <w:pPr>
              <w:rPr>
                <w:bCs/>
                <w:lang w:eastAsia="zh-CN"/>
              </w:rPr>
            </w:pPr>
            <w:r w:rsidRPr="0099416A">
              <w:rPr>
                <w:lang w:eastAsia="zh-CN"/>
              </w:rPr>
              <w:t>0.07448</w:t>
            </w:r>
          </w:p>
        </w:tc>
      </w:tr>
      <w:tr w:rsidR="00211FC1" w:rsidRPr="0099416A" w14:paraId="32E19D15" w14:textId="77777777" w:rsidTr="00CF0625">
        <w:trPr>
          <w:trHeight w:val="287"/>
        </w:trPr>
        <w:tc>
          <w:tcPr>
            <w:tcW w:w="1337" w:type="dxa"/>
            <w:noWrap/>
            <w:vAlign w:val="bottom"/>
            <w:hideMark/>
          </w:tcPr>
          <w:p w14:paraId="40D6CD6C" w14:textId="77777777" w:rsidR="00211FC1" w:rsidRPr="0099416A" w:rsidRDefault="00211FC1" w:rsidP="00CF0625">
            <w:pPr>
              <w:rPr>
                <w:lang w:eastAsia="zh-CN"/>
              </w:rPr>
            </w:pPr>
          </w:p>
        </w:tc>
        <w:tc>
          <w:tcPr>
            <w:tcW w:w="1007" w:type="dxa"/>
            <w:noWrap/>
            <w:vAlign w:val="bottom"/>
            <w:hideMark/>
          </w:tcPr>
          <w:p w14:paraId="0B938141"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34D245FF" w14:textId="77777777" w:rsidR="00211FC1" w:rsidRPr="0099416A" w:rsidRDefault="00211FC1" w:rsidP="00CF0625">
            <w:pPr>
              <w:rPr>
                <w:lang w:eastAsia="zh-CN"/>
              </w:rPr>
            </w:pPr>
            <w:r w:rsidRPr="0099416A">
              <w:rPr>
                <w:lang w:eastAsia="zh-CN"/>
              </w:rPr>
              <w:t>1</w:t>
            </w:r>
          </w:p>
        </w:tc>
        <w:tc>
          <w:tcPr>
            <w:tcW w:w="792" w:type="dxa"/>
            <w:noWrap/>
            <w:vAlign w:val="bottom"/>
            <w:hideMark/>
          </w:tcPr>
          <w:p w14:paraId="01D42800" w14:textId="77777777" w:rsidR="00211FC1" w:rsidRPr="0099416A" w:rsidRDefault="00211FC1" w:rsidP="00CF0625">
            <w:pPr>
              <w:rPr>
                <w:lang w:eastAsia="zh-CN"/>
              </w:rPr>
            </w:pPr>
            <w:r w:rsidRPr="0099416A">
              <w:rPr>
                <w:lang w:eastAsia="zh-CN"/>
              </w:rPr>
              <w:t>0</w:t>
            </w:r>
          </w:p>
        </w:tc>
        <w:tc>
          <w:tcPr>
            <w:tcW w:w="681" w:type="dxa"/>
            <w:noWrap/>
            <w:vAlign w:val="bottom"/>
            <w:hideMark/>
          </w:tcPr>
          <w:p w14:paraId="430F2BBE"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380DE427" w14:textId="77777777" w:rsidR="00211FC1" w:rsidRPr="0099416A" w:rsidRDefault="00211FC1" w:rsidP="00CF0625">
            <w:pPr>
              <w:rPr>
                <w:bCs/>
                <w:lang w:eastAsia="zh-CN"/>
              </w:rPr>
            </w:pPr>
            <w:r w:rsidRPr="0099416A">
              <w:rPr>
                <w:lang w:eastAsia="zh-CN"/>
              </w:rPr>
              <w:t>10.8</w:t>
            </w:r>
          </w:p>
        </w:tc>
        <w:tc>
          <w:tcPr>
            <w:tcW w:w="1037" w:type="dxa"/>
            <w:noWrap/>
            <w:vAlign w:val="bottom"/>
            <w:hideMark/>
          </w:tcPr>
          <w:p w14:paraId="07F68BA1" w14:textId="77777777" w:rsidR="00211FC1" w:rsidRPr="0099416A" w:rsidRDefault="00211FC1" w:rsidP="00CF0625">
            <w:pPr>
              <w:rPr>
                <w:bCs/>
                <w:lang w:eastAsia="zh-CN"/>
              </w:rPr>
            </w:pPr>
            <w:r w:rsidRPr="0099416A">
              <w:rPr>
                <w:lang w:eastAsia="zh-CN"/>
              </w:rPr>
              <w:t>3942</w:t>
            </w:r>
          </w:p>
        </w:tc>
        <w:tc>
          <w:tcPr>
            <w:tcW w:w="973" w:type="dxa"/>
            <w:noWrap/>
            <w:vAlign w:val="bottom"/>
            <w:hideMark/>
          </w:tcPr>
          <w:p w14:paraId="185762B4"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B72443E"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9B0E8D9" w14:textId="77777777" w:rsidR="00211FC1" w:rsidRPr="0099416A" w:rsidRDefault="00211FC1" w:rsidP="00CF0625">
            <w:pPr>
              <w:rPr>
                <w:bCs/>
                <w:lang w:eastAsia="zh-CN"/>
              </w:rPr>
            </w:pPr>
            <w:r w:rsidRPr="0099416A">
              <w:rPr>
                <w:lang w:eastAsia="zh-CN"/>
              </w:rPr>
              <w:t>0.07448</w:t>
            </w:r>
          </w:p>
        </w:tc>
      </w:tr>
      <w:tr w:rsidR="00211FC1" w:rsidRPr="0099416A" w14:paraId="16BB1B28" w14:textId="77777777" w:rsidTr="00CF0625">
        <w:trPr>
          <w:trHeight w:val="287"/>
        </w:trPr>
        <w:tc>
          <w:tcPr>
            <w:tcW w:w="1337" w:type="dxa"/>
            <w:noWrap/>
            <w:vAlign w:val="bottom"/>
            <w:hideMark/>
          </w:tcPr>
          <w:p w14:paraId="1453F6B7" w14:textId="77777777" w:rsidR="00211FC1" w:rsidRPr="0099416A" w:rsidRDefault="00211FC1" w:rsidP="00CF0625">
            <w:pPr>
              <w:rPr>
                <w:lang w:eastAsia="zh-CN"/>
              </w:rPr>
            </w:pPr>
          </w:p>
        </w:tc>
        <w:tc>
          <w:tcPr>
            <w:tcW w:w="1007" w:type="dxa"/>
            <w:noWrap/>
            <w:vAlign w:val="bottom"/>
            <w:hideMark/>
          </w:tcPr>
          <w:p w14:paraId="742C73EA"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6867C301" w14:textId="77777777" w:rsidR="00211FC1" w:rsidRPr="0099416A" w:rsidRDefault="00211FC1" w:rsidP="00CF0625">
            <w:pPr>
              <w:rPr>
                <w:lang w:eastAsia="zh-CN"/>
              </w:rPr>
            </w:pPr>
            <w:r w:rsidRPr="0099416A">
              <w:rPr>
                <w:lang w:eastAsia="zh-CN"/>
              </w:rPr>
              <w:t>1</w:t>
            </w:r>
          </w:p>
        </w:tc>
        <w:tc>
          <w:tcPr>
            <w:tcW w:w="792" w:type="dxa"/>
            <w:noWrap/>
            <w:vAlign w:val="bottom"/>
            <w:hideMark/>
          </w:tcPr>
          <w:p w14:paraId="6FB0E5E3" w14:textId="77777777" w:rsidR="00211FC1" w:rsidRPr="0099416A" w:rsidRDefault="00211FC1" w:rsidP="00CF0625">
            <w:pPr>
              <w:rPr>
                <w:lang w:eastAsia="zh-CN"/>
              </w:rPr>
            </w:pPr>
            <w:r w:rsidRPr="0099416A">
              <w:rPr>
                <w:lang w:eastAsia="zh-CN"/>
              </w:rPr>
              <w:t>0</w:t>
            </w:r>
          </w:p>
        </w:tc>
        <w:tc>
          <w:tcPr>
            <w:tcW w:w="681" w:type="dxa"/>
            <w:noWrap/>
            <w:vAlign w:val="bottom"/>
            <w:hideMark/>
          </w:tcPr>
          <w:p w14:paraId="70701E36"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1843FB6D" w14:textId="77777777" w:rsidR="00211FC1" w:rsidRPr="0099416A" w:rsidRDefault="00211FC1" w:rsidP="00CF0625">
            <w:pPr>
              <w:rPr>
                <w:bCs/>
                <w:lang w:eastAsia="zh-CN"/>
              </w:rPr>
            </w:pPr>
            <w:r w:rsidRPr="0099416A">
              <w:rPr>
                <w:lang w:eastAsia="zh-CN"/>
              </w:rPr>
              <w:t>10.8</w:t>
            </w:r>
          </w:p>
        </w:tc>
        <w:tc>
          <w:tcPr>
            <w:tcW w:w="1037" w:type="dxa"/>
            <w:noWrap/>
            <w:vAlign w:val="bottom"/>
            <w:hideMark/>
          </w:tcPr>
          <w:p w14:paraId="0311372E" w14:textId="77777777" w:rsidR="00211FC1" w:rsidRPr="0099416A" w:rsidRDefault="00211FC1" w:rsidP="00CF0625">
            <w:pPr>
              <w:rPr>
                <w:bCs/>
                <w:lang w:eastAsia="zh-CN"/>
              </w:rPr>
            </w:pPr>
            <w:r w:rsidRPr="0099416A">
              <w:rPr>
                <w:lang w:eastAsia="zh-CN"/>
              </w:rPr>
              <w:t>3942</w:t>
            </w:r>
          </w:p>
        </w:tc>
        <w:tc>
          <w:tcPr>
            <w:tcW w:w="973" w:type="dxa"/>
            <w:noWrap/>
            <w:vAlign w:val="bottom"/>
            <w:hideMark/>
          </w:tcPr>
          <w:p w14:paraId="467E842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E9FA41A"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D67808A" w14:textId="77777777" w:rsidR="00211FC1" w:rsidRPr="0099416A" w:rsidRDefault="00211FC1" w:rsidP="00CF0625">
            <w:pPr>
              <w:rPr>
                <w:bCs/>
                <w:lang w:eastAsia="zh-CN"/>
              </w:rPr>
            </w:pPr>
            <w:r w:rsidRPr="0099416A">
              <w:rPr>
                <w:lang w:eastAsia="zh-CN"/>
              </w:rPr>
              <w:t>0.07448</w:t>
            </w:r>
          </w:p>
        </w:tc>
      </w:tr>
      <w:tr w:rsidR="00211FC1" w:rsidRPr="0099416A" w14:paraId="16AF46FF" w14:textId="77777777" w:rsidTr="00CF0625">
        <w:trPr>
          <w:trHeight w:val="287"/>
        </w:trPr>
        <w:tc>
          <w:tcPr>
            <w:tcW w:w="1337" w:type="dxa"/>
            <w:noWrap/>
            <w:vAlign w:val="bottom"/>
            <w:hideMark/>
          </w:tcPr>
          <w:p w14:paraId="230D8C06" w14:textId="77777777" w:rsidR="00211FC1" w:rsidRPr="0099416A" w:rsidRDefault="00211FC1" w:rsidP="00CF0625">
            <w:pPr>
              <w:rPr>
                <w:lang w:eastAsia="zh-CN"/>
              </w:rPr>
            </w:pPr>
          </w:p>
        </w:tc>
        <w:tc>
          <w:tcPr>
            <w:tcW w:w="1007" w:type="dxa"/>
            <w:noWrap/>
            <w:vAlign w:val="bottom"/>
            <w:hideMark/>
          </w:tcPr>
          <w:p w14:paraId="59C18863"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709A1F5E" w14:textId="77777777" w:rsidR="00211FC1" w:rsidRPr="0099416A" w:rsidRDefault="00211FC1" w:rsidP="00CF0625">
            <w:pPr>
              <w:rPr>
                <w:lang w:eastAsia="zh-CN"/>
              </w:rPr>
            </w:pPr>
            <w:r w:rsidRPr="0099416A">
              <w:rPr>
                <w:lang w:eastAsia="zh-CN"/>
              </w:rPr>
              <w:t>1</w:t>
            </w:r>
          </w:p>
        </w:tc>
        <w:tc>
          <w:tcPr>
            <w:tcW w:w="792" w:type="dxa"/>
            <w:noWrap/>
            <w:vAlign w:val="bottom"/>
            <w:hideMark/>
          </w:tcPr>
          <w:p w14:paraId="63B25E72" w14:textId="77777777" w:rsidR="00211FC1" w:rsidRPr="0099416A" w:rsidRDefault="00211FC1" w:rsidP="00CF0625">
            <w:pPr>
              <w:rPr>
                <w:lang w:eastAsia="zh-CN"/>
              </w:rPr>
            </w:pPr>
            <w:r w:rsidRPr="0099416A">
              <w:rPr>
                <w:lang w:eastAsia="zh-CN"/>
              </w:rPr>
              <w:t>1</w:t>
            </w:r>
          </w:p>
        </w:tc>
        <w:tc>
          <w:tcPr>
            <w:tcW w:w="681" w:type="dxa"/>
            <w:noWrap/>
            <w:vAlign w:val="bottom"/>
            <w:hideMark/>
          </w:tcPr>
          <w:p w14:paraId="4CDE1AA6"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7FB126F8" w14:textId="77777777" w:rsidR="00211FC1" w:rsidRPr="0099416A" w:rsidRDefault="00211FC1" w:rsidP="00CF0625">
            <w:pPr>
              <w:rPr>
                <w:bCs/>
                <w:lang w:eastAsia="zh-CN"/>
              </w:rPr>
            </w:pPr>
            <w:r w:rsidRPr="0099416A">
              <w:rPr>
                <w:lang w:eastAsia="zh-CN"/>
              </w:rPr>
              <w:t>18.7</w:t>
            </w:r>
          </w:p>
        </w:tc>
        <w:tc>
          <w:tcPr>
            <w:tcW w:w="1037" w:type="dxa"/>
            <w:noWrap/>
            <w:vAlign w:val="bottom"/>
            <w:hideMark/>
          </w:tcPr>
          <w:p w14:paraId="4A310209" w14:textId="77777777" w:rsidR="00211FC1" w:rsidRPr="0099416A" w:rsidRDefault="00211FC1" w:rsidP="00CF0625">
            <w:pPr>
              <w:rPr>
                <w:bCs/>
                <w:lang w:eastAsia="zh-CN"/>
              </w:rPr>
            </w:pPr>
            <w:r w:rsidRPr="0099416A">
              <w:rPr>
                <w:lang w:eastAsia="zh-CN"/>
              </w:rPr>
              <w:t>6825.5</w:t>
            </w:r>
          </w:p>
        </w:tc>
        <w:tc>
          <w:tcPr>
            <w:tcW w:w="973" w:type="dxa"/>
            <w:noWrap/>
            <w:vAlign w:val="bottom"/>
            <w:hideMark/>
          </w:tcPr>
          <w:p w14:paraId="5527FC8B"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A104233"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CC89955" w14:textId="77777777" w:rsidR="00211FC1" w:rsidRPr="0099416A" w:rsidRDefault="00211FC1" w:rsidP="00CF0625">
            <w:pPr>
              <w:rPr>
                <w:bCs/>
                <w:lang w:eastAsia="zh-CN"/>
              </w:rPr>
            </w:pPr>
            <w:r w:rsidRPr="0099416A">
              <w:rPr>
                <w:lang w:eastAsia="zh-CN"/>
              </w:rPr>
              <w:t>0.07448</w:t>
            </w:r>
          </w:p>
        </w:tc>
      </w:tr>
      <w:tr w:rsidR="00211FC1" w:rsidRPr="0099416A" w14:paraId="105EAC96" w14:textId="77777777" w:rsidTr="00CF0625">
        <w:trPr>
          <w:trHeight w:val="287"/>
        </w:trPr>
        <w:tc>
          <w:tcPr>
            <w:tcW w:w="1337" w:type="dxa"/>
            <w:noWrap/>
            <w:vAlign w:val="bottom"/>
            <w:hideMark/>
          </w:tcPr>
          <w:p w14:paraId="5D435471" w14:textId="77777777" w:rsidR="00211FC1" w:rsidRPr="0099416A" w:rsidRDefault="00211FC1" w:rsidP="00CF0625">
            <w:pPr>
              <w:rPr>
                <w:lang w:eastAsia="zh-CN"/>
              </w:rPr>
            </w:pPr>
          </w:p>
        </w:tc>
        <w:tc>
          <w:tcPr>
            <w:tcW w:w="1007" w:type="dxa"/>
            <w:noWrap/>
            <w:vAlign w:val="bottom"/>
            <w:hideMark/>
          </w:tcPr>
          <w:p w14:paraId="7B0B488A" w14:textId="77777777" w:rsidR="00211FC1" w:rsidRPr="0099416A" w:rsidRDefault="00211FC1" w:rsidP="00CF0625">
            <w:pPr>
              <w:rPr>
                <w:bCs/>
                <w:lang w:eastAsia="zh-CN"/>
              </w:rPr>
            </w:pPr>
            <w:r w:rsidRPr="0099416A">
              <w:rPr>
                <w:lang w:eastAsia="zh-CN"/>
              </w:rPr>
              <w:t>4814</w:t>
            </w:r>
          </w:p>
        </w:tc>
        <w:tc>
          <w:tcPr>
            <w:tcW w:w="1093" w:type="dxa"/>
            <w:noWrap/>
            <w:vAlign w:val="bottom"/>
            <w:hideMark/>
          </w:tcPr>
          <w:p w14:paraId="7AEADFFF" w14:textId="77777777" w:rsidR="00211FC1" w:rsidRPr="0099416A" w:rsidRDefault="00211FC1" w:rsidP="00CF0625">
            <w:pPr>
              <w:rPr>
                <w:lang w:eastAsia="zh-CN"/>
              </w:rPr>
            </w:pPr>
            <w:r w:rsidRPr="0099416A">
              <w:rPr>
                <w:lang w:eastAsia="zh-CN"/>
              </w:rPr>
              <w:t>1</w:t>
            </w:r>
          </w:p>
        </w:tc>
        <w:tc>
          <w:tcPr>
            <w:tcW w:w="792" w:type="dxa"/>
            <w:noWrap/>
            <w:vAlign w:val="bottom"/>
            <w:hideMark/>
          </w:tcPr>
          <w:p w14:paraId="1FA0423C" w14:textId="77777777" w:rsidR="00211FC1" w:rsidRPr="0099416A" w:rsidRDefault="00211FC1" w:rsidP="00CF0625">
            <w:pPr>
              <w:rPr>
                <w:lang w:eastAsia="zh-CN"/>
              </w:rPr>
            </w:pPr>
            <w:r w:rsidRPr="0099416A">
              <w:rPr>
                <w:lang w:eastAsia="zh-CN"/>
              </w:rPr>
              <w:t>1</w:t>
            </w:r>
          </w:p>
        </w:tc>
        <w:tc>
          <w:tcPr>
            <w:tcW w:w="681" w:type="dxa"/>
            <w:noWrap/>
            <w:vAlign w:val="bottom"/>
            <w:hideMark/>
          </w:tcPr>
          <w:p w14:paraId="6219B05E"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0E8FE550" w14:textId="77777777" w:rsidR="00211FC1" w:rsidRPr="0099416A" w:rsidRDefault="00211FC1" w:rsidP="00CF0625">
            <w:pPr>
              <w:rPr>
                <w:bCs/>
                <w:lang w:eastAsia="zh-CN"/>
              </w:rPr>
            </w:pPr>
            <w:r w:rsidRPr="0099416A">
              <w:rPr>
                <w:lang w:eastAsia="zh-CN"/>
              </w:rPr>
              <w:t>18.7</w:t>
            </w:r>
          </w:p>
        </w:tc>
        <w:tc>
          <w:tcPr>
            <w:tcW w:w="1037" w:type="dxa"/>
            <w:noWrap/>
            <w:vAlign w:val="bottom"/>
            <w:hideMark/>
          </w:tcPr>
          <w:p w14:paraId="415CD566" w14:textId="77777777" w:rsidR="00211FC1" w:rsidRPr="0099416A" w:rsidRDefault="00211FC1" w:rsidP="00CF0625">
            <w:pPr>
              <w:rPr>
                <w:bCs/>
                <w:lang w:eastAsia="zh-CN"/>
              </w:rPr>
            </w:pPr>
            <w:r w:rsidRPr="0099416A">
              <w:rPr>
                <w:lang w:eastAsia="zh-CN"/>
              </w:rPr>
              <w:t>6825.5</w:t>
            </w:r>
          </w:p>
        </w:tc>
        <w:tc>
          <w:tcPr>
            <w:tcW w:w="973" w:type="dxa"/>
            <w:noWrap/>
            <w:vAlign w:val="bottom"/>
            <w:hideMark/>
          </w:tcPr>
          <w:p w14:paraId="217391C2"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9AB81F0"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3A4B272" w14:textId="77777777" w:rsidR="00211FC1" w:rsidRPr="0099416A" w:rsidRDefault="00211FC1" w:rsidP="00CF0625">
            <w:pPr>
              <w:rPr>
                <w:bCs/>
                <w:lang w:eastAsia="zh-CN"/>
              </w:rPr>
            </w:pPr>
            <w:r w:rsidRPr="0099416A">
              <w:rPr>
                <w:lang w:eastAsia="zh-CN"/>
              </w:rPr>
              <w:t>0.07448</w:t>
            </w:r>
          </w:p>
        </w:tc>
      </w:tr>
      <w:tr w:rsidR="00211FC1" w:rsidRPr="0099416A" w14:paraId="2CA4899C" w14:textId="77777777" w:rsidTr="00CF0625">
        <w:trPr>
          <w:trHeight w:val="311"/>
        </w:trPr>
        <w:tc>
          <w:tcPr>
            <w:tcW w:w="1337" w:type="dxa"/>
            <w:noWrap/>
            <w:vAlign w:val="bottom"/>
            <w:hideMark/>
          </w:tcPr>
          <w:p w14:paraId="1B0FC2FF" w14:textId="77777777" w:rsidR="00211FC1" w:rsidRPr="0099416A" w:rsidRDefault="00211FC1" w:rsidP="00CF0625">
            <w:pPr>
              <w:rPr>
                <w:bCs/>
                <w:lang w:eastAsia="zh-CN"/>
              </w:rPr>
            </w:pPr>
            <w:r w:rsidRPr="0099416A">
              <w:rPr>
                <w:lang w:eastAsia="zh-CN"/>
              </w:rPr>
              <w:t>Mount Isa</w:t>
            </w:r>
          </w:p>
        </w:tc>
        <w:tc>
          <w:tcPr>
            <w:tcW w:w="1007" w:type="dxa"/>
            <w:noWrap/>
            <w:vAlign w:val="bottom"/>
            <w:hideMark/>
          </w:tcPr>
          <w:p w14:paraId="46B87592"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2D834013" w14:textId="77777777" w:rsidR="00211FC1" w:rsidRPr="0099416A" w:rsidRDefault="00211FC1" w:rsidP="00CF0625">
            <w:pPr>
              <w:rPr>
                <w:lang w:eastAsia="zh-CN"/>
              </w:rPr>
            </w:pPr>
            <w:r w:rsidRPr="0099416A">
              <w:rPr>
                <w:lang w:eastAsia="zh-CN"/>
              </w:rPr>
              <w:t>4</w:t>
            </w:r>
          </w:p>
        </w:tc>
        <w:tc>
          <w:tcPr>
            <w:tcW w:w="792" w:type="dxa"/>
            <w:noWrap/>
            <w:vAlign w:val="bottom"/>
            <w:hideMark/>
          </w:tcPr>
          <w:p w14:paraId="1F3DF12C" w14:textId="77777777" w:rsidR="00211FC1" w:rsidRPr="0099416A" w:rsidRDefault="00211FC1" w:rsidP="00CF0625">
            <w:pPr>
              <w:rPr>
                <w:lang w:eastAsia="zh-CN"/>
              </w:rPr>
            </w:pPr>
            <w:r w:rsidRPr="0099416A">
              <w:rPr>
                <w:lang w:eastAsia="zh-CN"/>
              </w:rPr>
              <w:t>0</w:t>
            </w:r>
          </w:p>
        </w:tc>
        <w:tc>
          <w:tcPr>
            <w:tcW w:w="681" w:type="dxa"/>
            <w:noWrap/>
            <w:vAlign w:val="bottom"/>
            <w:hideMark/>
          </w:tcPr>
          <w:p w14:paraId="2659D76A"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5FA9BA59" w14:textId="77777777" w:rsidR="00211FC1" w:rsidRPr="0099416A" w:rsidRDefault="00211FC1" w:rsidP="00CF0625">
            <w:pPr>
              <w:rPr>
                <w:bCs/>
                <w:lang w:eastAsia="zh-CN"/>
              </w:rPr>
            </w:pPr>
            <w:r w:rsidRPr="0099416A">
              <w:rPr>
                <w:lang w:eastAsia="zh-CN"/>
              </w:rPr>
              <w:t>25.2</w:t>
            </w:r>
          </w:p>
        </w:tc>
        <w:tc>
          <w:tcPr>
            <w:tcW w:w="1037" w:type="dxa"/>
            <w:noWrap/>
            <w:vAlign w:val="bottom"/>
            <w:hideMark/>
          </w:tcPr>
          <w:p w14:paraId="0D5ED50E" w14:textId="77777777" w:rsidR="00211FC1" w:rsidRPr="0099416A" w:rsidRDefault="00211FC1" w:rsidP="00CF0625">
            <w:pPr>
              <w:rPr>
                <w:bCs/>
                <w:lang w:eastAsia="zh-CN"/>
              </w:rPr>
            </w:pPr>
            <w:r w:rsidRPr="0099416A">
              <w:rPr>
                <w:lang w:eastAsia="zh-CN"/>
              </w:rPr>
              <w:t>9198</w:t>
            </w:r>
          </w:p>
        </w:tc>
        <w:tc>
          <w:tcPr>
            <w:tcW w:w="973" w:type="dxa"/>
            <w:noWrap/>
            <w:vAlign w:val="bottom"/>
            <w:hideMark/>
          </w:tcPr>
          <w:p w14:paraId="0A204312"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2B9B9DF"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A1C598E" w14:textId="77777777" w:rsidR="00211FC1" w:rsidRPr="0099416A" w:rsidRDefault="00211FC1" w:rsidP="00CF0625">
            <w:pPr>
              <w:rPr>
                <w:bCs/>
                <w:lang w:eastAsia="zh-CN"/>
              </w:rPr>
            </w:pPr>
            <w:r w:rsidRPr="0099416A">
              <w:rPr>
                <w:lang w:eastAsia="zh-CN"/>
              </w:rPr>
              <w:t>0.07448</w:t>
            </w:r>
          </w:p>
        </w:tc>
      </w:tr>
      <w:tr w:rsidR="00211FC1" w:rsidRPr="0099416A" w14:paraId="2B31E255" w14:textId="77777777" w:rsidTr="00CF0625">
        <w:trPr>
          <w:trHeight w:val="287"/>
        </w:trPr>
        <w:tc>
          <w:tcPr>
            <w:tcW w:w="1337" w:type="dxa"/>
            <w:noWrap/>
            <w:vAlign w:val="bottom"/>
            <w:hideMark/>
          </w:tcPr>
          <w:p w14:paraId="3F3FE43D" w14:textId="77777777" w:rsidR="00211FC1" w:rsidRPr="0099416A" w:rsidRDefault="00211FC1" w:rsidP="00CF0625">
            <w:pPr>
              <w:rPr>
                <w:lang w:eastAsia="zh-CN"/>
              </w:rPr>
            </w:pPr>
          </w:p>
        </w:tc>
        <w:tc>
          <w:tcPr>
            <w:tcW w:w="1007" w:type="dxa"/>
            <w:noWrap/>
            <w:vAlign w:val="bottom"/>
            <w:hideMark/>
          </w:tcPr>
          <w:p w14:paraId="1123C557"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24565188" w14:textId="77777777" w:rsidR="00211FC1" w:rsidRPr="0099416A" w:rsidRDefault="00211FC1" w:rsidP="00CF0625">
            <w:pPr>
              <w:rPr>
                <w:lang w:eastAsia="zh-CN"/>
              </w:rPr>
            </w:pPr>
            <w:r w:rsidRPr="0099416A">
              <w:rPr>
                <w:lang w:eastAsia="zh-CN"/>
              </w:rPr>
              <w:t>4</w:t>
            </w:r>
          </w:p>
        </w:tc>
        <w:tc>
          <w:tcPr>
            <w:tcW w:w="792" w:type="dxa"/>
            <w:noWrap/>
            <w:vAlign w:val="bottom"/>
            <w:hideMark/>
          </w:tcPr>
          <w:p w14:paraId="1E82875B" w14:textId="77777777" w:rsidR="00211FC1" w:rsidRPr="0099416A" w:rsidRDefault="00211FC1" w:rsidP="00CF0625">
            <w:pPr>
              <w:rPr>
                <w:lang w:eastAsia="zh-CN"/>
              </w:rPr>
            </w:pPr>
            <w:r w:rsidRPr="0099416A">
              <w:rPr>
                <w:lang w:eastAsia="zh-CN"/>
              </w:rPr>
              <w:t>0</w:t>
            </w:r>
          </w:p>
        </w:tc>
        <w:tc>
          <w:tcPr>
            <w:tcW w:w="681" w:type="dxa"/>
            <w:noWrap/>
            <w:vAlign w:val="bottom"/>
            <w:hideMark/>
          </w:tcPr>
          <w:p w14:paraId="108F6356"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67E29356" w14:textId="77777777" w:rsidR="00211FC1" w:rsidRPr="0099416A" w:rsidRDefault="00211FC1" w:rsidP="00CF0625">
            <w:pPr>
              <w:rPr>
                <w:bCs/>
                <w:lang w:eastAsia="zh-CN"/>
              </w:rPr>
            </w:pPr>
            <w:r w:rsidRPr="0099416A">
              <w:rPr>
                <w:lang w:eastAsia="zh-CN"/>
              </w:rPr>
              <w:t>25.2</w:t>
            </w:r>
          </w:p>
        </w:tc>
        <w:tc>
          <w:tcPr>
            <w:tcW w:w="1037" w:type="dxa"/>
            <w:noWrap/>
            <w:vAlign w:val="bottom"/>
            <w:hideMark/>
          </w:tcPr>
          <w:p w14:paraId="7A3B33D0" w14:textId="77777777" w:rsidR="00211FC1" w:rsidRPr="0099416A" w:rsidRDefault="00211FC1" w:rsidP="00CF0625">
            <w:pPr>
              <w:rPr>
                <w:bCs/>
                <w:lang w:eastAsia="zh-CN"/>
              </w:rPr>
            </w:pPr>
            <w:r w:rsidRPr="0099416A">
              <w:rPr>
                <w:lang w:eastAsia="zh-CN"/>
              </w:rPr>
              <w:t>9198</w:t>
            </w:r>
          </w:p>
        </w:tc>
        <w:tc>
          <w:tcPr>
            <w:tcW w:w="973" w:type="dxa"/>
            <w:noWrap/>
            <w:vAlign w:val="bottom"/>
            <w:hideMark/>
          </w:tcPr>
          <w:p w14:paraId="4C3FB024"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2553F67"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B6E2297" w14:textId="77777777" w:rsidR="00211FC1" w:rsidRPr="0099416A" w:rsidRDefault="00211FC1" w:rsidP="00CF0625">
            <w:pPr>
              <w:rPr>
                <w:bCs/>
                <w:lang w:eastAsia="zh-CN"/>
              </w:rPr>
            </w:pPr>
            <w:r w:rsidRPr="0099416A">
              <w:rPr>
                <w:lang w:eastAsia="zh-CN"/>
              </w:rPr>
              <w:t>0.07448</w:t>
            </w:r>
          </w:p>
        </w:tc>
      </w:tr>
      <w:tr w:rsidR="00211FC1" w:rsidRPr="0099416A" w14:paraId="16BF4096" w14:textId="77777777" w:rsidTr="00CF0625">
        <w:trPr>
          <w:trHeight w:val="287"/>
        </w:trPr>
        <w:tc>
          <w:tcPr>
            <w:tcW w:w="1337" w:type="dxa"/>
            <w:noWrap/>
            <w:vAlign w:val="bottom"/>
            <w:hideMark/>
          </w:tcPr>
          <w:p w14:paraId="33C4AACD" w14:textId="77777777" w:rsidR="00211FC1" w:rsidRPr="0099416A" w:rsidRDefault="00211FC1" w:rsidP="00CF0625">
            <w:pPr>
              <w:rPr>
                <w:lang w:eastAsia="zh-CN"/>
              </w:rPr>
            </w:pPr>
          </w:p>
        </w:tc>
        <w:tc>
          <w:tcPr>
            <w:tcW w:w="1007" w:type="dxa"/>
            <w:noWrap/>
            <w:vAlign w:val="bottom"/>
            <w:hideMark/>
          </w:tcPr>
          <w:p w14:paraId="1AD93EBC"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1B4877FC" w14:textId="77777777" w:rsidR="00211FC1" w:rsidRPr="0099416A" w:rsidRDefault="00211FC1" w:rsidP="00CF0625">
            <w:pPr>
              <w:rPr>
                <w:lang w:eastAsia="zh-CN"/>
              </w:rPr>
            </w:pPr>
            <w:r w:rsidRPr="0099416A">
              <w:rPr>
                <w:lang w:eastAsia="zh-CN"/>
              </w:rPr>
              <w:t>4</w:t>
            </w:r>
          </w:p>
        </w:tc>
        <w:tc>
          <w:tcPr>
            <w:tcW w:w="792" w:type="dxa"/>
            <w:noWrap/>
            <w:vAlign w:val="bottom"/>
            <w:hideMark/>
          </w:tcPr>
          <w:p w14:paraId="462FAF2D" w14:textId="77777777" w:rsidR="00211FC1" w:rsidRPr="0099416A" w:rsidRDefault="00211FC1" w:rsidP="00CF0625">
            <w:pPr>
              <w:rPr>
                <w:lang w:eastAsia="zh-CN"/>
              </w:rPr>
            </w:pPr>
            <w:r w:rsidRPr="0099416A">
              <w:rPr>
                <w:lang w:eastAsia="zh-CN"/>
              </w:rPr>
              <w:t>1</w:t>
            </w:r>
          </w:p>
        </w:tc>
        <w:tc>
          <w:tcPr>
            <w:tcW w:w="681" w:type="dxa"/>
            <w:noWrap/>
            <w:vAlign w:val="bottom"/>
            <w:hideMark/>
          </w:tcPr>
          <w:p w14:paraId="2E6026C4"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39BC09BE" w14:textId="77777777" w:rsidR="00211FC1" w:rsidRPr="0099416A" w:rsidRDefault="00211FC1" w:rsidP="00CF0625">
            <w:pPr>
              <w:rPr>
                <w:bCs/>
                <w:lang w:eastAsia="zh-CN"/>
              </w:rPr>
            </w:pPr>
            <w:r w:rsidRPr="0099416A">
              <w:rPr>
                <w:lang w:eastAsia="zh-CN"/>
              </w:rPr>
              <w:t>33.3</w:t>
            </w:r>
          </w:p>
        </w:tc>
        <w:tc>
          <w:tcPr>
            <w:tcW w:w="1037" w:type="dxa"/>
            <w:noWrap/>
            <w:vAlign w:val="bottom"/>
            <w:hideMark/>
          </w:tcPr>
          <w:p w14:paraId="7DCE7E02" w14:textId="77777777" w:rsidR="00211FC1" w:rsidRPr="0099416A" w:rsidRDefault="00211FC1" w:rsidP="00CF0625">
            <w:pPr>
              <w:rPr>
                <w:bCs/>
                <w:lang w:eastAsia="zh-CN"/>
              </w:rPr>
            </w:pPr>
            <w:r w:rsidRPr="0099416A">
              <w:rPr>
                <w:lang w:eastAsia="zh-CN"/>
              </w:rPr>
              <w:t>12154.5</w:t>
            </w:r>
          </w:p>
        </w:tc>
        <w:tc>
          <w:tcPr>
            <w:tcW w:w="973" w:type="dxa"/>
            <w:noWrap/>
            <w:vAlign w:val="bottom"/>
            <w:hideMark/>
          </w:tcPr>
          <w:p w14:paraId="75C51792"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5263E31"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72CA4E8" w14:textId="77777777" w:rsidR="00211FC1" w:rsidRPr="0099416A" w:rsidRDefault="00211FC1" w:rsidP="00CF0625">
            <w:pPr>
              <w:rPr>
                <w:bCs/>
                <w:lang w:eastAsia="zh-CN"/>
              </w:rPr>
            </w:pPr>
            <w:r w:rsidRPr="0099416A">
              <w:rPr>
                <w:lang w:eastAsia="zh-CN"/>
              </w:rPr>
              <w:t>0.07448</w:t>
            </w:r>
          </w:p>
        </w:tc>
      </w:tr>
      <w:tr w:rsidR="00211FC1" w:rsidRPr="0099416A" w14:paraId="085BA9FE" w14:textId="77777777" w:rsidTr="00CF0625">
        <w:trPr>
          <w:trHeight w:val="287"/>
        </w:trPr>
        <w:tc>
          <w:tcPr>
            <w:tcW w:w="1337" w:type="dxa"/>
            <w:noWrap/>
            <w:vAlign w:val="bottom"/>
            <w:hideMark/>
          </w:tcPr>
          <w:p w14:paraId="421D67F9" w14:textId="77777777" w:rsidR="00211FC1" w:rsidRPr="0099416A" w:rsidRDefault="00211FC1" w:rsidP="00CF0625">
            <w:pPr>
              <w:rPr>
                <w:lang w:eastAsia="zh-CN"/>
              </w:rPr>
            </w:pPr>
          </w:p>
        </w:tc>
        <w:tc>
          <w:tcPr>
            <w:tcW w:w="1007" w:type="dxa"/>
            <w:noWrap/>
            <w:vAlign w:val="bottom"/>
            <w:hideMark/>
          </w:tcPr>
          <w:p w14:paraId="7D2A9F1C"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6726E556" w14:textId="77777777" w:rsidR="00211FC1" w:rsidRPr="0099416A" w:rsidRDefault="00211FC1" w:rsidP="00CF0625">
            <w:pPr>
              <w:rPr>
                <w:lang w:eastAsia="zh-CN"/>
              </w:rPr>
            </w:pPr>
            <w:r w:rsidRPr="0099416A">
              <w:rPr>
                <w:lang w:eastAsia="zh-CN"/>
              </w:rPr>
              <w:t>4</w:t>
            </w:r>
          </w:p>
        </w:tc>
        <w:tc>
          <w:tcPr>
            <w:tcW w:w="792" w:type="dxa"/>
            <w:noWrap/>
            <w:vAlign w:val="bottom"/>
            <w:hideMark/>
          </w:tcPr>
          <w:p w14:paraId="5A39114C" w14:textId="77777777" w:rsidR="00211FC1" w:rsidRPr="0099416A" w:rsidRDefault="00211FC1" w:rsidP="00CF0625">
            <w:pPr>
              <w:rPr>
                <w:lang w:eastAsia="zh-CN"/>
              </w:rPr>
            </w:pPr>
            <w:r w:rsidRPr="0099416A">
              <w:rPr>
                <w:lang w:eastAsia="zh-CN"/>
              </w:rPr>
              <w:t>1</w:t>
            </w:r>
          </w:p>
        </w:tc>
        <w:tc>
          <w:tcPr>
            <w:tcW w:w="681" w:type="dxa"/>
            <w:noWrap/>
            <w:vAlign w:val="bottom"/>
            <w:hideMark/>
          </w:tcPr>
          <w:p w14:paraId="5A597084"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43E64FA" w14:textId="77777777" w:rsidR="00211FC1" w:rsidRPr="0099416A" w:rsidRDefault="00211FC1" w:rsidP="00CF0625">
            <w:pPr>
              <w:rPr>
                <w:bCs/>
                <w:lang w:eastAsia="zh-CN"/>
              </w:rPr>
            </w:pPr>
            <w:r w:rsidRPr="0099416A">
              <w:rPr>
                <w:lang w:eastAsia="zh-CN"/>
              </w:rPr>
              <w:t>33.3</w:t>
            </w:r>
          </w:p>
        </w:tc>
        <w:tc>
          <w:tcPr>
            <w:tcW w:w="1037" w:type="dxa"/>
            <w:noWrap/>
            <w:vAlign w:val="bottom"/>
            <w:hideMark/>
          </w:tcPr>
          <w:p w14:paraId="58B4894F" w14:textId="77777777" w:rsidR="00211FC1" w:rsidRPr="0099416A" w:rsidRDefault="00211FC1" w:rsidP="00CF0625">
            <w:pPr>
              <w:rPr>
                <w:bCs/>
                <w:lang w:eastAsia="zh-CN"/>
              </w:rPr>
            </w:pPr>
            <w:r w:rsidRPr="0099416A">
              <w:rPr>
                <w:lang w:eastAsia="zh-CN"/>
              </w:rPr>
              <w:t>12154.5</w:t>
            </w:r>
          </w:p>
        </w:tc>
        <w:tc>
          <w:tcPr>
            <w:tcW w:w="973" w:type="dxa"/>
            <w:noWrap/>
            <w:vAlign w:val="bottom"/>
            <w:hideMark/>
          </w:tcPr>
          <w:p w14:paraId="2104884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5ECA079"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1D520E5" w14:textId="77777777" w:rsidR="00211FC1" w:rsidRPr="0099416A" w:rsidRDefault="00211FC1" w:rsidP="00CF0625">
            <w:pPr>
              <w:rPr>
                <w:bCs/>
                <w:lang w:eastAsia="zh-CN"/>
              </w:rPr>
            </w:pPr>
            <w:r w:rsidRPr="0099416A">
              <w:rPr>
                <w:lang w:eastAsia="zh-CN"/>
              </w:rPr>
              <w:t>0.07448</w:t>
            </w:r>
          </w:p>
        </w:tc>
      </w:tr>
      <w:tr w:rsidR="00211FC1" w:rsidRPr="0099416A" w14:paraId="2A00EE98" w14:textId="77777777" w:rsidTr="00CF0625">
        <w:trPr>
          <w:trHeight w:val="287"/>
        </w:trPr>
        <w:tc>
          <w:tcPr>
            <w:tcW w:w="1337" w:type="dxa"/>
            <w:noWrap/>
            <w:vAlign w:val="bottom"/>
            <w:hideMark/>
          </w:tcPr>
          <w:p w14:paraId="3F951C9C" w14:textId="77777777" w:rsidR="00211FC1" w:rsidRPr="0099416A" w:rsidRDefault="00211FC1" w:rsidP="00CF0625">
            <w:pPr>
              <w:rPr>
                <w:lang w:eastAsia="zh-CN"/>
              </w:rPr>
            </w:pPr>
          </w:p>
        </w:tc>
        <w:tc>
          <w:tcPr>
            <w:tcW w:w="1007" w:type="dxa"/>
            <w:noWrap/>
            <w:vAlign w:val="bottom"/>
            <w:hideMark/>
          </w:tcPr>
          <w:p w14:paraId="5677745F"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3FB84956" w14:textId="77777777" w:rsidR="00211FC1" w:rsidRPr="0099416A" w:rsidRDefault="00211FC1" w:rsidP="00CF0625">
            <w:pPr>
              <w:rPr>
                <w:lang w:eastAsia="zh-CN"/>
              </w:rPr>
            </w:pPr>
            <w:r w:rsidRPr="0099416A">
              <w:rPr>
                <w:lang w:eastAsia="zh-CN"/>
              </w:rPr>
              <w:t>3</w:t>
            </w:r>
          </w:p>
        </w:tc>
        <w:tc>
          <w:tcPr>
            <w:tcW w:w="792" w:type="dxa"/>
            <w:noWrap/>
            <w:vAlign w:val="bottom"/>
            <w:hideMark/>
          </w:tcPr>
          <w:p w14:paraId="1BE24681"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2B789AB"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62957E9" w14:textId="77777777" w:rsidR="00211FC1" w:rsidRPr="0099416A" w:rsidRDefault="00211FC1" w:rsidP="00CF0625">
            <w:pPr>
              <w:rPr>
                <w:bCs/>
                <w:lang w:eastAsia="zh-CN"/>
              </w:rPr>
            </w:pPr>
            <w:r w:rsidRPr="0099416A">
              <w:rPr>
                <w:lang w:eastAsia="zh-CN"/>
              </w:rPr>
              <w:t>19.6</w:t>
            </w:r>
          </w:p>
        </w:tc>
        <w:tc>
          <w:tcPr>
            <w:tcW w:w="1037" w:type="dxa"/>
            <w:noWrap/>
            <w:vAlign w:val="bottom"/>
            <w:hideMark/>
          </w:tcPr>
          <w:p w14:paraId="5B1E69F9" w14:textId="77777777" w:rsidR="00211FC1" w:rsidRPr="0099416A" w:rsidRDefault="00211FC1" w:rsidP="00CF0625">
            <w:pPr>
              <w:rPr>
                <w:bCs/>
                <w:lang w:eastAsia="zh-CN"/>
              </w:rPr>
            </w:pPr>
            <w:r w:rsidRPr="0099416A">
              <w:rPr>
                <w:lang w:eastAsia="zh-CN"/>
              </w:rPr>
              <w:t>7154</w:t>
            </w:r>
          </w:p>
        </w:tc>
        <w:tc>
          <w:tcPr>
            <w:tcW w:w="973" w:type="dxa"/>
            <w:noWrap/>
            <w:vAlign w:val="bottom"/>
            <w:hideMark/>
          </w:tcPr>
          <w:p w14:paraId="38D4579D"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531F9ED"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94DD569" w14:textId="77777777" w:rsidR="00211FC1" w:rsidRPr="0099416A" w:rsidRDefault="00211FC1" w:rsidP="00CF0625">
            <w:pPr>
              <w:rPr>
                <w:bCs/>
                <w:lang w:eastAsia="zh-CN"/>
              </w:rPr>
            </w:pPr>
            <w:r w:rsidRPr="0099416A">
              <w:rPr>
                <w:lang w:eastAsia="zh-CN"/>
              </w:rPr>
              <w:t>0.07448</w:t>
            </w:r>
          </w:p>
        </w:tc>
      </w:tr>
      <w:tr w:rsidR="00211FC1" w:rsidRPr="0099416A" w14:paraId="3E39EC66" w14:textId="77777777" w:rsidTr="00CF0625">
        <w:trPr>
          <w:trHeight w:val="287"/>
        </w:trPr>
        <w:tc>
          <w:tcPr>
            <w:tcW w:w="1337" w:type="dxa"/>
            <w:noWrap/>
            <w:vAlign w:val="bottom"/>
            <w:hideMark/>
          </w:tcPr>
          <w:p w14:paraId="00CE01B5" w14:textId="77777777" w:rsidR="00211FC1" w:rsidRPr="0099416A" w:rsidRDefault="00211FC1" w:rsidP="00CF0625">
            <w:pPr>
              <w:rPr>
                <w:lang w:eastAsia="zh-CN"/>
              </w:rPr>
            </w:pPr>
          </w:p>
        </w:tc>
        <w:tc>
          <w:tcPr>
            <w:tcW w:w="1007" w:type="dxa"/>
            <w:noWrap/>
            <w:vAlign w:val="bottom"/>
            <w:hideMark/>
          </w:tcPr>
          <w:p w14:paraId="7A2430FA"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5977D7D0" w14:textId="77777777" w:rsidR="00211FC1" w:rsidRPr="0099416A" w:rsidRDefault="00211FC1" w:rsidP="00CF0625">
            <w:pPr>
              <w:rPr>
                <w:lang w:eastAsia="zh-CN"/>
              </w:rPr>
            </w:pPr>
            <w:r w:rsidRPr="0099416A">
              <w:rPr>
                <w:lang w:eastAsia="zh-CN"/>
              </w:rPr>
              <w:t>3</w:t>
            </w:r>
          </w:p>
        </w:tc>
        <w:tc>
          <w:tcPr>
            <w:tcW w:w="792" w:type="dxa"/>
            <w:noWrap/>
            <w:vAlign w:val="bottom"/>
            <w:hideMark/>
          </w:tcPr>
          <w:p w14:paraId="659F28A4" w14:textId="77777777" w:rsidR="00211FC1" w:rsidRPr="0099416A" w:rsidRDefault="00211FC1" w:rsidP="00CF0625">
            <w:pPr>
              <w:rPr>
                <w:lang w:eastAsia="zh-CN"/>
              </w:rPr>
            </w:pPr>
            <w:r w:rsidRPr="0099416A">
              <w:rPr>
                <w:lang w:eastAsia="zh-CN"/>
              </w:rPr>
              <w:t>0</w:t>
            </w:r>
          </w:p>
        </w:tc>
        <w:tc>
          <w:tcPr>
            <w:tcW w:w="681" w:type="dxa"/>
            <w:noWrap/>
            <w:vAlign w:val="bottom"/>
            <w:hideMark/>
          </w:tcPr>
          <w:p w14:paraId="25E712DE"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2CCB88B8" w14:textId="77777777" w:rsidR="00211FC1" w:rsidRPr="0099416A" w:rsidRDefault="00211FC1" w:rsidP="00CF0625">
            <w:pPr>
              <w:rPr>
                <w:bCs/>
                <w:lang w:eastAsia="zh-CN"/>
              </w:rPr>
            </w:pPr>
            <w:r w:rsidRPr="0099416A">
              <w:rPr>
                <w:lang w:eastAsia="zh-CN"/>
              </w:rPr>
              <w:t>19.6</w:t>
            </w:r>
          </w:p>
        </w:tc>
        <w:tc>
          <w:tcPr>
            <w:tcW w:w="1037" w:type="dxa"/>
            <w:noWrap/>
            <w:vAlign w:val="bottom"/>
            <w:hideMark/>
          </w:tcPr>
          <w:p w14:paraId="1748CBEB" w14:textId="77777777" w:rsidR="00211FC1" w:rsidRPr="0099416A" w:rsidRDefault="00211FC1" w:rsidP="00CF0625">
            <w:pPr>
              <w:rPr>
                <w:bCs/>
                <w:lang w:eastAsia="zh-CN"/>
              </w:rPr>
            </w:pPr>
            <w:r w:rsidRPr="0099416A">
              <w:rPr>
                <w:lang w:eastAsia="zh-CN"/>
              </w:rPr>
              <w:t>7154</w:t>
            </w:r>
          </w:p>
        </w:tc>
        <w:tc>
          <w:tcPr>
            <w:tcW w:w="973" w:type="dxa"/>
            <w:noWrap/>
            <w:vAlign w:val="bottom"/>
            <w:hideMark/>
          </w:tcPr>
          <w:p w14:paraId="5EC3BE6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66B5812"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F1E734C" w14:textId="77777777" w:rsidR="00211FC1" w:rsidRPr="0099416A" w:rsidRDefault="00211FC1" w:rsidP="00CF0625">
            <w:pPr>
              <w:rPr>
                <w:bCs/>
                <w:lang w:eastAsia="zh-CN"/>
              </w:rPr>
            </w:pPr>
            <w:r w:rsidRPr="0099416A">
              <w:rPr>
                <w:lang w:eastAsia="zh-CN"/>
              </w:rPr>
              <w:t>0.07448</w:t>
            </w:r>
          </w:p>
        </w:tc>
      </w:tr>
      <w:tr w:rsidR="00211FC1" w:rsidRPr="0099416A" w14:paraId="627E968F" w14:textId="77777777" w:rsidTr="00CF0625">
        <w:trPr>
          <w:trHeight w:val="287"/>
        </w:trPr>
        <w:tc>
          <w:tcPr>
            <w:tcW w:w="1337" w:type="dxa"/>
            <w:noWrap/>
            <w:vAlign w:val="bottom"/>
            <w:hideMark/>
          </w:tcPr>
          <w:p w14:paraId="4F2ECAF6" w14:textId="77777777" w:rsidR="00211FC1" w:rsidRPr="0099416A" w:rsidRDefault="00211FC1" w:rsidP="00CF0625">
            <w:pPr>
              <w:rPr>
                <w:lang w:eastAsia="zh-CN"/>
              </w:rPr>
            </w:pPr>
          </w:p>
        </w:tc>
        <w:tc>
          <w:tcPr>
            <w:tcW w:w="1007" w:type="dxa"/>
            <w:noWrap/>
            <w:vAlign w:val="bottom"/>
            <w:hideMark/>
          </w:tcPr>
          <w:p w14:paraId="512D2B43"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4CE198C2" w14:textId="77777777" w:rsidR="00211FC1" w:rsidRPr="0099416A" w:rsidRDefault="00211FC1" w:rsidP="00CF0625">
            <w:pPr>
              <w:rPr>
                <w:lang w:eastAsia="zh-CN"/>
              </w:rPr>
            </w:pPr>
            <w:r w:rsidRPr="0099416A">
              <w:rPr>
                <w:lang w:eastAsia="zh-CN"/>
              </w:rPr>
              <w:t>3</w:t>
            </w:r>
          </w:p>
        </w:tc>
        <w:tc>
          <w:tcPr>
            <w:tcW w:w="792" w:type="dxa"/>
            <w:noWrap/>
            <w:vAlign w:val="bottom"/>
            <w:hideMark/>
          </w:tcPr>
          <w:p w14:paraId="05AE2824" w14:textId="77777777" w:rsidR="00211FC1" w:rsidRPr="0099416A" w:rsidRDefault="00211FC1" w:rsidP="00CF0625">
            <w:pPr>
              <w:rPr>
                <w:lang w:eastAsia="zh-CN"/>
              </w:rPr>
            </w:pPr>
            <w:r w:rsidRPr="0099416A">
              <w:rPr>
                <w:lang w:eastAsia="zh-CN"/>
              </w:rPr>
              <w:t>1</w:t>
            </w:r>
          </w:p>
        </w:tc>
        <w:tc>
          <w:tcPr>
            <w:tcW w:w="681" w:type="dxa"/>
            <w:noWrap/>
            <w:vAlign w:val="bottom"/>
            <w:hideMark/>
          </w:tcPr>
          <w:p w14:paraId="0546A282"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01D4F5E6" w14:textId="77777777" w:rsidR="00211FC1" w:rsidRPr="0099416A" w:rsidRDefault="00211FC1" w:rsidP="00CF0625">
            <w:pPr>
              <w:rPr>
                <w:bCs/>
                <w:lang w:eastAsia="zh-CN"/>
              </w:rPr>
            </w:pPr>
            <w:r w:rsidRPr="0099416A">
              <w:rPr>
                <w:lang w:eastAsia="zh-CN"/>
              </w:rPr>
              <w:t>27.7</w:t>
            </w:r>
          </w:p>
        </w:tc>
        <w:tc>
          <w:tcPr>
            <w:tcW w:w="1037" w:type="dxa"/>
            <w:noWrap/>
            <w:vAlign w:val="bottom"/>
            <w:hideMark/>
          </w:tcPr>
          <w:p w14:paraId="61EA3386" w14:textId="77777777" w:rsidR="00211FC1" w:rsidRPr="0099416A" w:rsidRDefault="00211FC1" w:rsidP="00CF0625">
            <w:pPr>
              <w:rPr>
                <w:bCs/>
                <w:lang w:eastAsia="zh-CN"/>
              </w:rPr>
            </w:pPr>
            <w:r w:rsidRPr="0099416A">
              <w:rPr>
                <w:lang w:eastAsia="zh-CN"/>
              </w:rPr>
              <w:t>10110.5</w:t>
            </w:r>
          </w:p>
        </w:tc>
        <w:tc>
          <w:tcPr>
            <w:tcW w:w="973" w:type="dxa"/>
            <w:noWrap/>
            <w:vAlign w:val="bottom"/>
            <w:hideMark/>
          </w:tcPr>
          <w:p w14:paraId="70C773A5"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EAC7B3A"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A002455" w14:textId="77777777" w:rsidR="00211FC1" w:rsidRPr="0099416A" w:rsidRDefault="00211FC1" w:rsidP="00CF0625">
            <w:pPr>
              <w:rPr>
                <w:bCs/>
                <w:lang w:eastAsia="zh-CN"/>
              </w:rPr>
            </w:pPr>
            <w:r w:rsidRPr="0099416A">
              <w:rPr>
                <w:lang w:eastAsia="zh-CN"/>
              </w:rPr>
              <w:t>0.07448</w:t>
            </w:r>
          </w:p>
        </w:tc>
      </w:tr>
      <w:tr w:rsidR="00211FC1" w:rsidRPr="0099416A" w14:paraId="5D94A265" w14:textId="77777777" w:rsidTr="00CF0625">
        <w:trPr>
          <w:trHeight w:val="287"/>
        </w:trPr>
        <w:tc>
          <w:tcPr>
            <w:tcW w:w="1337" w:type="dxa"/>
            <w:noWrap/>
            <w:vAlign w:val="bottom"/>
            <w:hideMark/>
          </w:tcPr>
          <w:p w14:paraId="2D62E94E" w14:textId="77777777" w:rsidR="00211FC1" w:rsidRPr="0099416A" w:rsidRDefault="00211FC1" w:rsidP="00CF0625">
            <w:pPr>
              <w:rPr>
                <w:lang w:eastAsia="zh-CN"/>
              </w:rPr>
            </w:pPr>
          </w:p>
        </w:tc>
        <w:tc>
          <w:tcPr>
            <w:tcW w:w="1007" w:type="dxa"/>
            <w:noWrap/>
            <w:vAlign w:val="bottom"/>
            <w:hideMark/>
          </w:tcPr>
          <w:p w14:paraId="469D2AC1"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167E0AA7" w14:textId="77777777" w:rsidR="00211FC1" w:rsidRPr="0099416A" w:rsidRDefault="00211FC1" w:rsidP="00CF0625">
            <w:pPr>
              <w:rPr>
                <w:lang w:eastAsia="zh-CN"/>
              </w:rPr>
            </w:pPr>
            <w:r w:rsidRPr="0099416A">
              <w:rPr>
                <w:lang w:eastAsia="zh-CN"/>
              </w:rPr>
              <w:t>3</w:t>
            </w:r>
          </w:p>
        </w:tc>
        <w:tc>
          <w:tcPr>
            <w:tcW w:w="792" w:type="dxa"/>
            <w:noWrap/>
            <w:vAlign w:val="bottom"/>
            <w:hideMark/>
          </w:tcPr>
          <w:p w14:paraId="7C6B68A7" w14:textId="77777777" w:rsidR="00211FC1" w:rsidRPr="0099416A" w:rsidRDefault="00211FC1" w:rsidP="00CF0625">
            <w:pPr>
              <w:rPr>
                <w:lang w:eastAsia="zh-CN"/>
              </w:rPr>
            </w:pPr>
            <w:r w:rsidRPr="0099416A">
              <w:rPr>
                <w:lang w:eastAsia="zh-CN"/>
              </w:rPr>
              <w:t>1</w:t>
            </w:r>
          </w:p>
        </w:tc>
        <w:tc>
          <w:tcPr>
            <w:tcW w:w="681" w:type="dxa"/>
            <w:noWrap/>
            <w:vAlign w:val="bottom"/>
            <w:hideMark/>
          </w:tcPr>
          <w:p w14:paraId="3F9AD384"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1B14ABE" w14:textId="77777777" w:rsidR="00211FC1" w:rsidRPr="0099416A" w:rsidRDefault="00211FC1" w:rsidP="00CF0625">
            <w:pPr>
              <w:rPr>
                <w:bCs/>
                <w:lang w:eastAsia="zh-CN"/>
              </w:rPr>
            </w:pPr>
            <w:r w:rsidRPr="0099416A">
              <w:rPr>
                <w:lang w:eastAsia="zh-CN"/>
              </w:rPr>
              <w:t>27.7</w:t>
            </w:r>
          </w:p>
        </w:tc>
        <w:tc>
          <w:tcPr>
            <w:tcW w:w="1037" w:type="dxa"/>
            <w:noWrap/>
            <w:vAlign w:val="bottom"/>
            <w:hideMark/>
          </w:tcPr>
          <w:p w14:paraId="798D220D" w14:textId="77777777" w:rsidR="00211FC1" w:rsidRPr="0099416A" w:rsidRDefault="00211FC1" w:rsidP="00CF0625">
            <w:pPr>
              <w:rPr>
                <w:bCs/>
                <w:lang w:eastAsia="zh-CN"/>
              </w:rPr>
            </w:pPr>
            <w:r w:rsidRPr="0099416A">
              <w:rPr>
                <w:lang w:eastAsia="zh-CN"/>
              </w:rPr>
              <w:t>10110.5</w:t>
            </w:r>
          </w:p>
        </w:tc>
        <w:tc>
          <w:tcPr>
            <w:tcW w:w="973" w:type="dxa"/>
            <w:noWrap/>
            <w:vAlign w:val="bottom"/>
            <w:hideMark/>
          </w:tcPr>
          <w:p w14:paraId="3660546B"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89364EA"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99328E5" w14:textId="77777777" w:rsidR="00211FC1" w:rsidRPr="0099416A" w:rsidRDefault="00211FC1" w:rsidP="00CF0625">
            <w:pPr>
              <w:rPr>
                <w:bCs/>
                <w:lang w:eastAsia="zh-CN"/>
              </w:rPr>
            </w:pPr>
            <w:r w:rsidRPr="0099416A">
              <w:rPr>
                <w:lang w:eastAsia="zh-CN"/>
              </w:rPr>
              <w:t>0.07448</w:t>
            </w:r>
          </w:p>
        </w:tc>
      </w:tr>
      <w:tr w:rsidR="00211FC1" w:rsidRPr="0099416A" w14:paraId="677DC712" w14:textId="77777777" w:rsidTr="00CF0625">
        <w:trPr>
          <w:trHeight w:val="287"/>
        </w:trPr>
        <w:tc>
          <w:tcPr>
            <w:tcW w:w="1337" w:type="dxa"/>
            <w:noWrap/>
            <w:vAlign w:val="bottom"/>
            <w:hideMark/>
          </w:tcPr>
          <w:p w14:paraId="2A26E84A" w14:textId="77777777" w:rsidR="00211FC1" w:rsidRPr="0099416A" w:rsidRDefault="00211FC1" w:rsidP="00CF0625">
            <w:pPr>
              <w:rPr>
                <w:lang w:eastAsia="zh-CN"/>
              </w:rPr>
            </w:pPr>
          </w:p>
        </w:tc>
        <w:tc>
          <w:tcPr>
            <w:tcW w:w="1007" w:type="dxa"/>
            <w:noWrap/>
            <w:vAlign w:val="bottom"/>
            <w:hideMark/>
          </w:tcPr>
          <w:p w14:paraId="31AA326E"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695D6DBD" w14:textId="77777777" w:rsidR="00211FC1" w:rsidRPr="0099416A" w:rsidRDefault="00211FC1" w:rsidP="00CF0625">
            <w:pPr>
              <w:rPr>
                <w:lang w:eastAsia="zh-CN"/>
              </w:rPr>
            </w:pPr>
            <w:r w:rsidRPr="0099416A">
              <w:rPr>
                <w:lang w:eastAsia="zh-CN"/>
              </w:rPr>
              <w:t>2</w:t>
            </w:r>
          </w:p>
        </w:tc>
        <w:tc>
          <w:tcPr>
            <w:tcW w:w="792" w:type="dxa"/>
            <w:noWrap/>
            <w:vAlign w:val="bottom"/>
            <w:hideMark/>
          </w:tcPr>
          <w:p w14:paraId="4047EC50" w14:textId="77777777" w:rsidR="00211FC1" w:rsidRPr="0099416A" w:rsidRDefault="00211FC1" w:rsidP="00CF0625">
            <w:pPr>
              <w:rPr>
                <w:lang w:eastAsia="zh-CN"/>
              </w:rPr>
            </w:pPr>
            <w:r w:rsidRPr="0099416A">
              <w:rPr>
                <w:lang w:eastAsia="zh-CN"/>
              </w:rPr>
              <w:t>0</w:t>
            </w:r>
          </w:p>
        </w:tc>
        <w:tc>
          <w:tcPr>
            <w:tcW w:w="681" w:type="dxa"/>
            <w:noWrap/>
            <w:vAlign w:val="bottom"/>
            <w:hideMark/>
          </w:tcPr>
          <w:p w14:paraId="22418E2F"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47F861BD" w14:textId="77777777" w:rsidR="00211FC1" w:rsidRPr="0099416A" w:rsidRDefault="00211FC1" w:rsidP="00CF0625">
            <w:pPr>
              <w:rPr>
                <w:bCs/>
                <w:lang w:eastAsia="zh-CN"/>
              </w:rPr>
            </w:pPr>
            <w:r w:rsidRPr="0099416A">
              <w:rPr>
                <w:lang w:eastAsia="zh-CN"/>
              </w:rPr>
              <w:t>17.2</w:t>
            </w:r>
          </w:p>
        </w:tc>
        <w:tc>
          <w:tcPr>
            <w:tcW w:w="1037" w:type="dxa"/>
            <w:noWrap/>
            <w:vAlign w:val="bottom"/>
            <w:hideMark/>
          </w:tcPr>
          <w:p w14:paraId="1ECA6023" w14:textId="77777777" w:rsidR="00211FC1" w:rsidRPr="0099416A" w:rsidRDefault="00211FC1" w:rsidP="00CF0625">
            <w:pPr>
              <w:rPr>
                <w:bCs/>
                <w:lang w:eastAsia="zh-CN"/>
              </w:rPr>
            </w:pPr>
            <w:r w:rsidRPr="0099416A">
              <w:rPr>
                <w:lang w:eastAsia="zh-CN"/>
              </w:rPr>
              <w:t>6278</w:t>
            </w:r>
          </w:p>
        </w:tc>
        <w:tc>
          <w:tcPr>
            <w:tcW w:w="973" w:type="dxa"/>
            <w:noWrap/>
            <w:vAlign w:val="bottom"/>
            <w:hideMark/>
          </w:tcPr>
          <w:p w14:paraId="54D6D55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0C32E0A"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6ACA21C1" w14:textId="77777777" w:rsidR="00211FC1" w:rsidRPr="0099416A" w:rsidRDefault="00211FC1" w:rsidP="00CF0625">
            <w:pPr>
              <w:rPr>
                <w:bCs/>
                <w:lang w:eastAsia="zh-CN"/>
              </w:rPr>
            </w:pPr>
            <w:r w:rsidRPr="0099416A">
              <w:rPr>
                <w:lang w:eastAsia="zh-CN"/>
              </w:rPr>
              <w:t>0.07448</w:t>
            </w:r>
          </w:p>
        </w:tc>
      </w:tr>
      <w:tr w:rsidR="00211FC1" w:rsidRPr="0099416A" w14:paraId="7599C713" w14:textId="77777777" w:rsidTr="00CF0625">
        <w:trPr>
          <w:trHeight w:val="287"/>
        </w:trPr>
        <w:tc>
          <w:tcPr>
            <w:tcW w:w="1337" w:type="dxa"/>
            <w:noWrap/>
            <w:vAlign w:val="bottom"/>
            <w:hideMark/>
          </w:tcPr>
          <w:p w14:paraId="5F4AF559" w14:textId="77777777" w:rsidR="00211FC1" w:rsidRPr="0099416A" w:rsidRDefault="00211FC1" w:rsidP="00CF0625">
            <w:pPr>
              <w:rPr>
                <w:lang w:eastAsia="zh-CN"/>
              </w:rPr>
            </w:pPr>
          </w:p>
        </w:tc>
        <w:tc>
          <w:tcPr>
            <w:tcW w:w="1007" w:type="dxa"/>
            <w:noWrap/>
            <w:vAlign w:val="bottom"/>
            <w:hideMark/>
          </w:tcPr>
          <w:p w14:paraId="59B3422E"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4CFEB94C" w14:textId="77777777" w:rsidR="00211FC1" w:rsidRPr="0099416A" w:rsidRDefault="00211FC1" w:rsidP="00CF0625">
            <w:pPr>
              <w:rPr>
                <w:lang w:eastAsia="zh-CN"/>
              </w:rPr>
            </w:pPr>
            <w:r w:rsidRPr="0099416A">
              <w:rPr>
                <w:lang w:eastAsia="zh-CN"/>
              </w:rPr>
              <w:t>2</w:t>
            </w:r>
          </w:p>
        </w:tc>
        <w:tc>
          <w:tcPr>
            <w:tcW w:w="792" w:type="dxa"/>
            <w:noWrap/>
            <w:vAlign w:val="bottom"/>
            <w:hideMark/>
          </w:tcPr>
          <w:p w14:paraId="63178999" w14:textId="77777777" w:rsidR="00211FC1" w:rsidRPr="0099416A" w:rsidRDefault="00211FC1" w:rsidP="00CF0625">
            <w:pPr>
              <w:rPr>
                <w:lang w:eastAsia="zh-CN"/>
              </w:rPr>
            </w:pPr>
            <w:r w:rsidRPr="0099416A">
              <w:rPr>
                <w:lang w:eastAsia="zh-CN"/>
              </w:rPr>
              <w:t>0</w:t>
            </w:r>
          </w:p>
        </w:tc>
        <w:tc>
          <w:tcPr>
            <w:tcW w:w="681" w:type="dxa"/>
            <w:noWrap/>
            <w:vAlign w:val="bottom"/>
            <w:hideMark/>
          </w:tcPr>
          <w:p w14:paraId="1906AF7D"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0872062" w14:textId="77777777" w:rsidR="00211FC1" w:rsidRPr="0099416A" w:rsidRDefault="00211FC1" w:rsidP="00CF0625">
            <w:pPr>
              <w:rPr>
                <w:bCs/>
                <w:lang w:eastAsia="zh-CN"/>
              </w:rPr>
            </w:pPr>
            <w:r w:rsidRPr="0099416A">
              <w:rPr>
                <w:lang w:eastAsia="zh-CN"/>
              </w:rPr>
              <w:t>17.2</w:t>
            </w:r>
          </w:p>
        </w:tc>
        <w:tc>
          <w:tcPr>
            <w:tcW w:w="1037" w:type="dxa"/>
            <w:noWrap/>
            <w:vAlign w:val="bottom"/>
            <w:hideMark/>
          </w:tcPr>
          <w:p w14:paraId="4AF21E80" w14:textId="77777777" w:rsidR="00211FC1" w:rsidRPr="0099416A" w:rsidRDefault="00211FC1" w:rsidP="00CF0625">
            <w:pPr>
              <w:rPr>
                <w:bCs/>
                <w:lang w:eastAsia="zh-CN"/>
              </w:rPr>
            </w:pPr>
            <w:r w:rsidRPr="0099416A">
              <w:rPr>
                <w:lang w:eastAsia="zh-CN"/>
              </w:rPr>
              <w:t>6278</w:t>
            </w:r>
          </w:p>
        </w:tc>
        <w:tc>
          <w:tcPr>
            <w:tcW w:w="973" w:type="dxa"/>
            <w:noWrap/>
            <w:vAlign w:val="bottom"/>
            <w:hideMark/>
          </w:tcPr>
          <w:p w14:paraId="4588F89B"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2B61F90"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0FE59535" w14:textId="77777777" w:rsidR="00211FC1" w:rsidRPr="0099416A" w:rsidRDefault="00211FC1" w:rsidP="00CF0625">
            <w:pPr>
              <w:rPr>
                <w:bCs/>
                <w:lang w:eastAsia="zh-CN"/>
              </w:rPr>
            </w:pPr>
            <w:r w:rsidRPr="0099416A">
              <w:rPr>
                <w:lang w:eastAsia="zh-CN"/>
              </w:rPr>
              <w:t>0.07448</w:t>
            </w:r>
          </w:p>
        </w:tc>
      </w:tr>
      <w:tr w:rsidR="00211FC1" w:rsidRPr="0099416A" w14:paraId="5838707E" w14:textId="77777777" w:rsidTr="00CF0625">
        <w:trPr>
          <w:trHeight w:val="287"/>
        </w:trPr>
        <w:tc>
          <w:tcPr>
            <w:tcW w:w="1337" w:type="dxa"/>
            <w:noWrap/>
            <w:vAlign w:val="bottom"/>
            <w:hideMark/>
          </w:tcPr>
          <w:p w14:paraId="27772648" w14:textId="77777777" w:rsidR="00211FC1" w:rsidRPr="0099416A" w:rsidRDefault="00211FC1" w:rsidP="00CF0625">
            <w:pPr>
              <w:rPr>
                <w:lang w:eastAsia="zh-CN"/>
              </w:rPr>
            </w:pPr>
          </w:p>
        </w:tc>
        <w:tc>
          <w:tcPr>
            <w:tcW w:w="1007" w:type="dxa"/>
            <w:noWrap/>
            <w:vAlign w:val="bottom"/>
            <w:hideMark/>
          </w:tcPr>
          <w:p w14:paraId="21044DBB"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3D26D3E7" w14:textId="77777777" w:rsidR="00211FC1" w:rsidRPr="0099416A" w:rsidRDefault="00211FC1" w:rsidP="00CF0625">
            <w:pPr>
              <w:rPr>
                <w:lang w:eastAsia="zh-CN"/>
              </w:rPr>
            </w:pPr>
            <w:r w:rsidRPr="0099416A">
              <w:rPr>
                <w:lang w:eastAsia="zh-CN"/>
              </w:rPr>
              <w:t>2</w:t>
            </w:r>
          </w:p>
        </w:tc>
        <w:tc>
          <w:tcPr>
            <w:tcW w:w="792" w:type="dxa"/>
            <w:noWrap/>
            <w:vAlign w:val="bottom"/>
            <w:hideMark/>
          </w:tcPr>
          <w:p w14:paraId="159C1E03" w14:textId="77777777" w:rsidR="00211FC1" w:rsidRPr="0099416A" w:rsidRDefault="00211FC1" w:rsidP="00CF0625">
            <w:pPr>
              <w:rPr>
                <w:lang w:eastAsia="zh-CN"/>
              </w:rPr>
            </w:pPr>
            <w:r w:rsidRPr="0099416A">
              <w:rPr>
                <w:lang w:eastAsia="zh-CN"/>
              </w:rPr>
              <w:t>1</w:t>
            </w:r>
          </w:p>
        </w:tc>
        <w:tc>
          <w:tcPr>
            <w:tcW w:w="681" w:type="dxa"/>
            <w:noWrap/>
            <w:vAlign w:val="bottom"/>
            <w:hideMark/>
          </w:tcPr>
          <w:p w14:paraId="21380B72"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7E1BCA49" w14:textId="77777777" w:rsidR="00211FC1" w:rsidRPr="0099416A" w:rsidRDefault="00211FC1" w:rsidP="00CF0625">
            <w:pPr>
              <w:rPr>
                <w:bCs/>
                <w:lang w:eastAsia="zh-CN"/>
              </w:rPr>
            </w:pPr>
            <w:r w:rsidRPr="0099416A">
              <w:rPr>
                <w:lang w:eastAsia="zh-CN"/>
              </w:rPr>
              <w:t>25.2</w:t>
            </w:r>
          </w:p>
        </w:tc>
        <w:tc>
          <w:tcPr>
            <w:tcW w:w="1037" w:type="dxa"/>
            <w:noWrap/>
            <w:vAlign w:val="bottom"/>
            <w:hideMark/>
          </w:tcPr>
          <w:p w14:paraId="0B2C435D" w14:textId="77777777" w:rsidR="00211FC1" w:rsidRPr="0099416A" w:rsidRDefault="00211FC1" w:rsidP="00CF0625">
            <w:pPr>
              <w:rPr>
                <w:bCs/>
                <w:lang w:eastAsia="zh-CN"/>
              </w:rPr>
            </w:pPr>
            <w:r w:rsidRPr="0099416A">
              <w:rPr>
                <w:lang w:eastAsia="zh-CN"/>
              </w:rPr>
              <w:t>9198</w:t>
            </w:r>
          </w:p>
        </w:tc>
        <w:tc>
          <w:tcPr>
            <w:tcW w:w="973" w:type="dxa"/>
            <w:noWrap/>
            <w:vAlign w:val="bottom"/>
            <w:hideMark/>
          </w:tcPr>
          <w:p w14:paraId="3C210F8B"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B5E0948"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196FB6E" w14:textId="77777777" w:rsidR="00211FC1" w:rsidRPr="0099416A" w:rsidRDefault="00211FC1" w:rsidP="00CF0625">
            <w:pPr>
              <w:rPr>
                <w:bCs/>
                <w:lang w:eastAsia="zh-CN"/>
              </w:rPr>
            </w:pPr>
            <w:r w:rsidRPr="0099416A">
              <w:rPr>
                <w:lang w:eastAsia="zh-CN"/>
              </w:rPr>
              <w:t>0.07448</w:t>
            </w:r>
          </w:p>
        </w:tc>
      </w:tr>
      <w:tr w:rsidR="00211FC1" w:rsidRPr="0099416A" w14:paraId="1F319701" w14:textId="77777777" w:rsidTr="00CF0625">
        <w:trPr>
          <w:trHeight w:val="287"/>
        </w:trPr>
        <w:tc>
          <w:tcPr>
            <w:tcW w:w="1337" w:type="dxa"/>
            <w:noWrap/>
            <w:vAlign w:val="bottom"/>
            <w:hideMark/>
          </w:tcPr>
          <w:p w14:paraId="08408132" w14:textId="77777777" w:rsidR="00211FC1" w:rsidRPr="0099416A" w:rsidRDefault="00211FC1" w:rsidP="00CF0625">
            <w:pPr>
              <w:rPr>
                <w:lang w:eastAsia="zh-CN"/>
              </w:rPr>
            </w:pPr>
          </w:p>
        </w:tc>
        <w:tc>
          <w:tcPr>
            <w:tcW w:w="1007" w:type="dxa"/>
            <w:noWrap/>
            <w:vAlign w:val="bottom"/>
            <w:hideMark/>
          </w:tcPr>
          <w:p w14:paraId="2DA91276"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4A3614A7" w14:textId="77777777" w:rsidR="00211FC1" w:rsidRPr="0099416A" w:rsidRDefault="00211FC1" w:rsidP="00CF0625">
            <w:pPr>
              <w:rPr>
                <w:lang w:eastAsia="zh-CN"/>
              </w:rPr>
            </w:pPr>
            <w:r w:rsidRPr="0099416A">
              <w:rPr>
                <w:lang w:eastAsia="zh-CN"/>
              </w:rPr>
              <w:t>2</w:t>
            </w:r>
          </w:p>
        </w:tc>
        <w:tc>
          <w:tcPr>
            <w:tcW w:w="792" w:type="dxa"/>
            <w:noWrap/>
            <w:vAlign w:val="bottom"/>
            <w:hideMark/>
          </w:tcPr>
          <w:p w14:paraId="17C33811" w14:textId="77777777" w:rsidR="00211FC1" w:rsidRPr="0099416A" w:rsidRDefault="00211FC1" w:rsidP="00CF0625">
            <w:pPr>
              <w:rPr>
                <w:lang w:eastAsia="zh-CN"/>
              </w:rPr>
            </w:pPr>
            <w:r w:rsidRPr="0099416A">
              <w:rPr>
                <w:lang w:eastAsia="zh-CN"/>
              </w:rPr>
              <w:t>1</w:t>
            </w:r>
          </w:p>
        </w:tc>
        <w:tc>
          <w:tcPr>
            <w:tcW w:w="681" w:type="dxa"/>
            <w:noWrap/>
            <w:vAlign w:val="bottom"/>
            <w:hideMark/>
          </w:tcPr>
          <w:p w14:paraId="374A9F25"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44C82668" w14:textId="77777777" w:rsidR="00211FC1" w:rsidRPr="0099416A" w:rsidRDefault="00211FC1" w:rsidP="00CF0625">
            <w:pPr>
              <w:rPr>
                <w:bCs/>
                <w:lang w:eastAsia="zh-CN"/>
              </w:rPr>
            </w:pPr>
            <w:r w:rsidRPr="0099416A">
              <w:rPr>
                <w:lang w:eastAsia="zh-CN"/>
              </w:rPr>
              <w:t>25.2</w:t>
            </w:r>
          </w:p>
        </w:tc>
        <w:tc>
          <w:tcPr>
            <w:tcW w:w="1037" w:type="dxa"/>
            <w:noWrap/>
            <w:vAlign w:val="bottom"/>
            <w:hideMark/>
          </w:tcPr>
          <w:p w14:paraId="4D764710" w14:textId="77777777" w:rsidR="00211FC1" w:rsidRPr="0099416A" w:rsidRDefault="00211FC1" w:rsidP="00CF0625">
            <w:pPr>
              <w:rPr>
                <w:bCs/>
                <w:lang w:eastAsia="zh-CN"/>
              </w:rPr>
            </w:pPr>
            <w:r w:rsidRPr="0099416A">
              <w:rPr>
                <w:lang w:eastAsia="zh-CN"/>
              </w:rPr>
              <w:t>9198</w:t>
            </w:r>
          </w:p>
        </w:tc>
        <w:tc>
          <w:tcPr>
            <w:tcW w:w="973" w:type="dxa"/>
            <w:noWrap/>
            <w:vAlign w:val="bottom"/>
            <w:hideMark/>
          </w:tcPr>
          <w:p w14:paraId="4D90FE2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E726FF0"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73D2142" w14:textId="77777777" w:rsidR="00211FC1" w:rsidRPr="0099416A" w:rsidRDefault="00211FC1" w:rsidP="00CF0625">
            <w:pPr>
              <w:rPr>
                <w:bCs/>
                <w:lang w:eastAsia="zh-CN"/>
              </w:rPr>
            </w:pPr>
            <w:r w:rsidRPr="0099416A">
              <w:rPr>
                <w:lang w:eastAsia="zh-CN"/>
              </w:rPr>
              <w:t>0.07448</w:t>
            </w:r>
          </w:p>
        </w:tc>
      </w:tr>
      <w:tr w:rsidR="00211FC1" w:rsidRPr="0099416A" w14:paraId="4ABE5ACB" w14:textId="77777777" w:rsidTr="00CF0625">
        <w:trPr>
          <w:trHeight w:val="287"/>
        </w:trPr>
        <w:tc>
          <w:tcPr>
            <w:tcW w:w="1337" w:type="dxa"/>
            <w:noWrap/>
            <w:vAlign w:val="bottom"/>
            <w:hideMark/>
          </w:tcPr>
          <w:p w14:paraId="4C7AB36A" w14:textId="77777777" w:rsidR="00211FC1" w:rsidRPr="0099416A" w:rsidRDefault="00211FC1" w:rsidP="00CF0625">
            <w:pPr>
              <w:rPr>
                <w:lang w:eastAsia="zh-CN"/>
              </w:rPr>
            </w:pPr>
          </w:p>
        </w:tc>
        <w:tc>
          <w:tcPr>
            <w:tcW w:w="1007" w:type="dxa"/>
            <w:noWrap/>
            <w:vAlign w:val="bottom"/>
            <w:hideMark/>
          </w:tcPr>
          <w:p w14:paraId="1A41D03D"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69DE68C2" w14:textId="77777777" w:rsidR="00211FC1" w:rsidRPr="0099416A" w:rsidRDefault="00211FC1" w:rsidP="00CF0625">
            <w:pPr>
              <w:rPr>
                <w:lang w:eastAsia="zh-CN"/>
              </w:rPr>
            </w:pPr>
            <w:r w:rsidRPr="0099416A">
              <w:rPr>
                <w:lang w:eastAsia="zh-CN"/>
              </w:rPr>
              <w:t>1</w:t>
            </w:r>
          </w:p>
        </w:tc>
        <w:tc>
          <w:tcPr>
            <w:tcW w:w="792" w:type="dxa"/>
            <w:noWrap/>
            <w:vAlign w:val="bottom"/>
            <w:hideMark/>
          </w:tcPr>
          <w:p w14:paraId="1465C7F3" w14:textId="77777777" w:rsidR="00211FC1" w:rsidRPr="0099416A" w:rsidRDefault="00211FC1" w:rsidP="00CF0625">
            <w:pPr>
              <w:rPr>
                <w:lang w:eastAsia="zh-CN"/>
              </w:rPr>
            </w:pPr>
            <w:r w:rsidRPr="0099416A">
              <w:rPr>
                <w:lang w:eastAsia="zh-CN"/>
              </w:rPr>
              <w:t>0</w:t>
            </w:r>
          </w:p>
        </w:tc>
        <w:tc>
          <w:tcPr>
            <w:tcW w:w="681" w:type="dxa"/>
            <w:noWrap/>
            <w:vAlign w:val="bottom"/>
            <w:hideMark/>
          </w:tcPr>
          <w:p w14:paraId="1FB47737"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94E4CD3" w14:textId="77777777" w:rsidR="00211FC1" w:rsidRPr="0099416A" w:rsidRDefault="00211FC1" w:rsidP="00CF0625">
            <w:pPr>
              <w:rPr>
                <w:bCs/>
                <w:lang w:eastAsia="zh-CN"/>
              </w:rPr>
            </w:pPr>
            <w:r w:rsidRPr="0099416A">
              <w:rPr>
                <w:lang w:eastAsia="zh-CN"/>
              </w:rPr>
              <w:t>11.1</w:t>
            </w:r>
          </w:p>
        </w:tc>
        <w:tc>
          <w:tcPr>
            <w:tcW w:w="1037" w:type="dxa"/>
            <w:noWrap/>
            <w:vAlign w:val="bottom"/>
            <w:hideMark/>
          </w:tcPr>
          <w:p w14:paraId="7BE61E4E" w14:textId="77777777" w:rsidR="00211FC1" w:rsidRPr="0099416A" w:rsidRDefault="00211FC1" w:rsidP="00CF0625">
            <w:pPr>
              <w:rPr>
                <w:bCs/>
                <w:lang w:eastAsia="zh-CN"/>
              </w:rPr>
            </w:pPr>
            <w:r w:rsidRPr="0099416A">
              <w:rPr>
                <w:lang w:eastAsia="zh-CN"/>
              </w:rPr>
              <w:t>4051.5</w:t>
            </w:r>
          </w:p>
        </w:tc>
        <w:tc>
          <w:tcPr>
            <w:tcW w:w="973" w:type="dxa"/>
            <w:noWrap/>
            <w:vAlign w:val="bottom"/>
            <w:hideMark/>
          </w:tcPr>
          <w:p w14:paraId="46258681"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8A5D98F"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D97FC7E" w14:textId="77777777" w:rsidR="00211FC1" w:rsidRPr="0099416A" w:rsidRDefault="00211FC1" w:rsidP="00CF0625">
            <w:pPr>
              <w:rPr>
                <w:bCs/>
                <w:lang w:eastAsia="zh-CN"/>
              </w:rPr>
            </w:pPr>
            <w:r w:rsidRPr="0099416A">
              <w:rPr>
                <w:lang w:eastAsia="zh-CN"/>
              </w:rPr>
              <w:t>0.07448</w:t>
            </w:r>
          </w:p>
        </w:tc>
      </w:tr>
      <w:tr w:rsidR="00211FC1" w:rsidRPr="0099416A" w14:paraId="65C0AE44" w14:textId="77777777" w:rsidTr="00CF0625">
        <w:trPr>
          <w:trHeight w:val="287"/>
        </w:trPr>
        <w:tc>
          <w:tcPr>
            <w:tcW w:w="1337" w:type="dxa"/>
            <w:noWrap/>
            <w:vAlign w:val="bottom"/>
            <w:hideMark/>
          </w:tcPr>
          <w:p w14:paraId="03AE02AE" w14:textId="77777777" w:rsidR="00211FC1" w:rsidRPr="0099416A" w:rsidRDefault="00211FC1" w:rsidP="00CF0625">
            <w:pPr>
              <w:rPr>
                <w:lang w:eastAsia="zh-CN"/>
              </w:rPr>
            </w:pPr>
          </w:p>
        </w:tc>
        <w:tc>
          <w:tcPr>
            <w:tcW w:w="1007" w:type="dxa"/>
            <w:noWrap/>
            <w:vAlign w:val="bottom"/>
            <w:hideMark/>
          </w:tcPr>
          <w:p w14:paraId="45A97406"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10D4E778" w14:textId="77777777" w:rsidR="00211FC1" w:rsidRPr="0099416A" w:rsidRDefault="00211FC1" w:rsidP="00CF0625">
            <w:pPr>
              <w:rPr>
                <w:lang w:eastAsia="zh-CN"/>
              </w:rPr>
            </w:pPr>
            <w:r w:rsidRPr="0099416A">
              <w:rPr>
                <w:lang w:eastAsia="zh-CN"/>
              </w:rPr>
              <w:t>1</w:t>
            </w:r>
          </w:p>
        </w:tc>
        <w:tc>
          <w:tcPr>
            <w:tcW w:w="792" w:type="dxa"/>
            <w:noWrap/>
            <w:vAlign w:val="bottom"/>
            <w:hideMark/>
          </w:tcPr>
          <w:p w14:paraId="52C09F8A" w14:textId="77777777" w:rsidR="00211FC1" w:rsidRPr="0099416A" w:rsidRDefault="00211FC1" w:rsidP="00CF0625">
            <w:pPr>
              <w:rPr>
                <w:lang w:eastAsia="zh-CN"/>
              </w:rPr>
            </w:pPr>
            <w:r w:rsidRPr="0099416A">
              <w:rPr>
                <w:lang w:eastAsia="zh-CN"/>
              </w:rPr>
              <w:t>0</w:t>
            </w:r>
          </w:p>
        </w:tc>
        <w:tc>
          <w:tcPr>
            <w:tcW w:w="681" w:type="dxa"/>
            <w:noWrap/>
            <w:vAlign w:val="bottom"/>
            <w:hideMark/>
          </w:tcPr>
          <w:p w14:paraId="42B54CC5"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404F0106" w14:textId="77777777" w:rsidR="00211FC1" w:rsidRPr="0099416A" w:rsidRDefault="00211FC1" w:rsidP="00CF0625">
            <w:pPr>
              <w:rPr>
                <w:bCs/>
                <w:lang w:eastAsia="zh-CN"/>
              </w:rPr>
            </w:pPr>
            <w:r w:rsidRPr="0099416A">
              <w:rPr>
                <w:lang w:eastAsia="zh-CN"/>
              </w:rPr>
              <w:t>11.1</w:t>
            </w:r>
          </w:p>
        </w:tc>
        <w:tc>
          <w:tcPr>
            <w:tcW w:w="1037" w:type="dxa"/>
            <w:noWrap/>
            <w:vAlign w:val="bottom"/>
            <w:hideMark/>
          </w:tcPr>
          <w:p w14:paraId="31E72CC1" w14:textId="77777777" w:rsidR="00211FC1" w:rsidRPr="0099416A" w:rsidRDefault="00211FC1" w:rsidP="00CF0625">
            <w:pPr>
              <w:rPr>
                <w:bCs/>
                <w:lang w:eastAsia="zh-CN"/>
              </w:rPr>
            </w:pPr>
            <w:r w:rsidRPr="0099416A">
              <w:rPr>
                <w:lang w:eastAsia="zh-CN"/>
              </w:rPr>
              <w:t>4051.5</w:t>
            </w:r>
          </w:p>
        </w:tc>
        <w:tc>
          <w:tcPr>
            <w:tcW w:w="973" w:type="dxa"/>
            <w:noWrap/>
            <w:vAlign w:val="bottom"/>
            <w:hideMark/>
          </w:tcPr>
          <w:p w14:paraId="0CACBF55"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A34E3D6"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A157F48" w14:textId="77777777" w:rsidR="00211FC1" w:rsidRPr="0099416A" w:rsidRDefault="00211FC1" w:rsidP="00CF0625">
            <w:pPr>
              <w:rPr>
                <w:bCs/>
                <w:lang w:eastAsia="zh-CN"/>
              </w:rPr>
            </w:pPr>
            <w:r w:rsidRPr="0099416A">
              <w:rPr>
                <w:lang w:eastAsia="zh-CN"/>
              </w:rPr>
              <w:t>0.07448</w:t>
            </w:r>
          </w:p>
        </w:tc>
      </w:tr>
      <w:tr w:rsidR="00211FC1" w:rsidRPr="0099416A" w14:paraId="385D4082" w14:textId="77777777" w:rsidTr="00CF0625">
        <w:trPr>
          <w:trHeight w:val="287"/>
        </w:trPr>
        <w:tc>
          <w:tcPr>
            <w:tcW w:w="1337" w:type="dxa"/>
            <w:noWrap/>
            <w:vAlign w:val="bottom"/>
            <w:hideMark/>
          </w:tcPr>
          <w:p w14:paraId="2BEA60FD" w14:textId="77777777" w:rsidR="00211FC1" w:rsidRPr="0099416A" w:rsidRDefault="00211FC1" w:rsidP="00CF0625">
            <w:pPr>
              <w:rPr>
                <w:lang w:eastAsia="zh-CN"/>
              </w:rPr>
            </w:pPr>
          </w:p>
        </w:tc>
        <w:tc>
          <w:tcPr>
            <w:tcW w:w="1007" w:type="dxa"/>
            <w:noWrap/>
            <w:vAlign w:val="bottom"/>
            <w:hideMark/>
          </w:tcPr>
          <w:p w14:paraId="59978E2B"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2635F3AB" w14:textId="77777777" w:rsidR="00211FC1" w:rsidRPr="0099416A" w:rsidRDefault="00211FC1" w:rsidP="00CF0625">
            <w:pPr>
              <w:rPr>
                <w:lang w:eastAsia="zh-CN"/>
              </w:rPr>
            </w:pPr>
            <w:r w:rsidRPr="0099416A">
              <w:rPr>
                <w:lang w:eastAsia="zh-CN"/>
              </w:rPr>
              <w:t>1</w:t>
            </w:r>
          </w:p>
        </w:tc>
        <w:tc>
          <w:tcPr>
            <w:tcW w:w="792" w:type="dxa"/>
            <w:noWrap/>
            <w:vAlign w:val="bottom"/>
            <w:hideMark/>
          </w:tcPr>
          <w:p w14:paraId="7ED1BE1C" w14:textId="77777777" w:rsidR="00211FC1" w:rsidRPr="0099416A" w:rsidRDefault="00211FC1" w:rsidP="00CF0625">
            <w:pPr>
              <w:rPr>
                <w:lang w:eastAsia="zh-CN"/>
              </w:rPr>
            </w:pPr>
            <w:r w:rsidRPr="0099416A">
              <w:rPr>
                <w:lang w:eastAsia="zh-CN"/>
              </w:rPr>
              <w:t>1</w:t>
            </w:r>
          </w:p>
        </w:tc>
        <w:tc>
          <w:tcPr>
            <w:tcW w:w="681" w:type="dxa"/>
            <w:noWrap/>
            <w:vAlign w:val="bottom"/>
            <w:hideMark/>
          </w:tcPr>
          <w:p w14:paraId="4F7733F4"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2B10F42E" w14:textId="77777777" w:rsidR="00211FC1" w:rsidRPr="0099416A" w:rsidRDefault="00211FC1" w:rsidP="00CF0625">
            <w:pPr>
              <w:rPr>
                <w:bCs/>
                <w:lang w:eastAsia="zh-CN"/>
              </w:rPr>
            </w:pPr>
            <w:r w:rsidRPr="0099416A">
              <w:rPr>
                <w:lang w:eastAsia="zh-CN"/>
              </w:rPr>
              <w:t>19.1</w:t>
            </w:r>
          </w:p>
        </w:tc>
        <w:tc>
          <w:tcPr>
            <w:tcW w:w="1037" w:type="dxa"/>
            <w:noWrap/>
            <w:vAlign w:val="bottom"/>
            <w:hideMark/>
          </w:tcPr>
          <w:p w14:paraId="447448B3" w14:textId="77777777" w:rsidR="00211FC1" w:rsidRPr="0099416A" w:rsidRDefault="00211FC1" w:rsidP="00CF0625">
            <w:pPr>
              <w:rPr>
                <w:bCs/>
                <w:lang w:eastAsia="zh-CN"/>
              </w:rPr>
            </w:pPr>
            <w:r w:rsidRPr="0099416A">
              <w:rPr>
                <w:lang w:eastAsia="zh-CN"/>
              </w:rPr>
              <w:t>6971.5</w:t>
            </w:r>
          </w:p>
        </w:tc>
        <w:tc>
          <w:tcPr>
            <w:tcW w:w="973" w:type="dxa"/>
            <w:noWrap/>
            <w:vAlign w:val="bottom"/>
            <w:hideMark/>
          </w:tcPr>
          <w:p w14:paraId="3C15D98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D46524E"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DD03A65" w14:textId="77777777" w:rsidR="00211FC1" w:rsidRPr="0099416A" w:rsidRDefault="00211FC1" w:rsidP="00CF0625">
            <w:pPr>
              <w:rPr>
                <w:bCs/>
                <w:lang w:eastAsia="zh-CN"/>
              </w:rPr>
            </w:pPr>
            <w:r w:rsidRPr="0099416A">
              <w:rPr>
                <w:lang w:eastAsia="zh-CN"/>
              </w:rPr>
              <w:t>0.07448</w:t>
            </w:r>
          </w:p>
        </w:tc>
      </w:tr>
      <w:tr w:rsidR="00211FC1" w:rsidRPr="0099416A" w14:paraId="748971BE" w14:textId="77777777" w:rsidTr="00CF0625">
        <w:trPr>
          <w:trHeight w:val="287"/>
        </w:trPr>
        <w:tc>
          <w:tcPr>
            <w:tcW w:w="1337" w:type="dxa"/>
            <w:noWrap/>
            <w:vAlign w:val="bottom"/>
            <w:hideMark/>
          </w:tcPr>
          <w:p w14:paraId="6C8092F7" w14:textId="77777777" w:rsidR="00211FC1" w:rsidRPr="0099416A" w:rsidRDefault="00211FC1" w:rsidP="00CF0625">
            <w:pPr>
              <w:rPr>
                <w:lang w:eastAsia="zh-CN"/>
              </w:rPr>
            </w:pPr>
          </w:p>
        </w:tc>
        <w:tc>
          <w:tcPr>
            <w:tcW w:w="1007" w:type="dxa"/>
            <w:noWrap/>
            <w:vAlign w:val="bottom"/>
            <w:hideMark/>
          </w:tcPr>
          <w:p w14:paraId="1B930279" w14:textId="77777777" w:rsidR="00211FC1" w:rsidRPr="0099416A" w:rsidRDefault="00211FC1" w:rsidP="00CF0625">
            <w:pPr>
              <w:rPr>
                <w:bCs/>
                <w:lang w:eastAsia="zh-CN"/>
              </w:rPr>
            </w:pPr>
            <w:r w:rsidRPr="0099416A">
              <w:rPr>
                <w:lang w:eastAsia="zh-CN"/>
              </w:rPr>
              <w:t>4825</w:t>
            </w:r>
          </w:p>
        </w:tc>
        <w:tc>
          <w:tcPr>
            <w:tcW w:w="1093" w:type="dxa"/>
            <w:noWrap/>
            <w:vAlign w:val="bottom"/>
            <w:hideMark/>
          </w:tcPr>
          <w:p w14:paraId="71D28F6E" w14:textId="77777777" w:rsidR="00211FC1" w:rsidRPr="0099416A" w:rsidRDefault="00211FC1" w:rsidP="00CF0625">
            <w:pPr>
              <w:rPr>
                <w:lang w:eastAsia="zh-CN"/>
              </w:rPr>
            </w:pPr>
            <w:r w:rsidRPr="0099416A">
              <w:rPr>
                <w:lang w:eastAsia="zh-CN"/>
              </w:rPr>
              <w:t>1</w:t>
            </w:r>
          </w:p>
        </w:tc>
        <w:tc>
          <w:tcPr>
            <w:tcW w:w="792" w:type="dxa"/>
            <w:noWrap/>
            <w:vAlign w:val="bottom"/>
            <w:hideMark/>
          </w:tcPr>
          <w:p w14:paraId="35D566FF" w14:textId="77777777" w:rsidR="00211FC1" w:rsidRPr="0099416A" w:rsidRDefault="00211FC1" w:rsidP="00CF0625">
            <w:pPr>
              <w:rPr>
                <w:lang w:eastAsia="zh-CN"/>
              </w:rPr>
            </w:pPr>
            <w:r w:rsidRPr="0099416A">
              <w:rPr>
                <w:lang w:eastAsia="zh-CN"/>
              </w:rPr>
              <w:t>1</w:t>
            </w:r>
          </w:p>
        </w:tc>
        <w:tc>
          <w:tcPr>
            <w:tcW w:w="681" w:type="dxa"/>
            <w:noWrap/>
            <w:vAlign w:val="bottom"/>
            <w:hideMark/>
          </w:tcPr>
          <w:p w14:paraId="56DD1E2D"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7BDB8082" w14:textId="77777777" w:rsidR="00211FC1" w:rsidRPr="0099416A" w:rsidRDefault="00211FC1" w:rsidP="00CF0625">
            <w:pPr>
              <w:rPr>
                <w:bCs/>
                <w:lang w:eastAsia="zh-CN"/>
              </w:rPr>
            </w:pPr>
            <w:r w:rsidRPr="0099416A">
              <w:rPr>
                <w:lang w:eastAsia="zh-CN"/>
              </w:rPr>
              <w:t>19.1</w:t>
            </w:r>
          </w:p>
        </w:tc>
        <w:tc>
          <w:tcPr>
            <w:tcW w:w="1037" w:type="dxa"/>
            <w:noWrap/>
            <w:vAlign w:val="bottom"/>
            <w:hideMark/>
          </w:tcPr>
          <w:p w14:paraId="2EDDE51A" w14:textId="77777777" w:rsidR="00211FC1" w:rsidRPr="0099416A" w:rsidRDefault="00211FC1" w:rsidP="00CF0625">
            <w:pPr>
              <w:rPr>
                <w:bCs/>
                <w:lang w:eastAsia="zh-CN"/>
              </w:rPr>
            </w:pPr>
            <w:r w:rsidRPr="0099416A">
              <w:rPr>
                <w:lang w:eastAsia="zh-CN"/>
              </w:rPr>
              <w:t>6971.5</w:t>
            </w:r>
          </w:p>
        </w:tc>
        <w:tc>
          <w:tcPr>
            <w:tcW w:w="973" w:type="dxa"/>
            <w:noWrap/>
            <w:vAlign w:val="bottom"/>
            <w:hideMark/>
          </w:tcPr>
          <w:p w14:paraId="11AAE34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3DCC8B1"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80C2237" w14:textId="77777777" w:rsidR="00211FC1" w:rsidRPr="0099416A" w:rsidRDefault="00211FC1" w:rsidP="00CF0625">
            <w:pPr>
              <w:rPr>
                <w:bCs/>
                <w:lang w:eastAsia="zh-CN"/>
              </w:rPr>
            </w:pPr>
            <w:r w:rsidRPr="0099416A">
              <w:rPr>
                <w:lang w:eastAsia="zh-CN"/>
              </w:rPr>
              <w:t>0.07448</w:t>
            </w:r>
          </w:p>
        </w:tc>
      </w:tr>
      <w:tr w:rsidR="00211FC1" w:rsidRPr="0099416A" w14:paraId="0AAFF7DD" w14:textId="77777777" w:rsidTr="00CF0625">
        <w:trPr>
          <w:trHeight w:val="287"/>
        </w:trPr>
        <w:tc>
          <w:tcPr>
            <w:tcW w:w="1337" w:type="dxa"/>
            <w:noWrap/>
            <w:vAlign w:val="bottom"/>
            <w:hideMark/>
          </w:tcPr>
          <w:p w14:paraId="57DD7717" w14:textId="77777777" w:rsidR="00211FC1" w:rsidRPr="0099416A" w:rsidRDefault="00211FC1" w:rsidP="00CF0625">
            <w:pPr>
              <w:rPr>
                <w:bCs/>
                <w:lang w:eastAsia="zh-CN"/>
              </w:rPr>
            </w:pPr>
            <w:r w:rsidRPr="0099416A">
              <w:rPr>
                <w:lang w:eastAsia="zh-CN"/>
              </w:rPr>
              <w:t>Darwin</w:t>
            </w:r>
          </w:p>
        </w:tc>
        <w:tc>
          <w:tcPr>
            <w:tcW w:w="1007" w:type="dxa"/>
            <w:noWrap/>
            <w:vAlign w:val="bottom"/>
            <w:hideMark/>
          </w:tcPr>
          <w:p w14:paraId="662E8AF0"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2295145F" w14:textId="77777777" w:rsidR="00211FC1" w:rsidRPr="0099416A" w:rsidRDefault="00211FC1" w:rsidP="00CF0625">
            <w:pPr>
              <w:rPr>
                <w:lang w:eastAsia="zh-CN"/>
              </w:rPr>
            </w:pPr>
            <w:r w:rsidRPr="0099416A">
              <w:rPr>
                <w:lang w:eastAsia="zh-CN"/>
              </w:rPr>
              <w:t>4</w:t>
            </w:r>
          </w:p>
        </w:tc>
        <w:tc>
          <w:tcPr>
            <w:tcW w:w="792" w:type="dxa"/>
            <w:noWrap/>
            <w:vAlign w:val="bottom"/>
            <w:hideMark/>
          </w:tcPr>
          <w:p w14:paraId="4C3B4BAA" w14:textId="77777777" w:rsidR="00211FC1" w:rsidRPr="0099416A" w:rsidRDefault="00211FC1" w:rsidP="00CF0625">
            <w:pPr>
              <w:rPr>
                <w:lang w:eastAsia="zh-CN"/>
              </w:rPr>
            </w:pPr>
            <w:r w:rsidRPr="0099416A">
              <w:rPr>
                <w:lang w:eastAsia="zh-CN"/>
              </w:rPr>
              <w:t>0</w:t>
            </w:r>
          </w:p>
        </w:tc>
        <w:tc>
          <w:tcPr>
            <w:tcW w:w="681" w:type="dxa"/>
            <w:noWrap/>
            <w:vAlign w:val="bottom"/>
            <w:hideMark/>
          </w:tcPr>
          <w:p w14:paraId="19D299B8"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3F5FDCF8" w14:textId="77777777" w:rsidR="00211FC1" w:rsidRPr="0099416A" w:rsidRDefault="00211FC1" w:rsidP="00CF0625">
            <w:pPr>
              <w:rPr>
                <w:bCs/>
                <w:lang w:eastAsia="zh-CN"/>
              </w:rPr>
            </w:pPr>
            <w:r w:rsidRPr="0099416A">
              <w:rPr>
                <w:lang w:eastAsia="zh-CN"/>
              </w:rPr>
              <w:t>20.5</w:t>
            </w:r>
          </w:p>
        </w:tc>
        <w:tc>
          <w:tcPr>
            <w:tcW w:w="1037" w:type="dxa"/>
            <w:noWrap/>
            <w:vAlign w:val="bottom"/>
            <w:hideMark/>
          </w:tcPr>
          <w:p w14:paraId="5BACE79D" w14:textId="77777777" w:rsidR="00211FC1" w:rsidRPr="0099416A" w:rsidRDefault="00211FC1" w:rsidP="00CF0625">
            <w:pPr>
              <w:rPr>
                <w:bCs/>
                <w:lang w:eastAsia="zh-CN"/>
              </w:rPr>
            </w:pPr>
            <w:r w:rsidRPr="0099416A">
              <w:rPr>
                <w:lang w:eastAsia="zh-CN"/>
              </w:rPr>
              <w:t>7482.5</w:t>
            </w:r>
          </w:p>
        </w:tc>
        <w:tc>
          <w:tcPr>
            <w:tcW w:w="973" w:type="dxa"/>
            <w:noWrap/>
            <w:vAlign w:val="bottom"/>
            <w:hideMark/>
          </w:tcPr>
          <w:p w14:paraId="133E63DB"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B8978A9"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3E6DCC3" w14:textId="77777777" w:rsidR="00211FC1" w:rsidRPr="0099416A" w:rsidRDefault="00211FC1" w:rsidP="00CF0625">
            <w:pPr>
              <w:rPr>
                <w:bCs/>
                <w:lang w:eastAsia="zh-CN"/>
              </w:rPr>
            </w:pPr>
            <w:r w:rsidRPr="0099416A">
              <w:rPr>
                <w:lang w:eastAsia="zh-CN"/>
              </w:rPr>
              <w:t>0.07448</w:t>
            </w:r>
          </w:p>
        </w:tc>
      </w:tr>
      <w:tr w:rsidR="00211FC1" w:rsidRPr="0099416A" w14:paraId="046C54D6" w14:textId="77777777" w:rsidTr="00CF0625">
        <w:trPr>
          <w:trHeight w:val="287"/>
        </w:trPr>
        <w:tc>
          <w:tcPr>
            <w:tcW w:w="1337" w:type="dxa"/>
            <w:noWrap/>
            <w:vAlign w:val="bottom"/>
            <w:hideMark/>
          </w:tcPr>
          <w:p w14:paraId="1BC496A7" w14:textId="77777777" w:rsidR="00211FC1" w:rsidRPr="0099416A" w:rsidRDefault="00211FC1" w:rsidP="00CF0625">
            <w:pPr>
              <w:rPr>
                <w:lang w:eastAsia="zh-CN"/>
              </w:rPr>
            </w:pPr>
          </w:p>
        </w:tc>
        <w:tc>
          <w:tcPr>
            <w:tcW w:w="1007" w:type="dxa"/>
            <w:noWrap/>
            <w:vAlign w:val="bottom"/>
            <w:hideMark/>
          </w:tcPr>
          <w:p w14:paraId="5FD45570"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6FDEA28B" w14:textId="77777777" w:rsidR="00211FC1" w:rsidRPr="0099416A" w:rsidRDefault="00211FC1" w:rsidP="00CF0625">
            <w:pPr>
              <w:rPr>
                <w:lang w:eastAsia="zh-CN"/>
              </w:rPr>
            </w:pPr>
            <w:r w:rsidRPr="0099416A">
              <w:rPr>
                <w:lang w:eastAsia="zh-CN"/>
              </w:rPr>
              <w:t>4</w:t>
            </w:r>
          </w:p>
        </w:tc>
        <w:tc>
          <w:tcPr>
            <w:tcW w:w="792" w:type="dxa"/>
            <w:noWrap/>
            <w:vAlign w:val="bottom"/>
            <w:hideMark/>
          </w:tcPr>
          <w:p w14:paraId="4B0EAE2C" w14:textId="77777777" w:rsidR="00211FC1" w:rsidRPr="0099416A" w:rsidRDefault="00211FC1" w:rsidP="00CF0625">
            <w:pPr>
              <w:rPr>
                <w:lang w:eastAsia="zh-CN"/>
              </w:rPr>
            </w:pPr>
            <w:r w:rsidRPr="0099416A">
              <w:rPr>
                <w:lang w:eastAsia="zh-CN"/>
              </w:rPr>
              <w:t>0</w:t>
            </w:r>
          </w:p>
        </w:tc>
        <w:tc>
          <w:tcPr>
            <w:tcW w:w="681" w:type="dxa"/>
            <w:noWrap/>
            <w:vAlign w:val="bottom"/>
            <w:hideMark/>
          </w:tcPr>
          <w:p w14:paraId="0D3CBB9C"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6DF5F92E" w14:textId="77777777" w:rsidR="00211FC1" w:rsidRPr="0099416A" w:rsidRDefault="00211FC1" w:rsidP="00CF0625">
            <w:pPr>
              <w:rPr>
                <w:bCs/>
                <w:lang w:eastAsia="zh-CN"/>
              </w:rPr>
            </w:pPr>
            <w:r w:rsidRPr="0099416A">
              <w:rPr>
                <w:lang w:eastAsia="zh-CN"/>
              </w:rPr>
              <w:t>20.5</w:t>
            </w:r>
          </w:p>
        </w:tc>
        <w:tc>
          <w:tcPr>
            <w:tcW w:w="1037" w:type="dxa"/>
            <w:noWrap/>
            <w:vAlign w:val="bottom"/>
            <w:hideMark/>
          </w:tcPr>
          <w:p w14:paraId="10654BAE" w14:textId="77777777" w:rsidR="00211FC1" w:rsidRPr="0099416A" w:rsidRDefault="00211FC1" w:rsidP="00CF0625">
            <w:pPr>
              <w:rPr>
                <w:bCs/>
                <w:lang w:eastAsia="zh-CN"/>
              </w:rPr>
            </w:pPr>
            <w:r w:rsidRPr="0099416A">
              <w:rPr>
                <w:lang w:eastAsia="zh-CN"/>
              </w:rPr>
              <w:t>7482.5</w:t>
            </w:r>
          </w:p>
        </w:tc>
        <w:tc>
          <w:tcPr>
            <w:tcW w:w="973" w:type="dxa"/>
            <w:noWrap/>
            <w:vAlign w:val="bottom"/>
            <w:hideMark/>
          </w:tcPr>
          <w:p w14:paraId="19151054"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820303E"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65E7B089" w14:textId="77777777" w:rsidR="00211FC1" w:rsidRPr="0099416A" w:rsidRDefault="00211FC1" w:rsidP="00CF0625">
            <w:pPr>
              <w:rPr>
                <w:bCs/>
                <w:lang w:eastAsia="zh-CN"/>
              </w:rPr>
            </w:pPr>
            <w:r w:rsidRPr="0099416A">
              <w:rPr>
                <w:lang w:eastAsia="zh-CN"/>
              </w:rPr>
              <w:t>0.07448</w:t>
            </w:r>
          </w:p>
        </w:tc>
      </w:tr>
      <w:tr w:rsidR="00211FC1" w:rsidRPr="0099416A" w14:paraId="6B18EB7B" w14:textId="77777777" w:rsidTr="00CF0625">
        <w:trPr>
          <w:trHeight w:val="287"/>
        </w:trPr>
        <w:tc>
          <w:tcPr>
            <w:tcW w:w="1337" w:type="dxa"/>
            <w:noWrap/>
            <w:vAlign w:val="bottom"/>
            <w:hideMark/>
          </w:tcPr>
          <w:p w14:paraId="4AFF39C8" w14:textId="77777777" w:rsidR="00211FC1" w:rsidRPr="0099416A" w:rsidRDefault="00211FC1" w:rsidP="00CF0625">
            <w:pPr>
              <w:rPr>
                <w:lang w:eastAsia="zh-CN"/>
              </w:rPr>
            </w:pPr>
          </w:p>
        </w:tc>
        <w:tc>
          <w:tcPr>
            <w:tcW w:w="1007" w:type="dxa"/>
            <w:noWrap/>
            <w:vAlign w:val="bottom"/>
            <w:hideMark/>
          </w:tcPr>
          <w:p w14:paraId="3C5895A8"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2D722C5E" w14:textId="77777777" w:rsidR="00211FC1" w:rsidRPr="0099416A" w:rsidRDefault="00211FC1" w:rsidP="00CF0625">
            <w:pPr>
              <w:rPr>
                <w:lang w:eastAsia="zh-CN"/>
              </w:rPr>
            </w:pPr>
            <w:r w:rsidRPr="0099416A">
              <w:rPr>
                <w:lang w:eastAsia="zh-CN"/>
              </w:rPr>
              <w:t>4</w:t>
            </w:r>
          </w:p>
        </w:tc>
        <w:tc>
          <w:tcPr>
            <w:tcW w:w="792" w:type="dxa"/>
            <w:noWrap/>
            <w:vAlign w:val="bottom"/>
            <w:hideMark/>
          </w:tcPr>
          <w:p w14:paraId="101CDFED" w14:textId="77777777" w:rsidR="00211FC1" w:rsidRPr="0099416A" w:rsidRDefault="00211FC1" w:rsidP="00CF0625">
            <w:pPr>
              <w:rPr>
                <w:lang w:eastAsia="zh-CN"/>
              </w:rPr>
            </w:pPr>
            <w:r w:rsidRPr="0099416A">
              <w:rPr>
                <w:lang w:eastAsia="zh-CN"/>
              </w:rPr>
              <w:t>1</w:t>
            </w:r>
          </w:p>
        </w:tc>
        <w:tc>
          <w:tcPr>
            <w:tcW w:w="681" w:type="dxa"/>
            <w:noWrap/>
            <w:vAlign w:val="bottom"/>
            <w:hideMark/>
          </w:tcPr>
          <w:p w14:paraId="3EC74F67"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7F3E071E" w14:textId="77777777" w:rsidR="00211FC1" w:rsidRPr="0099416A" w:rsidRDefault="00211FC1" w:rsidP="00CF0625">
            <w:pPr>
              <w:rPr>
                <w:bCs/>
                <w:lang w:eastAsia="zh-CN"/>
              </w:rPr>
            </w:pPr>
            <w:r w:rsidRPr="0099416A">
              <w:rPr>
                <w:lang w:eastAsia="zh-CN"/>
              </w:rPr>
              <w:t>26.6</w:t>
            </w:r>
          </w:p>
        </w:tc>
        <w:tc>
          <w:tcPr>
            <w:tcW w:w="1037" w:type="dxa"/>
            <w:noWrap/>
            <w:vAlign w:val="bottom"/>
            <w:hideMark/>
          </w:tcPr>
          <w:p w14:paraId="09A40EE6" w14:textId="77777777" w:rsidR="00211FC1" w:rsidRPr="0099416A" w:rsidRDefault="00211FC1" w:rsidP="00CF0625">
            <w:pPr>
              <w:rPr>
                <w:bCs/>
                <w:lang w:eastAsia="zh-CN"/>
              </w:rPr>
            </w:pPr>
            <w:r w:rsidRPr="0099416A">
              <w:rPr>
                <w:lang w:eastAsia="zh-CN"/>
              </w:rPr>
              <w:t>9709</w:t>
            </w:r>
          </w:p>
        </w:tc>
        <w:tc>
          <w:tcPr>
            <w:tcW w:w="973" w:type="dxa"/>
            <w:noWrap/>
            <w:vAlign w:val="bottom"/>
            <w:hideMark/>
          </w:tcPr>
          <w:p w14:paraId="75DC50EA"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019062A"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B0E351F" w14:textId="77777777" w:rsidR="00211FC1" w:rsidRPr="0099416A" w:rsidRDefault="00211FC1" w:rsidP="00CF0625">
            <w:pPr>
              <w:rPr>
                <w:bCs/>
                <w:lang w:eastAsia="zh-CN"/>
              </w:rPr>
            </w:pPr>
            <w:r w:rsidRPr="0099416A">
              <w:rPr>
                <w:lang w:eastAsia="zh-CN"/>
              </w:rPr>
              <w:t>0.07448</w:t>
            </w:r>
          </w:p>
        </w:tc>
      </w:tr>
      <w:tr w:rsidR="00211FC1" w:rsidRPr="0099416A" w14:paraId="54B0EE07" w14:textId="77777777" w:rsidTr="00CF0625">
        <w:trPr>
          <w:trHeight w:val="287"/>
        </w:trPr>
        <w:tc>
          <w:tcPr>
            <w:tcW w:w="1337" w:type="dxa"/>
            <w:noWrap/>
            <w:vAlign w:val="bottom"/>
            <w:hideMark/>
          </w:tcPr>
          <w:p w14:paraId="360ECC63" w14:textId="77777777" w:rsidR="00211FC1" w:rsidRPr="0099416A" w:rsidRDefault="00211FC1" w:rsidP="00CF0625">
            <w:pPr>
              <w:rPr>
                <w:lang w:eastAsia="zh-CN"/>
              </w:rPr>
            </w:pPr>
          </w:p>
        </w:tc>
        <w:tc>
          <w:tcPr>
            <w:tcW w:w="1007" w:type="dxa"/>
            <w:noWrap/>
            <w:vAlign w:val="bottom"/>
            <w:hideMark/>
          </w:tcPr>
          <w:p w14:paraId="70C3D1CC"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2354652A" w14:textId="77777777" w:rsidR="00211FC1" w:rsidRPr="0099416A" w:rsidRDefault="00211FC1" w:rsidP="00CF0625">
            <w:pPr>
              <w:rPr>
                <w:lang w:eastAsia="zh-CN"/>
              </w:rPr>
            </w:pPr>
            <w:r w:rsidRPr="0099416A">
              <w:rPr>
                <w:lang w:eastAsia="zh-CN"/>
              </w:rPr>
              <w:t>4</w:t>
            </w:r>
          </w:p>
        </w:tc>
        <w:tc>
          <w:tcPr>
            <w:tcW w:w="792" w:type="dxa"/>
            <w:noWrap/>
            <w:vAlign w:val="bottom"/>
            <w:hideMark/>
          </w:tcPr>
          <w:p w14:paraId="77B9BF04" w14:textId="77777777" w:rsidR="00211FC1" w:rsidRPr="0099416A" w:rsidRDefault="00211FC1" w:rsidP="00CF0625">
            <w:pPr>
              <w:rPr>
                <w:lang w:eastAsia="zh-CN"/>
              </w:rPr>
            </w:pPr>
            <w:r w:rsidRPr="0099416A">
              <w:rPr>
                <w:lang w:eastAsia="zh-CN"/>
              </w:rPr>
              <w:t>1</w:t>
            </w:r>
          </w:p>
        </w:tc>
        <w:tc>
          <w:tcPr>
            <w:tcW w:w="681" w:type="dxa"/>
            <w:noWrap/>
            <w:vAlign w:val="bottom"/>
            <w:hideMark/>
          </w:tcPr>
          <w:p w14:paraId="2BE1F696"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16BDB555" w14:textId="77777777" w:rsidR="00211FC1" w:rsidRPr="0099416A" w:rsidRDefault="00211FC1" w:rsidP="00CF0625">
            <w:pPr>
              <w:rPr>
                <w:bCs/>
                <w:lang w:eastAsia="zh-CN"/>
              </w:rPr>
            </w:pPr>
            <w:r w:rsidRPr="0099416A">
              <w:rPr>
                <w:lang w:eastAsia="zh-CN"/>
              </w:rPr>
              <w:t>26.6</w:t>
            </w:r>
          </w:p>
        </w:tc>
        <w:tc>
          <w:tcPr>
            <w:tcW w:w="1037" w:type="dxa"/>
            <w:noWrap/>
            <w:vAlign w:val="bottom"/>
            <w:hideMark/>
          </w:tcPr>
          <w:p w14:paraId="06E23362" w14:textId="77777777" w:rsidR="00211FC1" w:rsidRPr="0099416A" w:rsidRDefault="00211FC1" w:rsidP="00CF0625">
            <w:pPr>
              <w:rPr>
                <w:bCs/>
                <w:lang w:eastAsia="zh-CN"/>
              </w:rPr>
            </w:pPr>
            <w:r w:rsidRPr="0099416A">
              <w:rPr>
                <w:lang w:eastAsia="zh-CN"/>
              </w:rPr>
              <w:t>9709</w:t>
            </w:r>
          </w:p>
        </w:tc>
        <w:tc>
          <w:tcPr>
            <w:tcW w:w="973" w:type="dxa"/>
            <w:noWrap/>
            <w:vAlign w:val="bottom"/>
            <w:hideMark/>
          </w:tcPr>
          <w:p w14:paraId="2ED9DE3D"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72FA75E"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A34BFD9" w14:textId="77777777" w:rsidR="00211FC1" w:rsidRPr="0099416A" w:rsidRDefault="00211FC1" w:rsidP="00CF0625">
            <w:pPr>
              <w:rPr>
                <w:bCs/>
                <w:lang w:eastAsia="zh-CN"/>
              </w:rPr>
            </w:pPr>
            <w:r w:rsidRPr="0099416A">
              <w:rPr>
                <w:lang w:eastAsia="zh-CN"/>
              </w:rPr>
              <w:t>0.07448</w:t>
            </w:r>
          </w:p>
        </w:tc>
      </w:tr>
      <w:tr w:rsidR="00211FC1" w:rsidRPr="0099416A" w14:paraId="68773A09" w14:textId="77777777" w:rsidTr="00CF0625">
        <w:trPr>
          <w:trHeight w:val="287"/>
        </w:trPr>
        <w:tc>
          <w:tcPr>
            <w:tcW w:w="1337" w:type="dxa"/>
            <w:noWrap/>
            <w:vAlign w:val="bottom"/>
            <w:hideMark/>
          </w:tcPr>
          <w:p w14:paraId="22A868AC" w14:textId="77777777" w:rsidR="00211FC1" w:rsidRPr="0099416A" w:rsidRDefault="00211FC1" w:rsidP="00CF0625">
            <w:pPr>
              <w:rPr>
                <w:lang w:eastAsia="zh-CN"/>
              </w:rPr>
            </w:pPr>
          </w:p>
        </w:tc>
        <w:tc>
          <w:tcPr>
            <w:tcW w:w="1007" w:type="dxa"/>
            <w:noWrap/>
            <w:vAlign w:val="bottom"/>
            <w:hideMark/>
          </w:tcPr>
          <w:p w14:paraId="31C45811"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547345E3" w14:textId="77777777" w:rsidR="00211FC1" w:rsidRPr="0099416A" w:rsidRDefault="00211FC1" w:rsidP="00CF0625">
            <w:pPr>
              <w:rPr>
                <w:lang w:eastAsia="zh-CN"/>
              </w:rPr>
            </w:pPr>
            <w:r w:rsidRPr="0099416A">
              <w:rPr>
                <w:lang w:eastAsia="zh-CN"/>
              </w:rPr>
              <w:t>3</w:t>
            </w:r>
          </w:p>
        </w:tc>
        <w:tc>
          <w:tcPr>
            <w:tcW w:w="792" w:type="dxa"/>
            <w:noWrap/>
            <w:vAlign w:val="bottom"/>
            <w:hideMark/>
          </w:tcPr>
          <w:p w14:paraId="654CFAC4"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53D2138"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25305064" w14:textId="77777777" w:rsidR="00211FC1" w:rsidRPr="0099416A" w:rsidRDefault="00211FC1" w:rsidP="00CF0625">
            <w:pPr>
              <w:rPr>
                <w:bCs/>
                <w:lang w:eastAsia="zh-CN"/>
              </w:rPr>
            </w:pPr>
            <w:r w:rsidRPr="0099416A">
              <w:rPr>
                <w:lang w:eastAsia="zh-CN"/>
              </w:rPr>
              <w:t>18.5</w:t>
            </w:r>
          </w:p>
        </w:tc>
        <w:tc>
          <w:tcPr>
            <w:tcW w:w="1037" w:type="dxa"/>
            <w:noWrap/>
            <w:vAlign w:val="bottom"/>
            <w:hideMark/>
          </w:tcPr>
          <w:p w14:paraId="4988C726" w14:textId="77777777" w:rsidR="00211FC1" w:rsidRPr="0099416A" w:rsidRDefault="00211FC1" w:rsidP="00CF0625">
            <w:pPr>
              <w:rPr>
                <w:bCs/>
                <w:lang w:eastAsia="zh-CN"/>
              </w:rPr>
            </w:pPr>
            <w:r w:rsidRPr="0099416A">
              <w:rPr>
                <w:lang w:eastAsia="zh-CN"/>
              </w:rPr>
              <w:t>6752.5</w:t>
            </w:r>
          </w:p>
        </w:tc>
        <w:tc>
          <w:tcPr>
            <w:tcW w:w="973" w:type="dxa"/>
            <w:noWrap/>
            <w:vAlign w:val="bottom"/>
            <w:hideMark/>
          </w:tcPr>
          <w:p w14:paraId="1F4CC6D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F74C4E6"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DB29E7F" w14:textId="77777777" w:rsidR="00211FC1" w:rsidRPr="0099416A" w:rsidRDefault="00211FC1" w:rsidP="00CF0625">
            <w:pPr>
              <w:rPr>
                <w:bCs/>
                <w:lang w:eastAsia="zh-CN"/>
              </w:rPr>
            </w:pPr>
            <w:r w:rsidRPr="0099416A">
              <w:rPr>
                <w:lang w:eastAsia="zh-CN"/>
              </w:rPr>
              <w:t>0.07448</w:t>
            </w:r>
          </w:p>
        </w:tc>
      </w:tr>
      <w:tr w:rsidR="00211FC1" w:rsidRPr="0099416A" w14:paraId="23972A08" w14:textId="77777777" w:rsidTr="00CF0625">
        <w:trPr>
          <w:trHeight w:val="287"/>
        </w:trPr>
        <w:tc>
          <w:tcPr>
            <w:tcW w:w="1337" w:type="dxa"/>
            <w:noWrap/>
            <w:vAlign w:val="bottom"/>
            <w:hideMark/>
          </w:tcPr>
          <w:p w14:paraId="40FA6B8C" w14:textId="77777777" w:rsidR="00211FC1" w:rsidRPr="0099416A" w:rsidRDefault="00211FC1" w:rsidP="00CF0625">
            <w:pPr>
              <w:rPr>
                <w:lang w:eastAsia="zh-CN"/>
              </w:rPr>
            </w:pPr>
          </w:p>
        </w:tc>
        <w:tc>
          <w:tcPr>
            <w:tcW w:w="1007" w:type="dxa"/>
            <w:noWrap/>
            <w:vAlign w:val="bottom"/>
            <w:hideMark/>
          </w:tcPr>
          <w:p w14:paraId="61FCB27F"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3658ADC5" w14:textId="77777777" w:rsidR="00211FC1" w:rsidRPr="0099416A" w:rsidRDefault="00211FC1" w:rsidP="00CF0625">
            <w:pPr>
              <w:rPr>
                <w:lang w:eastAsia="zh-CN"/>
              </w:rPr>
            </w:pPr>
            <w:r w:rsidRPr="0099416A">
              <w:rPr>
                <w:lang w:eastAsia="zh-CN"/>
              </w:rPr>
              <w:t>3</w:t>
            </w:r>
          </w:p>
        </w:tc>
        <w:tc>
          <w:tcPr>
            <w:tcW w:w="792" w:type="dxa"/>
            <w:noWrap/>
            <w:vAlign w:val="bottom"/>
            <w:hideMark/>
          </w:tcPr>
          <w:p w14:paraId="030F2D2C" w14:textId="77777777" w:rsidR="00211FC1" w:rsidRPr="0099416A" w:rsidRDefault="00211FC1" w:rsidP="00CF0625">
            <w:pPr>
              <w:rPr>
                <w:lang w:eastAsia="zh-CN"/>
              </w:rPr>
            </w:pPr>
            <w:r w:rsidRPr="0099416A">
              <w:rPr>
                <w:lang w:eastAsia="zh-CN"/>
              </w:rPr>
              <w:t>0</w:t>
            </w:r>
          </w:p>
        </w:tc>
        <w:tc>
          <w:tcPr>
            <w:tcW w:w="681" w:type="dxa"/>
            <w:noWrap/>
            <w:vAlign w:val="bottom"/>
            <w:hideMark/>
          </w:tcPr>
          <w:p w14:paraId="784492D9"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79C292EE" w14:textId="77777777" w:rsidR="00211FC1" w:rsidRPr="0099416A" w:rsidRDefault="00211FC1" w:rsidP="00CF0625">
            <w:pPr>
              <w:rPr>
                <w:bCs/>
                <w:lang w:eastAsia="zh-CN"/>
              </w:rPr>
            </w:pPr>
            <w:r w:rsidRPr="0099416A">
              <w:rPr>
                <w:lang w:eastAsia="zh-CN"/>
              </w:rPr>
              <w:t>18.5</w:t>
            </w:r>
          </w:p>
        </w:tc>
        <w:tc>
          <w:tcPr>
            <w:tcW w:w="1037" w:type="dxa"/>
            <w:noWrap/>
            <w:vAlign w:val="bottom"/>
            <w:hideMark/>
          </w:tcPr>
          <w:p w14:paraId="388BAE38" w14:textId="77777777" w:rsidR="00211FC1" w:rsidRPr="0099416A" w:rsidRDefault="00211FC1" w:rsidP="00CF0625">
            <w:pPr>
              <w:rPr>
                <w:bCs/>
                <w:lang w:eastAsia="zh-CN"/>
              </w:rPr>
            </w:pPr>
            <w:r w:rsidRPr="0099416A">
              <w:rPr>
                <w:lang w:eastAsia="zh-CN"/>
              </w:rPr>
              <w:t>6752.5</w:t>
            </w:r>
          </w:p>
        </w:tc>
        <w:tc>
          <w:tcPr>
            <w:tcW w:w="973" w:type="dxa"/>
            <w:noWrap/>
            <w:vAlign w:val="bottom"/>
            <w:hideMark/>
          </w:tcPr>
          <w:p w14:paraId="61A77AA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118359F"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8CE0B5F" w14:textId="77777777" w:rsidR="00211FC1" w:rsidRPr="0099416A" w:rsidRDefault="00211FC1" w:rsidP="00CF0625">
            <w:pPr>
              <w:rPr>
                <w:bCs/>
                <w:lang w:eastAsia="zh-CN"/>
              </w:rPr>
            </w:pPr>
            <w:r w:rsidRPr="0099416A">
              <w:rPr>
                <w:lang w:eastAsia="zh-CN"/>
              </w:rPr>
              <w:t>0.07448</w:t>
            </w:r>
          </w:p>
        </w:tc>
      </w:tr>
      <w:tr w:rsidR="00211FC1" w:rsidRPr="0099416A" w14:paraId="46F542D1" w14:textId="77777777" w:rsidTr="00CF0625">
        <w:trPr>
          <w:trHeight w:val="287"/>
        </w:trPr>
        <w:tc>
          <w:tcPr>
            <w:tcW w:w="1337" w:type="dxa"/>
            <w:noWrap/>
            <w:vAlign w:val="bottom"/>
            <w:hideMark/>
          </w:tcPr>
          <w:p w14:paraId="79344BAC" w14:textId="77777777" w:rsidR="00211FC1" w:rsidRPr="0099416A" w:rsidRDefault="00211FC1" w:rsidP="00CF0625">
            <w:pPr>
              <w:rPr>
                <w:lang w:eastAsia="zh-CN"/>
              </w:rPr>
            </w:pPr>
          </w:p>
        </w:tc>
        <w:tc>
          <w:tcPr>
            <w:tcW w:w="1007" w:type="dxa"/>
            <w:noWrap/>
            <w:vAlign w:val="bottom"/>
            <w:hideMark/>
          </w:tcPr>
          <w:p w14:paraId="6647EC5C"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70436E65" w14:textId="77777777" w:rsidR="00211FC1" w:rsidRPr="0099416A" w:rsidRDefault="00211FC1" w:rsidP="00CF0625">
            <w:pPr>
              <w:rPr>
                <w:lang w:eastAsia="zh-CN"/>
              </w:rPr>
            </w:pPr>
            <w:r w:rsidRPr="0099416A">
              <w:rPr>
                <w:lang w:eastAsia="zh-CN"/>
              </w:rPr>
              <w:t>3</w:t>
            </w:r>
          </w:p>
        </w:tc>
        <w:tc>
          <w:tcPr>
            <w:tcW w:w="792" w:type="dxa"/>
            <w:noWrap/>
            <w:vAlign w:val="bottom"/>
            <w:hideMark/>
          </w:tcPr>
          <w:p w14:paraId="65EF04E3" w14:textId="77777777" w:rsidR="00211FC1" w:rsidRPr="0099416A" w:rsidRDefault="00211FC1" w:rsidP="00CF0625">
            <w:pPr>
              <w:rPr>
                <w:lang w:eastAsia="zh-CN"/>
              </w:rPr>
            </w:pPr>
            <w:r w:rsidRPr="0099416A">
              <w:rPr>
                <w:lang w:eastAsia="zh-CN"/>
              </w:rPr>
              <w:t>1</w:t>
            </w:r>
          </w:p>
        </w:tc>
        <w:tc>
          <w:tcPr>
            <w:tcW w:w="681" w:type="dxa"/>
            <w:noWrap/>
            <w:vAlign w:val="bottom"/>
            <w:hideMark/>
          </w:tcPr>
          <w:p w14:paraId="1D9B5D65"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C5AB8DD" w14:textId="77777777" w:rsidR="00211FC1" w:rsidRPr="0099416A" w:rsidRDefault="00211FC1" w:rsidP="00CF0625">
            <w:pPr>
              <w:rPr>
                <w:bCs/>
                <w:lang w:eastAsia="zh-CN"/>
              </w:rPr>
            </w:pPr>
            <w:r w:rsidRPr="0099416A">
              <w:rPr>
                <w:lang w:eastAsia="zh-CN"/>
              </w:rPr>
              <w:t>24.6</w:t>
            </w:r>
          </w:p>
        </w:tc>
        <w:tc>
          <w:tcPr>
            <w:tcW w:w="1037" w:type="dxa"/>
            <w:noWrap/>
            <w:vAlign w:val="bottom"/>
            <w:hideMark/>
          </w:tcPr>
          <w:p w14:paraId="6F72F9EE" w14:textId="77777777" w:rsidR="00211FC1" w:rsidRPr="0099416A" w:rsidRDefault="00211FC1" w:rsidP="00CF0625">
            <w:pPr>
              <w:rPr>
                <w:bCs/>
                <w:lang w:eastAsia="zh-CN"/>
              </w:rPr>
            </w:pPr>
            <w:r w:rsidRPr="0099416A">
              <w:rPr>
                <w:lang w:eastAsia="zh-CN"/>
              </w:rPr>
              <w:t>8979</w:t>
            </w:r>
          </w:p>
        </w:tc>
        <w:tc>
          <w:tcPr>
            <w:tcW w:w="973" w:type="dxa"/>
            <w:noWrap/>
            <w:vAlign w:val="bottom"/>
            <w:hideMark/>
          </w:tcPr>
          <w:p w14:paraId="28EB253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FFF44EF"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F046721" w14:textId="77777777" w:rsidR="00211FC1" w:rsidRPr="0099416A" w:rsidRDefault="00211FC1" w:rsidP="00CF0625">
            <w:pPr>
              <w:rPr>
                <w:bCs/>
                <w:lang w:eastAsia="zh-CN"/>
              </w:rPr>
            </w:pPr>
            <w:r w:rsidRPr="0099416A">
              <w:rPr>
                <w:lang w:eastAsia="zh-CN"/>
              </w:rPr>
              <w:t>0.07448</w:t>
            </w:r>
          </w:p>
        </w:tc>
      </w:tr>
      <w:tr w:rsidR="00211FC1" w:rsidRPr="0099416A" w14:paraId="3A4C3D9B" w14:textId="77777777" w:rsidTr="00CF0625">
        <w:trPr>
          <w:trHeight w:val="287"/>
        </w:trPr>
        <w:tc>
          <w:tcPr>
            <w:tcW w:w="1337" w:type="dxa"/>
            <w:noWrap/>
            <w:vAlign w:val="bottom"/>
            <w:hideMark/>
          </w:tcPr>
          <w:p w14:paraId="4A111FFF" w14:textId="77777777" w:rsidR="00211FC1" w:rsidRPr="0099416A" w:rsidRDefault="00211FC1" w:rsidP="00CF0625">
            <w:pPr>
              <w:rPr>
                <w:lang w:eastAsia="zh-CN"/>
              </w:rPr>
            </w:pPr>
          </w:p>
        </w:tc>
        <w:tc>
          <w:tcPr>
            <w:tcW w:w="1007" w:type="dxa"/>
            <w:noWrap/>
            <w:vAlign w:val="bottom"/>
            <w:hideMark/>
          </w:tcPr>
          <w:p w14:paraId="0E054BD6"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7C3B0E2E" w14:textId="77777777" w:rsidR="00211FC1" w:rsidRPr="0099416A" w:rsidRDefault="00211FC1" w:rsidP="00CF0625">
            <w:pPr>
              <w:rPr>
                <w:lang w:eastAsia="zh-CN"/>
              </w:rPr>
            </w:pPr>
            <w:r w:rsidRPr="0099416A">
              <w:rPr>
                <w:lang w:eastAsia="zh-CN"/>
              </w:rPr>
              <w:t>3</w:t>
            </w:r>
          </w:p>
        </w:tc>
        <w:tc>
          <w:tcPr>
            <w:tcW w:w="792" w:type="dxa"/>
            <w:noWrap/>
            <w:vAlign w:val="bottom"/>
            <w:hideMark/>
          </w:tcPr>
          <w:p w14:paraId="009BF8D2" w14:textId="77777777" w:rsidR="00211FC1" w:rsidRPr="0099416A" w:rsidRDefault="00211FC1" w:rsidP="00CF0625">
            <w:pPr>
              <w:rPr>
                <w:lang w:eastAsia="zh-CN"/>
              </w:rPr>
            </w:pPr>
            <w:r w:rsidRPr="0099416A">
              <w:rPr>
                <w:lang w:eastAsia="zh-CN"/>
              </w:rPr>
              <w:t>1</w:t>
            </w:r>
          </w:p>
        </w:tc>
        <w:tc>
          <w:tcPr>
            <w:tcW w:w="681" w:type="dxa"/>
            <w:noWrap/>
            <w:vAlign w:val="bottom"/>
            <w:hideMark/>
          </w:tcPr>
          <w:p w14:paraId="7AA5385F"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2F709B89" w14:textId="77777777" w:rsidR="00211FC1" w:rsidRPr="0099416A" w:rsidRDefault="00211FC1" w:rsidP="00CF0625">
            <w:pPr>
              <w:rPr>
                <w:bCs/>
                <w:lang w:eastAsia="zh-CN"/>
              </w:rPr>
            </w:pPr>
            <w:r w:rsidRPr="0099416A">
              <w:rPr>
                <w:lang w:eastAsia="zh-CN"/>
              </w:rPr>
              <w:t>24.6</w:t>
            </w:r>
          </w:p>
        </w:tc>
        <w:tc>
          <w:tcPr>
            <w:tcW w:w="1037" w:type="dxa"/>
            <w:noWrap/>
            <w:vAlign w:val="bottom"/>
            <w:hideMark/>
          </w:tcPr>
          <w:p w14:paraId="0E0BA1ED" w14:textId="77777777" w:rsidR="00211FC1" w:rsidRPr="0099416A" w:rsidRDefault="00211FC1" w:rsidP="00CF0625">
            <w:pPr>
              <w:rPr>
                <w:bCs/>
                <w:lang w:eastAsia="zh-CN"/>
              </w:rPr>
            </w:pPr>
            <w:r w:rsidRPr="0099416A">
              <w:rPr>
                <w:lang w:eastAsia="zh-CN"/>
              </w:rPr>
              <w:t>8979</w:t>
            </w:r>
          </w:p>
        </w:tc>
        <w:tc>
          <w:tcPr>
            <w:tcW w:w="973" w:type="dxa"/>
            <w:noWrap/>
            <w:vAlign w:val="bottom"/>
            <w:hideMark/>
          </w:tcPr>
          <w:p w14:paraId="6F4FBBB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0E050C9"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88826FC" w14:textId="77777777" w:rsidR="00211FC1" w:rsidRPr="0099416A" w:rsidRDefault="00211FC1" w:rsidP="00CF0625">
            <w:pPr>
              <w:rPr>
                <w:bCs/>
                <w:lang w:eastAsia="zh-CN"/>
              </w:rPr>
            </w:pPr>
            <w:r w:rsidRPr="0099416A">
              <w:rPr>
                <w:lang w:eastAsia="zh-CN"/>
              </w:rPr>
              <w:t>0.07448</w:t>
            </w:r>
          </w:p>
        </w:tc>
      </w:tr>
      <w:tr w:rsidR="00211FC1" w:rsidRPr="0099416A" w14:paraId="49CCACCF" w14:textId="77777777" w:rsidTr="00CF0625">
        <w:trPr>
          <w:trHeight w:val="287"/>
        </w:trPr>
        <w:tc>
          <w:tcPr>
            <w:tcW w:w="1337" w:type="dxa"/>
            <w:noWrap/>
            <w:vAlign w:val="bottom"/>
            <w:hideMark/>
          </w:tcPr>
          <w:p w14:paraId="19E435A8" w14:textId="77777777" w:rsidR="00211FC1" w:rsidRPr="0099416A" w:rsidRDefault="00211FC1" w:rsidP="00CF0625">
            <w:pPr>
              <w:rPr>
                <w:lang w:eastAsia="zh-CN"/>
              </w:rPr>
            </w:pPr>
          </w:p>
        </w:tc>
        <w:tc>
          <w:tcPr>
            <w:tcW w:w="1007" w:type="dxa"/>
            <w:noWrap/>
            <w:vAlign w:val="bottom"/>
            <w:hideMark/>
          </w:tcPr>
          <w:p w14:paraId="62EB3968"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750640A4" w14:textId="77777777" w:rsidR="00211FC1" w:rsidRPr="0099416A" w:rsidRDefault="00211FC1" w:rsidP="00CF0625">
            <w:pPr>
              <w:rPr>
                <w:lang w:eastAsia="zh-CN"/>
              </w:rPr>
            </w:pPr>
            <w:r w:rsidRPr="0099416A">
              <w:rPr>
                <w:lang w:eastAsia="zh-CN"/>
              </w:rPr>
              <w:t>2</w:t>
            </w:r>
          </w:p>
        </w:tc>
        <w:tc>
          <w:tcPr>
            <w:tcW w:w="792" w:type="dxa"/>
            <w:noWrap/>
            <w:vAlign w:val="bottom"/>
            <w:hideMark/>
          </w:tcPr>
          <w:p w14:paraId="0BEAC912" w14:textId="77777777" w:rsidR="00211FC1" w:rsidRPr="0099416A" w:rsidRDefault="00211FC1" w:rsidP="00CF0625">
            <w:pPr>
              <w:rPr>
                <w:lang w:eastAsia="zh-CN"/>
              </w:rPr>
            </w:pPr>
            <w:r w:rsidRPr="0099416A">
              <w:rPr>
                <w:lang w:eastAsia="zh-CN"/>
              </w:rPr>
              <w:t>0</w:t>
            </w:r>
          </w:p>
        </w:tc>
        <w:tc>
          <w:tcPr>
            <w:tcW w:w="681" w:type="dxa"/>
            <w:noWrap/>
            <w:vAlign w:val="bottom"/>
            <w:hideMark/>
          </w:tcPr>
          <w:p w14:paraId="493063D2"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072568A" w14:textId="77777777" w:rsidR="00211FC1" w:rsidRPr="0099416A" w:rsidRDefault="00211FC1" w:rsidP="00CF0625">
            <w:pPr>
              <w:rPr>
                <w:bCs/>
                <w:lang w:eastAsia="zh-CN"/>
              </w:rPr>
            </w:pPr>
            <w:r w:rsidRPr="0099416A">
              <w:rPr>
                <w:lang w:eastAsia="zh-CN"/>
              </w:rPr>
              <w:t>18.6</w:t>
            </w:r>
          </w:p>
        </w:tc>
        <w:tc>
          <w:tcPr>
            <w:tcW w:w="1037" w:type="dxa"/>
            <w:noWrap/>
            <w:vAlign w:val="bottom"/>
            <w:hideMark/>
          </w:tcPr>
          <w:p w14:paraId="1D6ED183" w14:textId="77777777" w:rsidR="00211FC1" w:rsidRPr="0099416A" w:rsidRDefault="00211FC1" w:rsidP="00CF0625">
            <w:pPr>
              <w:rPr>
                <w:bCs/>
                <w:lang w:eastAsia="zh-CN"/>
              </w:rPr>
            </w:pPr>
            <w:r w:rsidRPr="0099416A">
              <w:rPr>
                <w:lang w:eastAsia="zh-CN"/>
              </w:rPr>
              <w:t>6789</w:t>
            </w:r>
          </w:p>
        </w:tc>
        <w:tc>
          <w:tcPr>
            <w:tcW w:w="973" w:type="dxa"/>
            <w:noWrap/>
            <w:vAlign w:val="bottom"/>
            <w:hideMark/>
          </w:tcPr>
          <w:p w14:paraId="3F685F37"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219858B"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824E0B0" w14:textId="77777777" w:rsidR="00211FC1" w:rsidRPr="0099416A" w:rsidRDefault="00211FC1" w:rsidP="00CF0625">
            <w:pPr>
              <w:rPr>
                <w:bCs/>
                <w:lang w:eastAsia="zh-CN"/>
              </w:rPr>
            </w:pPr>
            <w:r w:rsidRPr="0099416A">
              <w:rPr>
                <w:lang w:eastAsia="zh-CN"/>
              </w:rPr>
              <w:t>0.07448</w:t>
            </w:r>
          </w:p>
        </w:tc>
      </w:tr>
      <w:tr w:rsidR="00211FC1" w:rsidRPr="0099416A" w14:paraId="652350DA" w14:textId="77777777" w:rsidTr="00CF0625">
        <w:trPr>
          <w:trHeight w:val="287"/>
        </w:trPr>
        <w:tc>
          <w:tcPr>
            <w:tcW w:w="1337" w:type="dxa"/>
            <w:noWrap/>
            <w:vAlign w:val="bottom"/>
            <w:hideMark/>
          </w:tcPr>
          <w:p w14:paraId="4C0E581E" w14:textId="77777777" w:rsidR="00211FC1" w:rsidRPr="0099416A" w:rsidRDefault="00211FC1" w:rsidP="00CF0625">
            <w:pPr>
              <w:rPr>
                <w:lang w:eastAsia="zh-CN"/>
              </w:rPr>
            </w:pPr>
          </w:p>
        </w:tc>
        <w:tc>
          <w:tcPr>
            <w:tcW w:w="1007" w:type="dxa"/>
            <w:noWrap/>
            <w:vAlign w:val="bottom"/>
            <w:hideMark/>
          </w:tcPr>
          <w:p w14:paraId="5D574559"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780C47FD" w14:textId="77777777" w:rsidR="00211FC1" w:rsidRPr="0099416A" w:rsidRDefault="00211FC1" w:rsidP="00CF0625">
            <w:pPr>
              <w:rPr>
                <w:lang w:eastAsia="zh-CN"/>
              </w:rPr>
            </w:pPr>
            <w:r w:rsidRPr="0099416A">
              <w:rPr>
                <w:lang w:eastAsia="zh-CN"/>
              </w:rPr>
              <w:t>2</w:t>
            </w:r>
          </w:p>
        </w:tc>
        <w:tc>
          <w:tcPr>
            <w:tcW w:w="792" w:type="dxa"/>
            <w:noWrap/>
            <w:vAlign w:val="bottom"/>
            <w:hideMark/>
          </w:tcPr>
          <w:p w14:paraId="0A329AE4"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26CD88C"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4BC43C8" w14:textId="77777777" w:rsidR="00211FC1" w:rsidRPr="0099416A" w:rsidRDefault="00211FC1" w:rsidP="00CF0625">
            <w:pPr>
              <w:rPr>
                <w:bCs/>
                <w:lang w:eastAsia="zh-CN"/>
              </w:rPr>
            </w:pPr>
            <w:r w:rsidRPr="0099416A">
              <w:rPr>
                <w:lang w:eastAsia="zh-CN"/>
              </w:rPr>
              <w:t>18.6</w:t>
            </w:r>
          </w:p>
        </w:tc>
        <w:tc>
          <w:tcPr>
            <w:tcW w:w="1037" w:type="dxa"/>
            <w:noWrap/>
            <w:vAlign w:val="bottom"/>
            <w:hideMark/>
          </w:tcPr>
          <w:p w14:paraId="35813017" w14:textId="77777777" w:rsidR="00211FC1" w:rsidRPr="0099416A" w:rsidRDefault="00211FC1" w:rsidP="00CF0625">
            <w:pPr>
              <w:rPr>
                <w:bCs/>
                <w:lang w:eastAsia="zh-CN"/>
              </w:rPr>
            </w:pPr>
            <w:r w:rsidRPr="0099416A">
              <w:rPr>
                <w:lang w:eastAsia="zh-CN"/>
              </w:rPr>
              <w:t>6789</w:t>
            </w:r>
          </w:p>
        </w:tc>
        <w:tc>
          <w:tcPr>
            <w:tcW w:w="973" w:type="dxa"/>
            <w:noWrap/>
            <w:vAlign w:val="bottom"/>
            <w:hideMark/>
          </w:tcPr>
          <w:p w14:paraId="381EB36E"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CD64AF8"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406D4ED" w14:textId="77777777" w:rsidR="00211FC1" w:rsidRPr="0099416A" w:rsidRDefault="00211FC1" w:rsidP="00CF0625">
            <w:pPr>
              <w:rPr>
                <w:bCs/>
                <w:lang w:eastAsia="zh-CN"/>
              </w:rPr>
            </w:pPr>
            <w:r w:rsidRPr="0099416A">
              <w:rPr>
                <w:lang w:eastAsia="zh-CN"/>
              </w:rPr>
              <w:t>0.07448</w:t>
            </w:r>
          </w:p>
        </w:tc>
      </w:tr>
      <w:tr w:rsidR="00211FC1" w:rsidRPr="0099416A" w14:paraId="7EF90DE0" w14:textId="77777777" w:rsidTr="00CF0625">
        <w:trPr>
          <w:trHeight w:val="287"/>
        </w:trPr>
        <w:tc>
          <w:tcPr>
            <w:tcW w:w="1337" w:type="dxa"/>
            <w:noWrap/>
            <w:vAlign w:val="bottom"/>
            <w:hideMark/>
          </w:tcPr>
          <w:p w14:paraId="16E1A359" w14:textId="77777777" w:rsidR="00211FC1" w:rsidRPr="0099416A" w:rsidRDefault="00211FC1" w:rsidP="00CF0625">
            <w:pPr>
              <w:rPr>
                <w:lang w:eastAsia="zh-CN"/>
              </w:rPr>
            </w:pPr>
          </w:p>
        </w:tc>
        <w:tc>
          <w:tcPr>
            <w:tcW w:w="1007" w:type="dxa"/>
            <w:noWrap/>
            <w:vAlign w:val="bottom"/>
            <w:hideMark/>
          </w:tcPr>
          <w:p w14:paraId="6944533D"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7D3A370E" w14:textId="77777777" w:rsidR="00211FC1" w:rsidRPr="0099416A" w:rsidRDefault="00211FC1" w:rsidP="00CF0625">
            <w:pPr>
              <w:rPr>
                <w:lang w:eastAsia="zh-CN"/>
              </w:rPr>
            </w:pPr>
            <w:r w:rsidRPr="0099416A">
              <w:rPr>
                <w:lang w:eastAsia="zh-CN"/>
              </w:rPr>
              <w:t>2</w:t>
            </w:r>
          </w:p>
        </w:tc>
        <w:tc>
          <w:tcPr>
            <w:tcW w:w="792" w:type="dxa"/>
            <w:noWrap/>
            <w:vAlign w:val="bottom"/>
            <w:hideMark/>
          </w:tcPr>
          <w:p w14:paraId="3D5F0381" w14:textId="77777777" w:rsidR="00211FC1" w:rsidRPr="0099416A" w:rsidRDefault="00211FC1" w:rsidP="00CF0625">
            <w:pPr>
              <w:rPr>
                <w:lang w:eastAsia="zh-CN"/>
              </w:rPr>
            </w:pPr>
            <w:r w:rsidRPr="0099416A">
              <w:rPr>
                <w:lang w:eastAsia="zh-CN"/>
              </w:rPr>
              <w:t>1</w:t>
            </w:r>
          </w:p>
        </w:tc>
        <w:tc>
          <w:tcPr>
            <w:tcW w:w="681" w:type="dxa"/>
            <w:noWrap/>
            <w:vAlign w:val="bottom"/>
            <w:hideMark/>
          </w:tcPr>
          <w:p w14:paraId="0116499A"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4F125556" w14:textId="77777777" w:rsidR="00211FC1" w:rsidRPr="0099416A" w:rsidRDefault="00211FC1" w:rsidP="00CF0625">
            <w:pPr>
              <w:rPr>
                <w:bCs/>
                <w:lang w:eastAsia="zh-CN"/>
              </w:rPr>
            </w:pPr>
            <w:r w:rsidRPr="0099416A">
              <w:rPr>
                <w:lang w:eastAsia="zh-CN"/>
              </w:rPr>
              <w:t>24.7</w:t>
            </w:r>
          </w:p>
        </w:tc>
        <w:tc>
          <w:tcPr>
            <w:tcW w:w="1037" w:type="dxa"/>
            <w:noWrap/>
            <w:vAlign w:val="bottom"/>
            <w:hideMark/>
          </w:tcPr>
          <w:p w14:paraId="0D60AD85" w14:textId="77777777" w:rsidR="00211FC1" w:rsidRPr="0099416A" w:rsidRDefault="00211FC1" w:rsidP="00CF0625">
            <w:pPr>
              <w:rPr>
                <w:bCs/>
                <w:lang w:eastAsia="zh-CN"/>
              </w:rPr>
            </w:pPr>
            <w:r w:rsidRPr="0099416A">
              <w:rPr>
                <w:lang w:eastAsia="zh-CN"/>
              </w:rPr>
              <w:t>9015.5</w:t>
            </w:r>
          </w:p>
        </w:tc>
        <w:tc>
          <w:tcPr>
            <w:tcW w:w="973" w:type="dxa"/>
            <w:noWrap/>
            <w:vAlign w:val="bottom"/>
            <w:hideMark/>
          </w:tcPr>
          <w:p w14:paraId="50ED8E1F"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4722E0D"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6B5D8D0D" w14:textId="77777777" w:rsidR="00211FC1" w:rsidRPr="0099416A" w:rsidRDefault="00211FC1" w:rsidP="00CF0625">
            <w:pPr>
              <w:rPr>
                <w:bCs/>
                <w:lang w:eastAsia="zh-CN"/>
              </w:rPr>
            </w:pPr>
            <w:r w:rsidRPr="0099416A">
              <w:rPr>
                <w:lang w:eastAsia="zh-CN"/>
              </w:rPr>
              <w:t>0.07448</w:t>
            </w:r>
          </w:p>
        </w:tc>
      </w:tr>
      <w:tr w:rsidR="00211FC1" w:rsidRPr="0099416A" w14:paraId="375EE23A" w14:textId="77777777" w:rsidTr="00CF0625">
        <w:trPr>
          <w:trHeight w:val="287"/>
        </w:trPr>
        <w:tc>
          <w:tcPr>
            <w:tcW w:w="1337" w:type="dxa"/>
            <w:noWrap/>
            <w:vAlign w:val="bottom"/>
            <w:hideMark/>
          </w:tcPr>
          <w:p w14:paraId="339648C8" w14:textId="77777777" w:rsidR="00211FC1" w:rsidRPr="0099416A" w:rsidRDefault="00211FC1" w:rsidP="00CF0625">
            <w:pPr>
              <w:rPr>
                <w:lang w:eastAsia="zh-CN"/>
              </w:rPr>
            </w:pPr>
          </w:p>
        </w:tc>
        <w:tc>
          <w:tcPr>
            <w:tcW w:w="1007" w:type="dxa"/>
            <w:noWrap/>
            <w:vAlign w:val="bottom"/>
            <w:hideMark/>
          </w:tcPr>
          <w:p w14:paraId="2772E49E"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7DB95191" w14:textId="77777777" w:rsidR="00211FC1" w:rsidRPr="0099416A" w:rsidRDefault="00211FC1" w:rsidP="00CF0625">
            <w:pPr>
              <w:rPr>
                <w:lang w:eastAsia="zh-CN"/>
              </w:rPr>
            </w:pPr>
            <w:r w:rsidRPr="0099416A">
              <w:rPr>
                <w:lang w:eastAsia="zh-CN"/>
              </w:rPr>
              <w:t>2</w:t>
            </w:r>
          </w:p>
        </w:tc>
        <w:tc>
          <w:tcPr>
            <w:tcW w:w="792" w:type="dxa"/>
            <w:noWrap/>
            <w:vAlign w:val="bottom"/>
            <w:hideMark/>
          </w:tcPr>
          <w:p w14:paraId="497B3584" w14:textId="77777777" w:rsidR="00211FC1" w:rsidRPr="0099416A" w:rsidRDefault="00211FC1" w:rsidP="00CF0625">
            <w:pPr>
              <w:rPr>
                <w:lang w:eastAsia="zh-CN"/>
              </w:rPr>
            </w:pPr>
            <w:r w:rsidRPr="0099416A">
              <w:rPr>
                <w:lang w:eastAsia="zh-CN"/>
              </w:rPr>
              <w:t>1</w:t>
            </w:r>
          </w:p>
        </w:tc>
        <w:tc>
          <w:tcPr>
            <w:tcW w:w="681" w:type="dxa"/>
            <w:noWrap/>
            <w:vAlign w:val="bottom"/>
            <w:hideMark/>
          </w:tcPr>
          <w:p w14:paraId="16C0DCF3"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7FE92180" w14:textId="77777777" w:rsidR="00211FC1" w:rsidRPr="0099416A" w:rsidRDefault="00211FC1" w:rsidP="00CF0625">
            <w:pPr>
              <w:rPr>
                <w:bCs/>
                <w:lang w:eastAsia="zh-CN"/>
              </w:rPr>
            </w:pPr>
            <w:r w:rsidRPr="0099416A">
              <w:rPr>
                <w:lang w:eastAsia="zh-CN"/>
              </w:rPr>
              <w:t>24.7</w:t>
            </w:r>
          </w:p>
        </w:tc>
        <w:tc>
          <w:tcPr>
            <w:tcW w:w="1037" w:type="dxa"/>
            <w:noWrap/>
            <w:vAlign w:val="bottom"/>
            <w:hideMark/>
          </w:tcPr>
          <w:p w14:paraId="2DB739CA" w14:textId="77777777" w:rsidR="00211FC1" w:rsidRPr="0099416A" w:rsidRDefault="00211FC1" w:rsidP="00CF0625">
            <w:pPr>
              <w:rPr>
                <w:bCs/>
                <w:lang w:eastAsia="zh-CN"/>
              </w:rPr>
            </w:pPr>
            <w:r w:rsidRPr="0099416A">
              <w:rPr>
                <w:lang w:eastAsia="zh-CN"/>
              </w:rPr>
              <w:t>9015.5</w:t>
            </w:r>
          </w:p>
        </w:tc>
        <w:tc>
          <w:tcPr>
            <w:tcW w:w="973" w:type="dxa"/>
            <w:noWrap/>
            <w:vAlign w:val="bottom"/>
            <w:hideMark/>
          </w:tcPr>
          <w:p w14:paraId="6930D1D2"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0EE6485"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4930621" w14:textId="77777777" w:rsidR="00211FC1" w:rsidRPr="0099416A" w:rsidRDefault="00211FC1" w:rsidP="00CF0625">
            <w:pPr>
              <w:rPr>
                <w:bCs/>
                <w:lang w:eastAsia="zh-CN"/>
              </w:rPr>
            </w:pPr>
            <w:r w:rsidRPr="0099416A">
              <w:rPr>
                <w:lang w:eastAsia="zh-CN"/>
              </w:rPr>
              <w:t>0.07448</w:t>
            </w:r>
          </w:p>
        </w:tc>
      </w:tr>
      <w:tr w:rsidR="00211FC1" w:rsidRPr="0099416A" w14:paraId="132D2AAA" w14:textId="77777777" w:rsidTr="00CF0625">
        <w:trPr>
          <w:trHeight w:val="287"/>
        </w:trPr>
        <w:tc>
          <w:tcPr>
            <w:tcW w:w="1337" w:type="dxa"/>
            <w:noWrap/>
            <w:vAlign w:val="bottom"/>
            <w:hideMark/>
          </w:tcPr>
          <w:p w14:paraId="4E19946D" w14:textId="77777777" w:rsidR="00211FC1" w:rsidRPr="0099416A" w:rsidRDefault="00211FC1" w:rsidP="00CF0625">
            <w:pPr>
              <w:rPr>
                <w:lang w:eastAsia="zh-CN"/>
              </w:rPr>
            </w:pPr>
          </w:p>
        </w:tc>
        <w:tc>
          <w:tcPr>
            <w:tcW w:w="1007" w:type="dxa"/>
            <w:noWrap/>
            <w:vAlign w:val="bottom"/>
            <w:hideMark/>
          </w:tcPr>
          <w:p w14:paraId="465FECC5"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690B0CDE" w14:textId="77777777" w:rsidR="00211FC1" w:rsidRPr="0099416A" w:rsidRDefault="00211FC1" w:rsidP="00CF0625">
            <w:pPr>
              <w:rPr>
                <w:lang w:eastAsia="zh-CN"/>
              </w:rPr>
            </w:pPr>
            <w:r w:rsidRPr="0099416A">
              <w:rPr>
                <w:lang w:eastAsia="zh-CN"/>
              </w:rPr>
              <w:t>1</w:t>
            </w:r>
          </w:p>
        </w:tc>
        <w:tc>
          <w:tcPr>
            <w:tcW w:w="792" w:type="dxa"/>
            <w:noWrap/>
            <w:vAlign w:val="bottom"/>
            <w:hideMark/>
          </w:tcPr>
          <w:p w14:paraId="67F98F8A" w14:textId="77777777" w:rsidR="00211FC1" w:rsidRPr="0099416A" w:rsidRDefault="00211FC1" w:rsidP="00CF0625">
            <w:pPr>
              <w:rPr>
                <w:lang w:eastAsia="zh-CN"/>
              </w:rPr>
            </w:pPr>
            <w:r w:rsidRPr="0099416A">
              <w:rPr>
                <w:lang w:eastAsia="zh-CN"/>
              </w:rPr>
              <w:t>0</w:t>
            </w:r>
          </w:p>
        </w:tc>
        <w:tc>
          <w:tcPr>
            <w:tcW w:w="681" w:type="dxa"/>
            <w:noWrap/>
            <w:vAlign w:val="bottom"/>
            <w:hideMark/>
          </w:tcPr>
          <w:p w14:paraId="6C049ABD"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07B13D4C" w14:textId="77777777" w:rsidR="00211FC1" w:rsidRPr="0099416A" w:rsidRDefault="00211FC1" w:rsidP="00CF0625">
            <w:pPr>
              <w:rPr>
                <w:bCs/>
                <w:lang w:eastAsia="zh-CN"/>
              </w:rPr>
            </w:pPr>
            <w:r w:rsidRPr="0099416A">
              <w:rPr>
                <w:lang w:eastAsia="zh-CN"/>
              </w:rPr>
              <w:t>9.6</w:t>
            </w:r>
          </w:p>
        </w:tc>
        <w:tc>
          <w:tcPr>
            <w:tcW w:w="1037" w:type="dxa"/>
            <w:noWrap/>
            <w:vAlign w:val="bottom"/>
            <w:hideMark/>
          </w:tcPr>
          <w:p w14:paraId="3589512B" w14:textId="77777777" w:rsidR="00211FC1" w:rsidRPr="0099416A" w:rsidRDefault="00211FC1" w:rsidP="00CF0625">
            <w:pPr>
              <w:rPr>
                <w:bCs/>
                <w:lang w:eastAsia="zh-CN"/>
              </w:rPr>
            </w:pPr>
            <w:r w:rsidRPr="0099416A">
              <w:rPr>
                <w:lang w:eastAsia="zh-CN"/>
              </w:rPr>
              <w:t>3504</w:t>
            </w:r>
          </w:p>
        </w:tc>
        <w:tc>
          <w:tcPr>
            <w:tcW w:w="973" w:type="dxa"/>
            <w:noWrap/>
            <w:vAlign w:val="bottom"/>
            <w:hideMark/>
          </w:tcPr>
          <w:p w14:paraId="6FFBC02D"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8086B38"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66061A55" w14:textId="77777777" w:rsidR="00211FC1" w:rsidRPr="0099416A" w:rsidRDefault="00211FC1" w:rsidP="00CF0625">
            <w:pPr>
              <w:rPr>
                <w:bCs/>
                <w:lang w:eastAsia="zh-CN"/>
              </w:rPr>
            </w:pPr>
            <w:r w:rsidRPr="0099416A">
              <w:rPr>
                <w:lang w:eastAsia="zh-CN"/>
              </w:rPr>
              <w:t>0.07448</w:t>
            </w:r>
          </w:p>
        </w:tc>
      </w:tr>
      <w:tr w:rsidR="00211FC1" w:rsidRPr="0099416A" w14:paraId="69E7E555" w14:textId="77777777" w:rsidTr="00CF0625">
        <w:trPr>
          <w:trHeight w:val="287"/>
        </w:trPr>
        <w:tc>
          <w:tcPr>
            <w:tcW w:w="1337" w:type="dxa"/>
            <w:noWrap/>
            <w:vAlign w:val="bottom"/>
            <w:hideMark/>
          </w:tcPr>
          <w:p w14:paraId="46CA71EE" w14:textId="77777777" w:rsidR="00211FC1" w:rsidRPr="0099416A" w:rsidRDefault="00211FC1" w:rsidP="00CF0625">
            <w:pPr>
              <w:rPr>
                <w:lang w:eastAsia="zh-CN"/>
              </w:rPr>
            </w:pPr>
          </w:p>
        </w:tc>
        <w:tc>
          <w:tcPr>
            <w:tcW w:w="1007" w:type="dxa"/>
            <w:noWrap/>
            <w:vAlign w:val="bottom"/>
            <w:hideMark/>
          </w:tcPr>
          <w:p w14:paraId="5F819DD0"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0A90130D" w14:textId="77777777" w:rsidR="00211FC1" w:rsidRPr="0099416A" w:rsidRDefault="00211FC1" w:rsidP="00CF0625">
            <w:pPr>
              <w:rPr>
                <w:lang w:eastAsia="zh-CN"/>
              </w:rPr>
            </w:pPr>
            <w:r w:rsidRPr="0099416A">
              <w:rPr>
                <w:lang w:eastAsia="zh-CN"/>
              </w:rPr>
              <w:t>1</w:t>
            </w:r>
          </w:p>
        </w:tc>
        <w:tc>
          <w:tcPr>
            <w:tcW w:w="792" w:type="dxa"/>
            <w:noWrap/>
            <w:vAlign w:val="bottom"/>
            <w:hideMark/>
          </w:tcPr>
          <w:p w14:paraId="54378F12" w14:textId="77777777" w:rsidR="00211FC1" w:rsidRPr="0099416A" w:rsidRDefault="00211FC1" w:rsidP="00CF0625">
            <w:pPr>
              <w:rPr>
                <w:lang w:eastAsia="zh-CN"/>
              </w:rPr>
            </w:pPr>
            <w:r w:rsidRPr="0099416A">
              <w:rPr>
                <w:lang w:eastAsia="zh-CN"/>
              </w:rPr>
              <w:t>0</w:t>
            </w:r>
          </w:p>
        </w:tc>
        <w:tc>
          <w:tcPr>
            <w:tcW w:w="681" w:type="dxa"/>
            <w:noWrap/>
            <w:vAlign w:val="bottom"/>
            <w:hideMark/>
          </w:tcPr>
          <w:p w14:paraId="72788BF7"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159E6830" w14:textId="77777777" w:rsidR="00211FC1" w:rsidRPr="0099416A" w:rsidRDefault="00211FC1" w:rsidP="00CF0625">
            <w:pPr>
              <w:rPr>
                <w:bCs/>
                <w:lang w:eastAsia="zh-CN"/>
              </w:rPr>
            </w:pPr>
            <w:r w:rsidRPr="0099416A">
              <w:rPr>
                <w:lang w:eastAsia="zh-CN"/>
              </w:rPr>
              <w:t>9.6</w:t>
            </w:r>
          </w:p>
        </w:tc>
        <w:tc>
          <w:tcPr>
            <w:tcW w:w="1037" w:type="dxa"/>
            <w:noWrap/>
            <w:vAlign w:val="bottom"/>
            <w:hideMark/>
          </w:tcPr>
          <w:p w14:paraId="790FAAD0" w14:textId="77777777" w:rsidR="00211FC1" w:rsidRPr="0099416A" w:rsidRDefault="00211FC1" w:rsidP="00CF0625">
            <w:pPr>
              <w:rPr>
                <w:bCs/>
                <w:lang w:eastAsia="zh-CN"/>
              </w:rPr>
            </w:pPr>
            <w:r w:rsidRPr="0099416A">
              <w:rPr>
                <w:lang w:eastAsia="zh-CN"/>
              </w:rPr>
              <w:t>3504</w:t>
            </w:r>
          </w:p>
        </w:tc>
        <w:tc>
          <w:tcPr>
            <w:tcW w:w="973" w:type="dxa"/>
            <w:noWrap/>
            <w:vAlign w:val="bottom"/>
            <w:hideMark/>
          </w:tcPr>
          <w:p w14:paraId="6918E24C"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AAE7DCF"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31D663D" w14:textId="77777777" w:rsidR="00211FC1" w:rsidRPr="0099416A" w:rsidRDefault="00211FC1" w:rsidP="00CF0625">
            <w:pPr>
              <w:rPr>
                <w:bCs/>
                <w:lang w:eastAsia="zh-CN"/>
              </w:rPr>
            </w:pPr>
            <w:r w:rsidRPr="0099416A">
              <w:rPr>
                <w:lang w:eastAsia="zh-CN"/>
              </w:rPr>
              <w:t>0.07448</w:t>
            </w:r>
          </w:p>
        </w:tc>
      </w:tr>
      <w:tr w:rsidR="00211FC1" w:rsidRPr="0099416A" w14:paraId="76661907" w14:textId="77777777" w:rsidTr="00CF0625">
        <w:trPr>
          <w:trHeight w:val="287"/>
        </w:trPr>
        <w:tc>
          <w:tcPr>
            <w:tcW w:w="1337" w:type="dxa"/>
            <w:noWrap/>
            <w:vAlign w:val="bottom"/>
            <w:hideMark/>
          </w:tcPr>
          <w:p w14:paraId="0055F068" w14:textId="77777777" w:rsidR="00211FC1" w:rsidRPr="0099416A" w:rsidRDefault="00211FC1" w:rsidP="00CF0625">
            <w:pPr>
              <w:rPr>
                <w:lang w:eastAsia="zh-CN"/>
              </w:rPr>
            </w:pPr>
          </w:p>
        </w:tc>
        <w:tc>
          <w:tcPr>
            <w:tcW w:w="1007" w:type="dxa"/>
            <w:noWrap/>
            <w:vAlign w:val="bottom"/>
            <w:hideMark/>
          </w:tcPr>
          <w:p w14:paraId="7BF4894A"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6F43CEF9" w14:textId="77777777" w:rsidR="00211FC1" w:rsidRPr="0099416A" w:rsidRDefault="00211FC1" w:rsidP="00CF0625">
            <w:pPr>
              <w:rPr>
                <w:lang w:eastAsia="zh-CN"/>
              </w:rPr>
            </w:pPr>
            <w:r w:rsidRPr="0099416A">
              <w:rPr>
                <w:lang w:eastAsia="zh-CN"/>
              </w:rPr>
              <w:t>1</w:t>
            </w:r>
          </w:p>
        </w:tc>
        <w:tc>
          <w:tcPr>
            <w:tcW w:w="792" w:type="dxa"/>
            <w:noWrap/>
            <w:vAlign w:val="bottom"/>
            <w:hideMark/>
          </w:tcPr>
          <w:p w14:paraId="17680EAF" w14:textId="77777777" w:rsidR="00211FC1" w:rsidRPr="0099416A" w:rsidRDefault="00211FC1" w:rsidP="00CF0625">
            <w:pPr>
              <w:rPr>
                <w:lang w:eastAsia="zh-CN"/>
              </w:rPr>
            </w:pPr>
            <w:r w:rsidRPr="0099416A">
              <w:rPr>
                <w:lang w:eastAsia="zh-CN"/>
              </w:rPr>
              <w:t>1</w:t>
            </w:r>
          </w:p>
        </w:tc>
        <w:tc>
          <w:tcPr>
            <w:tcW w:w="681" w:type="dxa"/>
            <w:noWrap/>
            <w:vAlign w:val="bottom"/>
            <w:hideMark/>
          </w:tcPr>
          <w:p w14:paraId="0E081C87"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83B2F6C" w14:textId="77777777" w:rsidR="00211FC1" w:rsidRPr="0099416A" w:rsidRDefault="00211FC1" w:rsidP="00CF0625">
            <w:pPr>
              <w:rPr>
                <w:bCs/>
                <w:lang w:eastAsia="zh-CN"/>
              </w:rPr>
            </w:pPr>
            <w:r w:rsidRPr="0099416A">
              <w:rPr>
                <w:lang w:eastAsia="zh-CN"/>
              </w:rPr>
              <w:t>15.8</w:t>
            </w:r>
          </w:p>
        </w:tc>
        <w:tc>
          <w:tcPr>
            <w:tcW w:w="1037" w:type="dxa"/>
            <w:noWrap/>
            <w:vAlign w:val="bottom"/>
            <w:hideMark/>
          </w:tcPr>
          <w:p w14:paraId="41972DE8" w14:textId="77777777" w:rsidR="00211FC1" w:rsidRPr="0099416A" w:rsidRDefault="00211FC1" w:rsidP="00CF0625">
            <w:pPr>
              <w:rPr>
                <w:bCs/>
                <w:lang w:eastAsia="zh-CN"/>
              </w:rPr>
            </w:pPr>
            <w:r w:rsidRPr="0099416A">
              <w:rPr>
                <w:lang w:eastAsia="zh-CN"/>
              </w:rPr>
              <w:t>5767</w:t>
            </w:r>
          </w:p>
        </w:tc>
        <w:tc>
          <w:tcPr>
            <w:tcW w:w="973" w:type="dxa"/>
            <w:noWrap/>
            <w:vAlign w:val="bottom"/>
            <w:hideMark/>
          </w:tcPr>
          <w:p w14:paraId="5FC8F7CB"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BD710C5"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4AB303B" w14:textId="77777777" w:rsidR="00211FC1" w:rsidRPr="0099416A" w:rsidRDefault="00211FC1" w:rsidP="00CF0625">
            <w:pPr>
              <w:rPr>
                <w:bCs/>
                <w:lang w:eastAsia="zh-CN"/>
              </w:rPr>
            </w:pPr>
            <w:r w:rsidRPr="0099416A">
              <w:rPr>
                <w:lang w:eastAsia="zh-CN"/>
              </w:rPr>
              <w:t>0.07448</w:t>
            </w:r>
          </w:p>
        </w:tc>
      </w:tr>
      <w:tr w:rsidR="00211FC1" w:rsidRPr="0099416A" w14:paraId="7D7FDB32" w14:textId="77777777" w:rsidTr="00CF0625">
        <w:trPr>
          <w:trHeight w:val="287"/>
        </w:trPr>
        <w:tc>
          <w:tcPr>
            <w:tcW w:w="1337" w:type="dxa"/>
            <w:noWrap/>
            <w:vAlign w:val="bottom"/>
            <w:hideMark/>
          </w:tcPr>
          <w:p w14:paraId="45DB1A54" w14:textId="77777777" w:rsidR="00211FC1" w:rsidRPr="0099416A" w:rsidRDefault="00211FC1" w:rsidP="00CF0625">
            <w:pPr>
              <w:rPr>
                <w:lang w:eastAsia="zh-CN"/>
              </w:rPr>
            </w:pPr>
          </w:p>
        </w:tc>
        <w:tc>
          <w:tcPr>
            <w:tcW w:w="1007" w:type="dxa"/>
            <w:noWrap/>
            <w:vAlign w:val="bottom"/>
            <w:hideMark/>
          </w:tcPr>
          <w:p w14:paraId="018DDADE" w14:textId="77777777" w:rsidR="00211FC1" w:rsidRPr="0099416A" w:rsidRDefault="00211FC1" w:rsidP="00CF0625">
            <w:pPr>
              <w:rPr>
                <w:bCs/>
                <w:lang w:eastAsia="zh-CN"/>
              </w:rPr>
            </w:pPr>
            <w:r w:rsidRPr="0099416A">
              <w:rPr>
                <w:lang w:eastAsia="zh-CN"/>
              </w:rPr>
              <w:t>800</w:t>
            </w:r>
          </w:p>
        </w:tc>
        <w:tc>
          <w:tcPr>
            <w:tcW w:w="1093" w:type="dxa"/>
            <w:noWrap/>
            <w:vAlign w:val="bottom"/>
            <w:hideMark/>
          </w:tcPr>
          <w:p w14:paraId="3A121BAA" w14:textId="77777777" w:rsidR="00211FC1" w:rsidRPr="0099416A" w:rsidRDefault="00211FC1" w:rsidP="00CF0625">
            <w:pPr>
              <w:rPr>
                <w:lang w:eastAsia="zh-CN"/>
              </w:rPr>
            </w:pPr>
            <w:r w:rsidRPr="0099416A">
              <w:rPr>
                <w:lang w:eastAsia="zh-CN"/>
              </w:rPr>
              <w:t>1</w:t>
            </w:r>
          </w:p>
        </w:tc>
        <w:tc>
          <w:tcPr>
            <w:tcW w:w="792" w:type="dxa"/>
            <w:noWrap/>
            <w:vAlign w:val="bottom"/>
            <w:hideMark/>
          </w:tcPr>
          <w:p w14:paraId="63BC1842" w14:textId="77777777" w:rsidR="00211FC1" w:rsidRPr="0099416A" w:rsidRDefault="00211FC1" w:rsidP="00CF0625">
            <w:pPr>
              <w:rPr>
                <w:lang w:eastAsia="zh-CN"/>
              </w:rPr>
            </w:pPr>
            <w:r w:rsidRPr="0099416A">
              <w:rPr>
                <w:lang w:eastAsia="zh-CN"/>
              </w:rPr>
              <w:t>1</w:t>
            </w:r>
          </w:p>
        </w:tc>
        <w:tc>
          <w:tcPr>
            <w:tcW w:w="681" w:type="dxa"/>
            <w:noWrap/>
            <w:vAlign w:val="bottom"/>
            <w:hideMark/>
          </w:tcPr>
          <w:p w14:paraId="41FB7691"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6700634D" w14:textId="77777777" w:rsidR="00211FC1" w:rsidRPr="0099416A" w:rsidRDefault="00211FC1" w:rsidP="00CF0625">
            <w:pPr>
              <w:rPr>
                <w:bCs/>
                <w:lang w:eastAsia="zh-CN"/>
              </w:rPr>
            </w:pPr>
            <w:r w:rsidRPr="0099416A">
              <w:rPr>
                <w:lang w:eastAsia="zh-CN"/>
              </w:rPr>
              <w:t>15.8</w:t>
            </w:r>
          </w:p>
        </w:tc>
        <w:tc>
          <w:tcPr>
            <w:tcW w:w="1037" w:type="dxa"/>
            <w:noWrap/>
            <w:vAlign w:val="bottom"/>
            <w:hideMark/>
          </w:tcPr>
          <w:p w14:paraId="14EE7DE2" w14:textId="77777777" w:rsidR="00211FC1" w:rsidRPr="0099416A" w:rsidRDefault="00211FC1" w:rsidP="00CF0625">
            <w:pPr>
              <w:rPr>
                <w:bCs/>
                <w:lang w:eastAsia="zh-CN"/>
              </w:rPr>
            </w:pPr>
            <w:r w:rsidRPr="0099416A">
              <w:rPr>
                <w:lang w:eastAsia="zh-CN"/>
              </w:rPr>
              <w:t>5767</w:t>
            </w:r>
          </w:p>
        </w:tc>
        <w:tc>
          <w:tcPr>
            <w:tcW w:w="973" w:type="dxa"/>
            <w:noWrap/>
            <w:vAlign w:val="bottom"/>
            <w:hideMark/>
          </w:tcPr>
          <w:p w14:paraId="1C5FF2B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7EEFF05"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6BA208F" w14:textId="77777777" w:rsidR="00211FC1" w:rsidRPr="0099416A" w:rsidRDefault="00211FC1" w:rsidP="00CF0625">
            <w:pPr>
              <w:rPr>
                <w:bCs/>
                <w:lang w:eastAsia="zh-CN"/>
              </w:rPr>
            </w:pPr>
            <w:r w:rsidRPr="0099416A">
              <w:rPr>
                <w:lang w:eastAsia="zh-CN"/>
              </w:rPr>
              <w:t>0.07448</w:t>
            </w:r>
          </w:p>
        </w:tc>
      </w:tr>
      <w:tr w:rsidR="00211FC1" w:rsidRPr="0099416A" w14:paraId="1F72ED33" w14:textId="77777777" w:rsidTr="00CF0625">
        <w:trPr>
          <w:trHeight w:val="287"/>
        </w:trPr>
        <w:tc>
          <w:tcPr>
            <w:tcW w:w="1337" w:type="dxa"/>
            <w:noWrap/>
            <w:vAlign w:val="bottom"/>
            <w:hideMark/>
          </w:tcPr>
          <w:p w14:paraId="2D0917C8" w14:textId="77777777" w:rsidR="00211FC1" w:rsidRPr="0099416A" w:rsidRDefault="00211FC1" w:rsidP="00CF0625">
            <w:pPr>
              <w:rPr>
                <w:bCs/>
                <w:lang w:eastAsia="zh-CN"/>
              </w:rPr>
            </w:pPr>
            <w:r w:rsidRPr="0099416A">
              <w:rPr>
                <w:lang w:eastAsia="zh-CN"/>
              </w:rPr>
              <w:t>Perth</w:t>
            </w:r>
          </w:p>
        </w:tc>
        <w:tc>
          <w:tcPr>
            <w:tcW w:w="1007" w:type="dxa"/>
            <w:noWrap/>
            <w:vAlign w:val="bottom"/>
            <w:hideMark/>
          </w:tcPr>
          <w:p w14:paraId="50E22EFE"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1031B03A" w14:textId="77777777" w:rsidR="00211FC1" w:rsidRPr="0099416A" w:rsidRDefault="00211FC1" w:rsidP="00CF0625">
            <w:pPr>
              <w:rPr>
                <w:lang w:eastAsia="zh-CN"/>
              </w:rPr>
            </w:pPr>
            <w:r w:rsidRPr="0099416A">
              <w:rPr>
                <w:lang w:eastAsia="zh-CN"/>
              </w:rPr>
              <w:t>4</w:t>
            </w:r>
          </w:p>
        </w:tc>
        <w:tc>
          <w:tcPr>
            <w:tcW w:w="792" w:type="dxa"/>
            <w:noWrap/>
            <w:vAlign w:val="bottom"/>
            <w:hideMark/>
          </w:tcPr>
          <w:p w14:paraId="5D424E67"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3C69B23"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053A5FC4" w14:textId="77777777" w:rsidR="00211FC1" w:rsidRPr="0099416A" w:rsidRDefault="00211FC1" w:rsidP="00CF0625">
            <w:pPr>
              <w:rPr>
                <w:bCs/>
                <w:lang w:eastAsia="zh-CN"/>
              </w:rPr>
            </w:pPr>
            <w:r w:rsidRPr="0099416A">
              <w:rPr>
                <w:lang w:eastAsia="zh-CN"/>
              </w:rPr>
              <w:t>20</w:t>
            </w:r>
          </w:p>
        </w:tc>
        <w:tc>
          <w:tcPr>
            <w:tcW w:w="1037" w:type="dxa"/>
            <w:noWrap/>
            <w:vAlign w:val="bottom"/>
            <w:hideMark/>
          </w:tcPr>
          <w:p w14:paraId="2B7891B6" w14:textId="77777777" w:rsidR="00211FC1" w:rsidRPr="0099416A" w:rsidRDefault="00211FC1" w:rsidP="00CF0625">
            <w:pPr>
              <w:rPr>
                <w:bCs/>
                <w:lang w:eastAsia="zh-CN"/>
              </w:rPr>
            </w:pPr>
            <w:r w:rsidRPr="0099416A">
              <w:rPr>
                <w:lang w:eastAsia="zh-CN"/>
              </w:rPr>
              <w:t>7300</w:t>
            </w:r>
          </w:p>
        </w:tc>
        <w:tc>
          <w:tcPr>
            <w:tcW w:w="973" w:type="dxa"/>
            <w:noWrap/>
            <w:vAlign w:val="bottom"/>
            <w:hideMark/>
          </w:tcPr>
          <w:p w14:paraId="4B7AACBD"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C419C49"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C157D41" w14:textId="77777777" w:rsidR="00211FC1" w:rsidRPr="0099416A" w:rsidRDefault="00211FC1" w:rsidP="00CF0625">
            <w:pPr>
              <w:rPr>
                <w:bCs/>
                <w:lang w:eastAsia="zh-CN"/>
              </w:rPr>
            </w:pPr>
            <w:r w:rsidRPr="0099416A">
              <w:rPr>
                <w:lang w:eastAsia="zh-CN"/>
              </w:rPr>
              <w:t>0.07448</w:t>
            </w:r>
          </w:p>
        </w:tc>
      </w:tr>
      <w:tr w:rsidR="00211FC1" w:rsidRPr="0099416A" w14:paraId="32573D74" w14:textId="77777777" w:rsidTr="00CF0625">
        <w:trPr>
          <w:trHeight w:val="287"/>
        </w:trPr>
        <w:tc>
          <w:tcPr>
            <w:tcW w:w="1337" w:type="dxa"/>
            <w:noWrap/>
            <w:vAlign w:val="bottom"/>
            <w:hideMark/>
          </w:tcPr>
          <w:p w14:paraId="1702750D" w14:textId="77777777" w:rsidR="00211FC1" w:rsidRPr="0099416A" w:rsidRDefault="00211FC1" w:rsidP="00CF0625">
            <w:pPr>
              <w:rPr>
                <w:lang w:eastAsia="zh-CN"/>
              </w:rPr>
            </w:pPr>
          </w:p>
        </w:tc>
        <w:tc>
          <w:tcPr>
            <w:tcW w:w="1007" w:type="dxa"/>
            <w:noWrap/>
            <w:vAlign w:val="bottom"/>
            <w:hideMark/>
          </w:tcPr>
          <w:p w14:paraId="54513E0D"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4BC659C1" w14:textId="77777777" w:rsidR="00211FC1" w:rsidRPr="0099416A" w:rsidRDefault="00211FC1" w:rsidP="00CF0625">
            <w:pPr>
              <w:rPr>
                <w:lang w:eastAsia="zh-CN"/>
              </w:rPr>
            </w:pPr>
            <w:r w:rsidRPr="0099416A">
              <w:rPr>
                <w:lang w:eastAsia="zh-CN"/>
              </w:rPr>
              <w:t>4</w:t>
            </w:r>
          </w:p>
        </w:tc>
        <w:tc>
          <w:tcPr>
            <w:tcW w:w="792" w:type="dxa"/>
            <w:noWrap/>
            <w:vAlign w:val="bottom"/>
            <w:hideMark/>
          </w:tcPr>
          <w:p w14:paraId="136E2392" w14:textId="77777777" w:rsidR="00211FC1" w:rsidRPr="0099416A" w:rsidRDefault="00211FC1" w:rsidP="00CF0625">
            <w:pPr>
              <w:rPr>
                <w:lang w:eastAsia="zh-CN"/>
              </w:rPr>
            </w:pPr>
            <w:r w:rsidRPr="0099416A">
              <w:rPr>
                <w:lang w:eastAsia="zh-CN"/>
              </w:rPr>
              <w:t>0</w:t>
            </w:r>
          </w:p>
        </w:tc>
        <w:tc>
          <w:tcPr>
            <w:tcW w:w="681" w:type="dxa"/>
            <w:noWrap/>
            <w:vAlign w:val="bottom"/>
            <w:hideMark/>
          </w:tcPr>
          <w:p w14:paraId="03576572"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4ADB6BE1" w14:textId="77777777" w:rsidR="00211FC1" w:rsidRPr="0099416A" w:rsidRDefault="00211FC1" w:rsidP="00CF0625">
            <w:pPr>
              <w:rPr>
                <w:bCs/>
                <w:lang w:eastAsia="zh-CN"/>
              </w:rPr>
            </w:pPr>
            <w:r w:rsidRPr="0099416A">
              <w:rPr>
                <w:lang w:eastAsia="zh-CN"/>
              </w:rPr>
              <w:t>20</w:t>
            </w:r>
          </w:p>
        </w:tc>
        <w:tc>
          <w:tcPr>
            <w:tcW w:w="1037" w:type="dxa"/>
            <w:noWrap/>
            <w:vAlign w:val="bottom"/>
            <w:hideMark/>
          </w:tcPr>
          <w:p w14:paraId="5EC669AF" w14:textId="77777777" w:rsidR="00211FC1" w:rsidRPr="0099416A" w:rsidRDefault="00211FC1" w:rsidP="00CF0625">
            <w:pPr>
              <w:rPr>
                <w:bCs/>
                <w:lang w:eastAsia="zh-CN"/>
              </w:rPr>
            </w:pPr>
            <w:r w:rsidRPr="0099416A">
              <w:rPr>
                <w:lang w:eastAsia="zh-CN"/>
              </w:rPr>
              <w:t>7300</w:t>
            </w:r>
          </w:p>
        </w:tc>
        <w:tc>
          <w:tcPr>
            <w:tcW w:w="973" w:type="dxa"/>
            <w:noWrap/>
            <w:vAlign w:val="bottom"/>
            <w:hideMark/>
          </w:tcPr>
          <w:p w14:paraId="7CD13B55"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1DE2724"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2903BE9" w14:textId="77777777" w:rsidR="00211FC1" w:rsidRPr="0099416A" w:rsidRDefault="00211FC1" w:rsidP="00CF0625">
            <w:pPr>
              <w:rPr>
                <w:bCs/>
                <w:lang w:eastAsia="zh-CN"/>
              </w:rPr>
            </w:pPr>
            <w:r w:rsidRPr="0099416A">
              <w:rPr>
                <w:lang w:eastAsia="zh-CN"/>
              </w:rPr>
              <w:t>0.07448</w:t>
            </w:r>
          </w:p>
        </w:tc>
      </w:tr>
      <w:tr w:rsidR="00211FC1" w:rsidRPr="0099416A" w14:paraId="626981A4" w14:textId="77777777" w:rsidTr="00CF0625">
        <w:trPr>
          <w:trHeight w:val="287"/>
        </w:trPr>
        <w:tc>
          <w:tcPr>
            <w:tcW w:w="1337" w:type="dxa"/>
            <w:noWrap/>
            <w:vAlign w:val="bottom"/>
            <w:hideMark/>
          </w:tcPr>
          <w:p w14:paraId="57DD5385" w14:textId="77777777" w:rsidR="00211FC1" w:rsidRPr="0099416A" w:rsidRDefault="00211FC1" w:rsidP="00CF0625">
            <w:pPr>
              <w:rPr>
                <w:lang w:eastAsia="zh-CN"/>
              </w:rPr>
            </w:pPr>
          </w:p>
        </w:tc>
        <w:tc>
          <w:tcPr>
            <w:tcW w:w="1007" w:type="dxa"/>
            <w:noWrap/>
            <w:vAlign w:val="bottom"/>
            <w:hideMark/>
          </w:tcPr>
          <w:p w14:paraId="60DA00FD"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2664C46D" w14:textId="77777777" w:rsidR="00211FC1" w:rsidRPr="0099416A" w:rsidRDefault="00211FC1" w:rsidP="00CF0625">
            <w:pPr>
              <w:rPr>
                <w:lang w:eastAsia="zh-CN"/>
              </w:rPr>
            </w:pPr>
            <w:r w:rsidRPr="0099416A">
              <w:rPr>
                <w:lang w:eastAsia="zh-CN"/>
              </w:rPr>
              <w:t>4</w:t>
            </w:r>
          </w:p>
        </w:tc>
        <w:tc>
          <w:tcPr>
            <w:tcW w:w="792" w:type="dxa"/>
            <w:noWrap/>
            <w:vAlign w:val="bottom"/>
            <w:hideMark/>
          </w:tcPr>
          <w:p w14:paraId="02D04D43" w14:textId="77777777" w:rsidR="00211FC1" w:rsidRPr="0099416A" w:rsidRDefault="00211FC1" w:rsidP="00CF0625">
            <w:pPr>
              <w:rPr>
                <w:lang w:eastAsia="zh-CN"/>
              </w:rPr>
            </w:pPr>
            <w:r w:rsidRPr="0099416A">
              <w:rPr>
                <w:lang w:eastAsia="zh-CN"/>
              </w:rPr>
              <w:t>1</w:t>
            </w:r>
          </w:p>
        </w:tc>
        <w:tc>
          <w:tcPr>
            <w:tcW w:w="681" w:type="dxa"/>
            <w:noWrap/>
            <w:vAlign w:val="bottom"/>
            <w:hideMark/>
          </w:tcPr>
          <w:p w14:paraId="0C30B7A5"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4401E02D" w14:textId="77777777" w:rsidR="00211FC1" w:rsidRPr="0099416A" w:rsidRDefault="00211FC1" w:rsidP="00CF0625">
            <w:pPr>
              <w:rPr>
                <w:bCs/>
                <w:lang w:eastAsia="zh-CN"/>
              </w:rPr>
            </w:pPr>
            <w:r w:rsidRPr="0099416A">
              <w:rPr>
                <w:lang w:eastAsia="zh-CN"/>
              </w:rPr>
              <w:t>20</w:t>
            </w:r>
          </w:p>
        </w:tc>
        <w:tc>
          <w:tcPr>
            <w:tcW w:w="1037" w:type="dxa"/>
            <w:noWrap/>
            <w:vAlign w:val="bottom"/>
            <w:hideMark/>
          </w:tcPr>
          <w:p w14:paraId="170207C4" w14:textId="77777777" w:rsidR="00211FC1" w:rsidRPr="0099416A" w:rsidRDefault="00211FC1" w:rsidP="00CF0625">
            <w:pPr>
              <w:rPr>
                <w:bCs/>
                <w:lang w:eastAsia="zh-CN"/>
              </w:rPr>
            </w:pPr>
            <w:r w:rsidRPr="0099416A">
              <w:rPr>
                <w:lang w:eastAsia="zh-CN"/>
              </w:rPr>
              <w:t>7300</w:t>
            </w:r>
          </w:p>
        </w:tc>
        <w:tc>
          <w:tcPr>
            <w:tcW w:w="973" w:type="dxa"/>
            <w:noWrap/>
            <w:vAlign w:val="bottom"/>
            <w:hideMark/>
          </w:tcPr>
          <w:p w14:paraId="43F0A43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1D802A3"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6E9CCFA" w14:textId="77777777" w:rsidR="00211FC1" w:rsidRPr="0099416A" w:rsidRDefault="00211FC1" w:rsidP="00CF0625">
            <w:pPr>
              <w:rPr>
                <w:bCs/>
                <w:lang w:eastAsia="zh-CN"/>
              </w:rPr>
            </w:pPr>
            <w:r w:rsidRPr="0099416A">
              <w:rPr>
                <w:lang w:eastAsia="zh-CN"/>
              </w:rPr>
              <w:t>0.07448</w:t>
            </w:r>
          </w:p>
        </w:tc>
      </w:tr>
      <w:tr w:rsidR="00211FC1" w:rsidRPr="0099416A" w14:paraId="252157AC" w14:textId="77777777" w:rsidTr="00CF0625">
        <w:trPr>
          <w:trHeight w:val="287"/>
        </w:trPr>
        <w:tc>
          <w:tcPr>
            <w:tcW w:w="1337" w:type="dxa"/>
            <w:noWrap/>
            <w:vAlign w:val="bottom"/>
            <w:hideMark/>
          </w:tcPr>
          <w:p w14:paraId="049F53DD" w14:textId="77777777" w:rsidR="00211FC1" w:rsidRPr="0099416A" w:rsidRDefault="00211FC1" w:rsidP="00CF0625">
            <w:pPr>
              <w:rPr>
                <w:lang w:eastAsia="zh-CN"/>
              </w:rPr>
            </w:pPr>
          </w:p>
        </w:tc>
        <w:tc>
          <w:tcPr>
            <w:tcW w:w="1007" w:type="dxa"/>
            <w:noWrap/>
            <w:vAlign w:val="bottom"/>
            <w:hideMark/>
          </w:tcPr>
          <w:p w14:paraId="6F60EC3F"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7454181B" w14:textId="77777777" w:rsidR="00211FC1" w:rsidRPr="0099416A" w:rsidRDefault="00211FC1" w:rsidP="00CF0625">
            <w:pPr>
              <w:rPr>
                <w:lang w:eastAsia="zh-CN"/>
              </w:rPr>
            </w:pPr>
            <w:r w:rsidRPr="0099416A">
              <w:rPr>
                <w:lang w:eastAsia="zh-CN"/>
              </w:rPr>
              <w:t>4</w:t>
            </w:r>
          </w:p>
        </w:tc>
        <w:tc>
          <w:tcPr>
            <w:tcW w:w="792" w:type="dxa"/>
            <w:noWrap/>
            <w:vAlign w:val="bottom"/>
            <w:hideMark/>
          </w:tcPr>
          <w:p w14:paraId="592DC150" w14:textId="77777777" w:rsidR="00211FC1" w:rsidRPr="0099416A" w:rsidRDefault="00211FC1" w:rsidP="00CF0625">
            <w:pPr>
              <w:rPr>
                <w:lang w:eastAsia="zh-CN"/>
              </w:rPr>
            </w:pPr>
            <w:r w:rsidRPr="0099416A">
              <w:rPr>
                <w:lang w:eastAsia="zh-CN"/>
              </w:rPr>
              <w:t>1</w:t>
            </w:r>
          </w:p>
        </w:tc>
        <w:tc>
          <w:tcPr>
            <w:tcW w:w="681" w:type="dxa"/>
            <w:noWrap/>
            <w:vAlign w:val="bottom"/>
            <w:hideMark/>
          </w:tcPr>
          <w:p w14:paraId="4B5DFD7E"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6FD2A609" w14:textId="77777777" w:rsidR="00211FC1" w:rsidRPr="0099416A" w:rsidRDefault="00211FC1" w:rsidP="00CF0625">
            <w:pPr>
              <w:rPr>
                <w:bCs/>
                <w:lang w:eastAsia="zh-CN"/>
              </w:rPr>
            </w:pPr>
            <w:r w:rsidRPr="0099416A">
              <w:rPr>
                <w:lang w:eastAsia="zh-CN"/>
              </w:rPr>
              <w:t>20</w:t>
            </w:r>
          </w:p>
        </w:tc>
        <w:tc>
          <w:tcPr>
            <w:tcW w:w="1037" w:type="dxa"/>
            <w:noWrap/>
            <w:vAlign w:val="bottom"/>
            <w:hideMark/>
          </w:tcPr>
          <w:p w14:paraId="7F388A3F" w14:textId="77777777" w:rsidR="00211FC1" w:rsidRPr="0099416A" w:rsidRDefault="00211FC1" w:rsidP="00CF0625">
            <w:pPr>
              <w:rPr>
                <w:bCs/>
                <w:lang w:eastAsia="zh-CN"/>
              </w:rPr>
            </w:pPr>
            <w:r w:rsidRPr="0099416A">
              <w:rPr>
                <w:lang w:eastAsia="zh-CN"/>
              </w:rPr>
              <w:t>7300</w:t>
            </w:r>
          </w:p>
        </w:tc>
        <w:tc>
          <w:tcPr>
            <w:tcW w:w="973" w:type="dxa"/>
            <w:noWrap/>
            <w:vAlign w:val="bottom"/>
            <w:hideMark/>
          </w:tcPr>
          <w:p w14:paraId="371C9124"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DF8EE77"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1E123A6" w14:textId="77777777" w:rsidR="00211FC1" w:rsidRPr="0099416A" w:rsidRDefault="00211FC1" w:rsidP="00CF0625">
            <w:pPr>
              <w:rPr>
                <w:bCs/>
                <w:lang w:eastAsia="zh-CN"/>
              </w:rPr>
            </w:pPr>
            <w:r w:rsidRPr="0099416A">
              <w:rPr>
                <w:lang w:eastAsia="zh-CN"/>
              </w:rPr>
              <w:t>0.07448</w:t>
            </w:r>
          </w:p>
        </w:tc>
      </w:tr>
      <w:tr w:rsidR="00211FC1" w:rsidRPr="0099416A" w14:paraId="5BBC5424" w14:textId="77777777" w:rsidTr="00CF0625">
        <w:trPr>
          <w:trHeight w:val="287"/>
        </w:trPr>
        <w:tc>
          <w:tcPr>
            <w:tcW w:w="1337" w:type="dxa"/>
            <w:noWrap/>
            <w:vAlign w:val="bottom"/>
            <w:hideMark/>
          </w:tcPr>
          <w:p w14:paraId="0B2D1616" w14:textId="77777777" w:rsidR="00211FC1" w:rsidRPr="0099416A" w:rsidRDefault="00211FC1" w:rsidP="00CF0625">
            <w:pPr>
              <w:rPr>
                <w:lang w:eastAsia="zh-CN"/>
              </w:rPr>
            </w:pPr>
          </w:p>
        </w:tc>
        <w:tc>
          <w:tcPr>
            <w:tcW w:w="1007" w:type="dxa"/>
            <w:noWrap/>
            <w:vAlign w:val="bottom"/>
            <w:hideMark/>
          </w:tcPr>
          <w:p w14:paraId="5BB51119"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4C5DD462" w14:textId="77777777" w:rsidR="00211FC1" w:rsidRPr="0099416A" w:rsidRDefault="00211FC1" w:rsidP="00CF0625">
            <w:pPr>
              <w:rPr>
                <w:lang w:eastAsia="zh-CN"/>
              </w:rPr>
            </w:pPr>
            <w:r w:rsidRPr="0099416A">
              <w:rPr>
                <w:lang w:eastAsia="zh-CN"/>
              </w:rPr>
              <w:t>3</w:t>
            </w:r>
          </w:p>
        </w:tc>
        <w:tc>
          <w:tcPr>
            <w:tcW w:w="792" w:type="dxa"/>
            <w:noWrap/>
            <w:vAlign w:val="bottom"/>
            <w:hideMark/>
          </w:tcPr>
          <w:p w14:paraId="46A98772" w14:textId="77777777" w:rsidR="00211FC1" w:rsidRPr="0099416A" w:rsidRDefault="00211FC1" w:rsidP="00CF0625">
            <w:pPr>
              <w:rPr>
                <w:lang w:eastAsia="zh-CN"/>
              </w:rPr>
            </w:pPr>
            <w:r w:rsidRPr="0099416A">
              <w:rPr>
                <w:lang w:eastAsia="zh-CN"/>
              </w:rPr>
              <w:t>0</w:t>
            </w:r>
          </w:p>
        </w:tc>
        <w:tc>
          <w:tcPr>
            <w:tcW w:w="681" w:type="dxa"/>
            <w:noWrap/>
            <w:vAlign w:val="bottom"/>
            <w:hideMark/>
          </w:tcPr>
          <w:p w14:paraId="70BE0411"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44AEF058" w14:textId="77777777" w:rsidR="00211FC1" w:rsidRPr="0099416A" w:rsidRDefault="00211FC1" w:rsidP="00CF0625">
            <w:pPr>
              <w:rPr>
                <w:bCs/>
                <w:lang w:eastAsia="zh-CN"/>
              </w:rPr>
            </w:pPr>
            <w:r w:rsidRPr="0099416A">
              <w:rPr>
                <w:lang w:eastAsia="zh-CN"/>
              </w:rPr>
              <w:t>17</w:t>
            </w:r>
          </w:p>
        </w:tc>
        <w:tc>
          <w:tcPr>
            <w:tcW w:w="1037" w:type="dxa"/>
            <w:noWrap/>
            <w:vAlign w:val="bottom"/>
            <w:hideMark/>
          </w:tcPr>
          <w:p w14:paraId="064736AA" w14:textId="77777777" w:rsidR="00211FC1" w:rsidRPr="0099416A" w:rsidRDefault="00211FC1" w:rsidP="00CF0625">
            <w:pPr>
              <w:rPr>
                <w:bCs/>
                <w:lang w:eastAsia="zh-CN"/>
              </w:rPr>
            </w:pPr>
            <w:r w:rsidRPr="0099416A">
              <w:rPr>
                <w:lang w:eastAsia="zh-CN"/>
              </w:rPr>
              <w:t>6205</w:t>
            </w:r>
          </w:p>
        </w:tc>
        <w:tc>
          <w:tcPr>
            <w:tcW w:w="973" w:type="dxa"/>
            <w:noWrap/>
            <w:vAlign w:val="bottom"/>
            <w:hideMark/>
          </w:tcPr>
          <w:p w14:paraId="7508D14D"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E5263FE"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69D2EC33" w14:textId="77777777" w:rsidR="00211FC1" w:rsidRPr="0099416A" w:rsidRDefault="00211FC1" w:rsidP="00CF0625">
            <w:pPr>
              <w:rPr>
                <w:bCs/>
                <w:lang w:eastAsia="zh-CN"/>
              </w:rPr>
            </w:pPr>
            <w:r w:rsidRPr="0099416A">
              <w:rPr>
                <w:lang w:eastAsia="zh-CN"/>
              </w:rPr>
              <w:t>0.07448</w:t>
            </w:r>
          </w:p>
        </w:tc>
      </w:tr>
      <w:tr w:rsidR="00211FC1" w:rsidRPr="0099416A" w14:paraId="5A4227E3" w14:textId="77777777" w:rsidTr="00CF0625">
        <w:trPr>
          <w:trHeight w:val="287"/>
        </w:trPr>
        <w:tc>
          <w:tcPr>
            <w:tcW w:w="1337" w:type="dxa"/>
            <w:noWrap/>
            <w:vAlign w:val="bottom"/>
            <w:hideMark/>
          </w:tcPr>
          <w:p w14:paraId="62F4CD55" w14:textId="77777777" w:rsidR="00211FC1" w:rsidRPr="0099416A" w:rsidRDefault="00211FC1" w:rsidP="00CF0625">
            <w:pPr>
              <w:rPr>
                <w:lang w:eastAsia="zh-CN"/>
              </w:rPr>
            </w:pPr>
          </w:p>
        </w:tc>
        <w:tc>
          <w:tcPr>
            <w:tcW w:w="1007" w:type="dxa"/>
            <w:noWrap/>
            <w:vAlign w:val="bottom"/>
            <w:hideMark/>
          </w:tcPr>
          <w:p w14:paraId="64761111"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20799531" w14:textId="77777777" w:rsidR="00211FC1" w:rsidRPr="0099416A" w:rsidRDefault="00211FC1" w:rsidP="00CF0625">
            <w:pPr>
              <w:rPr>
                <w:lang w:eastAsia="zh-CN"/>
              </w:rPr>
            </w:pPr>
            <w:r w:rsidRPr="0099416A">
              <w:rPr>
                <w:lang w:eastAsia="zh-CN"/>
              </w:rPr>
              <w:t>3</w:t>
            </w:r>
          </w:p>
        </w:tc>
        <w:tc>
          <w:tcPr>
            <w:tcW w:w="792" w:type="dxa"/>
            <w:noWrap/>
            <w:vAlign w:val="bottom"/>
            <w:hideMark/>
          </w:tcPr>
          <w:p w14:paraId="735D2E5F"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8C8EDD8"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2F5950B6" w14:textId="77777777" w:rsidR="00211FC1" w:rsidRPr="0099416A" w:rsidRDefault="00211FC1" w:rsidP="00CF0625">
            <w:pPr>
              <w:rPr>
                <w:bCs/>
                <w:lang w:eastAsia="zh-CN"/>
              </w:rPr>
            </w:pPr>
            <w:r w:rsidRPr="0099416A">
              <w:rPr>
                <w:lang w:eastAsia="zh-CN"/>
              </w:rPr>
              <w:t>17</w:t>
            </w:r>
          </w:p>
        </w:tc>
        <w:tc>
          <w:tcPr>
            <w:tcW w:w="1037" w:type="dxa"/>
            <w:noWrap/>
            <w:vAlign w:val="bottom"/>
            <w:hideMark/>
          </w:tcPr>
          <w:p w14:paraId="107A1669" w14:textId="77777777" w:rsidR="00211FC1" w:rsidRPr="0099416A" w:rsidRDefault="00211FC1" w:rsidP="00CF0625">
            <w:pPr>
              <w:rPr>
                <w:bCs/>
                <w:lang w:eastAsia="zh-CN"/>
              </w:rPr>
            </w:pPr>
            <w:r w:rsidRPr="0099416A">
              <w:rPr>
                <w:lang w:eastAsia="zh-CN"/>
              </w:rPr>
              <w:t>6205</w:t>
            </w:r>
          </w:p>
        </w:tc>
        <w:tc>
          <w:tcPr>
            <w:tcW w:w="973" w:type="dxa"/>
            <w:noWrap/>
            <w:vAlign w:val="bottom"/>
            <w:hideMark/>
          </w:tcPr>
          <w:p w14:paraId="36BA67C7"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82C0886"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C4FBE3E" w14:textId="77777777" w:rsidR="00211FC1" w:rsidRPr="0099416A" w:rsidRDefault="00211FC1" w:rsidP="00CF0625">
            <w:pPr>
              <w:rPr>
                <w:bCs/>
                <w:lang w:eastAsia="zh-CN"/>
              </w:rPr>
            </w:pPr>
            <w:r w:rsidRPr="0099416A">
              <w:rPr>
                <w:lang w:eastAsia="zh-CN"/>
              </w:rPr>
              <w:t>0.07448</w:t>
            </w:r>
          </w:p>
        </w:tc>
      </w:tr>
      <w:tr w:rsidR="00211FC1" w:rsidRPr="0099416A" w14:paraId="5EF09E86" w14:textId="77777777" w:rsidTr="00CF0625">
        <w:trPr>
          <w:trHeight w:val="287"/>
        </w:trPr>
        <w:tc>
          <w:tcPr>
            <w:tcW w:w="1337" w:type="dxa"/>
            <w:noWrap/>
            <w:vAlign w:val="bottom"/>
            <w:hideMark/>
          </w:tcPr>
          <w:p w14:paraId="370127BA" w14:textId="77777777" w:rsidR="00211FC1" w:rsidRPr="0099416A" w:rsidRDefault="00211FC1" w:rsidP="00CF0625">
            <w:pPr>
              <w:rPr>
                <w:lang w:eastAsia="zh-CN"/>
              </w:rPr>
            </w:pPr>
          </w:p>
        </w:tc>
        <w:tc>
          <w:tcPr>
            <w:tcW w:w="1007" w:type="dxa"/>
            <w:noWrap/>
            <w:vAlign w:val="bottom"/>
            <w:hideMark/>
          </w:tcPr>
          <w:p w14:paraId="425DD280"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246160BA" w14:textId="77777777" w:rsidR="00211FC1" w:rsidRPr="0099416A" w:rsidRDefault="00211FC1" w:rsidP="00CF0625">
            <w:pPr>
              <w:rPr>
                <w:lang w:eastAsia="zh-CN"/>
              </w:rPr>
            </w:pPr>
            <w:r w:rsidRPr="0099416A">
              <w:rPr>
                <w:lang w:eastAsia="zh-CN"/>
              </w:rPr>
              <w:t>3</w:t>
            </w:r>
          </w:p>
        </w:tc>
        <w:tc>
          <w:tcPr>
            <w:tcW w:w="792" w:type="dxa"/>
            <w:noWrap/>
            <w:vAlign w:val="bottom"/>
            <w:hideMark/>
          </w:tcPr>
          <w:p w14:paraId="46C88C72" w14:textId="77777777" w:rsidR="00211FC1" w:rsidRPr="0099416A" w:rsidRDefault="00211FC1" w:rsidP="00CF0625">
            <w:pPr>
              <w:rPr>
                <w:lang w:eastAsia="zh-CN"/>
              </w:rPr>
            </w:pPr>
            <w:r w:rsidRPr="0099416A">
              <w:rPr>
                <w:lang w:eastAsia="zh-CN"/>
              </w:rPr>
              <w:t>1</w:t>
            </w:r>
          </w:p>
        </w:tc>
        <w:tc>
          <w:tcPr>
            <w:tcW w:w="681" w:type="dxa"/>
            <w:noWrap/>
            <w:vAlign w:val="bottom"/>
            <w:hideMark/>
          </w:tcPr>
          <w:p w14:paraId="16C0D931"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7F58F63A" w14:textId="77777777" w:rsidR="00211FC1" w:rsidRPr="0099416A" w:rsidRDefault="00211FC1" w:rsidP="00CF0625">
            <w:pPr>
              <w:rPr>
                <w:bCs/>
                <w:lang w:eastAsia="zh-CN"/>
              </w:rPr>
            </w:pPr>
            <w:r w:rsidRPr="0099416A">
              <w:rPr>
                <w:lang w:eastAsia="zh-CN"/>
              </w:rPr>
              <w:t>17</w:t>
            </w:r>
          </w:p>
        </w:tc>
        <w:tc>
          <w:tcPr>
            <w:tcW w:w="1037" w:type="dxa"/>
            <w:noWrap/>
            <w:vAlign w:val="bottom"/>
            <w:hideMark/>
          </w:tcPr>
          <w:p w14:paraId="12EB0F93" w14:textId="77777777" w:rsidR="00211FC1" w:rsidRPr="0099416A" w:rsidRDefault="00211FC1" w:rsidP="00CF0625">
            <w:pPr>
              <w:rPr>
                <w:bCs/>
                <w:lang w:eastAsia="zh-CN"/>
              </w:rPr>
            </w:pPr>
            <w:r w:rsidRPr="0099416A">
              <w:rPr>
                <w:lang w:eastAsia="zh-CN"/>
              </w:rPr>
              <w:t>6205</w:t>
            </w:r>
          </w:p>
        </w:tc>
        <w:tc>
          <w:tcPr>
            <w:tcW w:w="973" w:type="dxa"/>
            <w:noWrap/>
            <w:vAlign w:val="bottom"/>
            <w:hideMark/>
          </w:tcPr>
          <w:p w14:paraId="5EC141A8"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700C045"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2DCE2AC" w14:textId="77777777" w:rsidR="00211FC1" w:rsidRPr="0099416A" w:rsidRDefault="00211FC1" w:rsidP="00CF0625">
            <w:pPr>
              <w:rPr>
                <w:bCs/>
                <w:lang w:eastAsia="zh-CN"/>
              </w:rPr>
            </w:pPr>
            <w:r w:rsidRPr="0099416A">
              <w:rPr>
                <w:lang w:eastAsia="zh-CN"/>
              </w:rPr>
              <w:t>0.07448</w:t>
            </w:r>
          </w:p>
        </w:tc>
      </w:tr>
      <w:tr w:rsidR="00211FC1" w:rsidRPr="0099416A" w14:paraId="5B358EB7" w14:textId="77777777" w:rsidTr="00CF0625">
        <w:trPr>
          <w:trHeight w:val="287"/>
        </w:trPr>
        <w:tc>
          <w:tcPr>
            <w:tcW w:w="1337" w:type="dxa"/>
            <w:noWrap/>
            <w:vAlign w:val="bottom"/>
            <w:hideMark/>
          </w:tcPr>
          <w:p w14:paraId="4FFE63CE" w14:textId="77777777" w:rsidR="00211FC1" w:rsidRPr="0099416A" w:rsidRDefault="00211FC1" w:rsidP="00CF0625">
            <w:pPr>
              <w:rPr>
                <w:bCs/>
                <w:lang w:eastAsia="zh-CN"/>
              </w:rPr>
            </w:pPr>
            <w:r w:rsidRPr="0099416A">
              <w:rPr>
                <w:lang w:eastAsia="zh-CN"/>
              </w:rPr>
              <w:t>* No pool</w:t>
            </w:r>
          </w:p>
        </w:tc>
        <w:tc>
          <w:tcPr>
            <w:tcW w:w="1007" w:type="dxa"/>
            <w:noWrap/>
            <w:vAlign w:val="bottom"/>
            <w:hideMark/>
          </w:tcPr>
          <w:p w14:paraId="6D47A99A"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71427BFE" w14:textId="77777777" w:rsidR="00211FC1" w:rsidRPr="0099416A" w:rsidRDefault="00211FC1" w:rsidP="00CF0625">
            <w:pPr>
              <w:rPr>
                <w:lang w:eastAsia="zh-CN"/>
              </w:rPr>
            </w:pPr>
            <w:r w:rsidRPr="0099416A">
              <w:rPr>
                <w:lang w:eastAsia="zh-CN"/>
              </w:rPr>
              <w:t>3</w:t>
            </w:r>
          </w:p>
        </w:tc>
        <w:tc>
          <w:tcPr>
            <w:tcW w:w="792" w:type="dxa"/>
            <w:noWrap/>
            <w:vAlign w:val="bottom"/>
            <w:hideMark/>
          </w:tcPr>
          <w:p w14:paraId="1E9BB3A4" w14:textId="77777777" w:rsidR="00211FC1" w:rsidRPr="0099416A" w:rsidRDefault="00211FC1" w:rsidP="00CF0625">
            <w:pPr>
              <w:rPr>
                <w:lang w:eastAsia="zh-CN"/>
              </w:rPr>
            </w:pPr>
            <w:r w:rsidRPr="0099416A">
              <w:rPr>
                <w:lang w:eastAsia="zh-CN"/>
              </w:rPr>
              <w:t>1</w:t>
            </w:r>
          </w:p>
        </w:tc>
        <w:tc>
          <w:tcPr>
            <w:tcW w:w="681" w:type="dxa"/>
            <w:noWrap/>
            <w:vAlign w:val="bottom"/>
            <w:hideMark/>
          </w:tcPr>
          <w:p w14:paraId="56475180"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090E7AD0" w14:textId="77777777" w:rsidR="00211FC1" w:rsidRPr="0099416A" w:rsidRDefault="00211FC1" w:rsidP="00CF0625">
            <w:pPr>
              <w:rPr>
                <w:bCs/>
                <w:lang w:eastAsia="zh-CN"/>
              </w:rPr>
            </w:pPr>
            <w:r w:rsidRPr="0099416A">
              <w:rPr>
                <w:lang w:eastAsia="zh-CN"/>
              </w:rPr>
              <w:t>17</w:t>
            </w:r>
          </w:p>
        </w:tc>
        <w:tc>
          <w:tcPr>
            <w:tcW w:w="1037" w:type="dxa"/>
            <w:noWrap/>
            <w:vAlign w:val="bottom"/>
            <w:hideMark/>
          </w:tcPr>
          <w:p w14:paraId="0B8A32D7" w14:textId="77777777" w:rsidR="00211FC1" w:rsidRPr="0099416A" w:rsidRDefault="00211FC1" w:rsidP="00CF0625">
            <w:pPr>
              <w:rPr>
                <w:bCs/>
                <w:lang w:eastAsia="zh-CN"/>
              </w:rPr>
            </w:pPr>
            <w:r w:rsidRPr="0099416A">
              <w:rPr>
                <w:lang w:eastAsia="zh-CN"/>
              </w:rPr>
              <w:t>6205</w:t>
            </w:r>
          </w:p>
        </w:tc>
        <w:tc>
          <w:tcPr>
            <w:tcW w:w="973" w:type="dxa"/>
            <w:noWrap/>
            <w:vAlign w:val="bottom"/>
            <w:hideMark/>
          </w:tcPr>
          <w:p w14:paraId="4FCD1B3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A995D1B"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89585AA" w14:textId="77777777" w:rsidR="00211FC1" w:rsidRPr="0099416A" w:rsidRDefault="00211FC1" w:rsidP="00CF0625">
            <w:pPr>
              <w:rPr>
                <w:bCs/>
                <w:lang w:eastAsia="zh-CN"/>
              </w:rPr>
            </w:pPr>
            <w:r w:rsidRPr="0099416A">
              <w:rPr>
                <w:lang w:eastAsia="zh-CN"/>
              </w:rPr>
              <w:t>0.07448</w:t>
            </w:r>
          </w:p>
        </w:tc>
      </w:tr>
      <w:tr w:rsidR="00211FC1" w:rsidRPr="0099416A" w14:paraId="4AD1A7D2" w14:textId="77777777" w:rsidTr="00CF0625">
        <w:trPr>
          <w:trHeight w:val="287"/>
        </w:trPr>
        <w:tc>
          <w:tcPr>
            <w:tcW w:w="1337" w:type="dxa"/>
            <w:noWrap/>
            <w:vAlign w:val="bottom"/>
            <w:hideMark/>
          </w:tcPr>
          <w:p w14:paraId="30B0F905" w14:textId="77777777" w:rsidR="00211FC1" w:rsidRPr="0099416A" w:rsidRDefault="00211FC1" w:rsidP="00CF0625">
            <w:pPr>
              <w:rPr>
                <w:lang w:eastAsia="zh-CN"/>
              </w:rPr>
            </w:pPr>
          </w:p>
        </w:tc>
        <w:tc>
          <w:tcPr>
            <w:tcW w:w="1007" w:type="dxa"/>
            <w:noWrap/>
            <w:vAlign w:val="bottom"/>
            <w:hideMark/>
          </w:tcPr>
          <w:p w14:paraId="104DF5EF"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19E07F62" w14:textId="77777777" w:rsidR="00211FC1" w:rsidRPr="0099416A" w:rsidRDefault="00211FC1" w:rsidP="00CF0625">
            <w:pPr>
              <w:rPr>
                <w:lang w:eastAsia="zh-CN"/>
              </w:rPr>
            </w:pPr>
            <w:r w:rsidRPr="0099416A">
              <w:rPr>
                <w:lang w:eastAsia="zh-CN"/>
              </w:rPr>
              <w:t>2</w:t>
            </w:r>
          </w:p>
        </w:tc>
        <w:tc>
          <w:tcPr>
            <w:tcW w:w="792" w:type="dxa"/>
            <w:noWrap/>
            <w:vAlign w:val="bottom"/>
            <w:hideMark/>
          </w:tcPr>
          <w:p w14:paraId="548396DC"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73F61F8"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359E3E16" w14:textId="77777777" w:rsidR="00211FC1" w:rsidRPr="0099416A" w:rsidRDefault="00211FC1" w:rsidP="00CF0625">
            <w:pPr>
              <w:rPr>
                <w:bCs/>
                <w:lang w:eastAsia="zh-CN"/>
              </w:rPr>
            </w:pPr>
            <w:r w:rsidRPr="0099416A">
              <w:rPr>
                <w:lang w:eastAsia="zh-CN"/>
              </w:rPr>
              <w:t>14.1</w:t>
            </w:r>
          </w:p>
        </w:tc>
        <w:tc>
          <w:tcPr>
            <w:tcW w:w="1037" w:type="dxa"/>
            <w:noWrap/>
            <w:vAlign w:val="bottom"/>
            <w:hideMark/>
          </w:tcPr>
          <w:p w14:paraId="12C0A76A" w14:textId="77777777" w:rsidR="00211FC1" w:rsidRPr="0099416A" w:rsidRDefault="00211FC1" w:rsidP="00CF0625">
            <w:pPr>
              <w:rPr>
                <w:bCs/>
                <w:lang w:eastAsia="zh-CN"/>
              </w:rPr>
            </w:pPr>
            <w:r w:rsidRPr="0099416A">
              <w:rPr>
                <w:lang w:eastAsia="zh-CN"/>
              </w:rPr>
              <w:t>5146.5</w:t>
            </w:r>
          </w:p>
        </w:tc>
        <w:tc>
          <w:tcPr>
            <w:tcW w:w="973" w:type="dxa"/>
            <w:noWrap/>
            <w:vAlign w:val="bottom"/>
            <w:hideMark/>
          </w:tcPr>
          <w:p w14:paraId="03E343AF"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0A85090"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42782CD" w14:textId="77777777" w:rsidR="00211FC1" w:rsidRPr="0099416A" w:rsidRDefault="00211FC1" w:rsidP="00CF0625">
            <w:pPr>
              <w:rPr>
                <w:bCs/>
                <w:lang w:eastAsia="zh-CN"/>
              </w:rPr>
            </w:pPr>
            <w:r w:rsidRPr="0099416A">
              <w:rPr>
                <w:lang w:eastAsia="zh-CN"/>
              </w:rPr>
              <w:t>0.07448</w:t>
            </w:r>
          </w:p>
        </w:tc>
      </w:tr>
      <w:tr w:rsidR="00211FC1" w:rsidRPr="0099416A" w14:paraId="0B52D968" w14:textId="77777777" w:rsidTr="00CF0625">
        <w:trPr>
          <w:trHeight w:val="287"/>
        </w:trPr>
        <w:tc>
          <w:tcPr>
            <w:tcW w:w="1337" w:type="dxa"/>
            <w:noWrap/>
            <w:vAlign w:val="bottom"/>
            <w:hideMark/>
          </w:tcPr>
          <w:p w14:paraId="682009B7" w14:textId="77777777" w:rsidR="00211FC1" w:rsidRPr="0099416A" w:rsidRDefault="00211FC1" w:rsidP="00CF0625">
            <w:pPr>
              <w:rPr>
                <w:lang w:eastAsia="zh-CN"/>
              </w:rPr>
            </w:pPr>
          </w:p>
        </w:tc>
        <w:tc>
          <w:tcPr>
            <w:tcW w:w="1007" w:type="dxa"/>
            <w:noWrap/>
            <w:vAlign w:val="bottom"/>
            <w:hideMark/>
          </w:tcPr>
          <w:p w14:paraId="302196EF"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13A8266B" w14:textId="77777777" w:rsidR="00211FC1" w:rsidRPr="0099416A" w:rsidRDefault="00211FC1" w:rsidP="00CF0625">
            <w:pPr>
              <w:rPr>
                <w:lang w:eastAsia="zh-CN"/>
              </w:rPr>
            </w:pPr>
            <w:r w:rsidRPr="0099416A">
              <w:rPr>
                <w:lang w:eastAsia="zh-CN"/>
              </w:rPr>
              <w:t>2</w:t>
            </w:r>
          </w:p>
        </w:tc>
        <w:tc>
          <w:tcPr>
            <w:tcW w:w="792" w:type="dxa"/>
            <w:noWrap/>
            <w:vAlign w:val="bottom"/>
            <w:hideMark/>
          </w:tcPr>
          <w:p w14:paraId="34D6974F" w14:textId="77777777" w:rsidR="00211FC1" w:rsidRPr="0099416A" w:rsidRDefault="00211FC1" w:rsidP="00CF0625">
            <w:pPr>
              <w:rPr>
                <w:lang w:eastAsia="zh-CN"/>
              </w:rPr>
            </w:pPr>
            <w:r w:rsidRPr="0099416A">
              <w:rPr>
                <w:lang w:eastAsia="zh-CN"/>
              </w:rPr>
              <w:t>0</w:t>
            </w:r>
          </w:p>
        </w:tc>
        <w:tc>
          <w:tcPr>
            <w:tcW w:w="681" w:type="dxa"/>
            <w:noWrap/>
            <w:vAlign w:val="bottom"/>
            <w:hideMark/>
          </w:tcPr>
          <w:p w14:paraId="277793A2"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16770D7" w14:textId="77777777" w:rsidR="00211FC1" w:rsidRPr="0099416A" w:rsidRDefault="00211FC1" w:rsidP="00CF0625">
            <w:pPr>
              <w:rPr>
                <w:bCs/>
                <w:lang w:eastAsia="zh-CN"/>
              </w:rPr>
            </w:pPr>
            <w:r w:rsidRPr="0099416A">
              <w:rPr>
                <w:lang w:eastAsia="zh-CN"/>
              </w:rPr>
              <w:t>14.1</w:t>
            </w:r>
          </w:p>
        </w:tc>
        <w:tc>
          <w:tcPr>
            <w:tcW w:w="1037" w:type="dxa"/>
            <w:noWrap/>
            <w:vAlign w:val="bottom"/>
            <w:hideMark/>
          </w:tcPr>
          <w:p w14:paraId="6860AA6A" w14:textId="77777777" w:rsidR="00211FC1" w:rsidRPr="0099416A" w:rsidRDefault="00211FC1" w:rsidP="00CF0625">
            <w:pPr>
              <w:rPr>
                <w:bCs/>
                <w:lang w:eastAsia="zh-CN"/>
              </w:rPr>
            </w:pPr>
            <w:r w:rsidRPr="0099416A">
              <w:rPr>
                <w:lang w:eastAsia="zh-CN"/>
              </w:rPr>
              <w:t>5146.5</w:t>
            </w:r>
          </w:p>
        </w:tc>
        <w:tc>
          <w:tcPr>
            <w:tcW w:w="973" w:type="dxa"/>
            <w:noWrap/>
            <w:vAlign w:val="bottom"/>
            <w:hideMark/>
          </w:tcPr>
          <w:p w14:paraId="5F769B31"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42C9C36"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E71B5A9" w14:textId="77777777" w:rsidR="00211FC1" w:rsidRPr="0099416A" w:rsidRDefault="00211FC1" w:rsidP="00CF0625">
            <w:pPr>
              <w:rPr>
                <w:bCs/>
                <w:lang w:eastAsia="zh-CN"/>
              </w:rPr>
            </w:pPr>
            <w:r w:rsidRPr="0099416A">
              <w:rPr>
                <w:lang w:eastAsia="zh-CN"/>
              </w:rPr>
              <w:t>0.07448</w:t>
            </w:r>
          </w:p>
        </w:tc>
      </w:tr>
      <w:tr w:rsidR="00211FC1" w:rsidRPr="0099416A" w14:paraId="4B72E7FA" w14:textId="77777777" w:rsidTr="00CF0625">
        <w:trPr>
          <w:trHeight w:val="287"/>
        </w:trPr>
        <w:tc>
          <w:tcPr>
            <w:tcW w:w="1337" w:type="dxa"/>
            <w:noWrap/>
            <w:vAlign w:val="bottom"/>
            <w:hideMark/>
          </w:tcPr>
          <w:p w14:paraId="046B296D" w14:textId="77777777" w:rsidR="00211FC1" w:rsidRPr="0099416A" w:rsidRDefault="00211FC1" w:rsidP="00CF0625">
            <w:pPr>
              <w:rPr>
                <w:lang w:eastAsia="zh-CN"/>
              </w:rPr>
            </w:pPr>
          </w:p>
        </w:tc>
        <w:tc>
          <w:tcPr>
            <w:tcW w:w="1007" w:type="dxa"/>
            <w:noWrap/>
            <w:vAlign w:val="bottom"/>
            <w:hideMark/>
          </w:tcPr>
          <w:p w14:paraId="1E20E862"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6F7FAA66" w14:textId="77777777" w:rsidR="00211FC1" w:rsidRPr="0099416A" w:rsidRDefault="00211FC1" w:rsidP="00CF0625">
            <w:pPr>
              <w:rPr>
                <w:lang w:eastAsia="zh-CN"/>
              </w:rPr>
            </w:pPr>
            <w:r w:rsidRPr="0099416A">
              <w:rPr>
                <w:lang w:eastAsia="zh-CN"/>
              </w:rPr>
              <w:t>2</w:t>
            </w:r>
          </w:p>
        </w:tc>
        <w:tc>
          <w:tcPr>
            <w:tcW w:w="792" w:type="dxa"/>
            <w:noWrap/>
            <w:vAlign w:val="bottom"/>
            <w:hideMark/>
          </w:tcPr>
          <w:p w14:paraId="0FB9111B" w14:textId="77777777" w:rsidR="00211FC1" w:rsidRPr="0099416A" w:rsidRDefault="00211FC1" w:rsidP="00CF0625">
            <w:pPr>
              <w:rPr>
                <w:lang w:eastAsia="zh-CN"/>
              </w:rPr>
            </w:pPr>
            <w:r w:rsidRPr="0099416A">
              <w:rPr>
                <w:lang w:eastAsia="zh-CN"/>
              </w:rPr>
              <w:t>1</w:t>
            </w:r>
          </w:p>
        </w:tc>
        <w:tc>
          <w:tcPr>
            <w:tcW w:w="681" w:type="dxa"/>
            <w:noWrap/>
            <w:vAlign w:val="bottom"/>
            <w:hideMark/>
          </w:tcPr>
          <w:p w14:paraId="49D1EAA3"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1523410A" w14:textId="77777777" w:rsidR="00211FC1" w:rsidRPr="0099416A" w:rsidRDefault="00211FC1" w:rsidP="00CF0625">
            <w:pPr>
              <w:rPr>
                <w:bCs/>
                <w:lang w:eastAsia="zh-CN"/>
              </w:rPr>
            </w:pPr>
            <w:r w:rsidRPr="0099416A">
              <w:rPr>
                <w:lang w:eastAsia="zh-CN"/>
              </w:rPr>
              <w:t>14.1</w:t>
            </w:r>
          </w:p>
        </w:tc>
        <w:tc>
          <w:tcPr>
            <w:tcW w:w="1037" w:type="dxa"/>
            <w:noWrap/>
            <w:vAlign w:val="bottom"/>
            <w:hideMark/>
          </w:tcPr>
          <w:p w14:paraId="0482DD99" w14:textId="77777777" w:rsidR="00211FC1" w:rsidRPr="0099416A" w:rsidRDefault="00211FC1" w:rsidP="00CF0625">
            <w:pPr>
              <w:rPr>
                <w:bCs/>
                <w:lang w:eastAsia="zh-CN"/>
              </w:rPr>
            </w:pPr>
            <w:r w:rsidRPr="0099416A">
              <w:rPr>
                <w:lang w:eastAsia="zh-CN"/>
              </w:rPr>
              <w:t>5146.5</w:t>
            </w:r>
          </w:p>
        </w:tc>
        <w:tc>
          <w:tcPr>
            <w:tcW w:w="973" w:type="dxa"/>
            <w:noWrap/>
            <w:vAlign w:val="bottom"/>
            <w:hideMark/>
          </w:tcPr>
          <w:p w14:paraId="2B7BFC91"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E95132D"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80D90A5" w14:textId="77777777" w:rsidR="00211FC1" w:rsidRPr="0099416A" w:rsidRDefault="00211FC1" w:rsidP="00CF0625">
            <w:pPr>
              <w:rPr>
                <w:bCs/>
                <w:lang w:eastAsia="zh-CN"/>
              </w:rPr>
            </w:pPr>
            <w:r w:rsidRPr="0099416A">
              <w:rPr>
                <w:lang w:eastAsia="zh-CN"/>
              </w:rPr>
              <w:t>0.07448</w:t>
            </w:r>
          </w:p>
        </w:tc>
      </w:tr>
      <w:tr w:rsidR="00211FC1" w:rsidRPr="0099416A" w14:paraId="411FD9B2" w14:textId="77777777" w:rsidTr="00CF0625">
        <w:trPr>
          <w:trHeight w:val="287"/>
        </w:trPr>
        <w:tc>
          <w:tcPr>
            <w:tcW w:w="1337" w:type="dxa"/>
            <w:noWrap/>
            <w:vAlign w:val="bottom"/>
            <w:hideMark/>
          </w:tcPr>
          <w:p w14:paraId="123A3A17" w14:textId="77777777" w:rsidR="00211FC1" w:rsidRPr="0099416A" w:rsidRDefault="00211FC1" w:rsidP="00CF0625">
            <w:pPr>
              <w:rPr>
                <w:lang w:eastAsia="zh-CN"/>
              </w:rPr>
            </w:pPr>
          </w:p>
        </w:tc>
        <w:tc>
          <w:tcPr>
            <w:tcW w:w="1007" w:type="dxa"/>
            <w:noWrap/>
            <w:vAlign w:val="bottom"/>
            <w:hideMark/>
          </w:tcPr>
          <w:p w14:paraId="5ED336C8"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67E979DC" w14:textId="77777777" w:rsidR="00211FC1" w:rsidRPr="0099416A" w:rsidRDefault="00211FC1" w:rsidP="00CF0625">
            <w:pPr>
              <w:rPr>
                <w:lang w:eastAsia="zh-CN"/>
              </w:rPr>
            </w:pPr>
            <w:r w:rsidRPr="0099416A">
              <w:rPr>
                <w:lang w:eastAsia="zh-CN"/>
              </w:rPr>
              <w:t>2</w:t>
            </w:r>
          </w:p>
        </w:tc>
        <w:tc>
          <w:tcPr>
            <w:tcW w:w="792" w:type="dxa"/>
            <w:noWrap/>
            <w:vAlign w:val="bottom"/>
            <w:hideMark/>
          </w:tcPr>
          <w:p w14:paraId="02F4D9A6" w14:textId="77777777" w:rsidR="00211FC1" w:rsidRPr="0099416A" w:rsidRDefault="00211FC1" w:rsidP="00CF0625">
            <w:pPr>
              <w:rPr>
                <w:lang w:eastAsia="zh-CN"/>
              </w:rPr>
            </w:pPr>
            <w:r w:rsidRPr="0099416A">
              <w:rPr>
                <w:lang w:eastAsia="zh-CN"/>
              </w:rPr>
              <w:t>1</w:t>
            </w:r>
          </w:p>
        </w:tc>
        <w:tc>
          <w:tcPr>
            <w:tcW w:w="681" w:type="dxa"/>
            <w:noWrap/>
            <w:vAlign w:val="bottom"/>
            <w:hideMark/>
          </w:tcPr>
          <w:p w14:paraId="064E57ED"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068FCF6F" w14:textId="77777777" w:rsidR="00211FC1" w:rsidRPr="0099416A" w:rsidRDefault="00211FC1" w:rsidP="00CF0625">
            <w:pPr>
              <w:rPr>
                <w:bCs/>
                <w:lang w:eastAsia="zh-CN"/>
              </w:rPr>
            </w:pPr>
            <w:r w:rsidRPr="0099416A">
              <w:rPr>
                <w:lang w:eastAsia="zh-CN"/>
              </w:rPr>
              <w:t>14.1</w:t>
            </w:r>
          </w:p>
        </w:tc>
        <w:tc>
          <w:tcPr>
            <w:tcW w:w="1037" w:type="dxa"/>
            <w:noWrap/>
            <w:vAlign w:val="bottom"/>
            <w:hideMark/>
          </w:tcPr>
          <w:p w14:paraId="56157F80" w14:textId="77777777" w:rsidR="00211FC1" w:rsidRPr="0099416A" w:rsidRDefault="00211FC1" w:rsidP="00CF0625">
            <w:pPr>
              <w:rPr>
                <w:bCs/>
                <w:lang w:eastAsia="zh-CN"/>
              </w:rPr>
            </w:pPr>
            <w:r w:rsidRPr="0099416A">
              <w:rPr>
                <w:lang w:eastAsia="zh-CN"/>
              </w:rPr>
              <w:t>5146.5</w:t>
            </w:r>
          </w:p>
        </w:tc>
        <w:tc>
          <w:tcPr>
            <w:tcW w:w="973" w:type="dxa"/>
            <w:noWrap/>
            <w:vAlign w:val="bottom"/>
            <w:hideMark/>
          </w:tcPr>
          <w:p w14:paraId="11C9263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CCB3729"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B10086B" w14:textId="77777777" w:rsidR="00211FC1" w:rsidRPr="0099416A" w:rsidRDefault="00211FC1" w:rsidP="00CF0625">
            <w:pPr>
              <w:rPr>
                <w:bCs/>
                <w:lang w:eastAsia="zh-CN"/>
              </w:rPr>
            </w:pPr>
            <w:r w:rsidRPr="0099416A">
              <w:rPr>
                <w:lang w:eastAsia="zh-CN"/>
              </w:rPr>
              <w:t>0.07448</w:t>
            </w:r>
          </w:p>
        </w:tc>
      </w:tr>
      <w:tr w:rsidR="00211FC1" w:rsidRPr="0099416A" w14:paraId="71B75DA4" w14:textId="77777777" w:rsidTr="00CF0625">
        <w:trPr>
          <w:trHeight w:val="287"/>
        </w:trPr>
        <w:tc>
          <w:tcPr>
            <w:tcW w:w="1337" w:type="dxa"/>
            <w:noWrap/>
            <w:vAlign w:val="bottom"/>
            <w:hideMark/>
          </w:tcPr>
          <w:p w14:paraId="7DEF5FEC" w14:textId="77777777" w:rsidR="00211FC1" w:rsidRPr="0099416A" w:rsidRDefault="00211FC1" w:rsidP="00CF0625">
            <w:pPr>
              <w:rPr>
                <w:lang w:eastAsia="zh-CN"/>
              </w:rPr>
            </w:pPr>
          </w:p>
        </w:tc>
        <w:tc>
          <w:tcPr>
            <w:tcW w:w="1007" w:type="dxa"/>
            <w:noWrap/>
            <w:vAlign w:val="bottom"/>
            <w:hideMark/>
          </w:tcPr>
          <w:p w14:paraId="633FCDE7"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21CB09C9" w14:textId="77777777" w:rsidR="00211FC1" w:rsidRPr="0099416A" w:rsidRDefault="00211FC1" w:rsidP="00CF0625">
            <w:pPr>
              <w:rPr>
                <w:lang w:eastAsia="zh-CN"/>
              </w:rPr>
            </w:pPr>
            <w:r w:rsidRPr="0099416A">
              <w:rPr>
                <w:lang w:eastAsia="zh-CN"/>
              </w:rPr>
              <w:t>1</w:t>
            </w:r>
          </w:p>
        </w:tc>
        <w:tc>
          <w:tcPr>
            <w:tcW w:w="792" w:type="dxa"/>
            <w:noWrap/>
            <w:vAlign w:val="bottom"/>
            <w:hideMark/>
          </w:tcPr>
          <w:p w14:paraId="054328F5" w14:textId="77777777" w:rsidR="00211FC1" w:rsidRPr="0099416A" w:rsidRDefault="00211FC1" w:rsidP="00CF0625">
            <w:pPr>
              <w:rPr>
                <w:lang w:eastAsia="zh-CN"/>
              </w:rPr>
            </w:pPr>
            <w:r w:rsidRPr="0099416A">
              <w:rPr>
                <w:lang w:eastAsia="zh-CN"/>
              </w:rPr>
              <w:t>0</w:t>
            </w:r>
          </w:p>
        </w:tc>
        <w:tc>
          <w:tcPr>
            <w:tcW w:w="681" w:type="dxa"/>
            <w:noWrap/>
            <w:vAlign w:val="bottom"/>
            <w:hideMark/>
          </w:tcPr>
          <w:p w14:paraId="7C86F6AC"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0B2231D" w14:textId="77777777" w:rsidR="00211FC1" w:rsidRPr="0099416A" w:rsidRDefault="00211FC1" w:rsidP="00CF0625">
            <w:pPr>
              <w:rPr>
                <w:bCs/>
                <w:lang w:eastAsia="zh-CN"/>
              </w:rPr>
            </w:pPr>
            <w:r w:rsidRPr="0099416A">
              <w:rPr>
                <w:lang w:eastAsia="zh-CN"/>
              </w:rPr>
              <w:t>11.2</w:t>
            </w:r>
          </w:p>
        </w:tc>
        <w:tc>
          <w:tcPr>
            <w:tcW w:w="1037" w:type="dxa"/>
            <w:noWrap/>
            <w:vAlign w:val="bottom"/>
            <w:hideMark/>
          </w:tcPr>
          <w:p w14:paraId="2CF9E87A" w14:textId="77777777" w:rsidR="00211FC1" w:rsidRPr="0099416A" w:rsidRDefault="00211FC1" w:rsidP="00CF0625">
            <w:pPr>
              <w:rPr>
                <w:bCs/>
                <w:lang w:eastAsia="zh-CN"/>
              </w:rPr>
            </w:pPr>
            <w:r w:rsidRPr="0099416A">
              <w:rPr>
                <w:lang w:eastAsia="zh-CN"/>
              </w:rPr>
              <w:t>4088</w:t>
            </w:r>
          </w:p>
        </w:tc>
        <w:tc>
          <w:tcPr>
            <w:tcW w:w="973" w:type="dxa"/>
            <w:noWrap/>
            <w:vAlign w:val="bottom"/>
            <w:hideMark/>
          </w:tcPr>
          <w:p w14:paraId="0A585B1A"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AABB28F"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7EE080B" w14:textId="77777777" w:rsidR="00211FC1" w:rsidRPr="0099416A" w:rsidRDefault="00211FC1" w:rsidP="00CF0625">
            <w:pPr>
              <w:rPr>
                <w:bCs/>
                <w:lang w:eastAsia="zh-CN"/>
              </w:rPr>
            </w:pPr>
            <w:r w:rsidRPr="0099416A">
              <w:rPr>
                <w:lang w:eastAsia="zh-CN"/>
              </w:rPr>
              <w:t>0.07448</w:t>
            </w:r>
          </w:p>
        </w:tc>
      </w:tr>
      <w:tr w:rsidR="00211FC1" w:rsidRPr="0099416A" w14:paraId="049B5D7E" w14:textId="77777777" w:rsidTr="00CF0625">
        <w:trPr>
          <w:trHeight w:val="287"/>
        </w:trPr>
        <w:tc>
          <w:tcPr>
            <w:tcW w:w="1337" w:type="dxa"/>
            <w:noWrap/>
            <w:vAlign w:val="bottom"/>
            <w:hideMark/>
          </w:tcPr>
          <w:p w14:paraId="22906001" w14:textId="77777777" w:rsidR="00211FC1" w:rsidRPr="0099416A" w:rsidRDefault="00211FC1" w:rsidP="00CF0625">
            <w:pPr>
              <w:rPr>
                <w:lang w:eastAsia="zh-CN"/>
              </w:rPr>
            </w:pPr>
          </w:p>
        </w:tc>
        <w:tc>
          <w:tcPr>
            <w:tcW w:w="1007" w:type="dxa"/>
            <w:noWrap/>
            <w:vAlign w:val="bottom"/>
            <w:hideMark/>
          </w:tcPr>
          <w:p w14:paraId="17BFD0EB"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34BE96F2" w14:textId="77777777" w:rsidR="00211FC1" w:rsidRPr="0099416A" w:rsidRDefault="00211FC1" w:rsidP="00CF0625">
            <w:pPr>
              <w:rPr>
                <w:lang w:eastAsia="zh-CN"/>
              </w:rPr>
            </w:pPr>
            <w:r w:rsidRPr="0099416A">
              <w:rPr>
                <w:lang w:eastAsia="zh-CN"/>
              </w:rPr>
              <w:t>1</w:t>
            </w:r>
          </w:p>
        </w:tc>
        <w:tc>
          <w:tcPr>
            <w:tcW w:w="792" w:type="dxa"/>
            <w:noWrap/>
            <w:vAlign w:val="bottom"/>
            <w:hideMark/>
          </w:tcPr>
          <w:p w14:paraId="0EB19803" w14:textId="77777777" w:rsidR="00211FC1" w:rsidRPr="0099416A" w:rsidRDefault="00211FC1" w:rsidP="00CF0625">
            <w:pPr>
              <w:rPr>
                <w:lang w:eastAsia="zh-CN"/>
              </w:rPr>
            </w:pPr>
            <w:r w:rsidRPr="0099416A">
              <w:rPr>
                <w:lang w:eastAsia="zh-CN"/>
              </w:rPr>
              <w:t>0</w:t>
            </w:r>
          </w:p>
        </w:tc>
        <w:tc>
          <w:tcPr>
            <w:tcW w:w="681" w:type="dxa"/>
            <w:noWrap/>
            <w:vAlign w:val="bottom"/>
            <w:hideMark/>
          </w:tcPr>
          <w:p w14:paraId="4E215340"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6F83A5E0" w14:textId="77777777" w:rsidR="00211FC1" w:rsidRPr="0099416A" w:rsidRDefault="00211FC1" w:rsidP="00CF0625">
            <w:pPr>
              <w:rPr>
                <w:bCs/>
                <w:lang w:eastAsia="zh-CN"/>
              </w:rPr>
            </w:pPr>
            <w:r w:rsidRPr="0099416A">
              <w:rPr>
                <w:lang w:eastAsia="zh-CN"/>
              </w:rPr>
              <w:t>11.2</w:t>
            </w:r>
          </w:p>
        </w:tc>
        <w:tc>
          <w:tcPr>
            <w:tcW w:w="1037" w:type="dxa"/>
            <w:noWrap/>
            <w:vAlign w:val="bottom"/>
            <w:hideMark/>
          </w:tcPr>
          <w:p w14:paraId="287F643C" w14:textId="77777777" w:rsidR="00211FC1" w:rsidRPr="0099416A" w:rsidRDefault="00211FC1" w:rsidP="00CF0625">
            <w:pPr>
              <w:rPr>
                <w:bCs/>
                <w:lang w:eastAsia="zh-CN"/>
              </w:rPr>
            </w:pPr>
            <w:r w:rsidRPr="0099416A">
              <w:rPr>
                <w:lang w:eastAsia="zh-CN"/>
              </w:rPr>
              <w:t>4088</w:t>
            </w:r>
          </w:p>
        </w:tc>
        <w:tc>
          <w:tcPr>
            <w:tcW w:w="973" w:type="dxa"/>
            <w:noWrap/>
            <w:vAlign w:val="bottom"/>
            <w:hideMark/>
          </w:tcPr>
          <w:p w14:paraId="3A350DF7"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065911A"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37C5A26" w14:textId="77777777" w:rsidR="00211FC1" w:rsidRPr="0099416A" w:rsidRDefault="00211FC1" w:rsidP="00CF0625">
            <w:pPr>
              <w:rPr>
                <w:bCs/>
                <w:lang w:eastAsia="zh-CN"/>
              </w:rPr>
            </w:pPr>
            <w:r w:rsidRPr="0099416A">
              <w:rPr>
                <w:lang w:eastAsia="zh-CN"/>
              </w:rPr>
              <w:t>0.07448</w:t>
            </w:r>
          </w:p>
        </w:tc>
      </w:tr>
      <w:tr w:rsidR="00211FC1" w:rsidRPr="0099416A" w14:paraId="4233EB0A" w14:textId="77777777" w:rsidTr="00CF0625">
        <w:trPr>
          <w:trHeight w:val="287"/>
        </w:trPr>
        <w:tc>
          <w:tcPr>
            <w:tcW w:w="1337" w:type="dxa"/>
            <w:noWrap/>
            <w:vAlign w:val="bottom"/>
            <w:hideMark/>
          </w:tcPr>
          <w:p w14:paraId="575E5DA6" w14:textId="77777777" w:rsidR="00211FC1" w:rsidRPr="0099416A" w:rsidRDefault="00211FC1" w:rsidP="00CF0625">
            <w:pPr>
              <w:rPr>
                <w:lang w:eastAsia="zh-CN"/>
              </w:rPr>
            </w:pPr>
          </w:p>
        </w:tc>
        <w:tc>
          <w:tcPr>
            <w:tcW w:w="1007" w:type="dxa"/>
            <w:noWrap/>
            <w:vAlign w:val="bottom"/>
            <w:hideMark/>
          </w:tcPr>
          <w:p w14:paraId="5A3B8FF5"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3A0E7E00" w14:textId="77777777" w:rsidR="00211FC1" w:rsidRPr="0099416A" w:rsidRDefault="00211FC1" w:rsidP="00CF0625">
            <w:pPr>
              <w:rPr>
                <w:lang w:eastAsia="zh-CN"/>
              </w:rPr>
            </w:pPr>
            <w:r w:rsidRPr="0099416A">
              <w:rPr>
                <w:lang w:eastAsia="zh-CN"/>
              </w:rPr>
              <w:t>1</w:t>
            </w:r>
          </w:p>
        </w:tc>
        <w:tc>
          <w:tcPr>
            <w:tcW w:w="792" w:type="dxa"/>
            <w:noWrap/>
            <w:vAlign w:val="bottom"/>
            <w:hideMark/>
          </w:tcPr>
          <w:p w14:paraId="5904913A" w14:textId="77777777" w:rsidR="00211FC1" w:rsidRPr="0099416A" w:rsidRDefault="00211FC1" w:rsidP="00CF0625">
            <w:pPr>
              <w:rPr>
                <w:lang w:eastAsia="zh-CN"/>
              </w:rPr>
            </w:pPr>
            <w:r w:rsidRPr="0099416A">
              <w:rPr>
                <w:lang w:eastAsia="zh-CN"/>
              </w:rPr>
              <w:t>1</w:t>
            </w:r>
          </w:p>
        </w:tc>
        <w:tc>
          <w:tcPr>
            <w:tcW w:w="681" w:type="dxa"/>
            <w:noWrap/>
            <w:vAlign w:val="bottom"/>
            <w:hideMark/>
          </w:tcPr>
          <w:p w14:paraId="1F444600"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193E1F01" w14:textId="77777777" w:rsidR="00211FC1" w:rsidRPr="0099416A" w:rsidRDefault="00211FC1" w:rsidP="00CF0625">
            <w:pPr>
              <w:rPr>
                <w:bCs/>
                <w:lang w:eastAsia="zh-CN"/>
              </w:rPr>
            </w:pPr>
            <w:r w:rsidRPr="0099416A">
              <w:rPr>
                <w:lang w:eastAsia="zh-CN"/>
              </w:rPr>
              <w:t>11.2</w:t>
            </w:r>
          </w:p>
        </w:tc>
        <w:tc>
          <w:tcPr>
            <w:tcW w:w="1037" w:type="dxa"/>
            <w:noWrap/>
            <w:vAlign w:val="bottom"/>
            <w:hideMark/>
          </w:tcPr>
          <w:p w14:paraId="7F383B42" w14:textId="77777777" w:rsidR="00211FC1" w:rsidRPr="0099416A" w:rsidRDefault="00211FC1" w:rsidP="00CF0625">
            <w:pPr>
              <w:rPr>
                <w:bCs/>
                <w:lang w:eastAsia="zh-CN"/>
              </w:rPr>
            </w:pPr>
            <w:r w:rsidRPr="0099416A">
              <w:rPr>
                <w:lang w:eastAsia="zh-CN"/>
              </w:rPr>
              <w:t>4088</w:t>
            </w:r>
          </w:p>
        </w:tc>
        <w:tc>
          <w:tcPr>
            <w:tcW w:w="973" w:type="dxa"/>
            <w:noWrap/>
            <w:vAlign w:val="bottom"/>
            <w:hideMark/>
          </w:tcPr>
          <w:p w14:paraId="2B46414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142DC4B"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D09F61F" w14:textId="77777777" w:rsidR="00211FC1" w:rsidRPr="0099416A" w:rsidRDefault="00211FC1" w:rsidP="00CF0625">
            <w:pPr>
              <w:rPr>
                <w:bCs/>
                <w:lang w:eastAsia="zh-CN"/>
              </w:rPr>
            </w:pPr>
            <w:r w:rsidRPr="0099416A">
              <w:rPr>
                <w:lang w:eastAsia="zh-CN"/>
              </w:rPr>
              <w:t>0.07448</w:t>
            </w:r>
          </w:p>
        </w:tc>
      </w:tr>
      <w:tr w:rsidR="00211FC1" w:rsidRPr="0099416A" w14:paraId="6F64F7F1" w14:textId="77777777" w:rsidTr="00CF0625">
        <w:trPr>
          <w:trHeight w:val="287"/>
        </w:trPr>
        <w:tc>
          <w:tcPr>
            <w:tcW w:w="1337" w:type="dxa"/>
            <w:noWrap/>
            <w:vAlign w:val="bottom"/>
            <w:hideMark/>
          </w:tcPr>
          <w:p w14:paraId="5CCCA810" w14:textId="77777777" w:rsidR="00211FC1" w:rsidRPr="0099416A" w:rsidRDefault="00211FC1" w:rsidP="00CF0625">
            <w:pPr>
              <w:rPr>
                <w:lang w:eastAsia="zh-CN"/>
              </w:rPr>
            </w:pPr>
          </w:p>
        </w:tc>
        <w:tc>
          <w:tcPr>
            <w:tcW w:w="1007" w:type="dxa"/>
            <w:noWrap/>
            <w:vAlign w:val="bottom"/>
            <w:hideMark/>
          </w:tcPr>
          <w:p w14:paraId="325847F4" w14:textId="77777777" w:rsidR="00211FC1" w:rsidRPr="0099416A" w:rsidRDefault="00211FC1" w:rsidP="00CF0625">
            <w:pPr>
              <w:rPr>
                <w:bCs/>
                <w:lang w:eastAsia="zh-CN"/>
              </w:rPr>
            </w:pPr>
            <w:r w:rsidRPr="0099416A">
              <w:rPr>
                <w:lang w:eastAsia="zh-CN"/>
              </w:rPr>
              <w:t>6000</w:t>
            </w:r>
          </w:p>
        </w:tc>
        <w:tc>
          <w:tcPr>
            <w:tcW w:w="1093" w:type="dxa"/>
            <w:noWrap/>
            <w:vAlign w:val="bottom"/>
            <w:hideMark/>
          </w:tcPr>
          <w:p w14:paraId="7FCD22D2" w14:textId="77777777" w:rsidR="00211FC1" w:rsidRPr="0099416A" w:rsidRDefault="00211FC1" w:rsidP="00CF0625">
            <w:pPr>
              <w:rPr>
                <w:lang w:eastAsia="zh-CN"/>
              </w:rPr>
            </w:pPr>
            <w:r w:rsidRPr="0099416A">
              <w:rPr>
                <w:lang w:eastAsia="zh-CN"/>
              </w:rPr>
              <w:t>1</w:t>
            </w:r>
          </w:p>
        </w:tc>
        <w:tc>
          <w:tcPr>
            <w:tcW w:w="792" w:type="dxa"/>
            <w:noWrap/>
            <w:vAlign w:val="bottom"/>
            <w:hideMark/>
          </w:tcPr>
          <w:p w14:paraId="7BBDC18E" w14:textId="77777777" w:rsidR="00211FC1" w:rsidRPr="0099416A" w:rsidRDefault="00211FC1" w:rsidP="00CF0625">
            <w:pPr>
              <w:rPr>
                <w:lang w:eastAsia="zh-CN"/>
              </w:rPr>
            </w:pPr>
            <w:r w:rsidRPr="0099416A">
              <w:rPr>
                <w:lang w:eastAsia="zh-CN"/>
              </w:rPr>
              <w:t>1</w:t>
            </w:r>
          </w:p>
        </w:tc>
        <w:tc>
          <w:tcPr>
            <w:tcW w:w="681" w:type="dxa"/>
            <w:noWrap/>
            <w:vAlign w:val="bottom"/>
            <w:hideMark/>
          </w:tcPr>
          <w:p w14:paraId="39B75AC0"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4A213C75" w14:textId="77777777" w:rsidR="00211FC1" w:rsidRPr="0099416A" w:rsidRDefault="00211FC1" w:rsidP="00CF0625">
            <w:pPr>
              <w:rPr>
                <w:bCs/>
                <w:lang w:eastAsia="zh-CN"/>
              </w:rPr>
            </w:pPr>
            <w:r w:rsidRPr="0099416A">
              <w:rPr>
                <w:lang w:eastAsia="zh-CN"/>
              </w:rPr>
              <w:t>11.2</w:t>
            </w:r>
          </w:p>
        </w:tc>
        <w:tc>
          <w:tcPr>
            <w:tcW w:w="1037" w:type="dxa"/>
            <w:noWrap/>
            <w:vAlign w:val="bottom"/>
            <w:hideMark/>
          </w:tcPr>
          <w:p w14:paraId="781943FE" w14:textId="77777777" w:rsidR="00211FC1" w:rsidRPr="0099416A" w:rsidRDefault="00211FC1" w:rsidP="00CF0625">
            <w:pPr>
              <w:rPr>
                <w:bCs/>
                <w:lang w:eastAsia="zh-CN"/>
              </w:rPr>
            </w:pPr>
            <w:r w:rsidRPr="0099416A">
              <w:rPr>
                <w:lang w:eastAsia="zh-CN"/>
              </w:rPr>
              <w:t>4088</w:t>
            </w:r>
          </w:p>
        </w:tc>
        <w:tc>
          <w:tcPr>
            <w:tcW w:w="973" w:type="dxa"/>
            <w:noWrap/>
            <w:vAlign w:val="bottom"/>
            <w:hideMark/>
          </w:tcPr>
          <w:p w14:paraId="7C52724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1F67273"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66914DDD" w14:textId="77777777" w:rsidR="00211FC1" w:rsidRPr="0099416A" w:rsidRDefault="00211FC1" w:rsidP="00CF0625">
            <w:pPr>
              <w:rPr>
                <w:bCs/>
                <w:lang w:eastAsia="zh-CN"/>
              </w:rPr>
            </w:pPr>
            <w:r w:rsidRPr="0099416A">
              <w:rPr>
                <w:lang w:eastAsia="zh-CN"/>
              </w:rPr>
              <w:t>0.07448</w:t>
            </w:r>
          </w:p>
        </w:tc>
      </w:tr>
      <w:tr w:rsidR="00211FC1" w:rsidRPr="0099416A" w14:paraId="357B71BC" w14:textId="77777777" w:rsidTr="00CF0625">
        <w:trPr>
          <w:trHeight w:val="287"/>
        </w:trPr>
        <w:tc>
          <w:tcPr>
            <w:tcW w:w="1337" w:type="dxa"/>
            <w:noWrap/>
            <w:vAlign w:val="bottom"/>
            <w:hideMark/>
          </w:tcPr>
          <w:p w14:paraId="0F88D589" w14:textId="77777777" w:rsidR="00211FC1" w:rsidRPr="0099416A" w:rsidRDefault="00211FC1" w:rsidP="00CF0625">
            <w:pPr>
              <w:rPr>
                <w:bCs/>
                <w:lang w:eastAsia="zh-CN"/>
              </w:rPr>
            </w:pPr>
            <w:r w:rsidRPr="0099416A">
              <w:rPr>
                <w:lang w:eastAsia="zh-CN"/>
              </w:rPr>
              <w:t>Melbourne</w:t>
            </w:r>
          </w:p>
        </w:tc>
        <w:tc>
          <w:tcPr>
            <w:tcW w:w="1007" w:type="dxa"/>
            <w:noWrap/>
            <w:vAlign w:val="bottom"/>
            <w:hideMark/>
          </w:tcPr>
          <w:p w14:paraId="0F749B59"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0778701D" w14:textId="77777777" w:rsidR="00211FC1" w:rsidRPr="0099416A" w:rsidRDefault="00211FC1" w:rsidP="00CF0625">
            <w:pPr>
              <w:rPr>
                <w:lang w:eastAsia="zh-CN"/>
              </w:rPr>
            </w:pPr>
            <w:r w:rsidRPr="0099416A">
              <w:rPr>
                <w:lang w:eastAsia="zh-CN"/>
              </w:rPr>
              <w:t>4</w:t>
            </w:r>
          </w:p>
        </w:tc>
        <w:tc>
          <w:tcPr>
            <w:tcW w:w="792" w:type="dxa"/>
            <w:noWrap/>
            <w:vAlign w:val="bottom"/>
            <w:hideMark/>
          </w:tcPr>
          <w:p w14:paraId="3271C6A7"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1DEBE66"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93B1EB4" w14:textId="77777777" w:rsidR="00211FC1" w:rsidRPr="0099416A" w:rsidRDefault="00211FC1" w:rsidP="00CF0625">
            <w:pPr>
              <w:rPr>
                <w:bCs/>
                <w:lang w:eastAsia="zh-CN"/>
              </w:rPr>
            </w:pPr>
            <w:r w:rsidRPr="0099416A">
              <w:rPr>
                <w:lang w:eastAsia="zh-CN"/>
              </w:rPr>
              <w:t>14.6</w:t>
            </w:r>
          </w:p>
        </w:tc>
        <w:tc>
          <w:tcPr>
            <w:tcW w:w="1037" w:type="dxa"/>
            <w:noWrap/>
            <w:vAlign w:val="bottom"/>
            <w:hideMark/>
          </w:tcPr>
          <w:p w14:paraId="1C15BC74" w14:textId="77777777" w:rsidR="00211FC1" w:rsidRPr="0099416A" w:rsidRDefault="00211FC1" w:rsidP="00CF0625">
            <w:pPr>
              <w:rPr>
                <w:bCs/>
                <w:lang w:eastAsia="zh-CN"/>
              </w:rPr>
            </w:pPr>
            <w:r w:rsidRPr="0099416A">
              <w:rPr>
                <w:lang w:eastAsia="zh-CN"/>
              </w:rPr>
              <w:t>11789.5</w:t>
            </w:r>
          </w:p>
        </w:tc>
        <w:tc>
          <w:tcPr>
            <w:tcW w:w="973" w:type="dxa"/>
            <w:noWrap/>
            <w:vAlign w:val="bottom"/>
            <w:hideMark/>
          </w:tcPr>
          <w:p w14:paraId="08EB788C"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C7C547F"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8C26A78" w14:textId="77777777" w:rsidR="00211FC1" w:rsidRPr="0099416A" w:rsidRDefault="00211FC1" w:rsidP="00CF0625">
            <w:pPr>
              <w:rPr>
                <w:bCs/>
                <w:lang w:eastAsia="zh-CN"/>
              </w:rPr>
            </w:pPr>
            <w:r w:rsidRPr="0099416A">
              <w:rPr>
                <w:lang w:eastAsia="zh-CN"/>
              </w:rPr>
              <w:t>0.07448</w:t>
            </w:r>
          </w:p>
        </w:tc>
      </w:tr>
      <w:tr w:rsidR="00211FC1" w:rsidRPr="0099416A" w14:paraId="505CAEAD" w14:textId="77777777" w:rsidTr="00CF0625">
        <w:trPr>
          <w:trHeight w:val="287"/>
        </w:trPr>
        <w:tc>
          <w:tcPr>
            <w:tcW w:w="1337" w:type="dxa"/>
            <w:noWrap/>
            <w:vAlign w:val="bottom"/>
            <w:hideMark/>
          </w:tcPr>
          <w:p w14:paraId="5BC7019A" w14:textId="77777777" w:rsidR="00211FC1" w:rsidRPr="0099416A" w:rsidRDefault="00211FC1" w:rsidP="00CF0625">
            <w:pPr>
              <w:rPr>
                <w:lang w:eastAsia="zh-CN"/>
              </w:rPr>
            </w:pPr>
          </w:p>
        </w:tc>
        <w:tc>
          <w:tcPr>
            <w:tcW w:w="1007" w:type="dxa"/>
            <w:noWrap/>
            <w:vAlign w:val="bottom"/>
            <w:hideMark/>
          </w:tcPr>
          <w:p w14:paraId="7C9555A5"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08039FF1" w14:textId="77777777" w:rsidR="00211FC1" w:rsidRPr="0099416A" w:rsidRDefault="00211FC1" w:rsidP="00CF0625">
            <w:pPr>
              <w:rPr>
                <w:lang w:eastAsia="zh-CN"/>
              </w:rPr>
            </w:pPr>
            <w:r w:rsidRPr="0099416A">
              <w:rPr>
                <w:lang w:eastAsia="zh-CN"/>
              </w:rPr>
              <w:t>4</w:t>
            </w:r>
          </w:p>
        </w:tc>
        <w:tc>
          <w:tcPr>
            <w:tcW w:w="792" w:type="dxa"/>
            <w:noWrap/>
            <w:vAlign w:val="bottom"/>
            <w:hideMark/>
          </w:tcPr>
          <w:p w14:paraId="0E1BA3EA"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56C06CC"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2C4DA231" w14:textId="77777777" w:rsidR="00211FC1" w:rsidRPr="0099416A" w:rsidRDefault="00211FC1" w:rsidP="00CF0625">
            <w:pPr>
              <w:rPr>
                <w:bCs/>
                <w:lang w:eastAsia="zh-CN"/>
              </w:rPr>
            </w:pPr>
            <w:r w:rsidRPr="0099416A">
              <w:rPr>
                <w:lang w:eastAsia="zh-CN"/>
              </w:rPr>
              <w:t>13.7</w:t>
            </w:r>
          </w:p>
        </w:tc>
        <w:tc>
          <w:tcPr>
            <w:tcW w:w="1037" w:type="dxa"/>
            <w:noWrap/>
            <w:vAlign w:val="bottom"/>
            <w:hideMark/>
          </w:tcPr>
          <w:p w14:paraId="395402B9" w14:textId="77777777" w:rsidR="00211FC1" w:rsidRPr="0099416A" w:rsidRDefault="00211FC1" w:rsidP="00CF0625">
            <w:pPr>
              <w:rPr>
                <w:bCs/>
                <w:lang w:eastAsia="zh-CN"/>
              </w:rPr>
            </w:pPr>
            <w:r w:rsidRPr="0099416A">
              <w:rPr>
                <w:lang w:eastAsia="zh-CN"/>
              </w:rPr>
              <w:t>5767</w:t>
            </w:r>
          </w:p>
        </w:tc>
        <w:tc>
          <w:tcPr>
            <w:tcW w:w="973" w:type="dxa"/>
            <w:noWrap/>
            <w:vAlign w:val="bottom"/>
            <w:hideMark/>
          </w:tcPr>
          <w:p w14:paraId="66F953A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60A8BA8"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D9C4DAC" w14:textId="77777777" w:rsidR="00211FC1" w:rsidRPr="0099416A" w:rsidRDefault="00211FC1" w:rsidP="00CF0625">
            <w:pPr>
              <w:rPr>
                <w:bCs/>
                <w:lang w:eastAsia="zh-CN"/>
              </w:rPr>
            </w:pPr>
            <w:r w:rsidRPr="0099416A">
              <w:rPr>
                <w:lang w:eastAsia="zh-CN"/>
              </w:rPr>
              <w:t>0.07448</w:t>
            </w:r>
          </w:p>
        </w:tc>
      </w:tr>
      <w:tr w:rsidR="00211FC1" w:rsidRPr="0099416A" w14:paraId="0B7016AE" w14:textId="77777777" w:rsidTr="00CF0625">
        <w:trPr>
          <w:trHeight w:val="287"/>
        </w:trPr>
        <w:tc>
          <w:tcPr>
            <w:tcW w:w="1337" w:type="dxa"/>
            <w:noWrap/>
            <w:vAlign w:val="bottom"/>
            <w:hideMark/>
          </w:tcPr>
          <w:p w14:paraId="0EA611F8" w14:textId="77777777" w:rsidR="00211FC1" w:rsidRPr="0099416A" w:rsidRDefault="00211FC1" w:rsidP="00CF0625">
            <w:pPr>
              <w:rPr>
                <w:lang w:eastAsia="zh-CN"/>
              </w:rPr>
            </w:pPr>
          </w:p>
        </w:tc>
        <w:tc>
          <w:tcPr>
            <w:tcW w:w="1007" w:type="dxa"/>
            <w:noWrap/>
            <w:vAlign w:val="bottom"/>
            <w:hideMark/>
          </w:tcPr>
          <w:p w14:paraId="140C18E2"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2F235C03" w14:textId="77777777" w:rsidR="00211FC1" w:rsidRPr="0099416A" w:rsidRDefault="00211FC1" w:rsidP="00CF0625">
            <w:pPr>
              <w:rPr>
                <w:lang w:eastAsia="zh-CN"/>
              </w:rPr>
            </w:pPr>
            <w:r w:rsidRPr="0099416A">
              <w:rPr>
                <w:lang w:eastAsia="zh-CN"/>
              </w:rPr>
              <w:t>4</w:t>
            </w:r>
          </w:p>
        </w:tc>
        <w:tc>
          <w:tcPr>
            <w:tcW w:w="792" w:type="dxa"/>
            <w:noWrap/>
            <w:vAlign w:val="bottom"/>
            <w:hideMark/>
          </w:tcPr>
          <w:p w14:paraId="7A8DA49F" w14:textId="77777777" w:rsidR="00211FC1" w:rsidRPr="0099416A" w:rsidRDefault="00211FC1" w:rsidP="00CF0625">
            <w:pPr>
              <w:rPr>
                <w:lang w:eastAsia="zh-CN"/>
              </w:rPr>
            </w:pPr>
            <w:r w:rsidRPr="0099416A">
              <w:rPr>
                <w:lang w:eastAsia="zh-CN"/>
              </w:rPr>
              <w:t>1</w:t>
            </w:r>
          </w:p>
        </w:tc>
        <w:tc>
          <w:tcPr>
            <w:tcW w:w="681" w:type="dxa"/>
            <w:noWrap/>
            <w:vAlign w:val="bottom"/>
            <w:hideMark/>
          </w:tcPr>
          <w:p w14:paraId="26F1572F"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13AA5D73" w14:textId="77777777" w:rsidR="00211FC1" w:rsidRPr="0099416A" w:rsidRDefault="00211FC1" w:rsidP="00CF0625">
            <w:pPr>
              <w:rPr>
                <w:bCs/>
                <w:lang w:eastAsia="zh-CN"/>
              </w:rPr>
            </w:pPr>
            <w:r w:rsidRPr="0099416A">
              <w:rPr>
                <w:lang w:eastAsia="zh-CN"/>
              </w:rPr>
              <w:t>22.8</w:t>
            </w:r>
          </w:p>
        </w:tc>
        <w:tc>
          <w:tcPr>
            <w:tcW w:w="1037" w:type="dxa"/>
            <w:noWrap/>
            <w:vAlign w:val="bottom"/>
            <w:hideMark/>
          </w:tcPr>
          <w:p w14:paraId="09CFC12C" w14:textId="77777777" w:rsidR="00211FC1" w:rsidRPr="0099416A" w:rsidRDefault="00211FC1" w:rsidP="00CF0625">
            <w:pPr>
              <w:rPr>
                <w:bCs/>
                <w:lang w:eastAsia="zh-CN"/>
              </w:rPr>
            </w:pPr>
            <w:r w:rsidRPr="0099416A">
              <w:rPr>
                <w:lang w:eastAsia="zh-CN"/>
              </w:rPr>
              <w:t>21097</w:t>
            </w:r>
          </w:p>
        </w:tc>
        <w:tc>
          <w:tcPr>
            <w:tcW w:w="973" w:type="dxa"/>
            <w:noWrap/>
            <w:vAlign w:val="bottom"/>
            <w:hideMark/>
          </w:tcPr>
          <w:p w14:paraId="023277E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52E6DE5"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13AE500" w14:textId="77777777" w:rsidR="00211FC1" w:rsidRPr="0099416A" w:rsidRDefault="00211FC1" w:rsidP="00CF0625">
            <w:pPr>
              <w:rPr>
                <w:bCs/>
                <w:lang w:eastAsia="zh-CN"/>
              </w:rPr>
            </w:pPr>
            <w:r w:rsidRPr="0099416A">
              <w:rPr>
                <w:lang w:eastAsia="zh-CN"/>
              </w:rPr>
              <w:t>0.07448</w:t>
            </w:r>
          </w:p>
        </w:tc>
      </w:tr>
      <w:tr w:rsidR="00211FC1" w:rsidRPr="0099416A" w14:paraId="7B0A998D" w14:textId="77777777" w:rsidTr="00CF0625">
        <w:trPr>
          <w:trHeight w:val="287"/>
        </w:trPr>
        <w:tc>
          <w:tcPr>
            <w:tcW w:w="1337" w:type="dxa"/>
            <w:noWrap/>
            <w:vAlign w:val="bottom"/>
            <w:hideMark/>
          </w:tcPr>
          <w:p w14:paraId="6622D758" w14:textId="77777777" w:rsidR="00211FC1" w:rsidRPr="0099416A" w:rsidRDefault="00211FC1" w:rsidP="00CF0625">
            <w:pPr>
              <w:rPr>
                <w:lang w:eastAsia="zh-CN"/>
              </w:rPr>
            </w:pPr>
          </w:p>
        </w:tc>
        <w:tc>
          <w:tcPr>
            <w:tcW w:w="1007" w:type="dxa"/>
            <w:noWrap/>
            <w:vAlign w:val="bottom"/>
            <w:hideMark/>
          </w:tcPr>
          <w:p w14:paraId="61AC2568"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2423E9D7" w14:textId="77777777" w:rsidR="00211FC1" w:rsidRPr="0099416A" w:rsidRDefault="00211FC1" w:rsidP="00CF0625">
            <w:pPr>
              <w:rPr>
                <w:lang w:eastAsia="zh-CN"/>
              </w:rPr>
            </w:pPr>
            <w:r w:rsidRPr="0099416A">
              <w:rPr>
                <w:lang w:eastAsia="zh-CN"/>
              </w:rPr>
              <w:t>4</w:t>
            </w:r>
          </w:p>
        </w:tc>
        <w:tc>
          <w:tcPr>
            <w:tcW w:w="792" w:type="dxa"/>
            <w:noWrap/>
            <w:vAlign w:val="bottom"/>
            <w:hideMark/>
          </w:tcPr>
          <w:p w14:paraId="10CE9588" w14:textId="77777777" w:rsidR="00211FC1" w:rsidRPr="0099416A" w:rsidRDefault="00211FC1" w:rsidP="00CF0625">
            <w:pPr>
              <w:rPr>
                <w:lang w:eastAsia="zh-CN"/>
              </w:rPr>
            </w:pPr>
            <w:r w:rsidRPr="0099416A">
              <w:rPr>
                <w:lang w:eastAsia="zh-CN"/>
              </w:rPr>
              <w:t>1</w:t>
            </w:r>
          </w:p>
        </w:tc>
        <w:tc>
          <w:tcPr>
            <w:tcW w:w="681" w:type="dxa"/>
            <w:noWrap/>
            <w:vAlign w:val="bottom"/>
            <w:hideMark/>
          </w:tcPr>
          <w:p w14:paraId="604B2D43"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F145FA5" w14:textId="77777777" w:rsidR="00211FC1" w:rsidRPr="0099416A" w:rsidRDefault="00211FC1" w:rsidP="00CF0625">
            <w:pPr>
              <w:rPr>
                <w:bCs/>
                <w:lang w:eastAsia="zh-CN"/>
              </w:rPr>
            </w:pPr>
            <w:r w:rsidRPr="0099416A">
              <w:rPr>
                <w:lang w:eastAsia="zh-CN"/>
              </w:rPr>
              <w:t>21.9</w:t>
            </w:r>
          </w:p>
        </w:tc>
        <w:tc>
          <w:tcPr>
            <w:tcW w:w="1037" w:type="dxa"/>
            <w:noWrap/>
            <w:vAlign w:val="bottom"/>
            <w:hideMark/>
          </w:tcPr>
          <w:p w14:paraId="0BA623E5" w14:textId="77777777" w:rsidR="00211FC1" w:rsidRPr="0099416A" w:rsidRDefault="00211FC1" w:rsidP="00CF0625">
            <w:pPr>
              <w:rPr>
                <w:bCs/>
                <w:lang w:eastAsia="zh-CN"/>
              </w:rPr>
            </w:pPr>
            <w:r w:rsidRPr="0099416A">
              <w:rPr>
                <w:lang w:eastAsia="zh-CN"/>
              </w:rPr>
              <w:t>15074.5</w:t>
            </w:r>
          </w:p>
        </w:tc>
        <w:tc>
          <w:tcPr>
            <w:tcW w:w="973" w:type="dxa"/>
            <w:noWrap/>
            <w:vAlign w:val="bottom"/>
            <w:hideMark/>
          </w:tcPr>
          <w:p w14:paraId="7FBBD1B1"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3687AC5"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A3AC0FE" w14:textId="77777777" w:rsidR="00211FC1" w:rsidRPr="0099416A" w:rsidRDefault="00211FC1" w:rsidP="00CF0625">
            <w:pPr>
              <w:rPr>
                <w:bCs/>
                <w:lang w:eastAsia="zh-CN"/>
              </w:rPr>
            </w:pPr>
            <w:r w:rsidRPr="0099416A">
              <w:rPr>
                <w:lang w:eastAsia="zh-CN"/>
              </w:rPr>
              <w:t>0.07448</w:t>
            </w:r>
          </w:p>
        </w:tc>
      </w:tr>
      <w:tr w:rsidR="00211FC1" w:rsidRPr="0099416A" w14:paraId="250983CB" w14:textId="77777777" w:rsidTr="00CF0625">
        <w:trPr>
          <w:trHeight w:val="287"/>
        </w:trPr>
        <w:tc>
          <w:tcPr>
            <w:tcW w:w="1337" w:type="dxa"/>
            <w:noWrap/>
            <w:vAlign w:val="bottom"/>
            <w:hideMark/>
          </w:tcPr>
          <w:p w14:paraId="60B1A8C9" w14:textId="77777777" w:rsidR="00211FC1" w:rsidRPr="0099416A" w:rsidRDefault="00211FC1" w:rsidP="00CF0625">
            <w:pPr>
              <w:rPr>
                <w:lang w:eastAsia="zh-CN"/>
              </w:rPr>
            </w:pPr>
          </w:p>
        </w:tc>
        <w:tc>
          <w:tcPr>
            <w:tcW w:w="1007" w:type="dxa"/>
            <w:noWrap/>
            <w:vAlign w:val="bottom"/>
            <w:hideMark/>
          </w:tcPr>
          <w:p w14:paraId="1AA51CE2"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4B51D93A" w14:textId="77777777" w:rsidR="00211FC1" w:rsidRPr="0099416A" w:rsidRDefault="00211FC1" w:rsidP="00CF0625">
            <w:pPr>
              <w:rPr>
                <w:lang w:eastAsia="zh-CN"/>
              </w:rPr>
            </w:pPr>
            <w:r w:rsidRPr="0099416A">
              <w:rPr>
                <w:lang w:eastAsia="zh-CN"/>
              </w:rPr>
              <w:t>3</w:t>
            </w:r>
          </w:p>
        </w:tc>
        <w:tc>
          <w:tcPr>
            <w:tcW w:w="792" w:type="dxa"/>
            <w:noWrap/>
            <w:vAlign w:val="bottom"/>
            <w:hideMark/>
          </w:tcPr>
          <w:p w14:paraId="1E0758B8" w14:textId="77777777" w:rsidR="00211FC1" w:rsidRPr="0099416A" w:rsidRDefault="00211FC1" w:rsidP="00CF0625">
            <w:pPr>
              <w:rPr>
                <w:lang w:eastAsia="zh-CN"/>
              </w:rPr>
            </w:pPr>
            <w:r w:rsidRPr="0099416A">
              <w:rPr>
                <w:lang w:eastAsia="zh-CN"/>
              </w:rPr>
              <w:t>0</w:t>
            </w:r>
          </w:p>
        </w:tc>
        <w:tc>
          <w:tcPr>
            <w:tcW w:w="681" w:type="dxa"/>
            <w:noWrap/>
            <w:vAlign w:val="bottom"/>
            <w:hideMark/>
          </w:tcPr>
          <w:p w14:paraId="1AE34BBC"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1CDD2A50" w14:textId="77777777" w:rsidR="00211FC1" w:rsidRPr="0099416A" w:rsidRDefault="00211FC1" w:rsidP="00CF0625">
            <w:pPr>
              <w:rPr>
                <w:bCs/>
                <w:lang w:eastAsia="zh-CN"/>
              </w:rPr>
            </w:pPr>
            <w:r w:rsidRPr="0099416A">
              <w:rPr>
                <w:lang w:eastAsia="zh-CN"/>
              </w:rPr>
              <w:t>19.2</w:t>
            </w:r>
          </w:p>
        </w:tc>
        <w:tc>
          <w:tcPr>
            <w:tcW w:w="1037" w:type="dxa"/>
            <w:noWrap/>
            <w:vAlign w:val="bottom"/>
            <w:hideMark/>
          </w:tcPr>
          <w:p w14:paraId="6BAD0FAF" w14:textId="77777777" w:rsidR="00211FC1" w:rsidRPr="0099416A" w:rsidRDefault="00211FC1" w:rsidP="00CF0625">
            <w:pPr>
              <w:rPr>
                <w:bCs/>
                <w:lang w:eastAsia="zh-CN"/>
              </w:rPr>
            </w:pPr>
            <w:r w:rsidRPr="0099416A">
              <w:rPr>
                <w:lang w:eastAsia="zh-CN"/>
              </w:rPr>
              <w:t>9928</w:t>
            </w:r>
          </w:p>
        </w:tc>
        <w:tc>
          <w:tcPr>
            <w:tcW w:w="973" w:type="dxa"/>
            <w:noWrap/>
            <w:vAlign w:val="bottom"/>
            <w:hideMark/>
          </w:tcPr>
          <w:p w14:paraId="693F977F"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7A3C4C5"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0C0870A" w14:textId="77777777" w:rsidR="00211FC1" w:rsidRPr="0099416A" w:rsidRDefault="00211FC1" w:rsidP="00CF0625">
            <w:pPr>
              <w:rPr>
                <w:bCs/>
                <w:lang w:eastAsia="zh-CN"/>
              </w:rPr>
            </w:pPr>
            <w:r w:rsidRPr="0099416A">
              <w:rPr>
                <w:lang w:eastAsia="zh-CN"/>
              </w:rPr>
              <w:t>0.07448</w:t>
            </w:r>
          </w:p>
        </w:tc>
      </w:tr>
      <w:tr w:rsidR="00211FC1" w:rsidRPr="0099416A" w14:paraId="2DAD373F" w14:textId="77777777" w:rsidTr="00CF0625">
        <w:trPr>
          <w:trHeight w:val="287"/>
        </w:trPr>
        <w:tc>
          <w:tcPr>
            <w:tcW w:w="1337" w:type="dxa"/>
            <w:noWrap/>
            <w:vAlign w:val="bottom"/>
            <w:hideMark/>
          </w:tcPr>
          <w:p w14:paraId="7911D1A4" w14:textId="77777777" w:rsidR="00211FC1" w:rsidRPr="0099416A" w:rsidRDefault="00211FC1" w:rsidP="00CF0625">
            <w:pPr>
              <w:rPr>
                <w:lang w:eastAsia="zh-CN"/>
              </w:rPr>
            </w:pPr>
          </w:p>
        </w:tc>
        <w:tc>
          <w:tcPr>
            <w:tcW w:w="1007" w:type="dxa"/>
            <w:noWrap/>
            <w:vAlign w:val="bottom"/>
            <w:hideMark/>
          </w:tcPr>
          <w:p w14:paraId="3BA48B0C"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3277189D" w14:textId="77777777" w:rsidR="00211FC1" w:rsidRPr="0099416A" w:rsidRDefault="00211FC1" w:rsidP="00CF0625">
            <w:pPr>
              <w:rPr>
                <w:lang w:eastAsia="zh-CN"/>
              </w:rPr>
            </w:pPr>
            <w:r w:rsidRPr="0099416A">
              <w:rPr>
                <w:lang w:eastAsia="zh-CN"/>
              </w:rPr>
              <w:t>3</w:t>
            </w:r>
          </w:p>
        </w:tc>
        <w:tc>
          <w:tcPr>
            <w:tcW w:w="792" w:type="dxa"/>
            <w:noWrap/>
            <w:vAlign w:val="bottom"/>
            <w:hideMark/>
          </w:tcPr>
          <w:p w14:paraId="1DF7FCEE" w14:textId="77777777" w:rsidR="00211FC1" w:rsidRPr="0099416A" w:rsidRDefault="00211FC1" w:rsidP="00CF0625">
            <w:pPr>
              <w:rPr>
                <w:lang w:eastAsia="zh-CN"/>
              </w:rPr>
            </w:pPr>
            <w:r w:rsidRPr="0099416A">
              <w:rPr>
                <w:lang w:eastAsia="zh-CN"/>
              </w:rPr>
              <w:t>0</w:t>
            </w:r>
          </w:p>
        </w:tc>
        <w:tc>
          <w:tcPr>
            <w:tcW w:w="681" w:type="dxa"/>
            <w:noWrap/>
            <w:vAlign w:val="bottom"/>
            <w:hideMark/>
          </w:tcPr>
          <w:p w14:paraId="4DAEEB49"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4A852B88" w14:textId="77777777" w:rsidR="00211FC1" w:rsidRPr="0099416A" w:rsidRDefault="00211FC1" w:rsidP="00CF0625">
            <w:pPr>
              <w:rPr>
                <w:bCs/>
                <w:lang w:eastAsia="zh-CN"/>
              </w:rPr>
            </w:pPr>
            <w:r w:rsidRPr="0099416A">
              <w:rPr>
                <w:lang w:eastAsia="zh-CN"/>
              </w:rPr>
              <w:t>11.1</w:t>
            </w:r>
          </w:p>
        </w:tc>
        <w:tc>
          <w:tcPr>
            <w:tcW w:w="1037" w:type="dxa"/>
            <w:noWrap/>
            <w:vAlign w:val="bottom"/>
            <w:hideMark/>
          </w:tcPr>
          <w:p w14:paraId="71E3DC57" w14:textId="77777777" w:rsidR="00211FC1" w:rsidRPr="0099416A" w:rsidRDefault="00211FC1" w:rsidP="00CF0625">
            <w:pPr>
              <w:rPr>
                <w:bCs/>
                <w:lang w:eastAsia="zh-CN"/>
              </w:rPr>
            </w:pPr>
            <w:r w:rsidRPr="0099416A">
              <w:rPr>
                <w:lang w:eastAsia="zh-CN"/>
              </w:rPr>
              <w:t>8066.5</w:t>
            </w:r>
          </w:p>
        </w:tc>
        <w:tc>
          <w:tcPr>
            <w:tcW w:w="973" w:type="dxa"/>
            <w:noWrap/>
            <w:vAlign w:val="bottom"/>
            <w:hideMark/>
          </w:tcPr>
          <w:p w14:paraId="4D88F0F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990006E"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46D3C40" w14:textId="77777777" w:rsidR="00211FC1" w:rsidRPr="0099416A" w:rsidRDefault="00211FC1" w:rsidP="00CF0625">
            <w:pPr>
              <w:rPr>
                <w:bCs/>
                <w:lang w:eastAsia="zh-CN"/>
              </w:rPr>
            </w:pPr>
            <w:r w:rsidRPr="0099416A">
              <w:rPr>
                <w:lang w:eastAsia="zh-CN"/>
              </w:rPr>
              <w:t>0.07448</w:t>
            </w:r>
          </w:p>
        </w:tc>
      </w:tr>
      <w:tr w:rsidR="00211FC1" w:rsidRPr="0099416A" w14:paraId="3D32A8FD" w14:textId="77777777" w:rsidTr="00CF0625">
        <w:trPr>
          <w:trHeight w:val="287"/>
        </w:trPr>
        <w:tc>
          <w:tcPr>
            <w:tcW w:w="1337" w:type="dxa"/>
            <w:noWrap/>
            <w:vAlign w:val="bottom"/>
            <w:hideMark/>
          </w:tcPr>
          <w:p w14:paraId="692D371D" w14:textId="77777777" w:rsidR="00211FC1" w:rsidRPr="0099416A" w:rsidRDefault="00211FC1" w:rsidP="00CF0625">
            <w:pPr>
              <w:rPr>
                <w:lang w:eastAsia="zh-CN"/>
              </w:rPr>
            </w:pPr>
          </w:p>
        </w:tc>
        <w:tc>
          <w:tcPr>
            <w:tcW w:w="1007" w:type="dxa"/>
            <w:noWrap/>
            <w:vAlign w:val="bottom"/>
            <w:hideMark/>
          </w:tcPr>
          <w:p w14:paraId="06A83B77"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7EFDF53B" w14:textId="77777777" w:rsidR="00211FC1" w:rsidRPr="0099416A" w:rsidRDefault="00211FC1" w:rsidP="00CF0625">
            <w:pPr>
              <w:rPr>
                <w:lang w:eastAsia="zh-CN"/>
              </w:rPr>
            </w:pPr>
            <w:r w:rsidRPr="0099416A">
              <w:rPr>
                <w:lang w:eastAsia="zh-CN"/>
              </w:rPr>
              <w:t>3</w:t>
            </w:r>
          </w:p>
        </w:tc>
        <w:tc>
          <w:tcPr>
            <w:tcW w:w="792" w:type="dxa"/>
            <w:noWrap/>
            <w:vAlign w:val="bottom"/>
            <w:hideMark/>
          </w:tcPr>
          <w:p w14:paraId="6FB5D0B1" w14:textId="77777777" w:rsidR="00211FC1" w:rsidRPr="0099416A" w:rsidRDefault="00211FC1" w:rsidP="00CF0625">
            <w:pPr>
              <w:rPr>
                <w:lang w:eastAsia="zh-CN"/>
              </w:rPr>
            </w:pPr>
            <w:r w:rsidRPr="0099416A">
              <w:rPr>
                <w:lang w:eastAsia="zh-CN"/>
              </w:rPr>
              <w:t>1</w:t>
            </w:r>
          </w:p>
        </w:tc>
        <w:tc>
          <w:tcPr>
            <w:tcW w:w="681" w:type="dxa"/>
            <w:noWrap/>
            <w:vAlign w:val="bottom"/>
            <w:hideMark/>
          </w:tcPr>
          <w:p w14:paraId="2D1404AC"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74040363" w14:textId="77777777" w:rsidR="00211FC1" w:rsidRPr="0099416A" w:rsidRDefault="00211FC1" w:rsidP="00CF0625">
            <w:pPr>
              <w:rPr>
                <w:bCs/>
                <w:lang w:eastAsia="zh-CN"/>
              </w:rPr>
            </w:pPr>
            <w:r w:rsidRPr="0099416A">
              <w:rPr>
                <w:lang w:eastAsia="zh-CN"/>
              </w:rPr>
              <w:t>27.4</w:t>
            </w:r>
          </w:p>
        </w:tc>
        <w:tc>
          <w:tcPr>
            <w:tcW w:w="1037" w:type="dxa"/>
            <w:noWrap/>
            <w:vAlign w:val="bottom"/>
            <w:hideMark/>
          </w:tcPr>
          <w:p w14:paraId="5902E30D" w14:textId="77777777" w:rsidR="00211FC1" w:rsidRPr="0099416A" w:rsidRDefault="00211FC1" w:rsidP="00CF0625">
            <w:pPr>
              <w:rPr>
                <w:bCs/>
                <w:lang w:eastAsia="zh-CN"/>
              </w:rPr>
            </w:pPr>
            <w:r w:rsidRPr="0099416A">
              <w:rPr>
                <w:lang w:eastAsia="zh-CN"/>
              </w:rPr>
              <w:t>19272</w:t>
            </w:r>
          </w:p>
        </w:tc>
        <w:tc>
          <w:tcPr>
            <w:tcW w:w="973" w:type="dxa"/>
            <w:noWrap/>
            <w:vAlign w:val="bottom"/>
            <w:hideMark/>
          </w:tcPr>
          <w:p w14:paraId="5ECD4DC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52CAB66"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DB82A12" w14:textId="77777777" w:rsidR="00211FC1" w:rsidRPr="0099416A" w:rsidRDefault="00211FC1" w:rsidP="00CF0625">
            <w:pPr>
              <w:rPr>
                <w:bCs/>
                <w:lang w:eastAsia="zh-CN"/>
              </w:rPr>
            </w:pPr>
            <w:r w:rsidRPr="0099416A">
              <w:rPr>
                <w:lang w:eastAsia="zh-CN"/>
              </w:rPr>
              <w:t>0.07448</w:t>
            </w:r>
          </w:p>
        </w:tc>
      </w:tr>
      <w:tr w:rsidR="00211FC1" w:rsidRPr="0099416A" w14:paraId="11CD890E" w14:textId="77777777" w:rsidTr="00CF0625">
        <w:trPr>
          <w:trHeight w:val="287"/>
        </w:trPr>
        <w:tc>
          <w:tcPr>
            <w:tcW w:w="1337" w:type="dxa"/>
            <w:noWrap/>
            <w:vAlign w:val="bottom"/>
            <w:hideMark/>
          </w:tcPr>
          <w:p w14:paraId="5B89D171" w14:textId="77777777" w:rsidR="00211FC1" w:rsidRPr="0099416A" w:rsidRDefault="00211FC1" w:rsidP="00CF0625">
            <w:pPr>
              <w:rPr>
                <w:lang w:eastAsia="zh-CN"/>
              </w:rPr>
            </w:pPr>
          </w:p>
        </w:tc>
        <w:tc>
          <w:tcPr>
            <w:tcW w:w="1007" w:type="dxa"/>
            <w:noWrap/>
            <w:vAlign w:val="bottom"/>
            <w:hideMark/>
          </w:tcPr>
          <w:p w14:paraId="5134CC98"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7199B650" w14:textId="77777777" w:rsidR="00211FC1" w:rsidRPr="0099416A" w:rsidRDefault="00211FC1" w:rsidP="00CF0625">
            <w:pPr>
              <w:rPr>
                <w:lang w:eastAsia="zh-CN"/>
              </w:rPr>
            </w:pPr>
            <w:r w:rsidRPr="0099416A">
              <w:rPr>
                <w:lang w:eastAsia="zh-CN"/>
              </w:rPr>
              <w:t>3</w:t>
            </w:r>
          </w:p>
        </w:tc>
        <w:tc>
          <w:tcPr>
            <w:tcW w:w="792" w:type="dxa"/>
            <w:noWrap/>
            <w:vAlign w:val="bottom"/>
            <w:hideMark/>
          </w:tcPr>
          <w:p w14:paraId="30F405C3" w14:textId="77777777" w:rsidR="00211FC1" w:rsidRPr="0099416A" w:rsidRDefault="00211FC1" w:rsidP="00CF0625">
            <w:pPr>
              <w:rPr>
                <w:lang w:eastAsia="zh-CN"/>
              </w:rPr>
            </w:pPr>
            <w:r w:rsidRPr="0099416A">
              <w:rPr>
                <w:lang w:eastAsia="zh-CN"/>
              </w:rPr>
              <w:t>1</w:t>
            </w:r>
          </w:p>
        </w:tc>
        <w:tc>
          <w:tcPr>
            <w:tcW w:w="681" w:type="dxa"/>
            <w:noWrap/>
            <w:vAlign w:val="bottom"/>
            <w:hideMark/>
          </w:tcPr>
          <w:p w14:paraId="1C8DD67E"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086A72A6" w14:textId="77777777" w:rsidR="00211FC1" w:rsidRPr="0099416A" w:rsidRDefault="00211FC1" w:rsidP="00CF0625">
            <w:pPr>
              <w:rPr>
                <w:bCs/>
                <w:lang w:eastAsia="zh-CN"/>
              </w:rPr>
            </w:pPr>
            <w:r w:rsidRPr="0099416A">
              <w:rPr>
                <w:lang w:eastAsia="zh-CN"/>
              </w:rPr>
              <w:t>19.4</w:t>
            </w:r>
          </w:p>
        </w:tc>
        <w:tc>
          <w:tcPr>
            <w:tcW w:w="1037" w:type="dxa"/>
            <w:noWrap/>
            <w:vAlign w:val="bottom"/>
            <w:hideMark/>
          </w:tcPr>
          <w:p w14:paraId="76BCF9BB" w14:textId="77777777" w:rsidR="00211FC1" w:rsidRPr="0099416A" w:rsidRDefault="00211FC1" w:rsidP="00CF0625">
            <w:pPr>
              <w:rPr>
                <w:bCs/>
                <w:lang w:eastAsia="zh-CN"/>
              </w:rPr>
            </w:pPr>
            <w:r w:rsidRPr="0099416A">
              <w:rPr>
                <w:lang w:eastAsia="zh-CN"/>
              </w:rPr>
              <w:t>17410.5</w:t>
            </w:r>
          </w:p>
        </w:tc>
        <w:tc>
          <w:tcPr>
            <w:tcW w:w="973" w:type="dxa"/>
            <w:noWrap/>
            <w:vAlign w:val="bottom"/>
            <w:hideMark/>
          </w:tcPr>
          <w:p w14:paraId="4AC57A5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4F220D0"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7E1858F" w14:textId="77777777" w:rsidR="00211FC1" w:rsidRPr="0099416A" w:rsidRDefault="00211FC1" w:rsidP="00CF0625">
            <w:pPr>
              <w:rPr>
                <w:bCs/>
                <w:lang w:eastAsia="zh-CN"/>
              </w:rPr>
            </w:pPr>
            <w:r w:rsidRPr="0099416A">
              <w:rPr>
                <w:lang w:eastAsia="zh-CN"/>
              </w:rPr>
              <w:t>0.07448</w:t>
            </w:r>
          </w:p>
        </w:tc>
      </w:tr>
      <w:tr w:rsidR="00211FC1" w:rsidRPr="0099416A" w14:paraId="2759E263" w14:textId="77777777" w:rsidTr="00CF0625">
        <w:trPr>
          <w:trHeight w:val="287"/>
        </w:trPr>
        <w:tc>
          <w:tcPr>
            <w:tcW w:w="1337" w:type="dxa"/>
            <w:noWrap/>
            <w:vAlign w:val="bottom"/>
            <w:hideMark/>
          </w:tcPr>
          <w:p w14:paraId="150FAA37" w14:textId="77777777" w:rsidR="00211FC1" w:rsidRPr="0099416A" w:rsidRDefault="00211FC1" w:rsidP="00CF0625">
            <w:pPr>
              <w:rPr>
                <w:lang w:eastAsia="zh-CN"/>
              </w:rPr>
            </w:pPr>
          </w:p>
        </w:tc>
        <w:tc>
          <w:tcPr>
            <w:tcW w:w="1007" w:type="dxa"/>
            <w:noWrap/>
            <w:vAlign w:val="bottom"/>
            <w:hideMark/>
          </w:tcPr>
          <w:p w14:paraId="1501C870"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00733CF8" w14:textId="77777777" w:rsidR="00211FC1" w:rsidRPr="0099416A" w:rsidRDefault="00211FC1" w:rsidP="00CF0625">
            <w:pPr>
              <w:rPr>
                <w:lang w:eastAsia="zh-CN"/>
              </w:rPr>
            </w:pPr>
            <w:r w:rsidRPr="0099416A">
              <w:rPr>
                <w:lang w:eastAsia="zh-CN"/>
              </w:rPr>
              <w:t>2</w:t>
            </w:r>
          </w:p>
        </w:tc>
        <w:tc>
          <w:tcPr>
            <w:tcW w:w="792" w:type="dxa"/>
            <w:noWrap/>
            <w:vAlign w:val="bottom"/>
            <w:hideMark/>
          </w:tcPr>
          <w:p w14:paraId="5FF6A61F" w14:textId="77777777" w:rsidR="00211FC1" w:rsidRPr="0099416A" w:rsidRDefault="00211FC1" w:rsidP="00CF0625">
            <w:pPr>
              <w:rPr>
                <w:lang w:eastAsia="zh-CN"/>
              </w:rPr>
            </w:pPr>
            <w:r w:rsidRPr="0099416A">
              <w:rPr>
                <w:lang w:eastAsia="zh-CN"/>
              </w:rPr>
              <w:t>0</w:t>
            </w:r>
          </w:p>
        </w:tc>
        <w:tc>
          <w:tcPr>
            <w:tcW w:w="681" w:type="dxa"/>
            <w:noWrap/>
            <w:vAlign w:val="bottom"/>
            <w:hideMark/>
          </w:tcPr>
          <w:p w14:paraId="144FDDAA"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56F77F00" w14:textId="77777777" w:rsidR="00211FC1" w:rsidRPr="0099416A" w:rsidRDefault="00211FC1" w:rsidP="00CF0625">
            <w:pPr>
              <w:rPr>
                <w:bCs/>
                <w:lang w:eastAsia="zh-CN"/>
              </w:rPr>
            </w:pPr>
            <w:r w:rsidRPr="0099416A">
              <w:rPr>
                <w:lang w:eastAsia="zh-CN"/>
              </w:rPr>
              <w:t>15.3</w:t>
            </w:r>
          </w:p>
        </w:tc>
        <w:tc>
          <w:tcPr>
            <w:tcW w:w="1037" w:type="dxa"/>
            <w:noWrap/>
            <w:vAlign w:val="bottom"/>
            <w:hideMark/>
          </w:tcPr>
          <w:p w14:paraId="6FCFFE56" w14:textId="77777777" w:rsidR="00211FC1" w:rsidRPr="0099416A" w:rsidRDefault="00211FC1" w:rsidP="00CF0625">
            <w:pPr>
              <w:rPr>
                <w:bCs/>
                <w:lang w:eastAsia="zh-CN"/>
              </w:rPr>
            </w:pPr>
            <w:r w:rsidRPr="0099416A">
              <w:rPr>
                <w:lang w:eastAsia="zh-CN"/>
              </w:rPr>
              <w:t>8541</w:t>
            </w:r>
          </w:p>
        </w:tc>
        <w:tc>
          <w:tcPr>
            <w:tcW w:w="973" w:type="dxa"/>
            <w:noWrap/>
            <w:vAlign w:val="bottom"/>
            <w:hideMark/>
          </w:tcPr>
          <w:p w14:paraId="195D1332"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2B612A6"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DF62799" w14:textId="77777777" w:rsidR="00211FC1" w:rsidRPr="0099416A" w:rsidRDefault="00211FC1" w:rsidP="00CF0625">
            <w:pPr>
              <w:rPr>
                <w:bCs/>
                <w:lang w:eastAsia="zh-CN"/>
              </w:rPr>
            </w:pPr>
            <w:r w:rsidRPr="0099416A">
              <w:rPr>
                <w:lang w:eastAsia="zh-CN"/>
              </w:rPr>
              <w:t>0.07448</w:t>
            </w:r>
          </w:p>
        </w:tc>
      </w:tr>
      <w:tr w:rsidR="00211FC1" w:rsidRPr="0099416A" w14:paraId="4466C111" w14:textId="77777777" w:rsidTr="00CF0625">
        <w:trPr>
          <w:trHeight w:val="287"/>
        </w:trPr>
        <w:tc>
          <w:tcPr>
            <w:tcW w:w="1337" w:type="dxa"/>
            <w:noWrap/>
            <w:vAlign w:val="bottom"/>
            <w:hideMark/>
          </w:tcPr>
          <w:p w14:paraId="3E4EC695" w14:textId="77777777" w:rsidR="00211FC1" w:rsidRPr="0099416A" w:rsidRDefault="00211FC1" w:rsidP="00CF0625">
            <w:pPr>
              <w:rPr>
                <w:lang w:eastAsia="zh-CN"/>
              </w:rPr>
            </w:pPr>
          </w:p>
        </w:tc>
        <w:tc>
          <w:tcPr>
            <w:tcW w:w="1007" w:type="dxa"/>
            <w:noWrap/>
            <w:vAlign w:val="bottom"/>
            <w:hideMark/>
          </w:tcPr>
          <w:p w14:paraId="6F251B11"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7D8C4C50" w14:textId="77777777" w:rsidR="00211FC1" w:rsidRPr="0099416A" w:rsidRDefault="00211FC1" w:rsidP="00CF0625">
            <w:pPr>
              <w:rPr>
                <w:lang w:eastAsia="zh-CN"/>
              </w:rPr>
            </w:pPr>
            <w:r w:rsidRPr="0099416A">
              <w:rPr>
                <w:lang w:eastAsia="zh-CN"/>
              </w:rPr>
              <w:t>2</w:t>
            </w:r>
          </w:p>
        </w:tc>
        <w:tc>
          <w:tcPr>
            <w:tcW w:w="792" w:type="dxa"/>
            <w:noWrap/>
            <w:vAlign w:val="bottom"/>
            <w:hideMark/>
          </w:tcPr>
          <w:p w14:paraId="0A58A40F" w14:textId="77777777" w:rsidR="00211FC1" w:rsidRPr="0099416A" w:rsidRDefault="00211FC1" w:rsidP="00CF0625">
            <w:pPr>
              <w:rPr>
                <w:lang w:eastAsia="zh-CN"/>
              </w:rPr>
            </w:pPr>
            <w:r w:rsidRPr="0099416A">
              <w:rPr>
                <w:lang w:eastAsia="zh-CN"/>
              </w:rPr>
              <w:t>0</w:t>
            </w:r>
          </w:p>
        </w:tc>
        <w:tc>
          <w:tcPr>
            <w:tcW w:w="681" w:type="dxa"/>
            <w:noWrap/>
            <w:vAlign w:val="bottom"/>
            <w:hideMark/>
          </w:tcPr>
          <w:p w14:paraId="059A84D5"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13E68765" w14:textId="77777777" w:rsidR="00211FC1" w:rsidRPr="0099416A" w:rsidRDefault="00211FC1" w:rsidP="00CF0625">
            <w:pPr>
              <w:rPr>
                <w:bCs/>
                <w:lang w:eastAsia="zh-CN"/>
              </w:rPr>
            </w:pPr>
            <w:r w:rsidRPr="0099416A">
              <w:rPr>
                <w:lang w:eastAsia="zh-CN"/>
              </w:rPr>
              <w:t>10.6</w:t>
            </w:r>
          </w:p>
        </w:tc>
        <w:tc>
          <w:tcPr>
            <w:tcW w:w="1037" w:type="dxa"/>
            <w:noWrap/>
            <w:vAlign w:val="bottom"/>
            <w:hideMark/>
          </w:tcPr>
          <w:p w14:paraId="0DE4E105" w14:textId="77777777" w:rsidR="00211FC1" w:rsidRPr="0099416A" w:rsidRDefault="00211FC1" w:rsidP="00CF0625">
            <w:pPr>
              <w:rPr>
                <w:bCs/>
                <w:lang w:eastAsia="zh-CN"/>
              </w:rPr>
            </w:pPr>
            <w:r w:rsidRPr="0099416A">
              <w:rPr>
                <w:lang w:eastAsia="zh-CN"/>
              </w:rPr>
              <w:t>3869</w:t>
            </w:r>
          </w:p>
        </w:tc>
        <w:tc>
          <w:tcPr>
            <w:tcW w:w="973" w:type="dxa"/>
            <w:noWrap/>
            <w:vAlign w:val="bottom"/>
            <w:hideMark/>
          </w:tcPr>
          <w:p w14:paraId="2099408E"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24E42DB"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F679908" w14:textId="77777777" w:rsidR="00211FC1" w:rsidRPr="0099416A" w:rsidRDefault="00211FC1" w:rsidP="00CF0625">
            <w:pPr>
              <w:rPr>
                <w:bCs/>
                <w:lang w:eastAsia="zh-CN"/>
              </w:rPr>
            </w:pPr>
            <w:r w:rsidRPr="0099416A">
              <w:rPr>
                <w:lang w:eastAsia="zh-CN"/>
              </w:rPr>
              <w:t>0.07448</w:t>
            </w:r>
          </w:p>
        </w:tc>
      </w:tr>
      <w:tr w:rsidR="00211FC1" w:rsidRPr="0099416A" w14:paraId="66279C63" w14:textId="77777777" w:rsidTr="00CF0625">
        <w:trPr>
          <w:trHeight w:val="287"/>
        </w:trPr>
        <w:tc>
          <w:tcPr>
            <w:tcW w:w="1337" w:type="dxa"/>
            <w:noWrap/>
            <w:vAlign w:val="bottom"/>
            <w:hideMark/>
          </w:tcPr>
          <w:p w14:paraId="35097814" w14:textId="77777777" w:rsidR="00211FC1" w:rsidRPr="0099416A" w:rsidRDefault="00211FC1" w:rsidP="00CF0625">
            <w:pPr>
              <w:rPr>
                <w:lang w:eastAsia="zh-CN"/>
              </w:rPr>
            </w:pPr>
          </w:p>
        </w:tc>
        <w:tc>
          <w:tcPr>
            <w:tcW w:w="1007" w:type="dxa"/>
            <w:noWrap/>
            <w:vAlign w:val="bottom"/>
            <w:hideMark/>
          </w:tcPr>
          <w:p w14:paraId="47505502"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6FD9FAFA" w14:textId="77777777" w:rsidR="00211FC1" w:rsidRPr="0099416A" w:rsidRDefault="00211FC1" w:rsidP="00CF0625">
            <w:pPr>
              <w:rPr>
                <w:lang w:eastAsia="zh-CN"/>
              </w:rPr>
            </w:pPr>
            <w:r w:rsidRPr="0099416A">
              <w:rPr>
                <w:lang w:eastAsia="zh-CN"/>
              </w:rPr>
              <w:t>2</w:t>
            </w:r>
          </w:p>
        </w:tc>
        <w:tc>
          <w:tcPr>
            <w:tcW w:w="792" w:type="dxa"/>
            <w:noWrap/>
            <w:vAlign w:val="bottom"/>
            <w:hideMark/>
          </w:tcPr>
          <w:p w14:paraId="187E2D14" w14:textId="77777777" w:rsidR="00211FC1" w:rsidRPr="0099416A" w:rsidRDefault="00211FC1" w:rsidP="00CF0625">
            <w:pPr>
              <w:rPr>
                <w:lang w:eastAsia="zh-CN"/>
              </w:rPr>
            </w:pPr>
            <w:r w:rsidRPr="0099416A">
              <w:rPr>
                <w:lang w:eastAsia="zh-CN"/>
              </w:rPr>
              <w:t>1</w:t>
            </w:r>
          </w:p>
        </w:tc>
        <w:tc>
          <w:tcPr>
            <w:tcW w:w="681" w:type="dxa"/>
            <w:noWrap/>
            <w:vAlign w:val="bottom"/>
            <w:hideMark/>
          </w:tcPr>
          <w:p w14:paraId="3B940D3E"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39CCC71C" w14:textId="77777777" w:rsidR="00211FC1" w:rsidRPr="0099416A" w:rsidRDefault="00211FC1" w:rsidP="00CF0625">
            <w:pPr>
              <w:rPr>
                <w:bCs/>
                <w:lang w:eastAsia="zh-CN"/>
              </w:rPr>
            </w:pPr>
            <w:r w:rsidRPr="0099416A">
              <w:rPr>
                <w:lang w:eastAsia="zh-CN"/>
              </w:rPr>
              <w:t>23.5</w:t>
            </w:r>
          </w:p>
        </w:tc>
        <w:tc>
          <w:tcPr>
            <w:tcW w:w="1037" w:type="dxa"/>
            <w:noWrap/>
            <w:vAlign w:val="bottom"/>
            <w:hideMark/>
          </w:tcPr>
          <w:p w14:paraId="7FFF50DD" w14:textId="77777777" w:rsidR="00211FC1" w:rsidRPr="0099416A" w:rsidRDefault="00211FC1" w:rsidP="00CF0625">
            <w:pPr>
              <w:rPr>
                <w:bCs/>
                <w:lang w:eastAsia="zh-CN"/>
              </w:rPr>
            </w:pPr>
            <w:r w:rsidRPr="0099416A">
              <w:rPr>
                <w:lang w:eastAsia="zh-CN"/>
              </w:rPr>
              <w:t>17885</w:t>
            </w:r>
          </w:p>
        </w:tc>
        <w:tc>
          <w:tcPr>
            <w:tcW w:w="973" w:type="dxa"/>
            <w:noWrap/>
            <w:vAlign w:val="bottom"/>
            <w:hideMark/>
          </w:tcPr>
          <w:p w14:paraId="00CE2A5F"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03C2A33"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F2B9609" w14:textId="77777777" w:rsidR="00211FC1" w:rsidRPr="0099416A" w:rsidRDefault="00211FC1" w:rsidP="00CF0625">
            <w:pPr>
              <w:rPr>
                <w:bCs/>
                <w:lang w:eastAsia="zh-CN"/>
              </w:rPr>
            </w:pPr>
            <w:r w:rsidRPr="0099416A">
              <w:rPr>
                <w:lang w:eastAsia="zh-CN"/>
              </w:rPr>
              <w:t>0.07448</w:t>
            </w:r>
          </w:p>
        </w:tc>
      </w:tr>
      <w:tr w:rsidR="00211FC1" w:rsidRPr="0099416A" w14:paraId="2C1F8C4D" w14:textId="77777777" w:rsidTr="00CF0625">
        <w:trPr>
          <w:trHeight w:val="287"/>
        </w:trPr>
        <w:tc>
          <w:tcPr>
            <w:tcW w:w="1337" w:type="dxa"/>
            <w:noWrap/>
            <w:vAlign w:val="bottom"/>
            <w:hideMark/>
          </w:tcPr>
          <w:p w14:paraId="18A7707D" w14:textId="77777777" w:rsidR="00211FC1" w:rsidRPr="0099416A" w:rsidRDefault="00211FC1" w:rsidP="00CF0625">
            <w:pPr>
              <w:rPr>
                <w:lang w:eastAsia="zh-CN"/>
              </w:rPr>
            </w:pPr>
          </w:p>
        </w:tc>
        <w:tc>
          <w:tcPr>
            <w:tcW w:w="1007" w:type="dxa"/>
            <w:noWrap/>
            <w:vAlign w:val="bottom"/>
            <w:hideMark/>
          </w:tcPr>
          <w:p w14:paraId="6A931BD0"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289EE171" w14:textId="77777777" w:rsidR="00211FC1" w:rsidRPr="0099416A" w:rsidRDefault="00211FC1" w:rsidP="00CF0625">
            <w:pPr>
              <w:rPr>
                <w:lang w:eastAsia="zh-CN"/>
              </w:rPr>
            </w:pPr>
            <w:r w:rsidRPr="0099416A">
              <w:rPr>
                <w:lang w:eastAsia="zh-CN"/>
              </w:rPr>
              <w:t>2</w:t>
            </w:r>
          </w:p>
        </w:tc>
        <w:tc>
          <w:tcPr>
            <w:tcW w:w="792" w:type="dxa"/>
            <w:noWrap/>
            <w:vAlign w:val="bottom"/>
            <w:hideMark/>
          </w:tcPr>
          <w:p w14:paraId="723B6E96" w14:textId="77777777" w:rsidR="00211FC1" w:rsidRPr="0099416A" w:rsidRDefault="00211FC1" w:rsidP="00CF0625">
            <w:pPr>
              <w:rPr>
                <w:lang w:eastAsia="zh-CN"/>
              </w:rPr>
            </w:pPr>
            <w:r w:rsidRPr="0099416A">
              <w:rPr>
                <w:lang w:eastAsia="zh-CN"/>
              </w:rPr>
              <w:t>1</w:t>
            </w:r>
          </w:p>
        </w:tc>
        <w:tc>
          <w:tcPr>
            <w:tcW w:w="681" w:type="dxa"/>
            <w:noWrap/>
            <w:vAlign w:val="bottom"/>
            <w:hideMark/>
          </w:tcPr>
          <w:p w14:paraId="6D0E55B8"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59FB5CF8" w14:textId="77777777" w:rsidR="00211FC1" w:rsidRPr="0099416A" w:rsidRDefault="00211FC1" w:rsidP="00CF0625">
            <w:pPr>
              <w:rPr>
                <w:bCs/>
                <w:lang w:eastAsia="zh-CN"/>
              </w:rPr>
            </w:pPr>
            <w:r w:rsidRPr="0099416A">
              <w:rPr>
                <w:lang w:eastAsia="zh-CN"/>
              </w:rPr>
              <w:t>18.8</w:t>
            </w:r>
          </w:p>
        </w:tc>
        <w:tc>
          <w:tcPr>
            <w:tcW w:w="1037" w:type="dxa"/>
            <w:noWrap/>
            <w:vAlign w:val="bottom"/>
            <w:hideMark/>
          </w:tcPr>
          <w:p w14:paraId="1B2A69F1" w14:textId="77777777" w:rsidR="00211FC1" w:rsidRPr="0099416A" w:rsidRDefault="00211FC1" w:rsidP="00CF0625">
            <w:pPr>
              <w:rPr>
                <w:bCs/>
                <w:lang w:eastAsia="zh-CN"/>
              </w:rPr>
            </w:pPr>
            <w:r w:rsidRPr="0099416A">
              <w:rPr>
                <w:lang w:eastAsia="zh-CN"/>
              </w:rPr>
              <w:t>13176.5</w:t>
            </w:r>
          </w:p>
        </w:tc>
        <w:tc>
          <w:tcPr>
            <w:tcW w:w="973" w:type="dxa"/>
            <w:noWrap/>
            <w:vAlign w:val="bottom"/>
            <w:hideMark/>
          </w:tcPr>
          <w:p w14:paraId="452EFFD8"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719CB46"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398130B" w14:textId="77777777" w:rsidR="00211FC1" w:rsidRPr="0099416A" w:rsidRDefault="00211FC1" w:rsidP="00CF0625">
            <w:pPr>
              <w:rPr>
                <w:bCs/>
                <w:lang w:eastAsia="zh-CN"/>
              </w:rPr>
            </w:pPr>
            <w:r w:rsidRPr="0099416A">
              <w:rPr>
                <w:lang w:eastAsia="zh-CN"/>
              </w:rPr>
              <w:t>0.07448</w:t>
            </w:r>
          </w:p>
        </w:tc>
      </w:tr>
      <w:tr w:rsidR="00211FC1" w:rsidRPr="0099416A" w14:paraId="3935B5FF" w14:textId="77777777" w:rsidTr="00CF0625">
        <w:trPr>
          <w:trHeight w:val="287"/>
        </w:trPr>
        <w:tc>
          <w:tcPr>
            <w:tcW w:w="1337" w:type="dxa"/>
            <w:noWrap/>
            <w:vAlign w:val="bottom"/>
            <w:hideMark/>
          </w:tcPr>
          <w:p w14:paraId="515630D3" w14:textId="77777777" w:rsidR="00211FC1" w:rsidRPr="0099416A" w:rsidRDefault="00211FC1" w:rsidP="00CF0625">
            <w:pPr>
              <w:rPr>
                <w:lang w:eastAsia="zh-CN"/>
              </w:rPr>
            </w:pPr>
          </w:p>
        </w:tc>
        <w:tc>
          <w:tcPr>
            <w:tcW w:w="1007" w:type="dxa"/>
            <w:noWrap/>
            <w:vAlign w:val="bottom"/>
            <w:hideMark/>
          </w:tcPr>
          <w:p w14:paraId="729BFA19"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64D67D0D" w14:textId="77777777" w:rsidR="00211FC1" w:rsidRPr="0099416A" w:rsidRDefault="00211FC1" w:rsidP="00CF0625">
            <w:pPr>
              <w:rPr>
                <w:lang w:eastAsia="zh-CN"/>
              </w:rPr>
            </w:pPr>
            <w:r w:rsidRPr="0099416A">
              <w:rPr>
                <w:lang w:eastAsia="zh-CN"/>
              </w:rPr>
              <w:t>1</w:t>
            </w:r>
          </w:p>
        </w:tc>
        <w:tc>
          <w:tcPr>
            <w:tcW w:w="792" w:type="dxa"/>
            <w:noWrap/>
            <w:vAlign w:val="bottom"/>
            <w:hideMark/>
          </w:tcPr>
          <w:p w14:paraId="13885230" w14:textId="77777777" w:rsidR="00211FC1" w:rsidRPr="0099416A" w:rsidRDefault="00211FC1" w:rsidP="00CF0625">
            <w:pPr>
              <w:rPr>
                <w:lang w:eastAsia="zh-CN"/>
              </w:rPr>
            </w:pPr>
            <w:r w:rsidRPr="0099416A">
              <w:rPr>
                <w:lang w:eastAsia="zh-CN"/>
              </w:rPr>
              <w:t>0</w:t>
            </w:r>
          </w:p>
        </w:tc>
        <w:tc>
          <w:tcPr>
            <w:tcW w:w="681" w:type="dxa"/>
            <w:noWrap/>
            <w:vAlign w:val="bottom"/>
            <w:hideMark/>
          </w:tcPr>
          <w:p w14:paraId="6FC5B594"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0ED3ED2C" w14:textId="77777777" w:rsidR="00211FC1" w:rsidRPr="0099416A" w:rsidRDefault="00211FC1" w:rsidP="00CF0625">
            <w:pPr>
              <w:rPr>
                <w:bCs/>
                <w:lang w:eastAsia="zh-CN"/>
              </w:rPr>
            </w:pPr>
            <w:r w:rsidRPr="0099416A">
              <w:rPr>
                <w:lang w:eastAsia="zh-CN"/>
              </w:rPr>
              <w:t>11.6</w:t>
            </w:r>
          </w:p>
        </w:tc>
        <w:tc>
          <w:tcPr>
            <w:tcW w:w="1037" w:type="dxa"/>
            <w:noWrap/>
            <w:vAlign w:val="bottom"/>
            <w:hideMark/>
          </w:tcPr>
          <w:p w14:paraId="733E74F1" w14:textId="77777777" w:rsidR="00211FC1" w:rsidRPr="0099416A" w:rsidRDefault="00211FC1" w:rsidP="00CF0625">
            <w:pPr>
              <w:rPr>
                <w:bCs/>
                <w:lang w:eastAsia="zh-CN"/>
              </w:rPr>
            </w:pPr>
            <w:r w:rsidRPr="0099416A">
              <w:rPr>
                <w:lang w:eastAsia="zh-CN"/>
              </w:rPr>
              <w:t>6168.5</w:t>
            </w:r>
          </w:p>
        </w:tc>
        <w:tc>
          <w:tcPr>
            <w:tcW w:w="973" w:type="dxa"/>
            <w:noWrap/>
            <w:vAlign w:val="bottom"/>
            <w:hideMark/>
          </w:tcPr>
          <w:p w14:paraId="3E19381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8898B9E"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FBE0E40" w14:textId="77777777" w:rsidR="00211FC1" w:rsidRPr="0099416A" w:rsidRDefault="00211FC1" w:rsidP="00CF0625">
            <w:pPr>
              <w:rPr>
                <w:bCs/>
                <w:lang w:eastAsia="zh-CN"/>
              </w:rPr>
            </w:pPr>
            <w:r w:rsidRPr="0099416A">
              <w:rPr>
                <w:lang w:eastAsia="zh-CN"/>
              </w:rPr>
              <w:t>0.07448</w:t>
            </w:r>
          </w:p>
        </w:tc>
      </w:tr>
      <w:tr w:rsidR="00211FC1" w:rsidRPr="0099416A" w14:paraId="39CB504B" w14:textId="77777777" w:rsidTr="00CF0625">
        <w:trPr>
          <w:trHeight w:val="287"/>
        </w:trPr>
        <w:tc>
          <w:tcPr>
            <w:tcW w:w="1337" w:type="dxa"/>
            <w:noWrap/>
            <w:vAlign w:val="bottom"/>
            <w:hideMark/>
          </w:tcPr>
          <w:p w14:paraId="5C93BE25" w14:textId="77777777" w:rsidR="00211FC1" w:rsidRPr="0099416A" w:rsidRDefault="00211FC1" w:rsidP="00CF0625">
            <w:pPr>
              <w:rPr>
                <w:lang w:eastAsia="zh-CN"/>
              </w:rPr>
            </w:pPr>
          </w:p>
        </w:tc>
        <w:tc>
          <w:tcPr>
            <w:tcW w:w="1007" w:type="dxa"/>
            <w:noWrap/>
            <w:vAlign w:val="bottom"/>
            <w:hideMark/>
          </w:tcPr>
          <w:p w14:paraId="2AF2685C"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309A5FE0" w14:textId="77777777" w:rsidR="00211FC1" w:rsidRPr="0099416A" w:rsidRDefault="00211FC1" w:rsidP="00CF0625">
            <w:pPr>
              <w:rPr>
                <w:lang w:eastAsia="zh-CN"/>
              </w:rPr>
            </w:pPr>
            <w:r w:rsidRPr="0099416A">
              <w:rPr>
                <w:lang w:eastAsia="zh-CN"/>
              </w:rPr>
              <w:t>1</w:t>
            </w:r>
          </w:p>
        </w:tc>
        <w:tc>
          <w:tcPr>
            <w:tcW w:w="792" w:type="dxa"/>
            <w:noWrap/>
            <w:vAlign w:val="bottom"/>
            <w:hideMark/>
          </w:tcPr>
          <w:p w14:paraId="2D5CCEAC"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C715C19"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03E70D18" w14:textId="77777777" w:rsidR="00211FC1" w:rsidRPr="0099416A" w:rsidRDefault="00211FC1" w:rsidP="00CF0625">
            <w:pPr>
              <w:rPr>
                <w:bCs/>
                <w:lang w:eastAsia="zh-CN"/>
              </w:rPr>
            </w:pPr>
            <w:r w:rsidRPr="0099416A">
              <w:rPr>
                <w:lang w:eastAsia="zh-CN"/>
              </w:rPr>
              <w:t>7.4</w:t>
            </w:r>
          </w:p>
        </w:tc>
        <w:tc>
          <w:tcPr>
            <w:tcW w:w="1037" w:type="dxa"/>
            <w:noWrap/>
            <w:vAlign w:val="bottom"/>
            <w:hideMark/>
          </w:tcPr>
          <w:p w14:paraId="51EDF54F" w14:textId="77777777" w:rsidR="00211FC1" w:rsidRPr="0099416A" w:rsidRDefault="00211FC1" w:rsidP="00CF0625">
            <w:pPr>
              <w:rPr>
                <w:bCs/>
                <w:lang w:eastAsia="zh-CN"/>
              </w:rPr>
            </w:pPr>
            <w:r w:rsidRPr="0099416A">
              <w:rPr>
                <w:lang w:eastAsia="zh-CN"/>
              </w:rPr>
              <w:t>1861.5</w:t>
            </w:r>
          </w:p>
        </w:tc>
        <w:tc>
          <w:tcPr>
            <w:tcW w:w="973" w:type="dxa"/>
            <w:noWrap/>
            <w:vAlign w:val="bottom"/>
            <w:hideMark/>
          </w:tcPr>
          <w:p w14:paraId="30E8BC41"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B8ADA4F"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8E5FA97" w14:textId="77777777" w:rsidR="00211FC1" w:rsidRPr="0099416A" w:rsidRDefault="00211FC1" w:rsidP="00CF0625">
            <w:pPr>
              <w:rPr>
                <w:bCs/>
                <w:lang w:eastAsia="zh-CN"/>
              </w:rPr>
            </w:pPr>
            <w:r w:rsidRPr="0099416A">
              <w:rPr>
                <w:lang w:eastAsia="zh-CN"/>
              </w:rPr>
              <w:t>0.07448</w:t>
            </w:r>
          </w:p>
        </w:tc>
      </w:tr>
      <w:tr w:rsidR="00211FC1" w:rsidRPr="0099416A" w14:paraId="288D415E" w14:textId="77777777" w:rsidTr="00CF0625">
        <w:trPr>
          <w:trHeight w:val="287"/>
        </w:trPr>
        <w:tc>
          <w:tcPr>
            <w:tcW w:w="1337" w:type="dxa"/>
            <w:noWrap/>
            <w:vAlign w:val="bottom"/>
            <w:hideMark/>
          </w:tcPr>
          <w:p w14:paraId="47D41421" w14:textId="77777777" w:rsidR="00211FC1" w:rsidRPr="0099416A" w:rsidRDefault="00211FC1" w:rsidP="00CF0625">
            <w:pPr>
              <w:rPr>
                <w:lang w:eastAsia="zh-CN"/>
              </w:rPr>
            </w:pPr>
          </w:p>
        </w:tc>
        <w:tc>
          <w:tcPr>
            <w:tcW w:w="1007" w:type="dxa"/>
            <w:noWrap/>
            <w:vAlign w:val="bottom"/>
            <w:hideMark/>
          </w:tcPr>
          <w:p w14:paraId="2E150963"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7815D4CE" w14:textId="77777777" w:rsidR="00211FC1" w:rsidRPr="0099416A" w:rsidRDefault="00211FC1" w:rsidP="00CF0625">
            <w:pPr>
              <w:rPr>
                <w:lang w:eastAsia="zh-CN"/>
              </w:rPr>
            </w:pPr>
            <w:r w:rsidRPr="0099416A">
              <w:rPr>
                <w:lang w:eastAsia="zh-CN"/>
              </w:rPr>
              <w:t>1</w:t>
            </w:r>
          </w:p>
        </w:tc>
        <w:tc>
          <w:tcPr>
            <w:tcW w:w="792" w:type="dxa"/>
            <w:noWrap/>
            <w:vAlign w:val="bottom"/>
            <w:hideMark/>
          </w:tcPr>
          <w:p w14:paraId="7891EBBA" w14:textId="77777777" w:rsidR="00211FC1" w:rsidRPr="0099416A" w:rsidRDefault="00211FC1" w:rsidP="00CF0625">
            <w:pPr>
              <w:rPr>
                <w:lang w:eastAsia="zh-CN"/>
              </w:rPr>
            </w:pPr>
            <w:r w:rsidRPr="0099416A">
              <w:rPr>
                <w:lang w:eastAsia="zh-CN"/>
              </w:rPr>
              <w:t>1</w:t>
            </w:r>
          </w:p>
        </w:tc>
        <w:tc>
          <w:tcPr>
            <w:tcW w:w="681" w:type="dxa"/>
            <w:noWrap/>
            <w:vAlign w:val="bottom"/>
            <w:hideMark/>
          </w:tcPr>
          <w:p w14:paraId="110D3962"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435F0CFD" w14:textId="77777777" w:rsidR="00211FC1" w:rsidRPr="0099416A" w:rsidRDefault="00211FC1" w:rsidP="00CF0625">
            <w:pPr>
              <w:rPr>
                <w:bCs/>
                <w:lang w:eastAsia="zh-CN"/>
              </w:rPr>
            </w:pPr>
            <w:r w:rsidRPr="0099416A">
              <w:rPr>
                <w:lang w:eastAsia="zh-CN"/>
              </w:rPr>
              <w:t>19.8</w:t>
            </w:r>
          </w:p>
        </w:tc>
        <w:tc>
          <w:tcPr>
            <w:tcW w:w="1037" w:type="dxa"/>
            <w:noWrap/>
            <w:vAlign w:val="bottom"/>
            <w:hideMark/>
          </w:tcPr>
          <w:p w14:paraId="30821C14" w14:textId="77777777" w:rsidR="00211FC1" w:rsidRPr="0099416A" w:rsidRDefault="00211FC1" w:rsidP="00CF0625">
            <w:pPr>
              <w:rPr>
                <w:bCs/>
                <w:lang w:eastAsia="zh-CN"/>
              </w:rPr>
            </w:pPr>
            <w:r w:rsidRPr="0099416A">
              <w:rPr>
                <w:lang w:eastAsia="zh-CN"/>
              </w:rPr>
              <w:t>15512.5</w:t>
            </w:r>
          </w:p>
        </w:tc>
        <w:tc>
          <w:tcPr>
            <w:tcW w:w="973" w:type="dxa"/>
            <w:noWrap/>
            <w:vAlign w:val="bottom"/>
            <w:hideMark/>
          </w:tcPr>
          <w:p w14:paraId="0A7C00C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235F5FB"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B2A8069" w14:textId="77777777" w:rsidR="00211FC1" w:rsidRPr="0099416A" w:rsidRDefault="00211FC1" w:rsidP="00CF0625">
            <w:pPr>
              <w:rPr>
                <w:bCs/>
                <w:lang w:eastAsia="zh-CN"/>
              </w:rPr>
            </w:pPr>
            <w:r w:rsidRPr="0099416A">
              <w:rPr>
                <w:lang w:eastAsia="zh-CN"/>
              </w:rPr>
              <w:t>0.07448</w:t>
            </w:r>
          </w:p>
        </w:tc>
      </w:tr>
      <w:tr w:rsidR="00211FC1" w:rsidRPr="0099416A" w14:paraId="0F2BA1B0" w14:textId="77777777" w:rsidTr="00CF0625">
        <w:trPr>
          <w:trHeight w:val="287"/>
        </w:trPr>
        <w:tc>
          <w:tcPr>
            <w:tcW w:w="1337" w:type="dxa"/>
            <w:noWrap/>
            <w:vAlign w:val="bottom"/>
            <w:hideMark/>
          </w:tcPr>
          <w:p w14:paraId="4E118B7D" w14:textId="77777777" w:rsidR="00211FC1" w:rsidRPr="0099416A" w:rsidRDefault="00211FC1" w:rsidP="00CF0625">
            <w:pPr>
              <w:rPr>
                <w:lang w:eastAsia="zh-CN"/>
              </w:rPr>
            </w:pPr>
          </w:p>
        </w:tc>
        <w:tc>
          <w:tcPr>
            <w:tcW w:w="1007" w:type="dxa"/>
            <w:noWrap/>
            <w:vAlign w:val="bottom"/>
            <w:hideMark/>
          </w:tcPr>
          <w:p w14:paraId="12211A2C" w14:textId="77777777" w:rsidR="00211FC1" w:rsidRPr="0099416A" w:rsidRDefault="00211FC1" w:rsidP="00CF0625">
            <w:pPr>
              <w:rPr>
                <w:bCs/>
                <w:lang w:eastAsia="zh-CN"/>
              </w:rPr>
            </w:pPr>
            <w:r w:rsidRPr="0099416A">
              <w:rPr>
                <w:lang w:eastAsia="zh-CN"/>
              </w:rPr>
              <w:t>3000</w:t>
            </w:r>
          </w:p>
        </w:tc>
        <w:tc>
          <w:tcPr>
            <w:tcW w:w="1093" w:type="dxa"/>
            <w:noWrap/>
            <w:vAlign w:val="bottom"/>
            <w:hideMark/>
          </w:tcPr>
          <w:p w14:paraId="1AF5C2B5" w14:textId="77777777" w:rsidR="00211FC1" w:rsidRPr="0099416A" w:rsidRDefault="00211FC1" w:rsidP="00CF0625">
            <w:pPr>
              <w:rPr>
                <w:lang w:eastAsia="zh-CN"/>
              </w:rPr>
            </w:pPr>
            <w:r w:rsidRPr="0099416A">
              <w:rPr>
                <w:lang w:eastAsia="zh-CN"/>
              </w:rPr>
              <w:t>1</w:t>
            </w:r>
          </w:p>
        </w:tc>
        <w:tc>
          <w:tcPr>
            <w:tcW w:w="792" w:type="dxa"/>
            <w:noWrap/>
            <w:vAlign w:val="bottom"/>
            <w:hideMark/>
          </w:tcPr>
          <w:p w14:paraId="613B607C" w14:textId="77777777" w:rsidR="00211FC1" w:rsidRPr="0099416A" w:rsidRDefault="00211FC1" w:rsidP="00CF0625">
            <w:pPr>
              <w:rPr>
                <w:lang w:eastAsia="zh-CN"/>
              </w:rPr>
            </w:pPr>
            <w:r w:rsidRPr="0099416A">
              <w:rPr>
                <w:lang w:eastAsia="zh-CN"/>
              </w:rPr>
              <w:t>1</w:t>
            </w:r>
          </w:p>
        </w:tc>
        <w:tc>
          <w:tcPr>
            <w:tcW w:w="681" w:type="dxa"/>
            <w:noWrap/>
            <w:vAlign w:val="bottom"/>
            <w:hideMark/>
          </w:tcPr>
          <w:p w14:paraId="3DF160DE"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701E0D19" w14:textId="77777777" w:rsidR="00211FC1" w:rsidRPr="0099416A" w:rsidRDefault="00211FC1" w:rsidP="00CF0625">
            <w:pPr>
              <w:rPr>
                <w:bCs/>
                <w:lang w:eastAsia="zh-CN"/>
              </w:rPr>
            </w:pPr>
            <w:r w:rsidRPr="0099416A">
              <w:rPr>
                <w:lang w:eastAsia="zh-CN"/>
              </w:rPr>
              <w:t>15.6</w:t>
            </w:r>
          </w:p>
        </w:tc>
        <w:tc>
          <w:tcPr>
            <w:tcW w:w="1037" w:type="dxa"/>
            <w:noWrap/>
            <w:vAlign w:val="bottom"/>
            <w:hideMark/>
          </w:tcPr>
          <w:p w14:paraId="4BE959DD" w14:textId="77777777" w:rsidR="00211FC1" w:rsidRPr="0099416A" w:rsidRDefault="00211FC1" w:rsidP="00CF0625">
            <w:pPr>
              <w:rPr>
                <w:bCs/>
                <w:lang w:eastAsia="zh-CN"/>
              </w:rPr>
            </w:pPr>
            <w:r w:rsidRPr="0099416A">
              <w:rPr>
                <w:lang w:eastAsia="zh-CN"/>
              </w:rPr>
              <w:t>11169</w:t>
            </w:r>
          </w:p>
        </w:tc>
        <w:tc>
          <w:tcPr>
            <w:tcW w:w="973" w:type="dxa"/>
            <w:noWrap/>
            <w:vAlign w:val="bottom"/>
            <w:hideMark/>
          </w:tcPr>
          <w:p w14:paraId="52294EC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5BFD374"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B1FD497" w14:textId="77777777" w:rsidR="00211FC1" w:rsidRPr="0099416A" w:rsidRDefault="00211FC1" w:rsidP="00CF0625">
            <w:pPr>
              <w:rPr>
                <w:bCs/>
                <w:lang w:eastAsia="zh-CN"/>
              </w:rPr>
            </w:pPr>
            <w:r w:rsidRPr="0099416A">
              <w:rPr>
                <w:lang w:eastAsia="zh-CN"/>
              </w:rPr>
              <w:t>0.07448</w:t>
            </w:r>
          </w:p>
        </w:tc>
      </w:tr>
      <w:tr w:rsidR="00211FC1" w:rsidRPr="0099416A" w14:paraId="23F41F6A" w14:textId="77777777" w:rsidTr="00CF0625">
        <w:trPr>
          <w:trHeight w:val="287"/>
        </w:trPr>
        <w:tc>
          <w:tcPr>
            <w:tcW w:w="1337" w:type="dxa"/>
            <w:noWrap/>
            <w:vAlign w:val="bottom"/>
            <w:hideMark/>
          </w:tcPr>
          <w:p w14:paraId="17E6A818" w14:textId="77777777" w:rsidR="00211FC1" w:rsidRPr="0099416A" w:rsidRDefault="00211FC1" w:rsidP="00CF0625">
            <w:pPr>
              <w:rPr>
                <w:bCs/>
                <w:lang w:eastAsia="zh-CN"/>
              </w:rPr>
            </w:pPr>
            <w:r w:rsidRPr="0099416A">
              <w:rPr>
                <w:lang w:eastAsia="zh-CN"/>
              </w:rPr>
              <w:t>Horbart</w:t>
            </w:r>
          </w:p>
        </w:tc>
        <w:tc>
          <w:tcPr>
            <w:tcW w:w="1007" w:type="dxa"/>
            <w:noWrap/>
            <w:vAlign w:val="bottom"/>
            <w:hideMark/>
          </w:tcPr>
          <w:p w14:paraId="06CB5B51"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427AE78D" w14:textId="77777777" w:rsidR="00211FC1" w:rsidRPr="0099416A" w:rsidRDefault="00211FC1" w:rsidP="00CF0625">
            <w:pPr>
              <w:rPr>
                <w:lang w:eastAsia="zh-CN"/>
              </w:rPr>
            </w:pPr>
            <w:r w:rsidRPr="0099416A">
              <w:rPr>
                <w:lang w:eastAsia="zh-CN"/>
              </w:rPr>
              <w:t>4</w:t>
            </w:r>
          </w:p>
        </w:tc>
        <w:tc>
          <w:tcPr>
            <w:tcW w:w="792" w:type="dxa"/>
            <w:noWrap/>
            <w:vAlign w:val="bottom"/>
            <w:hideMark/>
          </w:tcPr>
          <w:p w14:paraId="0011DDC0" w14:textId="77777777" w:rsidR="00211FC1" w:rsidRPr="0099416A" w:rsidRDefault="00211FC1" w:rsidP="00CF0625">
            <w:pPr>
              <w:rPr>
                <w:lang w:eastAsia="zh-CN"/>
              </w:rPr>
            </w:pPr>
            <w:r w:rsidRPr="0099416A">
              <w:rPr>
                <w:lang w:eastAsia="zh-CN"/>
              </w:rPr>
              <w:t>0</w:t>
            </w:r>
          </w:p>
        </w:tc>
        <w:tc>
          <w:tcPr>
            <w:tcW w:w="681" w:type="dxa"/>
            <w:noWrap/>
            <w:vAlign w:val="bottom"/>
            <w:hideMark/>
          </w:tcPr>
          <w:p w14:paraId="4874B3D7"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40241593" w14:textId="77777777" w:rsidR="00211FC1" w:rsidRPr="0099416A" w:rsidRDefault="00211FC1" w:rsidP="00CF0625">
            <w:pPr>
              <w:rPr>
                <w:bCs/>
                <w:lang w:eastAsia="zh-CN"/>
              </w:rPr>
            </w:pPr>
            <w:r w:rsidRPr="0099416A">
              <w:rPr>
                <w:lang w:eastAsia="zh-CN"/>
              </w:rPr>
              <w:t>32.3</w:t>
            </w:r>
          </w:p>
        </w:tc>
        <w:tc>
          <w:tcPr>
            <w:tcW w:w="1037" w:type="dxa"/>
            <w:noWrap/>
            <w:vAlign w:val="bottom"/>
            <w:hideMark/>
          </w:tcPr>
          <w:p w14:paraId="435C810B" w14:textId="77777777" w:rsidR="00211FC1" w:rsidRPr="0099416A" w:rsidRDefault="00211FC1" w:rsidP="00CF0625">
            <w:pPr>
              <w:rPr>
                <w:bCs/>
                <w:lang w:eastAsia="zh-CN"/>
              </w:rPr>
            </w:pPr>
            <w:r w:rsidRPr="0099416A">
              <w:rPr>
                <w:lang w:eastAsia="zh-CN"/>
              </w:rPr>
              <w:t>7336.5</w:t>
            </w:r>
          </w:p>
        </w:tc>
        <w:tc>
          <w:tcPr>
            <w:tcW w:w="973" w:type="dxa"/>
            <w:noWrap/>
            <w:vAlign w:val="bottom"/>
            <w:hideMark/>
          </w:tcPr>
          <w:p w14:paraId="4ECF5844"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379F74F"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9113390" w14:textId="77777777" w:rsidR="00211FC1" w:rsidRPr="0099416A" w:rsidRDefault="00211FC1" w:rsidP="00CF0625">
            <w:pPr>
              <w:rPr>
                <w:bCs/>
                <w:lang w:eastAsia="zh-CN"/>
              </w:rPr>
            </w:pPr>
            <w:r w:rsidRPr="0099416A">
              <w:rPr>
                <w:lang w:eastAsia="zh-CN"/>
              </w:rPr>
              <w:t>0.07448</w:t>
            </w:r>
          </w:p>
        </w:tc>
      </w:tr>
      <w:tr w:rsidR="00211FC1" w:rsidRPr="0099416A" w14:paraId="4C1236EF" w14:textId="77777777" w:rsidTr="00CF0625">
        <w:trPr>
          <w:trHeight w:val="287"/>
        </w:trPr>
        <w:tc>
          <w:tcPr>
            <w:tcW w:w="1337" w:type="dxa"/>
            <w:noWrap/>
            <w:vAlign w:val="bottom"/>
            <w:hideMark/>
          </w:tcPr>
          <w:p w14:paraId="6765E1F9" w14:textId="77777777" w:rsidR="00211FC1" w:rsidRPr="0099416A" w:rsidRDefault="00211FC1" w:rsidP="00CF0625">
            <w:pPr>
              <w:rPr>
                <w:lang w:eastAsia="zh-CN"/>
              </w:rPr>
            </w:pPr>
          </w:p>
        </w:tc>
        <w:tc>
          <w:tcPr>
            <w:tcW w:w="1007" w:type="dxa"/>
            <w:noWrap/>
            <w:vAlign w:val="bottom"/>
            <w:hideMark/>
          </w:tcPr>
          <w:p w14:paraId="4A9AFDB3"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3703999D" w14:textId="77777777" w:rsidR="00211FC1" w:rsidRPr="0099416A" w:rsidRDefault="00211FC1" w:rsidP="00CF0625">
            <w:pPr>
              <w:rPr>
                <w:lang w:eastAsia="zh-CN"/>
              </w:rPr>
            </w:pPr>
            <w:r w:rsidRPr="0099416A">
              <w:rPr>
                <w:lang w:eastAsia="zh-CN"/>
              </w:rPr>
              <w:t>4</w:t>
            </w:r>
          </w:p>
        </w:tc>
        <w:tc>
          <w:tcPr>
            <w:tcW w:w="792" w:type="dxa"/>
            <w:noWrap/>
            <w:vAlign w:val="bottom"/>
            <w:hideMark/>
          </w:tcPr>
          <w:p w14:paraId="2028F0DB"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DACCCB6"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49364313" w14:textId="77777777" w:rsidR="00211FC1" w:rsidRPr="0099416A" w:rsidRDefault="00211FC1" w:rsidP="00CF0625">
            <w:pPr>
              <w:rPr>
                <w:bCs/>
                <w:lang w:eastAsia="zh-CN"/>
              </w:rPr>
            </w:pPr>
            <w:r w:rsidRPr="0099416A">
              <w:rPr>
                <w:lang w:eastAsia="zh-CN"/>
              </w:rPr>
              <w:t>15.8</w:t>
            </w:r>
          </w:p>
        </w:tc>
        <w:tc>
          <w:tcPr>
            <w:tcW w:w="1037" w:type="dxa"/>
            <w:noWrap/>
            <w:vAlign w:val="bottom"/>
            <w:hideMark/>
          </w:tcPr>
          <w:p w14:paraId="41B80B64" w14:textId="77777777" w:rsidR="00211FC1" w:rsidRPr="0099416A" w:rsidRDefault="00211FC1" w:rsidP="00CF0625">
            <w:pPr>
              <w:rPr>
                <w:bCs/>
                <w:lang w:eastAsia="zh-CN"/>
              </w:rPr>
            </w:pPr>
            <w:r w:rsidRPr="0099416A">
              <w:rPr>
                <w:lang w:eastAsia="zh-CN"/>
              </w:rPr>
              <w:t>5329</w:t>
            </w:r>
          </w:p>
        </w:tc>
        <w:tc>
          <w:tcPr>
            <w:tcW w:w="973" w:type="dxa"/>
            <w:noWrap/>
            <w:vAlign w:val="bottom"/>
            <w:hideMark/>
          </w:tcPr>
          <w:p w14:paraId="4C99CCDA"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35492A6"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E8AC0C6" w14:textId="77777777" w:rsidR="00211FC1" w:rsidRPr="0099416A" w:rsidRDefault="00211FC1" w:rsidP="00CF0625">
            <w:pPr>
              <w:rPr>
                <w:bCs/>
                <w:lang w:eastAsia="zh-CN"/>
              </w:rPr>
            </w:pPr>
            <w:r w:rsidRPr="0099416A">
              <w:rPr>
                <w:lang w:eastAsia="zh-CN"/>
              </w:rPr>
              <w:t>0.07448</w:t>
            </w:r>
          </w:p>
        </w:tc>
      </w:tr>
      <w:tr w:rsidR="00211FC1" w:rsidRPr="0099416A" w14:paraId="7E350900" w14:textId="77777777" w:rsidTr="00CF0625">
        <w:trPr>
          <w:trHeight w:val="287"/>
        </w:trPr>
        <w:tc>
          <w:tcPr>
            <w:tcW w:w="1337" w:type="dxa"/>
            <w:noWrap/>
            <w:vAlign w:val="bottom"/>
            <w:hideMark/>
          </w:tcPr>
          <w:p w14:paraId="71D241D8" w14:textId="77777777" w:rsidR="00211FC1" w:rsidRPr="0099416A" w:rsidRDefault="00211FC1" w:rsidP="00CF0625">
            <w:pPr>
              <w:rPr>
                <w:lang w:eastAsia="zh-CN"/>
              </w:rPr>
            </w:pPr>
          </w:p>
        </w:tc>
        <w:tc>
          <w:tcPr>
            <w:tcW w:w="1007" w:type="dxa"/>
            <w:noWrap/>
            <w:vAlign w:val="bottom"/>
            <w:hideMark/>
          </w:tcPr>
          <w:p w14:paraId="2A34DF33"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49637860" w14:textId="77777777" w:rsidR="00211FC1" w:rsidRPr="0099416A" w:rsidRDefault="00211FC1" w:rsidP="00CF0625">
            <w:pPr>
              <w:rPr>
                <w:lang w:eastAsia="zh-CN"/>
              </w:rPr>
            </w:pPr>
            <w:r w:rsidRPr="0099416A">
              <w:rPr>
                <w:lang w:eastAsia="zh-CN"/>
              </w:rPr>
              <w:t>4</w:t>
            </w:r>
          </w:p>
        </w:tc>
        <w:tc>
          <w:tcPr>
            <w:tcW w:w="792" w:type="dxa"/>
            <w:noWrap/>
            <w:vAlign w:val="bottom"/>
            <w:hideMark/>
          </w:tcPr>
          <w:p w14:paraId="080DD458" w14:textId="77777777" w:rsidR="00211FC1" w:rsidRPr="0099416A" w:rsidRDefault="00211FC1" w:rsidP="00CF0625">
            <w:pPr>
              <w:rPr>
                <w:lang w:eastAsia="zh-CN"/>
              </w:rPr>
            </w:pPr>
            <w:r w:rsidRPr="0099416A">
              <w:rPr>
                <w:lang w:eastAsia="zh-CN"/>
              </w:rPr>
              <w:t>1</w:t>
            </w:r>
          </w:p>
        </w:tc>
        <w:tc>
          <w:tcPr>
            <w:tcW w:w="681" w:type="dxa"/>
            <w:noWrap/>
            <w:vAlign w:val="bottom"/>
            <w:hideMark/>
          </w:tcPr>
          <w:p w14:paraId="1597E2CD"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7EE49A1A" w14:textId="77777777" w:rsidR="00211FC1" w:rsidRPr="0099416A" w:rsidRDefault="00211FC1" w:rsidP="00CF0625">
            <w:pPr>
              <w:rPr>
                <w:bCs/>
                <w:lang w:eastAsia="zh-CN"/>
              </w:rPr>
            </w:pPr>
            <w:r w:rsidRPr="0099416A">
              <w:rPr>
                <w:lang w:eastAsia="zh-CN"/>
              </w:rPr>
              <w:t>57.8</w:t>
            </w:r>
          </w:p>
        </w:tc>
        <w:tc>
          <w:tcPr>
            <w:tcW w:w="1037" w:type="dxa"/>
            <w:noWrap/>
            <w:vAlign w:val="bottom"/>
            <w:hideMark/>
          </w:tcPr>
          <w:p w14:paraId="22F8CA2A" w14:textId="77777777" w:rsidR="00211FC1" w:rsidRPr="0099416A" w:rsidRDefault="00211FC1" w:rsidP="00CF0625">
            <w:pPr>
              <w:rPr>
                <w:bCs/>
                <w:lang w:eastAsia="zh-CN"/>
              </w:rPr>
            </w:pPr>
            <w:r w:rsidRPr="0099416A">
              <w:rPr>
                <w:lang w:eastAsia="zh-CN"/>
              </w:rPr>
              <w:t>10001</w:t>
            </w:r>
          </w:p>
        </w:tc>
        <w:tc>
          <w:tcPr>
            <w:tcW w:w="973" w:type="dxa"/>
            <w:noWrap/>
            <w:vAlign w:val="bottom"/>
            <w:hideMark/>
          </w:tcPr>
          <w:p w14:paraId="3D706455"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BC5D7C3"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0FF3273D" w14:textId="77777777" w:rsidR="00211FC1" w:rsidRPr="0099416A" w:rsidRDefault="00211FC1" w:rsidP="00CF0625">
            <w:pPr>
              <w:rPr>
                <w:bCs/>
                <w:lang w:eastAsia="zh-CN"/>
              </w:rPr>
            </w:pPr>
            <w:r w:rsidRPr="0099416A">
              <w:rPr>
                <w:lang w:eastAsia="zh-CN"/>
              </w:rPr>
              <w:t>0.07448</w:t>
            </w:r>
          </w:p>
        </w:tc>
      </w:tr>
      <w:tr w:rsidR="00211FC1" w:rsidRPr="0099416A" w14:paraId="1CEF2A5B" w14:textId="77777777" w:rsidTr="00CF0625">
        <w:trPr>
          <w:trHeight w:val="287"/>
        </w:trPr>
        <w:tc>
          <w:tcPr>
            <w:tcW w:w="1337" w:type="dxa"/>
            <w:noWrap/>
            <w:vAlign w:val="bottom"/>
            <w:hideMark/>
          </w:tcPr>
          <w:p w14:paraId="53A74DE5" w14:textId="77777777" w:rsidR="00211FC1" w:rsidRPr="0099416A" w:rsidRDefault="00211FC1" w:rsidP="00CF0625">
            <w:pPr>
              <w:rPr>
                <w:lang w:eastAsia="zh-CN"/>
              </w:rPr>
            </w:pPr>
          </w:p>
        </w:tc>
        <w:tc>
          <w:tcPr>
            <w:tcW w:w="1007" w:type="dxa"/>
            <w:noWrap/>
            <w:vAlign w:val="bottom"/>
            <w:hideMark/>
          </w:tcPr>
          <w:p w14:paraId="54641EA2"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1FF821E4" w14:textId="77777777" w:rsidR="00211FC1" w:rsidRPr="0099416A" w:rsidRDefault="00211FC1" w:rsidP="00CF0625">
            <w:pPr>
              <w:rPr>
                <w:lang w:eastAsia="zh-CN"/>
              </w:rPr>
            </w:pPr>
            <w:r w:rsidRPr="0099416A">
              <w:rPr>
                <w:lang w:eastAsia="zh-CN"/>
              </w:rPr>
              <w:t>4</w:t>
            </w:r>
          </w:p>
        </w:tc>
        <w:tc>
          <w:tcPr>
            <w:tcW w:w="792" w:type="dxa"/>
            <w:noWrap/>
            <w:vAlign w:val="bottom"/>
            <w:hideMark/>
          </w:tcPr>
          <w:p w14:paraId="0D38F708" w14:textId="77777777" w:rsidR="00211FC1" w:rsidRPr="0099416A" w:rsidRDefault="00211FC1" w:rsidP="00CF0625">
            <w:pPr>
              <w:rPr>
                <w:lang w:eastAsia="zh-CN"/>
              </w:rPr>
            </w:pPr>
            <w:r w:rsidRPr="0099416A">
              <w:rPr>
                <w:lang w:eastAsia="zh-CN"/>
              </w:rPr>
              <w:t>1</w:t>
            </w:r>
          </w:p>
        </w:tc>
        <w:tc>
          <w:tcPr>
            <w:tcW w:w="681" w:type="dxa"/>
            <w:noWrap/>
            <w:vAlign w:val="bottom"/>
            <w:hideMark/>
          </w:tcPr>
          <w:p w14:paraId="5D69A128"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8585EAA" w14:textId="77777777" w:rsidR="00211FC1" w:rsidRPr="0099416A" w:rsidRDefault="00211FC1" w:rsidP="00CF0625">
            <w:pPr>
              <w:rPr>
                <w:bCs/>
                <w:lang w:eastAsia="zh-CN"/>
              </w:rPr>
            </w:pPr>
            <w:r w:rsidRPr="0099416A">
              <w:rPr>
                <w:lang w:eastAsia="zh-CN"/>
              </w:rPr>
              <w:t>41.3</w:t>
            </w:r>
          </w:p>
        </w:tc>
        <w:tc>
          <w:tcPr>
            <w:tcW w:w="1037" w:type="dxa"/>
            <w:noWrap/>
            <w:vAlign w:val="bottom"/>
            <w:hideMark/>
          </w:tcPr>
          <w:p w14:paraId="31345F26" w14:textId="77777777" w:rsidR="00211FC1" w:rsidRPr="0099416A" w:rsidRDefault="00211FC1" w:rsidP="00CF0625">
            <w:pPr>
              <w:rPr>
                <w:bCs/>
                <w:lang w:eastAsia="zh-CN"/>
              </w:rPr>
            </w:pPr>
            <w:r w:rsidRPr="0099416A">
              <w:rPr>
                <w:lang w:eastAsia="zh-CN"/>
              </w:rPr>
              <w:t>7993.5</w:t>
            </w:r>
          </w:p>
        </w:tc>
        <w:tc>
          <w:tcPr>
            <w:tcW w:w="973" w:type="dxa"/>
            <w:noWrap/>
            <w:vAlign w:val="bottom"/>
            <w:hideMark/>
          </w:tcPr>
          <w:p w14:paraId="413301E8"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CDCF799"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4138C04" w14:textId="77777777" w:rsidR="00211FC1" w:rsidRPr="0099416A" w:rsidRDefault="00211FC1" w:rsidP="00CF0625">
            <w:pPr>
              <w:rPr>
                <w:bCs/>
                <w:lang w:eastAsia="zh-CN"/>
              </w:rPr>
            </w:pPr>
            <w:r w:rsidRPr="0099416A">
              <w:rPr>
                <w:lang w:eastAsia="zh-CN"/>
              </w:rPr>
              <w:t>0.07448</w:t>
            </w:r>
          </w:p>
        </w:tc>
      </w:tr>
      <w:tr w:rsidR="00211FC1" w:rsidRPr="0099416A" w14:paraId="7483FDB3" w14:textId="77777777" w:rsidTr="00CF0625">
        <w:trPr>
          <w:trHeight w:val="287"/>
        </w:trPr>
        <w:tc>
          <w:tcPr>
            <w:tcW w:w="1337" w:type="dxa"/>
            <w:noWrap/>
            <w:vAlign w:val="bottom"/>
            <w:hideMark/>
          </w:tcPr>
          <w:p w14:paraId="1E38A1AE" w14:textId="77777777" w:rsidR="00211FC1" w:rsidRPr="0099416A" w:rsidRDefault="00211FC1" w:rsidP="00CF0625">
            <w:pPr>
              <w:rPr>
                <w:lang w:eastAsia="zh-CN"/>
              </w:rPr>
            </w:pPr>
          </w:p>
        </w:tc>
        <w:tc>
          <w:tcPr>
            <w:tcW w:w="1007" w:type="dxa"/>
            <w:noWrap/>
            <w:vAlign w:val="bottom"/>
            <w:hideMark/>
          </w:tcPr>
          <w:p w14:paraId="7D9F41A9"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61A6EC19" w14:textId="77777777" w:rsidR="00211FC1" w:rsidRPr="0099416A" w:rsidRDefault="00211FC1" w:rsidP="00CF0625">
            <w:pPr>
              <w:rPr>
                <w:lang w:eastAsia="zh-CN"/>
              </w:rPr>
            </w:pPr>
            <w:r w:rsidRPr="0099416A">
              <w:rPr>
                <w:lang w:eastAsia="zh-CN"/>
              </w:rPr>
              <w:t>3</w:t>
            </w:r>
          </w:p>
        </w:tc>
        <w:tc>
          <w:tcPr>
            <w:tcW w:w="792" w:type="dxa"/>
            <w:noWrap/>
            <w:vAlign w:val="bottom"/>
            <w:hideMark/>
          </w:tcPr>
          <w:p w14:paraId="5BBC7716" w14:textId="77777777" w:rsidR="00211FC1" w:rsidRPr="0099416A" w:rsidRDefault="00211FC1" w:rsidP="00CF0625">
            <w:pPr>
              <w:rPr>
                <w:lang w:eastAsia="zh-CN"/>
              </w:rPr>
            </w:pPr>
            <w:r w:rsidRPr="0099416A">
              <w:rPr>
                <w:lang w:eastAsia="zh-CN"/>
              </w:rPr>
              <w:t>0</w:t>
            </w:r>
          </w:p>
        </w:tc>
        <w:tc>
          <w:tcPr>
            <w:tcW w:w="681" w:type="dxa"/>
            <w:noWrap/>
            <w:vAlign w:val="bottom"/>
            <w:hideMark/>
          </w:tcPr>
          <w:p w14:paraId="6831786E"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4CE61450" w14:textId="77777777" w:rsidR="00211FC1" w:rsidRPr="0099416A" w:rsidRDefault="00211FC1" w:rsidP="00CF0625">
            <w:pPr>
              <w:rPr>
                <w:bCs/>
                <w:lang w:eastAsia="zh-CN"/>
              </w:rPr>
            </w:pPr>
            <w:r w:rsidRPr="0099416A">
              <w:rPr>
                <w:lang w:eastAsia="zh-CN"/>
              </w:rPr>
              <w:t>27.2</w:t>
            </w:r>
          </w:p>
        </w:tc>
        <w:tc>
          <w:tcPr>
            <w:tcW w:w="1037" w:type="dxa"/>
            <w:noWrap/>
            <w:vAlign w:val="bottom"/>
            <w:hideMark/>
          </w:tcPr>
          <w:p w14:paraId="31A620AC" w14:textId="77777777" w:rsidR="00211FC1" w:rsidRPr="0099416A" w:rsidRDefault="00211FC1" w:rsidP="00CF0625">
            <w:pPr>
              <w:rPr>
                <w:bCs/>
                <w:lang w:eastAsia="zh-CN"/>
              </w:rPr>
            </w:pPr>
            <w:r w:rsidRPr="0099416A">
              <w:rPr>
                <w:lang w:eastAsia="zh-CN"/>
              </w:rPr>
              <w:t>6935</w:t>
            </w:r>
          </w:p>
        </w:tc>
        <w:tc>
          <w:tcPr>
            <w:tcW w:w="973" w:type="dxa"/>
            <w:noWrap/>
            <w:vAlign w:val="bottom"/>
            <w:hideMark/>
          </w:tcPr>
          <w:p w14:paraId="4D4037A2"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3A310D4"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1C959BA" w14:textId="77777777" w:rsidR="00211FC1" w:rsidRPr="0099416A" w:rsidRDefault="00211FC1" w:rsidP="00CF0625">
            <w:pPr>
              <w:rPr>
                <w:bCs/>
                <w:lang w:eastAsia="zh-CN"/>
              </w:rPr>
            </w:pPr>
            <w:r w:rsidRPr="0099416A">
              <w:rPr>
                <w:lang w:eastAsia="zh-CN"/>
              </w:rPr>
              <w:t>0.07448</w:t>
            </w:r>
          </w:p>
        </w:tc>
      </w:tr>
      <w:tr w:rsidR="00211FC1" w:rsidRPr="0099416A" w14:paraId="7C985A3F" w14:textId="77777777" w:rsidTr="00CF0625">
        <w:trPr>
          <w:trHeight w:val="287"/>
        </w:trPr>
        <w:tc>
          <w:tcPr>
            <w:tcW w:w="1337" w:type="dxa"/>
            <w:noWrap/>
            <w:vAlign w:val="bottom"/>
            <w:hideMark/>
          </w:tcPr>
          <w:p w14:paraId="06A8A0A9" w14:textId="77777777" w:rsidR="00211FC1" w:rsidRPr="0099416A" w:rsidRDefault="00211FC1" w:rsidP="00CF0625">
            <w:pPr>
              <w:rPr>
                <w:lang w:eastAsia="zh-CN"/>
              </w:rPr>
            </w:pPr>
          </w:p>
        </w:tc>
        <w:tc>
          <w:tcPr>
            <w:tcW w:w="1007" w:type="dxa"/>
            <w:noWrap/>
            <w:vAlign w:val="bottom"/>
            <w:hideMark/>
          </w:tcPr>
          <w:p w14:paraId="0E2824C7"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35178E4E" w14:textId="77777777" w:rsidR="00211FC1" w:rsidRPr="0099416A" w:rsidRDefault="00211FC1" w:rsidP="00CF0625">
            <w:pPr>
              <w:rPr>
                <w:lang w:eastAsia="zh-CN"/>
              </w:rPr>
            </w:pPr>
            <w:r w:rsidRPr="0099416A">
              <w:rPr>
                <w:lang w:eastAsia="zh-CN"/>
              </w:rPr>
              <w:t>3</w:t>
            </w:r>
          </w:p>
        </w:tc>
        <w:tc>
          <w:tcPr>
            <w:tcW w:w="792" w:type="dxa"/>
            <w:noWrap/>
            <w:vAlign w:val="bottom"/>
            <w:hideMark/>
          </w:tcPr>
          <w:p w14:paraId="63BB2006" w14:textId="77777777" w:rsidR="00211FC1" w:rsidRPr="0099416A" w:rsidRDefault="00211FC1" w:rsidP="00CF0625">
            <w:pPr>
              <w:rPr>
                <w:lang w:eastAsia="zh-CN"/>
              </w:rPr>
            </w:pPr>
            <w:r w:rsidRPr="0099416A">
              <w:rPr>
                <w:lang w:eastAsia="zh-CN"/>
              </w:rPr>
              <w:t>0</w:t>
            </w:r>
          </w:p>
        </w:tc>
        <w:tc>
          <w:tcPr>
            <w:tcW w:w="681" w:type="dxa"/>
            <w:noWrap/>
            <w:vAlign w:val="bottom"/>
            <w:hideMark/>
          </w:tcPr>
          <w:p w14:paraId="1CC87048"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5088356D" w14:textId="77777777" w:rsidR="00211FC1" w:rsidRPr="0099416A" w:rsidRDefault="00211FC1" w:rsidP="00CF0625">
            <w:pPr>
              <w:rPr>
                <w:bCs/>
                <w:lang w:eastAsia="zh-CN"/>
              </w:rPr>
            </w:pPr>
            <w:r w:rsidRPr="0099416A">
              <w:rPr>
                <w:lang w:eastAsia="zh-CN"/>
              </w:rPr>
              <w:t>22.1</w:t>
            </w:r>
          </w:p>
        </w:tc>
        <w:tc>
          <w:tcPr>
            <w:tcW w:w="1037" w:type="dxa"/>
            <w:noWrap/>
            <w:vAlign w:val="bottom"/>
            <w:hideMark/>
          </w:tcPr>
          <w:p w14:paraId="14766414" w14:textId="77777777" w:rsidR="00211FC1" w:rsidRPr="0099416A" w:rsidRDefault="00211FC1" w:rsidP="00CF0625">
            <w:pPr>
              <w:rPr>
                <w:bCs/>
                <w:lang w:eastAsia="zh-CN"/>
              </w:rPr>
            </w:pPr>
            <w:r w:rsidRPr="0099416A">
              <w:rPr>
                <w:lang w:eastAsia="zh-CN"/>
              </w:rPr>
              <w:t>5037</w:t>
            </w:r>
          </w:p>
        </w:tc>
        <w:tc>
          <w:tcPr>
            <w:tcW w:w="973" w:type="dxa"/>
            <w:noWrap/>
            <w:vAlign w:val="bottom"/>
            <w:hideMark/>
          </w:tcPr>
          <w:p w14:paraId="1CE9FFB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80344DA"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0753C56" w14:textId="77777777" w:rsidR="00211FC1" w:rsidRPr="0099416A" w:rsidRDefault="00211FC1" w:rsidP="00CF0625">
            <w:pPr>
              <w:rPr>
                <w:bCs/>
                <w:lang w:eastAsia="zh-CN"/>
              </w:rPr>
            </w:pPr>
            <w:r w:rsidRPr="0099416A">
              <w:rPr>
                <w:lang w:eastAsia="zh-CN"/>
              </w:rPr>
              <w:t>0.07448</w:t>
            </w:r>
          </w:p>
        </w:tc>
      </w:tr>
      <w:tr w:rsidR="00211FC1" w:rsidRPr="0099416A" w14:paraId="0A495BFB" w14:textId="77777777" w:rsidTr="00CF0625">
        <w:trPr>
          <w:trHeight w:val="287"/>
        </w:trPr>
        <w:tc>
          <w:tcPr>
            <w:tcW w:w="1337" w:type="dxa"/>
            <w:noWrap/>
            <w:vAlign w:val="bottom"/>
            <w:hideMark/>
          </w:tcPr>
          <w:p w14:paraId="7BCB2D20" w14:textId="77777777" w:rsidR="00211FC1" w:rsidRPr="0099416A" w:rsidRDefault="00211FC1" w:rsidP="00CF0625">
            <w:pPr>
              <w:rPr>
                <w:lang w:eastAsia="zh-CN"/>
              </w:rPr>
            </w:pPr>
          </w:p>
        </w:tc>
        <w:tc>
          <w:tcPr>
            <w:tcW w:w="1007" w:type="dxa"/>
            <w:noWrap/>
            <w:vAlign w:val="bottom"/>
            <w:hideMark/>
          </w:tcPr>
          <w:p w14:paraId="3C8F29C6"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5B42623A" w14:textId="77777777" w:rsidR="00211FC1" w:rsidRPr="0099416A" w:rsidRDefault="00211FC1" w:rsidP="00CF0625">
            <w:pPr>
              <w:rPr>
                <w:lang w:eastAsia="zh-CN"/>
              </w:rPr>
            </w:pPr>
            <w:r w:rsidRPr="0099416A">
              <w:rPr>
                <w:lang w:eastAsia="zh-CN"/>
              </w:rPr>
              <w:t>3</w:t>
            </w:r>
          </w:p>
        </w:tc>
        <w:tc>
          <w:tcPr>
            <w:tcW w:w="792" w:type="dxa"/>
            <w:noWrap/>
            <w:vAlign w:val="bottom"/>
            <w:hideMark/>
          </w:tcPr>
          <w:p w14:paraId="1CBF27FC" w14:textId="77777777" w:rsidR="00211FC1" w:rsidRPr="0099416A" w:rsidRDefault="00211FC1" w:rsidP="00CF0625">
            <w:pPr>
              <w:rPr>
                <w:lang w:eastAsia="zh-CN"/>
              </w:rPr>
            </w:pPr>
            <w:r w:rsidRPr="0099416A">
              <w:rPr>
                <w:lang w:eastAsia="zh-CN"/>
              </w:rPr>
              <w:t>1</w:t>
            </w:r>
          </w:p>
        </w:tc>
        <w:tc>
          <w:tcPr>
            <w:tcW w:w="681" w:type="dxa"/>
            <w:noWrap/>
            <w:vAlign w:val="bottom"/>
            <w:hideMark/>
          </w:tcPr>
          <w:p w14:paraId="6C6DAB03"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46468255" w14:textId="77777777" w:rsidR="00211FC1" w:rsidRPr="0099416A" w:rsidRDefault="00211FC1" w:rsidP="00CF0625">
            <w:pPr>
              <w:rPr>
                <w:bCs/>
                <w:lang w:eastAsia="zh-CN"/>
              </w:rPr>
            </w:pPr>
            <w:r w:rsidRPr="0099416A">
              <w:rPr>
                <w:lang w:eastAsia="zh-CN"/>
              </w:rPr>
              <w:t>52.8</w:t>
            </w:r>
          </w:p>
        </w:tc>
        <w:tc>
          <w:tcPr>
            <w:tcW w:w="1037" w:type="dxa"/>
            <w:noWrap/>
            <w:vAlign w:val="bottom"/>
            <w:hideMark/>
          </w:tcPr>
          <w:p w14:paraId="1A02D49E" w14:textId="77777777" w:rsidR="00211FC1" w:rsidRPr="0099416A" w:rsidRDefault="00211FC1" w:rsidP="00CF0625">
            <w:pPr>
              <w:rPr>
                <w:bCs/>
                <w:lang w:eastAsia="zh-CN"/>
              </w:rPr>
            </w:pPr>
            <w:r w:rsidRPr="0099416A">
              <w:rPr>
                <w:lang w:eastAsia="zh-CN"/>
              </w:rPr>
              <w:t>9599.5</w:t>
            </w:r>
          </w:p>
        </w:tc>
        <w:tc>
          <w:tcPr>
            <w:tcW w:w="973" w:type="dxa"/>
            <w:noWrap/>
            <w:vAlign w:val="bottom"/>
            <w:hideMark/>
          </w:tcPr>
          <w:p w14:paraId="79A36DCA"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DB7C7A9"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E7359D0" w14:textId="77777777" w:rsidR="00211FC1" w:rsidRPr="0099416A" w:rsidRDefault="00211FC1" w:rsidP="00CF0625">
            <w:pPr>
              <w:rPr>
                <w:bCs/>
                <w:lang w:eastAsia="zh-CN"/>
              </w:rPr>
            </w:pPr>
            <w:r w:rsidRPr="0099416A">
              <w:rPr>
                <w:lang w:eastAsia="zh-CN"/>
              </w:rPr>
              <w:t>0.07448</w:t>
            </w:r>
          </w:p>
        </w:tc>
      </w:tr>
      <w:tr w:rsidR="00211FC1" w:rsidRPr="0099416A" w14:paraId="5BEF04E6" w14:textId="77777777" w:rsidTr="00CF0625">
        <w:trPr>
          <w:trHeight w:val="287"/>
        </w:trPr>
        <w:tc>
          <w:tcPr>
            <w:tcW w:w="1337" w:type="dxa"/>
            <w:noWrap/>
            <w:vAlign w:val="bottom"/>
            <w:hideMark/>
          </w:tcPr>
          <w:p w14:paraId="3B5A5060" w14:textId="77777777" w:rsidR="00211FC1" w:rsidRPr="0099416A" w:rsidRDefault="00211FC1" w:rsidP="00CF0625">
            <w:pPr>
              <w:rPr>
                <w:lang w:eastAsia="zh-CN"/>
              </w:rPr>
            </w:pPr>
          </w:p>
        </w:tc>
        <w:tc>
          <w:tcPr>
            <w:tcW w:w="1007" w:type="dxa"/>
            <w:noWrap/>
            <w:vAlign w:val="bottom"/>
            <w:hideMark/>
          </w:tcPr>
          <w:p w14:paraId="12CA4274"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74640BDE" w14:textId="77777777" w:rsidR="00211FC1" w:rsidRPr="0099416A" w:rsidRDefault="00211FC1" w:rsidP="00CF0625">
            <w:pPr>
              <w:rPr>
                <w:lang w:eastAsia="zh-CN"/>
              </w:rPr>
            </w:pPr>
            <w:r w:rsidRPr="0099416A">
              <w:rPr>
                <w:lang w:eastAsia="zh-CN"/>
              </w:rPr>
              <w:t>3</w:t>
            </w:r>
          </w:p>
        </w:tc>
        <w:tc>
          <w:tcPr>
            <w:tcW w:w="792" w:type="dxa"/>
            <w:noWrap/>
            <w:vAlign w:val="bottom"/>
            <w:hideMark/>
          </w:tcPr>
          <w:p w14:paraId="3D283889" w14:textId="77777777" w:rsidR="00211FC1" w:rsidRPr="0099416A" w:rsidRDefault="00211FC1" w:rsidP="00CF0625">
            <w:pPr>
              <w:rPr>
                <w:lang w:eastAsia="zh-CN"/>
              </w:rPr>
            </w:pPr>
            <w:r w:rsidRPr="0099416A">
              <w:rPr>
                <w:lang w:eastAsia="zh-CN"/>
              </w:rPr>
              <w:t>1</w:t>
            </w:r>
          </w:p>
        </w:tc>
        <w:tc>
          <w:tcPr>
            <w:tcW w:w="681" w:type="dxa"/>
            <w:noWrap/>
            <w:vAlign w:val="bottom"/>
            <w:hideMark/>
          </w:tcPr>
          <w:p w14:paraId="4B0DC765"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6AA74F8C" w14:textId="77777777" w:rsidR="00211FC1" w:rsidRPr="0099416A" w:rsidRDefault="00211FC1" w:rsidP="00CF0625">
            <w:pPr>
              <w:rPr>
                <w:bCs/>
                <w:lang w:eastAsia="zh-CN"/>
              </w:rPr>
            </w:pPr>
            <w:r w:rsidRPr="0099416A">
              <w:rPr>
                <w:lang w:eastAsia="zh-CN"/>
              </w:rPr>
              <w:t>47.7</w:t>
            </w:r>
          </w:p>
        </w:tc>
        <w:tc>
          <w:tcPr>
            <w:tcW w:w="1037" w:type="dxa"/>
            <w:noWrap/>
            <w:vAlign w:val="bottom"/>
            <w:hideMark/>
          </w:tcPr>
          <w:p w14:paraId="2FA3903E" w14:textId="77777777" w:rsidR="00211FC1" w:rsidRPr="0099416A" w:rsidRDefault="00211FC1" w:rsidP="00CF0625">
            <w:pPr>
              <w:rPr>
                <w:bCs/>
                <w:lang w:eastAsia="zh-CN"/>
              </w:rPr>
            </w:pPr>
            <w:r w:rsidRPr="0099416A">
              <w:rPr>
                <w:lang w:eastAsia="zh-CN"/>
              </w:rPr>
              <w:t>7701.5</w:t>
            </w:r>
          </w:p>
        </w:tc>
        <w:tc>
          <w:tcPr>
            <w:tcW w:w="973" w:type="dxa"/>
            <w:noWrap/>
            <w:vAlign w:val="bottom"/>
            <w:hideMark/>
          </w:tcPr>
          <w:p w14:paraId="30E160F5"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15166F4"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AE77136" w14:textId="77777777" w:rsidR="00211FC1" w:rsidRPr="0099416A" w:rsidRDefault="00211FC1" w:rsidP="00CF0625">
            <w:pPr>
              <w:rPr>
                <w:bCs/>
                <w:lang w:eastAsia="zh-CN"/>
              </w:rPr>
            </w:pPr>
            <w:r w:rsidRPr="0099416A">
              <w:rPr>
                <w:lang w:eastAsia="zh-CN"/>
              </w:rPr>
              <w:t>0.07448</w:t>
            </w:r>
          </w:p>
        </w:tc>
      </w:tr>
      <w:tr w:rsidR="00211FC1" w:rsidRPr="0099416A" w14:paraId="6C299036" w14:textId="77777777" w:rsidTr="00CF0625">
        <w:trPr>
          <w:trHeight w:val="287"/>
        </w:trPr>
        <w:tc>
          <w:tcPr>
            <w:tcW w:w="1337" w:type="dxa"/>
            <w:noWrap/>
            <w:vAlign w:val="bottom"/>
            <w:hideMark/>
          </w:tcPr>
          <w:p w14:paraId="7B9BD50D" w14:textId="77777777" w:rsidR="00211FC1" w:rsidRPr="0099416A" w:rsidRDefault="00211FC1" w:rsidP="00CF0625">
            <w:pPr>
              <w:rPr>
                <w:lang w:eastAsia="zh-CN"/>
              </w:rPr>
            </w:pPr>
          </w:p>
        </w:tc>
        <w:tc>
          <w:tcPr>
            <w:tcW w:w="1007" w:type="dxa"/>
            <w:noWrap/>
            <w:vAlign w:val="bottom"/>
            <w:hideMark/>
          </w:tcPr>
          <w:p w14:paraId="24494A56"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2AB58D66" w14:textId="77777777" w:rsidR="00211FC1" w:rsidRPr="0099416A" w:rsidRDefault="00211FC1" w:rsidP="00CF0625">
            <w:pPr>
              <w:rPr>
                <w:lang w:eastAsia="zh-CN"/>
              </w:rPr>
            </w:pPr>
            <w:r w:rsidRPr="0099416A">
              <w:rPr>
                <w:lang w:eastAsia="zh-CN"/>
              </w:rPr>
              <w:t>2</w:t>
            </w:r>
          </w:p>
        </w:tc>
        <w:tc>
          <w:tcPr>
            <w:tcW w:w="792" w:type="dxa"/>
            <w:noWrap/>
            <w:vAlign w:val="bottom"/>
            <w:hideMark/>
          </w:tcPr>
          <w:p w14:paraId="11FE58D3" w14:textId="77777777" w:rsidR="00211FC1" w:rsidRPr="0099416A" w:rsidRDefault="00211FC1" w:rsidP="00CF0625">
            <w:pPr>
              <w:rPr>
                <w:lang w:eastAsia="zh-CN"/>
              </w:rPr>
            </w:pPr>
            <w:r w:rsidRPr="0099416A">
              <w:rPr>
                <w:lang w:eastAsia="zh-CN"/>
              </w:rPr>
              <w:t>0</w:t>
            </w:r>
          </w:p>
        </w:tc>
        <w:tc>
          <w:tcPr>
            <w:tcW w:w="681" w:type="dxa"/>
            <w:noWrap/>
            <w:vAlign w:val="bottom"/>
            <w:hideMark/>
          </w:tcPr>
          <w:p w14:paraId="65A2572A"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1FF6CF29" w14:textId="77777777" w:rsidR="00211FC1" w:rsidRPr="0099416A" w:rsidRDefault="00211FC1" w:rsidP="00CF0625">
            <w:pPr>
              <w:rPr>
                <w:bCs/>
                <w:lang w:eastAsia="zh-CN"/>
              </w:rPr>
            </w:pPr>
            <w:r w:rsidRPr="0099416A">
              <w:rPr>
                <w:lang w:eastAsia="zh-CN"/>
              </w:rPr>
              <w:t>23.4</w:t>
            </w:r>
          </w:p>
        </w:tc>
        <w:tc>
          <w:tcPr>
            <w:tcW w:w="1037" w:type="dxa"/>
            <w:noWrap/>
            <w:vAlign w:val="bottom"/>
            <w:hideMark/>
          </w:tcPr>
          <w:p w14:paraId="5A7616C2" w14:textId="77777777" w:rsidR="00211FC1" w:rsidRPr="0099416A" w:rsidRDefault="00211FC1" w:rsidP="00CF0625">
            <w:pPr>
              <w:rPr>
                <w:bCs/>
                <w:lang w:eastAsia="zh-CN"/>
              </w:rPr>
            </w:pPr>
            <w:r w:rsidRPr="0099416A">
              <w:rPr>
                <w:lang w:eastAsia="zh-CN"/>
              </w:rPr>
              <w:t>5621</w:t>
            </w:r>
          </w:p>
        </w:tc>
        <w:tc>
          <w:tcPr>
            <w:tcW w:w="973" w:type="dxa"/>
            <w:noWrap/>
            <w:vAlign w:val="bottom"/>
            <w:hideMark/>
          </w:tcPr>
          <w:p w14:paraId="7F53F98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3987CD8"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BFA4B5B" w14:textId="77777777" w:rsidR="00211FC1" w:rsidRPr="0099416A" w:rsidRDefault="00211FC1" w:rsidP="00CF0625">
            <w:pPr>
              <w:rPr>
                <w:bCs/>
                <w:lang w:eastAsia="zh-CN"/>
              </w:rPr>
            </w:pPr>
            <w:r w:rsidRPr="0099416A">
              <w:rPr>
                <w:lang w:eastAsia="zh-CN"/>
              </w:rPr>
              <w:t>0.07448</w:t>
            </w:r>
          </w:p>
        </w:tc>
      </w:tr>
      <w:tr w:rsidR="00211FC1" w:rsidRPr="0099416A" w14:paraId="0FE88A1B" w14:textId="77777777" w:rsidTr="00CF0625">
        <w:trPr>
          <w:trHeight w:val="287"/>
        </w:trPr>
        <w:tc>
          <w:tcPr>
            <w:tcW w:w="1337" w:type="dxa"/>
            <w:noWrap/>
            <w:vAlign w:val="bottom"/>
            <w:hideMark/>
          </w:tcPr>
          <w:p w14:paraId="118E63A0" w14:textId="77777777" w:rsidR="00211FC1" w:rsidRPr="0099416A" w:rsidRDefault="00211FC1" w:rsidP="00CF0625">
            <w:pPr>
              <w:rPr>
                <w:lang w:eastAsia="zh-CN"/>
              </w:rPr>
            </w:pPr>
          </w:p>
        </w:tc>
        <w:tc>
          <w:tcPr>
            <w:tcW w:w="1007" w:type="dxa"/>
            <w:noWrap/>
            <w:vAlign w:val="bottom"/>
            <w:hideMark/>
          </w:tcPr>
          <w:p w14:paraId="1E90BC48"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3193D0C0" w14:textId="77777777" w:rsidR="00211FC1" w:rsidRPr="0099416A" w:rsidRDefault="00211FC1" w:rsidP="00CF0625">
            <w:pPr>
              <w:rPr>
                <w:lang w:eastAsia="zh-CN"/>
              </w:rPr>
            </w:pPr>
            <w:r w:rsidRPr="0099416A">
              <w:rPr>
                <w:lang w:eastAsia="zh-CN"/>
              </w:rPr>
              <w:t>2</w:t>
            </w:r>
          </w:p>
        </w:tc>
        <w:tc>
          <w:tcPr>
            <w:tcW w:w="792" w:type="dxa"/>
            <w:noWrap/>
            <w:vAlign w:val="bottom"/>
            <w:hideMark/>
          </w:tcPr>
          <w:p w14:paraId="0EBC313E" w14:textId="77777777" w:rsidR="00211FC1" w:rsidRPr="0099416A" w:rsidRDefault="00211FC1" w:rsidP="00CF0625">
            <w:pPr>
              <w:rPr>
                <w:lang w:eastAsia="zh-CN"/>
              </w:rPr>
            </w:pPr>
            <w:r w:rsidRPr="0099416A">
              <w:rPr>
                <w:lang w:eastAsia="zh-CN"/>
              </w:rPr>
              <w:t>0</w:t>
            </w:r>
          </w:p>
        </w:tc>
        <w:tc>
          <w:tcPr>
            <w:tcW w:w="681" w:type="dxa"/>
            <w:noWrap/>
            <w:vAlign w:val="bottom"/>
            <w:hideMark/>
          </w:tcPr>
          <w:p w14:paraId="64B9C2AE"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456E7F07" w14:textId="77777777" w:rsidR="00211FC1" w:rsidRPr="0099416A" w:rsidRDefault="00211FC1" w:rsidP="00CF0625">
            <w:pPr>
              <w:rPr>
                <w:bCs/>
                <w:lang w:eastAsia="zh-CN"/>
              </w:rPr>
            </w:pPr>
            <w:r w:rsidRPr="0099416A">
              <w:rPr>
                <w:lang w:eastAsia="zh-CN"/>
              </w:rPr>
              <w:t>10.6</w:t>
            </w:r>
          </w:p>
        </w:tc>
        <w:tc>
          <w:tcPr>
            <w:tcW w:w="1037" w:type="dxa"/>
            <w:noWrap/>
            <w:vAlign w:val="bottom"/>
            <w:hideMark/>
          </w:tcPr>
          <w:p w14:paraId="3B0C0603" w14:textId="77777777" w:rsidR="00211FC1" w:rsidRPr="0099416A" w:rsidRDefault="00211FC1" w:rsidP="00CF0625">
            <w:pPr>
              <w:rPr>
                <w:bCs/>
                <w:lang w:eastAsia="zh-CN"/>
              </w:rPr>
            </w:pPr>
            <w:r w:rsidRPr="0099416A">
              <w:rPr>
                <w:lang w:eastAsia="zh-CN"/>
              </w:rPr>
              <w:t>4161</w:t>
            </w:r>
          </w:p>
        </w:tc>
        <w:tc>
          <w:tcPr>
            <w:tcW w:w="973" w:type="dxa"/>
            <w:noWrap/>
            <w:vAlign w:val="bottom"/>
            <w:hideMark/>
          </w:tcPr>
          <w:p w14:paraId="574F6C18"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CF2A7BE"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419E164" w14:textId="77777777" w:rsidR="00211FC1" w:rsidRPr="0099416A" w:rsidRDefault="00211FC1" w:rsidP="00CF0625">
            <w:pPr>
              <w:rPr>
                <w:bCs/>
                <w:lang w:eastAsia="zh-CN"/>
              </w:rPr>
            </w:pPr>
            <w:r w:rsidRPr="0099416A">
              <w:rPr>
                <w:lang w:eastAsia="zh-CN"/>
              </w:rPr>
              <w:t>0.07448</w:t>
            </w:r>
          </w:p>
        </w:tc>
      </w:tr>
      <w:tr w:rsidR="00211FC1" w:rsidRPr="0099416A" w14:paraId="738ABDF4" w14:textId="77777777" w:rsidTr="00CF0625">
        <w:trPr>
          <w:trHeight w:val="287"/>
        </w:trPr>
        <w:tc>
          <w:tcPr>
            <w:tcW w:w="1337" w:type="dxa"/>
            <w:noWrap/>
            <w:vAlign w:val="bottom"/>
            <w:hideMark/>
          </w:tcPr>
          <w:p w14:paraId="6706D9F0" w14:textId="77777777" w:rsidR="00211FC1" w:rsidRPr="0099416A" w:rsidRDefault="00211FC1" w:rsidP="00CF0625">
            <w:pPr>
              <w:rPr>
                <w:lang w:eastAsia="zh-CN"/>
              </w:rPr>
            </w:pPr>
          </w:p>
        </w:tc>
        <w:tc>
          <w:tcPr>
            <w:tcW w:w="1007" w:type="dxa"/>
            <w:noWrap/>
            <w:vAlign w:val="bottom"/>
            <w:hideMark/>
          </w:tcPr>
          <w:p w14:paraId="0CE3CBDE"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1A10CAE8" w14:textId="77777777" w:rsidR="00211FC1" w:rsidRPr="0099416A" w:rsidRDefault="00211FC1" w:rsidP="00CF0625">
            <w:pPr>
              <w:rPr>
                <w:lang w:eastAsia="zh-CN"/>
              </w:rPr>
            </w:pPr>
            <w:r w:rsidRPr="0099416A">
              <w:rPr>
                <w:lang w:eastAsia="zh-CN"/>
              </w:rPr>
              <w:t>2</w:t>
            </w:r>
          </w:p>
        </w:tc>
        <w:tc>
          <w:tcPr>
            <w:tcW w:w="792" w:type="dxa"/>
            <w:noWrap/>
            <w:vAlign w:val="bottom"/>
            <w:hideMark/>
          </w:tcPr>
          <w:p w14:paraId="1144F628" w14:textId="77777777" w:rsidR="00211FC1" w:rsidRPr="0099416A" w:rsidRDefault="00211FC1" w:rsidP="00CF0625">
            <w:pPr>
              <w:rPr>
                <w:lang w:eastAsia="zh-CN"/>
              </w:rPr>
            </w:pPr>
            <w:r w:rsidRPr="0099416A">
              <w:rPr>
                <w:lang w:eastAsia="zh-CN"/>
              </w:rPr>
              <w:t>1</w:t>
            </w:r>
          </w:p>
        </w:tc>
        <w:tc>
          <w:tcPr>
            <w:tcW w:w="681" w:type="dxa"/>
            <w:noWrap/>
            <w:vAlign w:val="bottom"/>
            <w:hideMark/>
          </w:tcPr>
          <w:p w14:paraId="1DA42823"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3DA484C2" w14:textId="77777777" w:rsidR="00211FC1" w:rsidRPr="0099416A" w:rsidRDefault="00211FC1" w:rsidP="00CF0625">
            <w:pPr>
              <w:rPr>
                <w:bCs/>
                <w:lang w:eastAsia="zh-CN"/>
              </w:rPr>
            </w:pPr>
            <w:r w:rsidRPr="0099416A">
              <w:rPr>
                <w:lang w:eastAsia="zh-CN"/>
              </w:rPr>
              <w:t>49</w:t>
            </w:r>
          </w:p>
        </w:tc>
        <w:tc>
          <w:tcPr>
            <w:tcW w:w="1037" w:type="dxa"/>
            <w:noWrap/>
            <w:vAlign w:val="bottom"/>
            <w:hideMark/>
          </w:tcPr>
          <w:p w14:paraId="6B85C93C" w14:textId="77777777" w:rsidR="00211FC1" w:rsidRPr="0099416A" w:rsidRDefault="00211FC1" w:rsidP="00CF0625">
            <w:pPr>
              <w:rPr>
                <w:bCs/>
                <w:lang w:eastAsia="zh-CN"/>
              </w:rPr>
            </w:pPr>
            <w:r w:rsidRPr="0099416A">
              <w:rPr>
                <w:lang w:eastAsia="zh-CN"/>
              </w:rPr>
              <w:t>8285.5</w:t>
            </w:r>
          </w:p>
        </w:tc>
        <w:tc>
          <w:tcPr>
            <w:tcW w:w="973" w:type="dxa"/>
            <w:noWrap/>
            <w:vAlign w:val="bottom"/>
            <w:hideMark/>
          </w:tcPr>
          <w:p w14:paraId="0685FCEF"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D45134C"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E022679" w14:textId="77777777" w:rsidR="00211FC1" w:rsidRPr="0099416A" w:rsidRDefault="00211FC1" w:rsidP="00CF0625">
            <w:pPr>
              <w:rPr>
                <w:bCs/>
                <w:lang w:eastAsia="zh-CN"/>
              </w:rPr>
            </w:pPr>
            <w:r w:rsidRPr="0099416A">
              <w:rPr>
                <w:lang w:eastAsia="zh-CN"/>
              </w:rPr>
              <w:t>0.07448</w:t>
            </w:r>
          </w:p>
        </w:tc>
      </w:tr>
      <w:tr w:rsidR="00211FC1" w:rsidRPr="0099416A" w14:paraId="71D28BFC" w14:textId="77777777" w:rsidTr="00CF0625">
        <w:trPr>
          <w:trHeight w:val="287"/>
        </w:trPr>
        <w:tc>
          <w:tcPr>
            <w:tcW w:w="1337" w:type="dxa"/>
            <w:noWrap/>
            <w:vAlign w:val="bottom"/>
            <w:hideMark/>
          </w:tcPr>
          <w:p w14:paraId="2CA63D37" w14:textId="77777777" w:rsidR="00211FC1" w:rsidRPr="0099416A" w:rsidRDefault="00211FC1" w:rsidP="00CF0625">
            <w:pPr>
              <w:rPr>
                <w:lang w:eastAsia="zh-CN"/>
              </w:rPr>
            </w:pPr>
          </w:p>
        </w:tc>
        <w:tc>
          <w:tcPr>
            <w:tcW w:w="1007" w:type="dxa"/>
            <w:noWrap/>
            <w:vAlign w:val="bottom"/>
            <w:hideMark/>
          </w:tcPr>
          <w:p w14:paraId="00873F53"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5F950C8C" w14:textId="77777777" w:rsidR="00211FC1" w:rsidRPr="0099416A" w:rsidRDefault="00211FC1" w:rsidP="00CF0625">
            <w:pPr>
              <w:rPr>
                <w:lang w:eastAsia="zh-CN"/>
              </w:rPr>
            </w:pPr>
            <w:r w:rsidRPr="0099416A">
              <w:rPr>
                <w:lang w:eastAsia="zh-CN"/>
              </w:rPr>
              <w:t>2</w:t>
            </w:r>
          </w:p>
        </w:tc>
        <w:tc>
          <w:tcPr>
            <w:tcW w:w="792" w:type="dxa"/>
            <w:noWrap/>
            <w:vAlign w:val="bottom"/>
            <w:hideMark/>
          </w:tcPr>
          <w:p w14:paraId="740F35F1" w14:textId="77777777" w:rsidR="00211FC1" w:rsidRPr="0099416A" w:rsidRDefault="00211FC1" w:rsidP="00CF0625">
            <w:pPr>
              <w:rPr>
                <w:lang w:eastAsia="zh-CN"/>
              </w:rPr>
            </w:pPr>
            <w:r w:rsidRPr="0099416A">
              <w:rPr>
                <w:lang w:eastAsia="zh-CN"/>
              </w:rPr>
              <w:t>1</w:t>
            </w:r>
          </w:p>
        </w:tc>
        <w:tc>
          <w:tcPr>
            <w:tcW w:w="681" w:type="dxa"/>
            <w:noWrap/>
            <w:vAlign w:val="bottom"/>
            <w:hideMark/>
          </w:tcPr>
          <w:p w14:paraId="0695571D"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2A3BB10E" w14:textId="77777777" w:rsidR="00211FC1" w:rsidRPr="0099416A" w:rsidRDefault="00211FC1" w:rsidP="00CF0625">
            <w:pPr>
              <w:rPr>
                <w:bCs/>
                <w:lang w:eastAsia="zh-CN"/>
              </w:rPr>
            </w:pPr>
            <w:r w:rsidRPr="0099416A">
              <w:rPr>
                <w:lang w:eastAsia="zh-CN"/>
              </w:rPr>
              <w:t>36.1</w:t>
            </w:r>
          </w:p>
        </w:tc>
        <w:tc>
          <w:tcPr>
            <w:tcW w:w="1037" w:type="dxa"/>
            <w:noWrap/>
            <w:vAlign w:val="bottom"/>
            <w:hideMark/>
          </w:tcPr>
          <w:p w14:paraId="4F041E6E" w14:textId="77777777" w:rsidR="00211FC1" w:rsidRPr="0099416A" w:rsidRDefault="00211FC1" w:rsidP="00CF0625">
            <w:pPr>
              <w:rPr>
                <w:bCs/>
                <w:lang w:eastAsia="zh-CN"/>
              </w:rPr>
            </w:pPr>
            <w:r w:rsidRPr="0099416A">
              <w:rPr>
                <w:lang w:eastAsia="zh-CN"/>
              </w:rPr>
              <w:t>6862</w:t>
            </w:r>
          </w:p>
        </w:tc>
        <w:tc>
          <w:tcPr>
            <w:tcW w:w="973" w:type="dxa"/>
            <w:noWrap/>
            <w:vAlign w:val="bottom"/>
            <w:hideMark/>
          </w:tcPr>
          <w:p w14:paraId="6C10529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93CD1D4"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D4A98BE" w14:textId="77777777" w:rsidR="00211FC1" w:rsidRPr="0099416A" w:rsidRDefault="00211FC1" w:rsidP="00CF0625">
            <w:pPr>
              <w:rPr>
                <w:bCs/>
                <w:lang w:eastAsia="zh-CN"/>
              </w:rPr>
            </w:pPr>
            <w:r w:rsidRPr="0099416A">
              <w:rPr>
                <w:lang w:eastAsia="zh-CN"/>
              </w:rPr>
              <w:t>0.07448</w:t>
            </w:r>
          </w:p>
        </w:tc>
      </w:tr>
      <w:tr w:rsidR="00211FC1" w:rsidRPr="0099416A" w14:paraId="1B0ACC9B" w14:textId="77777777" w:rsidTr="00CF0625">
        <w:trPr>
          <w:trHeight w:val="287"/>
        </w:trPr>
        <w:tc>
          <w:tcPr>
            <w:tcW w:w="1337" w:type="dxa"/>
            <w:noWrap/>
            <w:vAlign w:val="bottom"/>
            <w:hideMark/>
          </w:tcPr>
          <w:p w14:paraId="35513005" w14:textId="77777777" w:rsidR="00211FC1" w:rsidRPr="0099416A" w:rsidRDefault="00211FC1" w:rsidP="00CF0625">
            <w:pPr>
              <w:rPr>
                <w:lang w:eastAsia="zh-CN"/>
              </w:rPr>
            </w:pPr>
          </w:p>
        </w:tc>
        <w:tc>
          <w:tcPr>
            <w:tcW w:w="1007" w:type="dxa"/>
            <w:noWrap/>
            <w:vAlign w:val="bottom"/>
            <w:hideMark/>
          </w:tcPr>
          <w:p w14:paraId="06ABF1D5"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0D692CD5" w14:textId="77777777" w:rsidR="00211FC1" w:rsidRPr="0099416A" w:rsidRDefault="00211FC1" w:rsidP="00CF0625">
            <w:pPr>
              <w:rPr>
                <w:lang w:eastAsia="zh-CN"/>
              </w:rPr>
            </w:pPr>
            <w:r w:rsidRPr="0099416A">
              <w:rPr>
                <w:lang w:eastAsia="zh-CN"/>
              </w:rPr>
              <w:t>1</w:t>
            </w:r>
          </w:p>
        </w:tc>
        <w:tc>
          <w:tcPr>
            <w:tcW w:w="792" w:type="dxa"/>
            <w:noWrap/>
            <w:vAlign w:val="bottom"/>
            <w:hideMark/>
          </w:tcPr>
          <w:p w14:paraId="16E9A08D" w14:textId="77777777" w:rsidR="00211FC1" w:rsidRPr="0099416A" w:rsidRDefault="00211FC1" w:rsidP="00CF0625">
            <w:pPr>
              <w:rPr>
                <w:lang w:eastAsia="zh-CN"/>
              </w:rPr>
            </w:pPr>
            <w:r w:rsidRPr="0099416A">
              <w:rPr>
                <w:lang w:eastAsia="zh-CN"/>
              </w:rPr>
              <w:t>0</w:t>
            </w:r>
          </w:p>
        </w:tc>
        <w:tc>
          <w:tcPr>
            <w:tcW w:w="681" w:type="dxa"/>
            <w:noWrap/>
            <w:vAlign w:val="bottom"/>
            <w:hideMark/>
          </w:tcPr>
          <w:p w14:paraId="1BC10B67"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57DF4183" w14:textId="77777777" w:rsidR="00211FC1" w:rsidRPr="0099416A" w:rsidRDefault="00211FC1" w:rsidP="00CF0625">
            <w:pPr>
              <w:rPr>
                <w:bCs/>
                <w:lang w:eastAsia="zh-CN"/>
              </w:rPr>
            </w:pPr>
            <w:r w:rsidRPr="0099416A">
              <w:rPr>
                <w:lang w:eastAsia="zh-CN"/>
              </w:rPr>
              <w:t>16.9</w:t>
            </w:r>
          </w:p>
        </w:tc>
        <w:tc>
          <w:tcPr>
            <w:tcW w:w="1037" w:type="dxa"/>
            <w:noWrap/>
            <w:vAlign w:val="bottom"/>
            <w:hideMark/>
          </w:tcPr>
          <w:p w14:paraId="2AE1294A" w14:textId="77777777" w:rsidR="00211FC1" w:rsidRPr="0099416A" w:rsidRDefault="00211FC1" w:rsidP="00CF0625">
            <w:pPr>
              <w:rPr>
                <w:bCs/>
                <w:lang w:eastAsia="zh-CN"/>
              </w:rPr>
            </w:pPr>
            <w:r w:rsidRPr="0099416A">
              <w:rPr>
                <w:lang w:eastAsia="zh-CN"/>
              </w:rPr>
              <w:t>3285</w:t>
            </w:r>
          </w:p>
        </w:tc>
        <w:tc>
          <w:tcPr>
            <w:tcW w:w="973" w:type="dxa"/>
            <w:noWrap/>
            <w:vAlign w:val="bottom"/>
            <w:hideMark/>
          </w:tcPr>
          <w:p w14:paraId="1AF9C889"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B8F02A3"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865235F" w14:textId="77777777" w:rsidR="00211FC1" w:rsidRPr="0099416A" w:rsidRDefault="00211FC1" w:rsidP="00CF0625">
            <w:pPr>
              <w:rPr>
                <w:bCs/>
                <w:lang w:eastAsia="zh-CN"/>
              </w:rPr>
            </w:pPr>
            <w:r w:rsidRPr="0099416A">
              <w:rPr>
                <w:lang w:eastAsia="zh-CN"/>
              </w:rPr>
              <w:t>0.07448</w:t>
            </w:r>
          </w:p>
        </w:tc>
      </w:tr>
      <w:tr w:rsidR="00211FC1" w:rsidRPr="0099416A" w14:paraId="12FFB98F" w14:textId="77777777" w:rsidTr="00CF0625">
        <w:trPr>
          <w:trHeight w:val="287"/>
        </w:trPr>
        <w:tc>
          <w:tcPr>
            <w:tcW w:w="1337" w:type="dxa"/>
            <w:noWrap/>
            <w:vAlign w:val="bottom"/>
            <w:hideMark/>
          </w:tcPr>
          <w:p w14:paraId="085808AA" w14:textId="77777777" w:rsidR="00211FC1" w:rsidRPr="0099416A" w:rsidRDefault="00211FC1" w:rsidP="00CF0625">
            <w:pPr>
              <w:rPr>
                <w:lang w:eastAsia="zh-CN"/>
              </w:rPr>
            </w:pPr>
          </w:p>
        </w:tc>
        <w:tc>
          <w:tcPr>
            <w:tcW w:w="1007" w:type="dxa"/>
            <w:noWrap/>
            <w:vAlign w:val="bottom"/>
            <w:hideMark/>
          </w:tcPr>
          <w:p w14:paraId="345117A2"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26046C55" w14:textId="77777777" w:rsidR="00211FC1" w:rsidRPr="0099416A" w:rsidRDefault="00211FC1" w:rsidP="00CF0625">
            <w:pPr>
              <w:rPr>
                <w:lang w:eastAsia="zh-CN"/>
              </w:rPr>
            </w:pPr>
            <w:r w:rsidRPr="0099416A">
              <w:rPr>
                <w:lang w:eastAsia="zh-CN"/>
              </w:rPr>
              <w:t>1</w:t>
            </w:r>
          </w:p>
        </w:tc>
        <w:tc>
          <w:tcPr>
            <w:tcW w:w="792" w:type="dxa"/>
            <w:noWrap/>
            <w:vAlign w:val="bottom"/>
            <w:hideMark/>
          </w:tcPr>
          <w:p w14:paraId="12BCC17D" w14:textId="77777777" w:rsidR="00211FC1" w:rsidRPr="0099416A" w:rsidRDefault="00211FC1" w:rsidP="00CF0625">
            <w:pPr>
              <w:rPr>
                <w:lang w:eastAsia="zh-CN"/>
              </w:rPr>
            </w:pPr>
            <w:r w:rsidRPr="0099416A">
              <w:rPr>
                <w:lang w:eastAsia="zh-CN"/>
              </w:rPr>
              <w:t>0</w:t>
            </w:r>
          </w:p>
        </w:tc>
        <w:tc>
          <w:tcPr>
            <w:tcW w:w="681" w:type="dxa"/>
            <w:noWrap/>
            <w:vAlign w:val="bottom"/>
            <w:hideMark/>
          </w:tcPr>
          <w:p w14:paraId="6E578C42"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2FACB47E" w14:textId="77777777" w:rsidR="00211FC1" w:rsidRPr="0099416A" w:rsidRDefault="00211FC1" w:rsidP="00CF0625">
            <w:pPr>
              <w:rPr>
                <w:bCs/>
                <w:lang w:eastAsia="zh-CN"/>
              </w:rPr>
            </w:pPr>
            <w:r w:rsidRPr="0099416A">
              <w:rPr>
                <w:lang w:eastAsia="zh-CN"/>
              </w:rPr>
              <w:t>5.1</w:t>
            </w:r>
          </w:p>
        </w:tc>
        <w:tc>
          <w:tcPr>
            <w:tcW w:w="1037" w:type="dxa"/>
            <w:noWrap/>
            <w:vAlign w:val="bottom"/>
            <w:hideMark/>
          </w:tcPr>
          <w:p w14:paraId="0F950AA3" w14:textId="77777777" w:rsidR="00211FC1" w:rsidRPr="0099416A" w:rsidRDefault="00211FC1" w:rsidP="00CF0625">
            <w:pPr>
              <w:rPr>
                <w:bCs/>
                <w:lang w:eastAsia="zh-CN"/>
              </w:rPr>
            </w:pPr>
            <w:r w:rsidRPr="0099416A">
              <w:rPr>
                <w:lang w:eastAsia="zh-CN"/>
              </w:rPr>
              <w:t>2993</w:t>
            </w:r>
          </w:p>
        </w:tc>
        <w:tc>
          <w:tcPr>
            <w:tcW w:w="973" w:type="dxa"/>
            <w:noWrap/>
            <w:vAlign w:val="bottom"/>
            <w:hideMark/>
          </w:tcPr>
          <w:p w14:paraId="63C5BFEB"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46076C2"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3B8C8E4" w14:textId="77777777" w:rsidR="00211FC1" w:rsidRPr="0099416A" w:rsidRDefault="00211FC1" w:rsidP="00CF0625">
            <w:pPr>
              <w:rPr>
                <w:bCs/>
                <w:lang w:eastAsia="zh-CN"/>
              </w:rPr>
            </w:pPr>
            <w:r w:rsidRPr="0099416A">
              <w:rPr>
                <w:lang w:eastAsia="zh-CN"/>
              </w:rPr>
              <w:t>0.07448</w:t>
            </w:r>
          </w:p>
        </w:tc>
      </w:tr>
      <w:tr w:rsidR="00211FC1" w:rsidRPr="0099416A" w14:paraId="69B55387" w14:textId="77777777" w:rsidTr="00CF0625">
        <w:trPr>
          <w:trHeight w:val="287"/>
        </w:trPr>
        <w:tc>
          <w:tcPr>
            <w:tcW w:w="1337" w:type="dxa"/>
            <w:noWrap/>
            <w:vAlign w:val="bottom"/>
            <w:hideMark/>
          </w:tcPr>
          <w:p w14:paraId="777E579F" w14:textId="77777777" w:rsidR="00211FC1" w:rsidRPr="0099416A" w:rsidRDefault="00211FC1" w:rsidP="00CF0625">
            <w:pPr>
              <w:rPr>
                <w:lang w:eastAsia="zh-CN"/>
              </w:rPr>
            </w:pPr>
          </w:p>
        </w:tc>
        <w:tc>
          <w:tcPr>
            <w:tcW w:w="1007" w:type="dxa"/>
            <w:noWrap/>
            <w:vAlign w:val="bottom"/>
            <w:hideMark/>
          </w:tcPr>
          <w:p w14:paraId="44F46333"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6E8E7FDB" w14:textId="77777777" w:rsidR="00211FC1" w:rsidRPr="0099416A" w:rsidRDefault="00211FC1" w:rsidP="00CF0625">
            <w:pPr>
              <w:rPr>
                <w:lang w:eastAsia="zh-CN"/>
              </w:rPr>
            </w:pPr>
            <w:r w:rsidRPr="0099416A">
              <w:rPr>
                <w:lang w:eastAsia="zh-CN"/>
              </w:rPr>
              <w:t>1</w:t>
            </w:r>
          </w:p>
        </w:tc>
        <w:tc>
          <w:tcPr>
            <w:tcW w:w="792" w:type="dxa"/>
            <w:noWrap/>
            <w:vAlign w:val="bottom"/>
            <w:hideMark/>
          </w:tcPr>
          <w:p w14:paraId="6BCBD6B6" w14:textId="77777777" w:rsidR="00211FC1" w:rsidRPr="0099416A" w:rsidRDefault="00211FC1" w:rsidP="00CF0625">
            <w:pPr>
              <w:rPr>
                <w:lang w:eastAsia="zh-CN"/>
              </w:rPr>
            </w:pPr>
            <w:r w:rsidRPr="0099416A">
              <w:rPr>
                <w:lang w:eastAsia="zh-CN"/>
              </w:rPr>
              <w:t>1</w:t>
            </w:r>
          </w:p>
        </w:tc>
        <w:tc>
          <w:tcPr>
            <w:tcW w:w="681" w:type="dxa"/>
            <w:noWrap/>
            <w:vAlign w:val="bottom"/>
            <w:hideMark/>
          </w:tcPr>
          <w:p w14:paraId="05F90286"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3CE292A4" w14:textId="77777777" w:rsidR="00211FC1" w:rsidRPr="0099416A" w:rsidRDefault="00211FC1" w:rsidP="00CF0625">
            <w:pPr>
              <w:rPr>
                <w:bCs/>
                <w:lang w:eastAsia="zh-CN"/>
              </w:rPr>
            </w:pPr>
            <w:r w:rsidRPr="0099416A">
              <w:rPr>
                <w:lang w:eastAsia="zh-CN"/>
              </w:rPr>
              <w:t>42.5</w:t>
            </w:r>
          </w:p>
        </w:tc>
        <w:tc>
          <w:tcPr>
            <w:tcW w:w="1037" w:type="dxa"/>
            <w:noWrap/>
            <w:vAlign w:val="bottom"/>
            <w:hideMark/>
          </w:tcPr>
          <w:p w14:paraId="5B206DC0" w14:textId="77777777" w:rsidR="00211FC1" w:rsidRPr="0099416A" w:rsidRDefault="00211FC1" w:rsidP="00CF0625">
            <w:pPr>
              <w:rPr>
                <w:bCs/>
                <w:lang w:eastAsia="zh-CN"/>
              </w:rPr>
            </w:pPr>
            <w:r w:rsidRPr="0099416A">
              <w:rPr>
                <w:lang w:eastAsia="zh-CN"/>
              </w:rPr>
              <w:t>5949.5</w:t>
            </w:r>
          </w:p>
        </w:tc>
        <w:tc>
          <w:tcPr>
            <w:tcW w:w="973" w:type="dxa"/>
            <w:noWrap/>
            <w:vAlign w:val="bottom"/>
            <w:hideMark/>
          </w:tcPr>
          <w:p w14:paraId="061F463B"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8D5F2FD"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2D7BE89" w14:textId="77777777" w:rsidR="00211FC1" w:rsidRPr="0099416A" w:rsidRDefault="00211FC1" w:rsidP="00CF0625">
            <w:pPr>
              <w:rPr>
                <w:bCs/>
                <w:lang w:eastAsia="zh-CN"/>
              </w:rPr>
            </w:pPr>
            <w:r w:rsidRPr="0099416A">
              <w:rPr>
                <w:lang w:eastAsia="zh-CN"/>
              </w:rPr>
              <w:t>0.07448</w:t>
            </w:r>
          </w:p>
        </w:tc>
      </w:tr>
      <w:tr w:rsidR="00211FC1" w:rsidRPr="0099416A" w14:paraId="79CA65AA" w14:textId="77777777" w:rsidTr="00CF0625">
        <w:trPr>
          <w:trHeight w:val="287"/>
        </w:trPr>
        <w:tc>
          <w:tcPr>
            <w:tcW w:w="1337" w:type="dxa"/>
            <w:noWrap/>
            <w:vAlign w:val="bottom"/>
            <w:hideMark/>
          </w:tcPr>
          <w:p w14:paraId="6C524000" w14:textId="77777777" w:rsidR="00211FC1" w:rsidRPr="0099416A" w:rsidRDefault="00211FC1" w:rsidP="00CF0625">
            <w:pPr>
              <w:rPr>
                <w:lang w:eastAsia="zh-CN"/>
              </w:rPr>
            </w:pPr>
          </w:p>
        </w:tc>
        <w:tc>
          <w:tcPr>
            <w:tcW w:w="1007" w:type="dxa"/>
            <w:noWrap/>
            <w:vAlign w:val="bottom"/>
            <w:hideMark/>
          </w:tcPr>
          <w:p w14:paraId="2A6E37AA" w14:textId="77777777" w:rsidR="00211FC1" w:rsidRPr="0099416A" w:rsidRDefault="00211FC1" w:rsidP="00CF0625">
            <w:pPr>
              <w:rPr>
                <w:bCs/>
                <w:lang w:eastAsia="zh-CN"/>
              </w:rPr>
            </w:pPr>
            <w:r w:rsidRPr="0099416A">
              <w:rPr>
                <w:lang w:eastAsia="zh-CN"/>
              </w:rPr>
              <w:t>7000</w:t>
            </w:r>
          </w:p>
        </w:tc>
        <w:tc>
          <w:tcPr>
            <w:tcW w:w="1093" w:type="dxa"/>
            <w:noWrap/>
            <w:vAlign w:val="bottom"/>
            <w:hideMark/>
          </w:tcPr>
          <w:p w14:paraId="615A2B61" w14:textId="77777777" w:rsidR="00211FC1" w:rsidRPr="0099416A" w:rsidRDefault="00211FC1" w:rsidP="00CF0625">
            <w:pPr>
              <w:rPr>
                <w:lang w:eastAsia="zh-CN"/>
              </w:rPr>
            </w:pPr>
            <w:r w:rsidRPr="0099416A">
              <w:rPr>
                <w:lang w:eastAsia="zh-CN"/>
              </w:rPr>
              <w:t>1</w:t>
            </w:r>
          </w:p>
        </w:tc>
        <w:tc>
          <w:tcPr>
            <w:tcW w:w="792" w:type="dxa"/>
            <w:noWrap/>
            <w:vAlign w:val="bottom"/>
            <w:hideMark/>
          </w:tcPr>
          <w:p w14:paraId="5B3F1209" w14:textId="77777777" w:rsidR="00211FC1" w:rsidRPr="0099416A" w:rsidRDefault="00211FC1" w:rsidP="00CF0625">
            <w:pPr>
              <w:rPr>
                <w:lang w:eastAsia="zh-CN"/>
              </w:rPr>
            </w:pPr>
            <w:r w:rsidRPr="0099416A">
              <w:rPr>
                <w:lang w:eastAsia="zh-CN"/>
              </w:rPr>
              <w:t>1</w:t>
            </w:r>
          </w:p>
        </w:tc>
        <w:tc>
          <w:tcPr>
            <w:tcW w:w="681" w:type="dxa"/>
            <w:noWrap/>
            <w:vAlign w:val="bottom"/>
            <w:hideMark/>
          </w:tcPr>
          <w:p w14:paraId="1DA3CF65"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0580D4A" w14:textId="77777777" w:rsidR="00211FC1" w:rsidRPr="0099416A" w:rsidRDefault="00211FC1" w:rsidP="00CF0625">
            <w:pPr>
              <w:rPr>
                <w:bCs/>
                <w:lang w:eastAsia="zh-CN"/>
              </w:rPr>
            </w:pPr>
            <w:r w:rsidRPr="0099416A">
              <w:rPr>
                <w:lang w:eastAsia="zh-CN"/>
              </w:rPr>
              <w:t>30.6</w:t>
            </w:r>
          </w:p>
        </w:tc>
        <w:tc>
          <w:tcPr>
            <w:tcW w:w="1037" w:type="dxa"/>
            <w:noWrap/>
            <w:vAlign w:val="bottom"/>
            <w:hideMark/>
          </w:tcPr>
          <w:p w14:paraId="3D02A12E" w14:textId="77777777" w:rsidR="00211FC1" w:rsidRPr="0099416A" w:rsidRDefault="00211FC1" w:rsidP="00CF0625">
            <w:pPr>
              <w:rPr>
                <w:bCs/>
                <w:lang w:eastAsia="zh-CN"/>
              </w:rPr>
            </w:pPr>
            <w:r w:rsidRPr="0099416A">
              <w:rPr>
                <w:lang w:eastAsia="zh-CN"/>
              </w:rPr>
              <w:t>5694</w:t>
            </w:r>
          </w:p>
        </w:tc>
        <w:tc>
          <w:tcPr>
            <w:tcW w:w="973" w:type="dxa"/>
            <w:noWrap/>
            <w:vAlign w:val="bottom"/>
            <w:hideMark/>
          </w:tcPr>
          <w:p w14:paraId="28EE3EA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6E53C97"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3525D19" w14:textId="77777777" w:rsidR="00211FC1" w:rsidRPr="0099416A" w:rsidRDefault="00211FC1" w:rsidP="00CF0625">
            <w:pPr>
              <w:rPr>
                <w:bCs/>
                <w:lang w:eastAsia="zh-CN"/>
              </w:rPr>
            </w:pPr>
            <w:r w:rsidRPr="0099416A">
              <w:rPr>
                <w:lang w:eastAsia="zh-CN"/>
              </w:rPr>
              <w:t>0.07448</w:t>
            </w:r>
          </w:p>
        </w:tc>
      </w:tr>
      <w:tr w:rsidR="00211FC1" w:rsidRPr="0099416A" w14:paraId="40D7C0BB" w14:textId="77777777" w:rsidTr="00CF0625">
        <w:trPr>
          <w:trHeight w:val="287"/>
        </w:trPr>
        <w:tc>
          <w:tcPr>
            <w:tcW w:w="1337" w:type="dxa"/>
            <w:noWrap/>
            <w:vAlign w:val="bottom"/>
            <w:hideMark/>
          </w:tcPr>
          <w:p w14:paraId="64AB25F0" w14:textId="77777777" w:rsidR="00211FC1" w:rsidRPr="0099416A" w:rsidRDefault="00211FC1" w:rsidP="00CF0625">
            <w:pPr>
              <w:rPr>
                <w:bCs/>
                <w:lang w:eastAsia="zh-CN"/>
              </w:rPr>
            </w:pPr>
            <w:r w:rsidRPr="0099416A">
              <w:rPr>
                <w:lang w:eastAsia="zh-CN"/>
              </w:rPr>
              <w:t>Sydney</w:t>
            </w:r>
          </w:p>
        </w:tc>
        <w:tc>
          <w:tcPr>
            <w:tcW w:w="1007" w:type="dxa"/>
            <w:noWrap/>
            <w:vAlign w:val="bottom"/>
            <w:hideMark/>
          </w:tcPr>
          <w:p w14:paraId="14DB59B5"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3E0D2F59" w14:textId="77777777" w:rsidR="00211FC1" w:rsidRPr="0099416A" w:rsidRDefault="00211FC1" w:rsidP="00CF0625">
            <w:pPr>
              <w:rPr>
                <w:lang w:eastAsia="zh-CN"/>
              </w:rPr>
            </w:pPr>
            <w:r w:rsidRPr="0099416A">
              <w:rPr>
                <w:lang w:eastAsia="zh-CN"/>
              </w:rPr>
              <w:t>4</w:t>
            </w:r>
          </w:p>
        </w:tc>
        <w:tc>
          <w:tcPr>
            <w:tcW w:w="792" w:type="dxa"/>
            <w:noWrap/>
            <w:vAlign w:val="bottom"/>
            <w:hideMark/>
          </w:tcPr>
          <w:p w14:paraId="1ADE44D2"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C02FDCF"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79CFE003" w14:textId="77777777" w:rsidR="00211FC1" w:rsidRPr="0099416A" w:rsidRDefault="00211FC1" w:rsidP="00CF0625">
            <w:pPr>
              <w:rPr>
                <w:bCs/>
                <w:lang w:eastAsia="zh-CN"/>
              </w:rPr>
            </w:pPr>
            <w:r w:rsidRPr="0099416A">
              <w:rPr>
                <w:lang w:eastAsia="zh-CN"/>
              </w:rPr>
              <w:t>20.1</w:t>
            </w:r>
          </w:p>
        </w:tc>
        <w:tc>
          <w:tcPr>
            <w:tcW w:w="1037" w:type="dxa"/>
            <w:noWrap/>
            <w:vAlign w:val="bottom"/>
            <w:hideMark/>
          </w:tcPr>
          <w:p w14:paraId="36D1CFEC" w14:textId="77777777" w:rsidR="00211FC1" w:rsidRPr="0099416A" w:rsidRDefault="00211FC1" w:rsidP="00CF0625">
            <w:pPr>
              <w:rPr>
                <w:bCs/>
                <w:lang w:eastAsia="zh-CN"/>
              </w:rPr>
            </w:pPr>
            <w:r w:rsidRPr="0099416A">
              <w:rPr>
                <w:lang w:eastAsia="zh-CN"/>
              </w:rPr>
              <w:t>7336.5</w:t>
            </w:r>
          </w:p>
        </w:tc>
        <w:tc>
          <w:tcPr>
            <w:tcW w:w="973" w:type="dxa"/>
            <w:noWrap/>
            <w:vAlign w:val="bottom"/>
            <w:hideMark/>
          </w:tcPr>
          <w:p w14:paraId="2A225BE4"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32BF46D"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84CAEB9" w14:textId="77777777" w:rsidR="00211FC1" w:rsidRPr="0099416A" w:rsidRDefault="00211FC1" w:rsidP="00CF0625">
            <w:pPr>
              <w:rPr>
                <w:bCs/>
                <w:lang w:eastAsia="zh-CN"/>
              </w:rPr>
            </w:pPr>
            <w:r w:rsidRPr="0099416A">
              <w:rPr>
                <w:lang w:eastAsia="zh-CN"/>
              </w:rPr>
              <w:t>0.07448</w:t>
            </w:r>
          </w:p>
        </w:tc>
      </w:tr>
      <w:tr w:rsidR="00211FC1" w:rsidRPr="0099416A" w14:paraId="36DFC0C1" w14:textId="77777777" w:rsidTr="00CF0625">
        <w:trPr>
          <w:trHeight w:val="287"/>
        </w:trPr>
        <w:tc>
          <w:tcPr>
            <w:tcW w:w="1337" w:type="dxa"/>
            <w:noWrap/>
            <w:vAlign w:val="bottom"/>
            <w:hideMark/>
          </w:tcPr>
          <w:p w14:paraId="3009A864" w14:textId="77777777" w:rsidR="00211FC1" w:rsidRPr="0099416A" w:rsidRDefault="00211FC1" w:rsidP="00CF0625">
            <w:pPr>
              <w:rPr>
                <w:lang w:eastAsia="zh-CN"/>
              </w:rPr>
            </w:pPr>
          </w:p>
        </w:tc>
        <w:tc>
          <w:tcPr>
            <w:tcW w:w="1007" w:type="dxa"/>
            <w:noWrap/>
            <w:vAlign w:val="bottom"/>
            <w:hideMark/>
          </w:tcPr>
          <w:p w14:paraId="7D8DD1BA"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44B3BEC3" w14:textId="77777777" w:rsidR="00211FC1" w:rsidRPr="0099416A" w:rsidRDefault="00211FC1" w:rsidP="00CF0625">
            <w:pPr>
              <w:rPr>
                <w:lang w:eastAsia="zh-CN"/>
              </w:rPr>
            </w:pPr>
            <w:r w:rsidRPr="0099416A">
              <w:rPr>
                <w:lang w:eastAsia="zh-CN"/>
              </w:rPr>
              <w:t>4</w:t>
            </w:r>
          </w:p>
        </w:tc>
        <w:tc>
          <w:tcPr>
            <w:tcW w:w="792" w:type="dxa"/>
            <w:noWrap/>
            <w:vAlign w:val="bottom"/>
            <w:hideMark/>
          </w:tcPr>
          <w:p w14:paraId="3EAA11C9" w14:textId="77777777" w:rsidR="00211FC1" w:rsidRPr="0099416A" w:rsidRDefault="00211FC1" w:rsidP="00CF0625">
            <w:pPr>
              <w:rPr>
                <w:lang w:eastAsia="zh-CN"/>
              </w:rPr>
            </w:pPr>
            <w:r w:rsidRPr="0099416A">
              <w:rPr>
                <w:lang w:eastAsia="zh-CN"/>
              </w:rPr>
              <w:t>0</w:t>
            </w:r>
          </w:p>
        </w:tc>
        <w:tc>
          <w:tcPr>
            <w:tcW w:w="681" w:type="dxa"/>
            <w:noWrap/>
            <w:vAlign w:val="bottom"/>
            <w:hideMark/>
          </w:tcPr>
          <w:p w14:paraId="1D7928C8"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4C1E558D" w14:textId="77777777" w:rsidR="00211FC1" w:rsidRPr="0099416A" w:rsidRDefault="00211FC1" w:rsidP="00CF0625">
            <w:pPr>
              <w:rPr>
                <w:bCs/>
                <w:lang w:eastAsia="zh-CN"/>
              </w:rPr>
            </w:pPr>
            <w:r w:rsidRPr="0099416A">
              <w:rPr>
                <w:lang w:eastAsia="zh-CN"/>
              </w:rPr>
              <w:t>14.6</w:t>
            </w:r>
          </w:p>
        </w:tc>
        <w:tc>
          <w:tcPr>
            <w:tcW w:w="1037" w:type="dxa"/>
            <w:noWrap/>
            <w:vAlign w:val="bottom"/>
            <w:hideMark/>
          </w:tcPr>
          <w:p w14:paraId="42C4D458" w14:textId="77777777" w:rsidR="00211FC1" w:rsidRPr="0099416A" w:rsidRDefault="00211FC1" w:rsidP="00CF0625">
            <w:pPr>
              <w:rPr>
                <w:bCs/>
                <w:lang w:eastAsia="zh-CN"/>
              </w:rPr>
            </w:pPr>
            <w:r w:rsidRPr="0099416A">
              <w:rPr>
                <w:lang w:eastAsia="zh-CN"/>
              </w:rPr>
              <w:t>5329</w:t>
            </w:r>
          </w:p>
        </w:tc>
        <w:tc>
          <w:tcPr>
            <w:tcW w:w="973" w:type="dxa"/>
            <w:noWrap/>
            <w:vAlign w:val="bottom"/>
            <w:hideMark/>
          </w:tcPr>
          <w:p w14:paraId="141310CF"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A788AB3"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D6DC307" w14:textId="77777777" w:rsidR="00211FC1" w:rsidRPr="0099416A" w:rsidRDefault="00211FC1" w:rsidP="00CF0625">
            <w:pPr>
              <w:rPr>
                <w:bCs/>
                <w:lang w:eastAsia="zh-CN"/>
              </w:rPr>
            </w:pPr>
            <w:r w:rsidRPr="0099416A">
              <w:rPr>
                <w:lang w:eastAsia="zh-CN"/>
              </w:rPr>
              <w:t>0.07448</w:t>
            </w:r>
          </w:p>
        </w:tc>
      </w:tr>
      <w:tr w:rsidR="00211FC1" w:rsidRPr="0099416A" w14:paraId="0BB29DE4" w14:textId="77777777" w:rsidTr="00CF0625">
        <w:trPr>
          <w:trHeight w:val="287"/>
        </w:trPr>
        <w:tc>
          <w:tcPr>
            <w:tcW w:w="1337" w:type="dxa"/>
            <w:noWrap/>
            <w:vAlign w:val="bottom"/>
            <w:hideMark/>
          </w:tcPr>
          <w:p w14:paraId="40F28474" w14:textId="77777777" w:rsidR="00211FC1" w:rsidRPr="0099416A" w:rsidRDefault="00211FC1" w:rsidP="00CF0625">
            <w:pPr>
              <w:rPr>
                <w:lang w:eastAsia="zh-CN"/>
              </w:rPr>
            </w:pPr>
          </w:p>
        </w:tc>
        <w:tc>
          <w:tcPr>
            <w:tcW w:w="1007" w:type="dxa"/>
            <w:noWrap/>
            <w:vAlign w:val="bottom"/>
            <w:hideMark/>
          </w:tcPr>
          <w:p w14:paraId="32D035E6"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78B097A3" w14:textId="77777777" w:rsidR="00211FC1" w:rsidRPr="0099416A" w:rsidRDefault="00211FC1" w:rsidP="00CF0625">
            <w:pPr>
              <w:rPr>
                <w:lang w:eastAsia="zh-CN"/>
              </w:rPr>
            </w:pPr>
            <w:r w:rsidRPr="0099416A">
              <w:rPr>
                <w:lang w:eastAsia="zh-CN"/>
              </w:rPr>
              <w:t>4</w:t>
            </w:r>
          </w:p>
        </w:tc>
        <w:tc>
          <w:tcPr>
            <w:tcW w:w="792" w:type="dxa"/>
            <w:noWrap/>
            <w:vAlign w:val="bottom"/>
            <w:hideMark/>
          </w:tcPr>
          <w:p w14:paraId="29B63550" w14:textId="77777777" w:rsidR="00211FC1" w:rsidRPr="0099416A" w:rsidRDefault="00211FC1" w:rsidP="00CF0625">
            <w:pPr>
              <w:rPr>
                <w:lang w:eastAsia="zh-CN"/>
              </w:rPr>
            </w:pPr>
            <w:r w:rsidRPr="0099416A">
              <w:rPr>
                <w:lang w:eastAsia="zh-CN"/>
              </w:rPr>
              <w:t>1</w:t>
            </w:r>
          </w:p>
        </w:tc>
        <w:tc>
          <w:tcPr>
            <w:tcW w:w="681" w:type="dxa"/>
            <w:noWrap/>
            <w:vAlign w:val="bottom"/>
            <w:hideMark/>
          </w:tcPr>
          <w:p w14:paraId="4E280385"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701BEDC4" w14:textId="77777777" w:rsidR="00211FC1" w:rsidRPr="0099416A" w:rsidRDefault="00211FC1" w:rsidP="00CF0625">
            <w:pPr>
              <w:rPr>
                <w:bCs/>
                <w:lang w:eastAsia="zh-CN"/>
              </w:rPr>
            </w:pPr>
            <w:r w:rsidRPr="0099416A">
              <w:rPr>
                <w:lang w:eastAsia="zh-CN"/>
              </w:rPr>
              <w:t>27.4</w:t>
            </w:r>
          </w:p>
        </w:tc>
        <w:tc>
          <w:tcPr>
            <w:tcW w:w="1037" w:type="dxa"/>
            <w:noWrap/>
            <w:vAlign w:val="bottom"/>
            <w:hideMark/>
          </w:tcPr>
          <w:p w14:paraId="7A7D59FB" w14:textId="77777777" w:rsidR="00211FC1" w:rsidRPr="0099416A" w:rsidRDefault="00211FC1" w:rsidP="00CF0625">
            <w:pPr>
              <w:rPr>
                <w:bCs/>
                <w:lang w:eastAsia="zh-CN"/>
              </w:rPr>
            </w:pPr>
            <w:r w:rsidRPr="0099416A">
              <w:rPr>
                <w:lang w:eastAsia="zh-CN"/>
              </w:rPr>
              <w:t>10001</w:t>
            </w:r>
          </w:p>
        </w:tc>
        <w:tc>
          <w:tcPr>
            <w:tcW w:w="973" w:type="dxa"/>
            <w:noWrap/>
            <w:vAlign w:val="bottom"/>
            <w:hideMark/>
          </w:tcPr>
          <w:p w14:paraId="35F1F409"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E2BCEDE"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1ABED13" w14:textId="77777777" w:rsidR="00211FC1" w:rsidRPr="0099416A" w:rsidRDefault="00211FC1" w:rsidP="00CF0625">
            <w:pPr>
              <w:rPr>
                <w:bCs/>
                <w:lang w:eastAsia="zh-CN"/>
              </w:rPr>
            </w:pPr>
            <w:r w:rsidRPr="0099416A">
              <w:rPr>
                <w:lang w:eastAsia="zh-CN"/>
              </w:rPr>
              <w:t>0.07448</w:t>
            </w:r>
          </w:p>
        </w:tc>
      </w:tr>
      <w:tr w:rsidR="00211FC1" w:rsidRPr="0099416A" w14:paraId="35EE9F75" w14:textId="77777777" w:rsidTr="00CF0625">
        <w:trPr>
          <w:trHeight w:val="287"/>
        </w:trPr>
        <w:tc>
          <w:tcPr>
            <w:tcW w:w="1337" w:type="dxa"/>
            <w:noWrap/>
            <w:vAlign w:val="bottom"/>
            <w:hideMark/>
          </w:tcPr>
          <w:p w14:paraId="5E5FD8D7" w14:textId="77777777" w:rsidR="00211FC1" w:rsidRPr="0099416A" w:rsidRDefault="00211FC1" w:rsidP="00CF0625">
            <w:pPr>
              <w:rPr>
                <w:lang w:eastAsia="zh-CN"/>
              </w:rPr>
            </w:pPr>
          </w:p>
        </w:tc>
        <w:tc>
          <w:tcPr>
            <w:tcW w:w="1007" w:type="dxa"/>
            <w:noWrap/>
            <w:vAlign w:val="bottom"/>
            <w:hideMark/>
          </w:tcPr>
          <w:p w14:paraId="1E0EA5F8"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3301EA38" w14:textId="77777777" w:rsidR="00211FC1" w:rsidRPr="0099416A" w:rsidRDefault="00211FC1" w:rsidP="00CF0625">
            <w:pPr>
              <w:rPr>
                <w:lang w:eastAsia="zh-CN"/>
              </w:rPr>
            </w:pPr>
            <w:r w:rsidRPr="0099416A">
              <w:rPr>
                <w:lang w:eastAsia="zh-CN"/>
              </w:rPr>
              <w:t>4</w:t>
            </w:r>
          </w:p>
        </w:tc>
        <w:tc>
          <w:tcPr>
            <w:tcW w:w="792" w:type="dxa"/>
            <w:noWrap/>
            <w:vAlign w:val="bottom"/>
            <w:hideMark/>
          </w:tcPr>
          <w:p w14:paraId="6B8338FD" w14:textId="77777777" w:rsidR="00211FC1" w:rsidRPr="0099416A" w:rsidRDefault="00211FC1" w:rsidP="00CF0625">
            <w:pPr>
              <w:rPr>
                <w:lang w:eastAsia="zh-CN"/>
              </w:rPr>
            </w:pPr>
            <w:r w:rsidRPr="0099416A">
              <w:rPr>
                <w:lang w:eastAsia="zh-CN"/>
              </w:rPr>
              <w:t>1</w:t>
            </w:r>
          </w:p>
        </w:tc>
        <w:tc>
          <w:tcPr>
            <w:tcW w:w="681" w:type="dxa"/>
            <w:noWrap/>
            <w:vAlign w:val="bottom"/>
            <w:hideMark/>
          </w:tcPr>
          <w:p w14:paraId="242E292A"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19EDEF6D" w14:textId="77777777" w:rsidR="00211FC1" w:rsidRPr="0099416A" w:rsidRDefault="00211FC1" w:rsidP="00CF0625">
            <w:pPr>
              <w:rPr>
                <w:bCs/>
                <w:lang w:eastAsia="zh-CN"/>
              </w:rPr>
            </w:pPr>
            <w:r w:rsidRPr="0099416A">
              <w:rPr>
                <w:lang w:eastAsia="zh-CN"/>
              </w:rPr>
              <w:t>21.9</w:t>
            </w:r>
          </w:p>
        </w:tc>
        <w:tc>
          <w:tcPr>
            <w:tcW w:w="1037" w:type="dxa"/>
            <w:noWrap/>
            <w:vAlign w:val="bottom"/>
            <w:hideMark/>
          </w:tcPr>
          <w:p w14:paraId="5806E0CB" w14:textId="77777777" w:rsidR="00211FC1" w:rsidRPr="0099416A" w:rsidRDefault="00211FC1" w:rsidP="00CF0625">
            <w:pPr>
              <w:rPr>
                <w:bCs/>
                <w:lang w:eastAsia="zh-CN"/>
              </w:rPr>
            </w:pPr>
            <w:r w:rsidRPr="0099416A">
              <w:rPr>
                <w:lang w:eastAsia="zh-CN"/>
              </w:rPr>
              <w:t>7993.5</w:t>
            </w:r>
          </w:p>
        </w:tc>
        <w:tc>
          <w:tcPr>
            <w:tcW w:w="973" w:type="dxa"/>
            <w:noWrap/>
            <w:vAlign w:val="bottom"/>
            <w:hideMark/>
          </w:tcPr>
          <w:p w14:paraId="1AEAAE6E"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8326DE8"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01AF1CC0" w14:textId="77777777" w:rsidR="00211FC1" w:rsidRPr="0099416A" w:rsidRDefault="00211FC1" w:rsidP="00CF0625">
            <w:pPr>
              <w:rPr>
                <w:bCs/>
                <w:lang w:eastAsia="zh-CN"/>
              </w:rPr>
            </w:pPr>
            <w:r w:rsidRPr="0099416A">
              <w:rPr>
                <w:lang w:eastAsia="zh-CN"/>
              </w:rPr>
              <w:t>0.07448</w:t>
            </w:r>
          </w:p>
        </w:tc>
      </w:tr>
      <w:tr w:rsidR="00211FC1" w:rsidRPr="0099416A" w14:paraId="272DE342" w14:textId="77777777" w:rsidTr="00CF0625">
        <w:trPr>
          <w:trHeight w:val="287"/>
        </w:trPr>
        <w:tc>
          <w:tcPr>
            <w:tcW w:w="1337" w:type="dxa"/>
            <w:noWrap/>
            <w:vAlign w:val="bottom"/>
            <w:hideMark/>
          </w:tcPr>
          <w:p w14:paraId="1E681DB4" w14:textId="77777777" w:rsidR="00211FC1" w:rsidRPr="0099416A" w:rsidRDefault="00211FC1" w:rsidP="00CF0625">
            <w:pPr>
              <w:rPr>
                <w:lang w:eastAsia="zh-CN"/>
              </w:rPr>
            </w:pPr>
          </w:p>
        </w:tc>
        <w:tc>
          <w:tcPr>
            <w:tcW w:w="1007" w:type="dxa"/>
            <w:noWrap/>
            <w:vAlign w:val="bottom"/>
            <w:hideMark/>
          </w:tcPr>
          <w:p w14:paraId="1B4856D6"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41381E6B" w14:textId="77777777" w:rsidR="00211FC1" w:rsidRPr="0099416A" w:rsidRDefault="00211FC1" w:rsidP="00CF0625">
            <w:pPr>
              <w:rPr>
                <w:lang w:eastAsia="zh-CN"/>
              </w:rPr>
            </w:pPr>
            <w:r w:rsidRPr="0099416A">
              <w:rPr>
                <w:lang w:eastAsia="zh-CN"/>
              </w:rPr>
              <w:t>3</w:t>
            </w:r>
          </w:p>
        </w:tc>
        <w:tc>
          <w:tcPr>
            <w:tcW w:w="792" w:type="dxa"/>
            <w:noWrap/>
            <w:vAlign w:val="bottom"/>
            <w:hideMark/>
          </w:tcPr>
          <w:p w14:paraId="20F3BE13" w14:textId="77777777" w:rsidR="00211FC1" w:rsidRPr="0099416A" w:rsidRDefault="00211FC1" w:rsidP="00CF0625">
            <w:pPr>
              <w:rPr>
                <w:lang w:eastAsia="zh-CN"/>
              </w:rPr>
            </w:pPr>
            <w:r w:rsidRPr="0099416A">
              <w:rPr>
                <w:lang w:eastAsia="zh-CN"/>
              </w:rPr>
              <w:t>0</w:t>
            </w:r>
          </w:p>
        </w:tc>
        <w:tc>
          <w:tcPr>
            <w:tcW w:w="681" w:type="dxa"/>
            <w:noWrap/>
            <w:vAlign w:val="bottom"/>
            <w:hideMark/>
          </w:tcPr>
          <w:p w14:paraId="41CF9227"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5326C54C" w14:textId="77777777" w:rsidR="00211FC1" w:rsidRPr="0099416A" w:rsidRDefault="00211FC1" w:rsidP="00CF0625">
            <w:pPr>
              <w:rPr>
                <w:bCs/>
                <w:lang w:eastAsia="zh-CN"/>
              </w:rPr>
            </w:pPr>
            <w:r w:rsidRPr="0099416A">
              <w:rPr>
                <w:lang w:eastAsia="zh-CN"/>
              </w:rPr>
              <w:t>19</w:t>
            </w:r>
          </w:p>
        </w:tc>
        <w:tc>
          <w:tcPr>
            <w:tcW w:w="1037" w:type="dxa"/>
            <w:noWrap/>
            <w:vAlign w:val="bottom"/>
            <w:hideMark/>
          </w:tcPr>
          <w:p w14:paraId="116BDA5D" w14:textId="77777777" w:rsidR="00211FC1" w:rsidRPr="0099416A" w:rsidRDefault="00211FC1" w:rsidP="00CF0625">
            <w:pPr>
              <w:rPr>
                <w:bCs/>
                <w:lang w:eastAsia="zh-CN"/>
              </w:rPr>
            </w:pPr>
            <w:r w:rsidRPr="0099416A">
              <w:rPr>
                <w:lang w:eastAsia="zh-CN"/>
              </w:rPr>
              <w:t>6935</w:t>
            </w:r>
          </w:p>
        </w:tc>
        <w:tc>
          <w:tcPr>
            <w:tcW w:w="973" w:type="dxa"/>
            <w:noWrap/>
            <w:vAlign w:val="bottom"/>
            <w:hideMark/>
          </w:tcPr>
          <w:p w14:paraId="71A4EEE2"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F6D50C8"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FC0EC15" w14:textId="77777777" w:rsidR="00211FC1" w:rsidRPr="0099416A" w:rsidRDefault="00211FC1" w:rsidP="00CF0625">
            <w:pPr>
              <w:rPr>
                <w:bCs/>
                <w:lang w:eastAsia="zh-CN"/>
              </w:rPr>
            </w:pPr>
            <w:r w:rsidRPr="0099416A">
              <w:rPr>
                <w:lang w:eastAsia="zh-CN"/>
              </w:rPr>
              <w:t>0.07448</w:t>
            </w:r>
          </w:p>
        </w:tc>
      </w:tr>
      <w:tr w:rsidR="00211FC1" w:rsidRPr="0099416A" w14:paraId="49B7510C" w14:textId="77777777" w:rsidTr="00CF0625">
        <w:trPr>
          <w:trHeight w:val="287"/>
        </w:trPr>
        <w:tc>
          <w:tcPr>
            <w:tcW w:w="1337" w:type="dxa"/>
            <w:noWrap/>
            <w:vAlign w:val="bottom"/>
            <w:hideMark/>
          </w:tcPr>
          <w:p w14:paraId="267417BF" w14:textId="77777777" w:rsidR="00211FC1" w:rsidRPr="0099416A" w:rsidRDefault="00211FC1" w:rsidP="00CF0625">
            <w:pPr>
              <w:rPr>
                <w:lang w:eastAsia="zh-CN"/>
              </w:rPr>
            </w:pPr>
          </w:p>
        </w:tc>
        <w:tc>
          <w:tcPr>
            <w:tcW w:w="1007" w:type="dxa"/>
            <w:noWrap/>
            <w:vAlign w:val="bottom"/>
            <w:hideMark/>
          </w:tcPr>
          <w:p w14:paraId="4EBFB9C7"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2C46D465" w14:textId="77777777" w:rsidR="00211FC1" w:rsidRPr="0099416A" w:rsidRDefault="00211FC1" w:rsidP="00CF0625">
            <w:pPr>
              <w:rPr>
                <w:lang w:eastAsia="zh-CN"/>
              </w:rPr>
            </w:pPr>
            <w:r w:rsidRPr="0099416A">
              <w:rPr>
                <w:lang w:eastAsia="zh-CN"/>
              </w:rPr>
              <w:t>3</w:t>
            </w:r>
          </w:p>
        </w:tc>
        <w:tc>
          <w:tcPr>
            <w:tcW w:w="792" w:type="dxa"/>
            <w:noWrap/>
            <w:vAlign w:val="bottom"/>
            <w:hideMark/>
          </w:tcPr>
          <w:p w14:paraId="344EFD03"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54D1928"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09CAEECC" w14:textId="77777777" w:rsidR="00211FC1" w:rsidRPr="0099416A" w:rsidRDefault="00211FC1" w:rsidP="00CF0625">
            <w:pPr>
              <w:rPr>
                <w:bCs/>
                <w:lang w:eastAsia="zh-CN"/>
              </w:rPr>
            </w:pPr>
            <w:r w:rsidRPr="0099416A">
              <w:rPr>
                <w:lang w:eastAsia="zh-CN"/>
              </w:rPr>
              <w:t>13.8</w:t>
            </w:r>
          </w:p>
        </w:tc>
        <w:tc>
          <w:tcPr>
            <w:tcW w:w="1037" w:type="dxa"/>
            <w:noWrap/>
            <w:vAlign w:val="bottom"/>
            <w:hideMark/>
          </w:tcPr>
          <w:p w14:paraId="4937C4BA" w14:textId="77777777" w:rsidR="00211FC1" w:rsidRPr="0099416A" w:rsidRDefault="00211FC1" w:rsidP="00CF0625">
            <w:pPr>
              <w:rPr>
                <w:bCs/>
                <w:lang w:eastAsia="zh-CN"/>
              </w:rPr>
            </w:pPr>
            <w:r w:rsidRPr="0099416A">
              <w:rPr>
                <w:lang w:eastAsia="zh-CN"/>
              </w:rPr>
              <w:t>5037</w:t>
            </w:r>
          </w:p>
        </w:tc>
        <w:tc>
          <w:tcPr>
            <w:tcW w:w="973" w:type="dxa"/>
            <w:noWrap/>
            <w:vAlign w:val="bottom"/>
            <w:hideMark/>
          </w:tcPr>
          <w:p w14:paraId="7B82EB62"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88D0A4E"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05D14E59" w14:textId="77777777" w:rsidR="00211FC1" w:rsidRPr="0099416A" w:rsidRDefault="00211FC1" w:rsidP="00CF0625">
            <w:pPr>
              <w:rPr>
                <w:bCs/>
                <w:lang w:eastAsia="zh-CN"/>
              </w:rPr>
            </w:pPr>
            <w:r w:rsidRPr="0099416A">
              <w:rPr>
                <w:lang w:eastAsia="zh-CN"/>
              </w:rPr>
              <w:t>0.07448</w:t>
            </w:r>
          </w:p>
        </w:tc>
      </w:tr>
      <w:tr w:rsidR="00211FC1" w:rsidRPr="0099416A" w14:paraId="6E8845C4" w14:textId="77777777" w:rsidTr="00CF0625">
        <w:trPr>
          <w:trHeight w:val="287"/>
        </w:trPr>
        <w:tc>
          <w:tcPr>
            <w:tcW w:w="1337" w:type="dxa"/>
            <w:noWrap/>
            <w:vAlign w:val="bottom"/>
            <w:hideMark/>
          </w:tcPr>
          <w:p w14:paraId="18AD135A" w14:textId="77777777" w:rsidR="00211FC1" w:rsidRPr="0099416A" w:rsidRDefault="00211FC1" w:rsidP="00CF0625">
            <w:pPr>
              <w:rPr>
                <w:lang w:eastAsia="zh-CN"/>
              </w:rPr>
            </w:pPr>
          </w:p>
        </w:tc>
        <w:tc>
          <w:tcPr>
            <w:tcW w:w="1007" w:type="dxa"/>
            <w:noWrap/>
            <w:vAlign w:val="bottom"/>
            <w:hideMark/>
          </w:tcPr>
          <w:p w14:paraId="42CC1CF1"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2B7F1AB3" w14:textId="77777777" w:rsidR="00211FC1" w:rsidRPr="0099416A" w:rsidRDefault="00211FC1" w:rsidP="00CF0625">
            <w:pPr>
              <w:rPr>
                <w:lang w:eastAsia="zh-CN"/>
              </w:rPr>
            </w:pPr>
            <w:r w:rsidRPr="0099416A">
              <w:rPr>
                <w:lang w:eastAsia="zh-CN"/>
              </w:rPr>
              <w:t>3</w:t>
            </w:r>
          </w:p>
        </w:tc>
        <w:tc>
          <w:tcPr>
            <w:tcW w:w="792" w:type="dxa"/>
            <w:noWrap/>
            <w:vAlign w:val="bottom"/>
            <w:hideMark/>
          </w:tcPr>
          <w:p w14:paraId="46301400" w14:textId="77777777" w:rsidR="00211FC1" w:rsidRPr="0099416A" w:rsidRDefault="00211FC1" w:rsidP="00CF0625">
            <w:pPr>
              <w:rPr>
                <w:lang w:eastAsia="zh-CN"/>
              </w:rPr>
            </w:pPr>
            <w:r w:rsidRPr="0099416A">
              <w:rPr>
                <w:lang w:eastAsia="zh-CN"/>
              </w:rPr>
              <w:t>1</w:t>
            </w:r>
          </w:p>
        </w:tc>
        <w:tc>
          <w:tcPr>
            <w:tcW w:w="681" w:type="dxa"/>
            <w:noWrap/>
            <w:vAlign w:val="bottom"/>
            <w:hideMark/>
          </w:tcPr>
          <w:p w14:paraId="3D7C2F13"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026B508" w14:textId="77777777" w:rsidR="00211FC1" w:rsidRPr="0099416A" w:rsidRDefault="00211FC1" w:rsidP="00CF0625">
            <w:pPr>
              <w:rPr>
                <w:bCs/>
                <w:lang w:eastAsia="zh-CN"/>
              </w:rPr>
            </w:pPr>
            <w:r w:rsidRPr="0099416A">
              <w:rPr>
                <w:lang w:eastAsia="zh-CN"/>
              </w:rPr>
              <w:t>26.3</w:t>
            </w:r>
          </w:p>
        </w:tc>
        <w:tc>
          <w:tcPr>
            <w:tcW w:w="1037" w:type="dxa"/>
            <w:noWrap/>
            <w:vAlign w:val="bottom"/>
            <w:hideMark/>
          </w:tcPr>
          <w:p w14:paraId="47FBD889" w14:textId="77777777" w:rsidR="00211FC1" w:rsidRPr="0099416A" w:rsidRDefault="00211FC1" w:rsidP="00CF0625">
            <w:pPr>
              <w:rPr>
                <w:bCs/>
                <w:lang w:eastAsia="zh-CN"/>
              </w:rPr>
            </w:pPr>
            <w:r w:rsidRPr="0099416A">
              <w:rPr>
                <w:lang w:eastAsia="zh-CN"/>
              </w:rPr>
              <w:t>9599.5</w:t>
            </w:r>
          </w:p>
        </w:tc>
        <w:tc>
          <w:tcPr>
            <w:tcW w:w="973" w:type="dxa"/>
            <w:noWrap/>
            <w:vAlign w:val="bottom"/>
            <w:hideMark/>
          </w:tcPr>
          <w:p w14:paraId="23AED770"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58BAB19"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A2F9587" w14:textId="77777777" w:rsidR="00211FC1" w:rsidRPr="0099416A" w:rsidRDefault="00211FC1" w:rsidP="00CF0625">
            <w:pPr>
              <w:rPr>
                <w:bCs/>
                <w:lang w:eastAsia="zh-CN"/>
              </w:rPr>
            </w:pPr>
            <w:r w:rsidRPr="0099416A">
              <w:rPr>
                <w:lang w:eastAsia="zh-CN"/>
              </w:rPr>
              <w:t>0.07448</w:t>
            </w:r>
          </w:p>
        </w:tc>
      </w:tr>
      <w:tr w:rsidR="00211FC1" w:rsidRPr="0099416A" w14:paraId="5C811906" w14:textId="77777777" w:rsidTr="00CF0625">
        <w:trPr>
          <w:trHeight w:val="287"/>
        </w:trPr>
        <w:tc>
          <w:tcPr>
            <w:tcW w:w="1337" w:type="dxa"/>
            <w:noWrap/>
            <w:vAlign w:val="bottom"/>
            <w:hideMark/>
          </w:tcPr>
          <w:p w14:paraId="7CE9555A" w14:textId="77777777" w:rsidR="00211FC1" w:rsidRPr="0099416A" w:rsidRDefault="00211FC1" w:rsidP="00CF0625">
            <w:pPr>
              <w:rPr>
                <w:lang w:eastAsia="zh-CN"/>
              </w:rPr>
            </w:pPr>
          </w:p>
        </w:tc>
        <w:tc>
          <w:tcPr>
            <w:tcW w:w="1007" w:type="dxa"/>
            <w:noWrap/>
            <w:vAlign w:val="bottom"/>
            <w:hideMark/>
          </w:tcPr>
          <w:p w14:paraId="1E7C664B"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256D03D2" w14:textId="77777777" w:rsidR="00211FC1" w:rsidRPr="0099416A" w:rsidRDefault="00211FC1" w:rsidP="00CF0625">
            <w:pPr>
              <w:rPr>
                <w:lang w:eastAsia="zh-CN"/>
              </w:rPr>
            </w:pPr>
            <w:r w:rsidRPr="0099416A">
              <w:rPr>
                <w:lang w:eastAsia="zh-CN"/>
              </w:rPr>
              <w:t>3</w:t>
            </w:r>
          </w:p>
        </w:tc>
        <w:tc>
          <w:tcPr>
            <w:tcW w:w="792" w:type="dxa"/>
            <w:noWrap/>
            <w:vAlign w:val="bottom"/>
            <w:hideMark/>
          </w:tcPr>
          <w:p w14:paraId="62384815" w14:textId="77777777" w:rsidR="00211FC1" w:rsidRPr="0099416A" w:rsidRDefault="00211FC1" w:rsidP="00CF0625">
            <w:pPr>
              <w:rPr>
                <w:lang w:eastAsia="zh-CN"/>
              </w:rPr>
            </w:pPr>
            <w:r w:rsidRPr="0099416A">
              <w:rPr>
                <w:lang w:eastAsia="zh-CN"/>
              </w:rPr>
              <w:t>1</w:t>
            </w:r>
          </w:p>
        </w:tc>
        <w:tc>
          <w:tcPr>
            <w:tcW w:w="681" w:type="dxa"/>
            <w:noWrap/>
            <w:vAlign w:val="bottom"/>
            <w:hideMark/>
          </w:tcPr>
          <w:p w14:paraId="243241B2"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70F0B01" w14:textId="77777777" w:rsidR="00211FC1" w:rsidRPr="0099416A" w:rsidRDefault="00211FC1" w:rsidP="00CF0625">
            <w:pPr>
              <w:rPr>
                <w:bCs/>
                <w:lang w:eastAsia="zh-CN"/>
              </w:rPr>
            </w:pPr>
            <w:r w:rsidRPr="0099416A">
              <w:rPr>
                <w:lang w:eastAsia="zh-CN"/>
              </w:rPr>
              <w:t>21.1</w:t>
            </w:r>
          </w:p>
        </w:tc>
        <w:tc>
          <w:tcPr>
            <w:tcW w:w="1037" w:type="dxa"/>
            <w:noWrap/>
            <w:vAlign w:val="bottom"/>
            <w:hideMark/>
          </w:tcPr>
          <w:p w14:paraId="5725E7D3" w14:textId="77777777" w:rsidR="00211FC1" w:rsidRPr="0099416A" w:rsidRDefault="00211FC1" w:rsidP="00CF0625">
            <w:pPr>
              <w:rPr>
                <w:bCs/>
                <w:lang w:eastAsia="zh-CN"/>
              </w:rPr>
            </w:pPr>
            <w:r w:rsidRPr="0099416A">
              <w:rPr>
                <w:lang w:eastAsia="zh-CN"/>
              </w:rPr>
              <w:t>7701.5</w:t>
            </w:r>
          </w:p>
        </w:tc>
        <w:tc>
          <w:tcPr>
            <w:tcW w:w="973" w:type="dxa"/>
            <w:noWrap/>
            <w:vAlign w:val="bottom"/>
            <w:hideMark/>
          </w:tcPr>
          <w:p w14:paraId="643B67E9"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60E42D0"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C261859" w14:textId="77777777" w:rsidR="00211FC1" w:rsidRPr="0099416A" w:rsidRDefault="00211FC1" w:rsidP="00CF0625">
            <w:pPr>
              <w:rPr>
                <w:bCs/>
                <w:lang w:eastAsia="zh-CN"/>
              </w:rPr>
            </w:pPr>
            <w:r w:rsidRPr="0099416A">
              <w:rPr>
                <w:lang w:eastAsia="zh-CN"/>
              </w:rPr>
              <w:t>0.07448</w:t>
            </w:r>
          </w:p>
        </w:tc>
      </w:tr>
      <w:tr w:rsidR="00211FC1" w:rsidRPr="0099416A" w14:paraId="04A625CB" w14:textId="77777777" w:rsidTr="00CF0625">
        <w:trPr>
          <w:trHeight w:val="287"/>
        </w:trPr>
        <w:tc>
          <w:tcPr>
            <w:tcW w:w="1337" w:type="dxa"/>
            <w:noWrap/>
            <w:vAlign w:val="bottom"/>
            <w:hideMark/>
          </w:tcPr>
          <w:p w14:paraId="5FA9DD69" w14:textId="77777777" w:rsidR="00211FC1" w:rsidRPr="0099416A" w:rsidRDefault="00211FC1" w:rsidP="00CF0625">
            <w:pPr>
              <w:rPr>
                <w:lang w:eastAsia="zh-CN"/>
              </w:rPr>
            </w:pPr>
          </w:p>
        </w:tc>
        <w:tc>
          <w:tcPr>
            <w:tcW w:w="1007" w:type="dxa"/>
            <w:noWrap/>
            <w:vAlign w:val="bottom"/>
            <w:hideMark/>
          </w:tcPr>
          <w:p w14:paraId="129FE402"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1AFAD28E" w14:textId="77777777" w:rsidR="00211FC1" w:rsidRPr="0099416A" w:rsidRDefault="00211FC1" w:rsidP="00CF0625">
            <w:pPr>
              <w:rPr>
                <w:lang w:eastAsia="zh-CN"/>
              </w:rPr>
            </w:pPr>
            <w:r w:rsidRPr="0099416A">
              <w:rPr>
                <w:lang w:eastAsia="zh-CN"/>
              </w:rPr>
              <w:t>2</w:t>
            </w:r>
          </w:p>
        </w:tc>
        <w:tc>
          <w:tcPr>
            <w:tcW w:w="792" w:type="dxa"/>
            <w:noWrap/>
            <w:vAlign w:val="bottom"/>
            <w:hideMark/>
          </w:tcPr>
          <w:p w14:paraId="236C6369" w14:textId="77777777" w:rsidR="00211FC1" w:rsidRPr="0099416A" w:rsidRDefault="00211FC1" w:rsidP="00CF0625">
            <w:pPr>
              <w:rPr>
                <w:lang w:eastAsia="zh-CN"/>
              </w:rPr>
            </w:pPr>
            <w:r w:rsidRPr="0099416A">
              <w:rPr>
                <w:lang w:eastAsia="zh-CN"/>
              </w:rPr>
              <w:t>0</w:t>
            </w:r>
          </w:p>
        </w:tc>
        <w:tc>
          <w:tcPr>
            <w:tcW w:w="681" w:type="dxa"/>
            <w:noWrap/>
            <w:vAlign w:val="bottom"/>
            <w:hideMark/>
          </w:tcPr>
          <w:p w14:paraId="102E741C"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1291C27" w14:textId="77777777" w:rsidR="00211FC1" w:rsidRPr="0099416A" w:rsidRDefault="00211FC1" w:rsidP="00CF0625">
            <w:pPr>
              <w:rPr>
                <w:bCs/>
                <w:lang w:eastAsia="zh-CN"/>
              </w:rPr>
            </w:pPr>
            <w:r w:rsidRPr="0099416A">
              <w:rPr>
                <w:lang w:eastAsia="zh-CN"/>
              </w:rPr>
              <w:t>15.4</w:t>
            </w:r>
          </w:p>
        </w:tc>
        <w:tc>
          <w:tcPr>
            <w:tcW w:w="1037" w:type="dxa"/>
            <w:noWrap/>
            <w:vAlign w:val="bottom"/>
            <w:hideMark/>
          </w:tcPr>
          <w:p w14:paraId="0129F70A" w14:textId="77777777" w:rsidR="00211FC1" w:rsidRPr="0099416A" w:rsidRDefault="00211FC1" w:rsidP="00CF0625">
            <w:pPr>
              <w:rPr>
                <w:bCs/>
                <w:lang w:eastAsia="zh-CN"/>
              </w:rPr>
            </w:pPr>
            <w:r w:rsidRPr="0099416A">
              <w:rPr>
                <w:lang w:eastAsia="zh-CN"/>
              </w:rPr>
              <w:t>5621</w:t>
            </w:r>
          </w:p>
        </w:tc>
        <w:tc>
          <w:tcPr>
            <w:tcW w:w="973" w:type="dxa"/>
            <w:noWrap/>
            <w:vAlign w:val="bottom"/>
            <w:hideMark/>
          </w:tcPr>
          <w:p w14:paraId="41F6D934"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5F77DEE"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2A6D0D3" w14:textId="77777777" w:rsidR="00211FC1" w:rsidRPr="0099416A" w:rsidRDefault="00211FC1" w:rsidP="00CF0625">
            <w:pPr>
              <w:rPr>
                <w:bCs/>
                <w:lang w:eastAsia="zh-CN"/>
              </w:rPr>
            </w:pPr>
            <w:r w:rsidRPr="0099416A">
              <w:rPr>
                <w:lang w:eastAsia="zh-CN"/>
              </w:rPr>
              <w:t>0.07448</w:t>
            </w:r>
          </w:p>
        </w:tc>
      </w:tr>
      <w:tr w:rsidR="00211FC1" w:rsidRPr="0099416A" w14:paraId="53E71B95" w14:textId="77777777" w:rsidTr="00CF0625">
        <w:trPr>
          <w:trHeight w:val="287"/>
        </w:trPr>
        <w:tc>
          <w:tcPr>
            <w:tcW w:w="1337" w:type="dxa"/>
            <w:noWrap/>
            <w:vAlign w:val="bottom"/>
            <w:hideMark/>
          </w:tcPr>
          <w:p w14:paraId="75048907" w14:textId="77777777" w:rsidR="00211FC1" w:rsidRPr="0099416A" w:rsidRDefault="00211FC1" w:rsidP="00CF0625">
            <w:pPr>
              <w:rPr>
                <w:lang w:eastAsia="zh-CN"/>
              </w:rPr>
            </w:pPr>
          </w:p>
        </w:tc>
        <w:tc>
          <w:tcPr>
            <w:tcW w:w="1007" w:type="dxa"/>
            <w:noWrap/>
            <w:vAlign w:val="bottom"/>
            <w:hideMark/>
          </w:tcPr>
          <w:p w14:paraId="4A09B8CB"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72032945" w14:textId="77777777" w:rsidR="00211FC1" w:rsidRPr="0099416A" w:rsidRDefault="00211FC1" w:rsidP="00CF0625">
            <w:pPr>
              <w:rPr>
                <w:lang w:eastAsia="zh-CN"/>
              </w:rPr>
            </w:pPr>
            <w:r w:rsidRPr="0099416A">
              <w:rPr>
                <w:lang w:eastAsia="zh-CN"/>
              </w:rPr>
              <w:t>2</w:t>
            </w:r>
          </w:p>
        </w:tc>
        <w:tc>
          <w:tcPr>
            <w:tcW w:w="792" w:type="dxa"/>
            <w:noWrap/>
            <w:vAlign w:val="bottom"/>
            <w:hideMark/>
          </w:tcPr>
          <w:p w14:paraId="7E5340FC"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AF10CBD"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6C829EFA" w14:textId="77777777" w:rsidR="00211FC1" w:rsidRPr="0099416A" w:rsidRDefault="00211FC1" w:rsidP="00CF0625">
            <w:pPr>
              <w:rPr>
                <w:bCs/>
                <w:lang w:eastAsia="zh-CN"/>
              </w:rPr>
            </w:pPr>
            <w:r w:rsidRPr="0099416A">
              <w:rPr>
                <w:lang w:eastAsia="zh-CN"/>
              </w:rPr>
              <w:t>11.4</w:t>
            </w:r>
          </w:p>
        </w:tc>
        <w:tc>
          <w:tcPr>
            <w:tcW w:w="1037" w:type="dxa"/>
            <w:noWrap/>
            <w:vAlign w:val="bottom"/>
            <w:hideMark/>
          </w:tcPr>
          <w:p w14:paraId="6A19C15F" w14:textId="77777777" w:rsidR="00211FC1" w:rsidRPr="0099416A" w:rsidRDefault="00211FC1" w:rsidP="00CF0625">
            <w:pPr>
              <w:rPr>
                <w:bCs/>
                <w:lang w:eastAsia="zh-CN"/>
              </w:rPr>
            </w:pPr>
            <w:r w:rsidRPr="0099416A">
              <w:rPr>
                <w:lang w:eastAsia="zh-CN"/>
              </w:rPr>
              <w:t>4161</w:t>
            </w:r>
          </w:p>
        </w:tc>
        <w:tc>
          <w:tcPr>
            <w:tcW w:w="973" w:type="dxa"/>
            <w:noWrap/>
            <w:vAlign w:val="bottom"/>
            <w:hideMark/>
          </w:tcPr>
          <w:p w14:paraId="791C50B8"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E51A2AC"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CDA75D4" w14:textId="77777777" w:rsidR="00211FC1" w:rsidRPr="0099416A" w:rsidRDefault="00211FC1" w:rsidP="00CF0625">
            <w:pPr>
              <w:rPr>
                <w:bCs/>
                <w:lang w:eastAsia="zh-CN"/>
              </w:rPr>
            </w:pPr>
            <w:r w:rsidRPr="0099416A">
              <w:rPr>
                <w:lang w:eastAsia="zh-CN"/>
              </w:rPr>
              <w:t>0.07448</w:t>
            </w:r>
          </w:p>
        </w:tc>
      </w:tr>
      <w:tr w:rsidR="00211FC1" w:rsidRPr="0099416A" w14:paraId="1032A3EC" w14:textId="77777777" w:rsidTr="00CF0625">
        <w:trPr>
          <w:trHeight w:val="287"/>
        </w:trPr>
        <w:tc>
          <w:tcPr>
            <w:tcW w:w="1337" w:type="dxa"/>
            <w:noWrap/>
            <w:vAlign w:val="bottom"/>
            <w:hideMark/>
          </w:tcPr>
          <w:p w14:paraId="641A0D9A" w14:textId="77777777" w:rsidR="00211FC1" w:rsidRPr="0099416A" w:rsidRDefault="00211FC1" w:rsidP="00CF0625">
            <w:pPr>
              <w:rPr>
                <w:lang w:eastAsia="zh-CN"/>
              </w:rPr>
            </w:pPr>
          </w:p>
        </w:tc>
        <w:tc>
          <w:tcPr>
            <w:tcW w:w="1007" w:type="dxa"/>
            <w:noWrap/>
            <w:vAlign w:val="bottom"/>
            <w:hideMark/>
          </w:tcPr>
          <w:p w14:paraId="5688AB0E"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54171752" w14:textId="77777777" w:rsidR="00211FC1" w:rsidRPr="0099416A" w:rsidRDefault="00211FC1" w:rsidP="00CF0625">
            <w:pPr>
              <w:rPr>
                <w:lang w:eastAsia="zh-CN"/>
              </w:rPr>
            </w:pPr>
            <w:r w:rsidRPr="0099416A">
              <w:rPr>
                <w:lang w:eastAsia="zh-CN"/>
              </w:rPr>
              <w:t>2</w:t>
            </w:r>
          </w:p>
        </w:tc>
        <w:tc>
          <w:tcPr>
            <w:tcW w:w="792" w:type="dxa"/>
            <w:noWrap/>
            <w:vAlign w:val="bottom"/>
            <w:hideMark/>
          </w:tcPr>
          <w:p w14:paraId="14E67976" w14:textId="77777777" w:rsidR="00211FC1" w:rsidRPr="0099416A" w:rsidRDefault="00211FC1" w:rsidP="00CF0625">
            <w:pPr>
              <w:rPr>
                <w:lang w:eastAsia="zh-CN"/>
              </w:rPr>
            </w:pPr>
            <w:r w:rsidRPr="0099416A">
              <w:rPr>
                <w:lang w:eastAsia="zh-CN"/>
              </w:rPr>
              <w:t>1</w:t>
            </w:r>
          </w:p>
        </w:tc>
        <w:tc>
          <w:tcPr>
            <w:tcW w:w="681" w:type="dxa"/>
            <w:noWrap/>
            <w:vAlign w:val="bottom"/>
            <w:hideMark/>
          </w:tcPr>
          <w:p w14:paraId="68CE6115"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506F4BD4" w14:textId="77777777" w:rsidR="00211FC1" w:rsidRPr="0099416A" w:rsidRDefault="00211FC1" w:rsidP="00CF0625">
            <w:pPr>
              <w:rPr>
                <w:bCs/>
                <w:lang w:eastAsia="zh-CN"/>
              </w:rPr>
            </w:pPr>
            <w:r w:rsidRPr="0099416A">
              <w:rPr>
                <w:lang w:eastAsia="zh-CN"/>
              </w:rPr>
              <w:t>22.7</w:t>
            </w:r>
          </w:p>
        </w:tc>
        <w:tc>
          <w:tcPr>
            <w:tcW w:w="1037" w:type="dxa"/>
            <w:noWrap/>
            <w:vAlign w:val="bottom"/>
            <w:hideMark/>
          </w:tcPr>
          <w:p w14:paraId="58BCDEC1" w14:textId="77777777" w:rsidR="00211FC1" w:rsidRPr="0099416A" w:rsidRDefault="00211FC1" w:rsidP="00CF0625">
            <w:pPr>
              <w:rPr>
                <w:bCs/>
                <w:lang w:eastAsia="zh-CN"/>
              </w:rPr>
            </w:pPr>
            <w:r w:rsidRPr="0099416A">
              <w:rPr>
                <w:lang w:eastAsia="zh-CN"/>
              </w:rPr>
              <w:t>8285.5</w:t>
            </w:r>
          </w:p>
        </w:tc>
        <w:tc>
          <w:tcPr>
            <w:tcW w:w="973" w:type="dxa"/>
            <w:noWrap/>
            <w:vAlign w:val="bottom"/>
            <w:hideMark/>
          </w:tcPr>
          <w:p w14:paraId="60BA6AAD"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A9B6382"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66456B4F" w14:textId="77777777" w:rsidR="00211FC1" w:rsidRPr="0099416A" w:rsidRDefault="00211FC1" w:rsidP="00CF0625">
            <w:pPr>
              <w:rPr>
                <w:bCs/>
                <w:lang w:eastAsia="zh-CN"/>
              </w:rPr>
            </w:pPr>
            <w:r w:rsidRPr="0099416A">
              <w:rPr>
                <w:lang w:eastAsia="zh-CN"/>
              </w:rPr>
              <w:t>0.07448</w:t>
            </w:r>
          </w:p>
        </w:tc>
      </w:tr>
      <w:tr w:rsidR="00211FC1" w:rsidRPr="0099416A" w14:paraId="5DCC764B" w14:textId="77777777" w:rsidTr="00CF0625">
        <w:trPr>
          <w:trHeight w:val="287"/>
        </w:trPr>
        <w:tc>
          <w:tcPr>
            <w:tcW w:w="1337" w:type="dxa"/>
            <w:noWrap/>
            <w:vAlign w:val="bottom"/>
            <w:hideMark/>
          </w:tcPr>
          <w:p w14:paraId="01C74FA2" w14:textId="77777777" w:rsidR="00211FC1" w:rsidRPr="0099416A" w:rsidRDefault="00211FC1" w:rsidP="00CF0625">
            <w:pPr>
              <w:rPr>
                <w:lang w:eastAsia="zh-CN"/>
              </w:rPr>
            </w:pPr>
          </w:p>
        </w:tc>
        <w:tc>
          <w:tcPr>
            <w:tcW w:w="1007" w:type="dxa"/>
            <w:noWrap/>
            <w:vAlign w:val="bottom"/>
            <w:hideMark/>
          </w:tcPr>
          <w:p w14:paraId="5646A47C"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6F211073" w14:textId="77777777" w:rsidR="00211FC1" w:rsidRPr="0099416A" w:rsidRDefault="00211FC1" w:rsidP="00CF0625">
            <w:pPr>
              <w:rPr>
                <w:lang w:eastAsia="zh-CN"/>
              </w:rPr>
            </w:pPr>
            <w:r w:rsidRPr="0099416A">
              <w:rPr>
                <w:lang w:eastAsia="zh-CN"/>
              </w:rPr>
              <w:t>2</w:t>
            </w:r>
          </w:p>
        </w:tc>
        <w:tc>
          <w:tcPr>
            <w:tcW w:w="792" w:type="dxa"/>
            <w:noWrap/>
            <w:vAlign w:val="bottom"/>
            <w:hideMark/>
          </w:tcPr>
          <w:p w14:paraId="6280EFBB" w14:textId="77777777" w:rsidR="00211FC1" w:rsidRPr="0099416A" w:rsidRDefault="00211FC1" w:rsidP="00CF0625">
            <w:pPr>
              <w:rPr>
                <w:lang w:eastAsia="zh-CN"/>
              </w:rPr>
            </w:pPr>
            <w:r w:rsidRPr="0099416A">
              <w:rPr>
                <w:lang w:eastAsia="zh-CN"/>
              </w:rPr>
              <w:t>1</w:t>
            </w:r>
          </w:p>
        </w:tc>
        <w:tc>
          <w:tcPr>
            <w:tcW w:w="681" w:type="dxa"/>
            <w:noWrap/>
            <w:vAlign w:val="bottom"/>
            <w:hideMark/>
          </w:tcPr>
          <w:p w14:paraId="0779BEC4"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649812E8" w14:textId="77777777" w:rsidR="00211FC1" w:rsidRPr="0099416A" w:rsidRDefault="00211FC1" w:rsidP="00CF0625">
            <w:pPr>
              <w:rPr>
                <w:bCs/>
                <w:lang w:eastAsia="zh-CN"/>
              </w:rPr>
            </w:pPr>
            <w:r w:rsidRPr="0099416A">
              <w:rPr>
                <w:lang w:eastAsia="zh-CN"/>
              </w:rPr>
              <w:t>18.8</w:t>
            </w:r>
          </w:p>
        </w:tc>
        <w:tc>
          <w:tcPr>
            <w:tcW w:w="1037" w:type="dxa"/>
            <w:noWrap/>
            <w:vAlign w:val="bottom"/>
            <w:hideMark/>
          </w:tcPr>
          <w:p w14:paraId="391A46D7" w14:textId="77777777" w:rsidR="00211FC1" w:rsidRPr="0099416A" w:rsidRDefault="00211FC1" w:rsidP="00CF0625">
            <w:pPr>
              <w:rPr>
                <w:bCs/>
                <w:lang w:eastAsia="zh-CN"/>
              </w:rPr>
            </w:pPr>
            <w:r w:rsidRPr="0099416A">
              <w:rPr>
                <w:lang w:eastAsia="zh-CN"/>
              </w:rPr>
              <w:t>6862</w:t>
            </w:r>
          </w:p>
        </w:tc>
        <w:tc>
          <w:tcPr>
            <w:tcW w:w="973" w:type="dxa"/>
            <w:noWrap/>
            <w:vAlign w:val="bottom"/>
            <w:hideMark/>
          </w:tcPr>
          <w:p w14:paraId="401C89E9"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1E38763"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0CDAF57" w14:textId="77777777" w:rsidR="00211FC1" w:rsidRPr="0099416A" w:rsidRDefault="00211FC1" w:rsidP="00CF0625">
            <w:pPr>
              <w:rPr>
                <w:bCs/>
                <w:lang w:eastAsia="zh-CN"/>
              </w:rPr>
            </w:pPr>
            <w:r w:rsidRPr="0099416A">
              <w:rPr>
                <w:lang w:eastAsia="zh-CN"/>
              </w:rPr>
              <w:t>0.07448</w:t>
            </w:r>
          </w:p>
        </w:tc>
      </w:tr>
      <w:tr w:rsidR="00211FC1" w:rsidRPr="0099416A" w14:paraId="00F42532" w14:textId="77777777" w:rsidTr="00CF0625">
        <w:trPr>
          <w:trHeight w:val="287"/>
        </w:trPr>
        <w:tc>
          <w:tcPr>
            <w:tcW w:w="1337" w:type="dxa"/>
            <w:noWrap/>
            <w:vAlign w:val="bottom"/>
            <w:hideMark/>
          </w:tcPr>
          <w:p w14:paraId="07E30559" w14:textId="77777777" w:rsidR="00211FC1" w:rsidRPr="0099416A" w:rsidRDefault="00211FC1" w:rsidP="00CF0625">
            <w:pPr>
              <w:rPr>
                <w:lang w:eastAsia="zh-CN"/>
              </w:rPr>
            </w:pPr>
          </w:p>
        </w:tc>
        <w:tc>
          <w:tcPr>
            <w:tcW w:w="1007" w:type="dxa"/>
            <w:noWrap/>
            <w:vAlign w:val="bottom"/>
            <w:hideMark/>
          </w:tcPr>
          <w:p w14:paraId="2B50E29A"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5911FB6C" w14:textId="77777777" w:rsidR="00211FC1" w:rsidRPr="0099416A" w:rsidRDefault="00211FC1" w:rsidP="00CF0625">
            <w:pPr>
              <w:rPr>
                <w:lang w:eastAsia="zh-CN"/>
              </w:rPr>
            </w:pPr>
            <w:r w:rsidRPr="0099416A">
              <w:rPr>
                <w:lang w:eastAsia="zh-CN"/>
              </w:rPr>
              <w:t>1</w:t>
            </w:r>
          </w:p>
        </w:tc>
        <w:tc>
          <w:tcPr>
            <w:tcW w:w="792" w:type="dxa"/>
            <w:noWrap/>
            <w:vAlign w:val="bottom"/>
            <w:hideMark/>
          </w:tcPr>
          <w:p w14:paraId="21E73108" w14:textId="77777777" w:rsidR="00211FC1" w:rsidRPr="0099416A" w:rsidRDefault="00211FC1" w:rsidP="00CF0625">
            <w:pPr>
              <w:rPr>
                <w:lang w:eastAsia="zh-CN"/>
              </w:rPr>
            </w:pPr>
            <w:r w:rsidRPr="0099416A">
              <w:rPr>
                <w:lang w:eastAsia="zh-CN"/>
              </w:rPr>
              <w:t>0</w:t>
            </w:r>
          </w:p>
        </w:tc>
        <w:tc>
          <w:tcPr>
            <w:tcW w:w="681" w:type="dxa"/>
            <w:noWrap/>
            <w:vAlign w:val="bottom"/>
            <w:hideMark/>
          </w:tcPr>
          <w:p w14:paraId="3D50CEBB"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017B911" w14:textId="77777777" w:rsidR="00211FC1" w:rsidRPr="0099416A" w:rsidRDefault="00211FC1" w:rsidP="00CF0625">
            <w:pPr>
              <w:rPr>
                <w:lang w:eastAsia="zh-CN"/>
              </w:rPr>
            </w:pPr>
            <w:r w:rsidRPr="0099416A">
              <w:rPr>
                <w:lang w:eastAsia="zh-CN"/>
              </w:rPr>
              <w:t>9</w:t>
            </w:r>
          </w:p>
        </w:tc>
        <w:tc>
          <w:tcPr>
            <w:tcW w:w="1037" w:type="dxa"/>
            <w:noWrap/>
            <w:vAlign w:val="bottom"/>
            <w:hideMark/>
          </w:tcPr>
          <w:p w14:paraId="0923B8EA" w14:textId="77777777" w:rsidR="00211FC1" w:rsidRPr="0099416A" w:rsidRDefault="00211FC1" w:rsidP="00CF0625">
            <w:pPr>
              <w:rPr>
                <w:bCs/>
                <w:lang w:eastAsia="zh-CN"/>
              </w:rPr>
            </w:pPr>
            <w:r w:rsidRPr="0099416A">
              <w:rPr>
                <w:lang w:eastAsia="zh-CN"/>
              </w:rPr>
              <w:t>3285</w:t>
            </w:r>
          </w:p>
        </w:tc>
        <w:tc>
          <w:tcPr>
            <w:tcW w:w="973" w:type="dxa"/>
            <w:noWrap/>
            <w:vAlign w:val="bottom"/>
            <w:hideMark/>
          </w:tcPr>
          <w:p w14:paraId="3A79A68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7F64163"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6D376394" w14:textId="77777777" w:rsidR="00211FC1" w:rsidRPr="0099416A" w:rsidRDefault="00211FC1" w:rsidP="00CF0625">
            <w:pPr>
              <w:rPr>
                <w:bCs/>
                <w:lang w:eastAsia="zh-CN"/>
              </w:rPr>
            </w:pPr>
            <w:r w:rsidRPr="0099416A">
              <w:rPr>
                <w:lang w:eastAsia="zh-CN"/>
              </w:rPr>
              <w:t>0.07448</w:t>
            </w:r>
          </w:p>
        </w:tc>
      </w:tr>
      <w:tr w:rsidR="00211FC1" w:rsidRPr="0099416A" w14:paraId="4D330E2E" w14:textId="77777777" w:rsidTr="00CF0625">
        <w:trPr>
          <w:trHeight w:val="287"/>
        </w:trPr>
        <w:tc>
          <w:tcPr>
            <w:tcW w:w="1337" w:type="dxa"/>
            <w:noWrap/>
            <w:vAlign w:val="bottom"/>
            <w:hideMark/>
          </w:tcPr>
          <w:p w14:paraId="3143AF87" w14:textId="77777777" w:rsidR="00211FC1" w:rsidRPr="0099416A" w:rsidRDefault="00211FC1" w:rsidP="00CF0625">
            <w:pPr>
              <w:rPr>
                <w:lang w:eastAsia="zh-CN"/>
              </w:rPr>
            </w:pPr>
          </w:p>
        </w:tc>
        <w:tc>
          <w:tcPr>
            <w:tcW w:w="1007" w:type="dxa"/>
            <w:noWrap/>
            <w:vAlign w:val="bottom"/>
            <w:hideMark/>
          </w:tcPr>
          <w:p w14:paraId="0CB1A903"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16AD8456" w14:textId="77777777" w:rsidR="00211FC1" w:rsidRPr="0099416A" w:rsidRDefault="00211FC1" w:rsidP="00CF0625">
            <w:pPr>
              <w:rPr>
                <w:lang w:eastAsia="zh-CN"/>
              </w:rPr>
            </w:pPr>
            <w:r w:rsidRPr="0099416A">
              <w:rPr>
                <w:lang w:eastAsia="zh-CN"/>
              </w:rPr>
              <w:t>1</w:t>
            </w:r>
          </w:p>
        </w:tc>
        <w:tc>
          <w:tcPr>
            <w:tcW w:w="792" w:type="dxa"/>
            <w:noWrap/>
            <w:vAlign w:val="bottom"/>
            <w:hideMark/>
          </w:tcPr>
          <w:p w14:paraId="19BAA7D5" w14:textId="77777777" w:rsidR="00211FC1" w:rsidRPr="0099416A" w:rsidRDefault="00211FC1" w:rsidP="00CF0625">
            <w:pPr>
              <w:rPr>
                <w:lang w:eastAsia="zh-CN"/>
              </w:rPr>
            </w:pPr>
            <w:r w:rsidRPr="0099416A">
              <w:rPr>
                <w:lang w:eastAsia="zh-CN"/>
              </w:rPr>
              <w:t>0</w:t>
            </w:r>
          </w:p>
        </w:tc>
        <w:tc>
          <w:tcPr>
            <w:tcW w:w="681" w:type="dxa"/>
            <w:noWrap/>
            <w:vAlign w:val="bottom"/>
            <w:hideMark/>
          </w:tcPr>
          <w:p w14:paraId="28C54446"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2D901DE" w14:textId="77777777" w:rsidR="00211FC1" w:rsidRPr="0099416A" w:rsidRDefault="00211FC1" w:rsidP="00CF0625">
            <w:pPr>
              <w:rPr>
                <w:bCs/>
                <w:lang w:eastAsia="zh-CN"/>
              </w:rPr>
            </w:pPr>
            <w:r w:rsidRPr="0099416A">
              <w:rPr>
                <w:lang w:eastAsia="zh-CN"/>
              </w:rPr>
              <w:t>8.2</w:t>
            </w:r>
          </w:p>
        </w:tc>
        <w:tc>
          <w:tcPr>
            <w:tcW w:w="1037" w:type="dxa"/>
            <w:noWrap/>
            <w:vAlign w:val="bottom"/>
            <w:hideMark/>
          </w:tcPr>
          <w:p w14:paraId="4A2967F8" w14:textId="77777777" w:rsidR="00211FC1" w:rsidRPr="0099416A" w:rsidRDefault="00211FC1" w:rsidP="00CF0625">
            <w:pPr>
              <w:rPr>
                <w:bCs/>
                <w:lang w:eastAsia="zh-CN"/>
              </w:rPr>
            </w:pPr>
            <w:r w:rsidRPr="0099416A">
              <w:rPr>
                <w:lang w:eastAsia="zh-CN"/>
              </w:rPr>
              <w:t>5694</w:t>
            </w:r>
          </w:p>
        </w:tc>
        <w:tc>
          <w:tcPr>
            <w:tcW w:w="973" w:type="dxa"/>
            <w:noWrap/>
            <w:vAlign w:val="bottom"/>
            <w:hideMark/>
          </w:tcPr>
          <w:p w14:paraId="31866DC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D2E0A77"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A544049" w14:textId="77777777" w:rsidR="00211FC1" w:rsidRPr="0099416A" w:rsidRDefault="00211FC1" w:rsidP="00CF0625">
            <w:pPr>
              <w:rPr>
                <w:bCs/>
                <w:lang w:eastAsia="zh-CN"/>
              </w:rPr>
            </w:pPr>
            <w:r w:rsidRPr="0099416A">
              <w:rPr>
                <w:lang w:eastAsia="zh-CN"/>
              </w:rPr>
              <w:t>0.07448</w:t>
            </w:r>
          </w:p>
        </w:tc>
      </w:tr>
      <w:tr w:rsidR="00211FC1" w:rsidRPr="0099416A" w14:paraId="1D1659D5" w14:textId="77777777" w:rsidTr="00CF0625">
        <w:trPr>
          <w:trHeight w:val="287"/>
        </w:trPr>
        <w:tc>
          <w:tcPr>
            <w:tcW w:w="1337" w:type="dxa"/>
            <w:noWrap/>
            <w:vAlign w:val="bottom"/>
            <w:hideMark/>
          </w:tcPr>
          <w:p w14:paraId="3AB3D680" w14:textId="77777777" w:rsidR="00211FC1" w:rsidRPr="0099416A" w:rsidRDefault="00211FC1" w:rsidP="00CF0625">
            <w:pPr>
              <w:rPr>
                <w:lang w:eastAsia="zh-CN"/>
              </w:rPr>
            </w:pPr>
          </w:p>
        </w:tc>
        <w:tc>
          <w:tcPr>
            <w:tcW w:w="1007" w:type="dxa"/>
            <w:noWrap/>
            <w:vAlign w:val="bottom"/>
            <w:hideMark/>
          </w:tcPr>
          <w:p w14:paraId="2038B389"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3A4C49BD" w14:textId="77777777" w:rsidR="00211FC1" w:rsidRPr="0099416A" w:rsidRDefault="00211FC1" w:rsidP="00CF0625">
            <w:pPr>
              <w:rPr>
                <w:lang w:eastAsia="zh-CN"/>
              </w:rPr>
            </w:pPr>
            <w:r w:rsidRPr="0099416A">
              <w:rPr>
                <w:lang w:eastAsia="zh-CN"/>
              </w:rPr>
              <w:t>1</w:t>
            </w:r>
          </w:p>
        </w:tc>
        <w:tc>
          <w:tcPr>
            <w:tcW w:w="792" w:type="dxa"/>
            <w:noWrap/>
            <w:vAlign w:val="bottom"/>
            <w:hideMark/>
          </w:tcPr>
          <w:p w14:paraId="1BB5AFA1" w14:textId="77777777" w:rsidR="00211FC1" w:rsidRPr="0099416A" w:rsidRDefault="00211FC1" w:rsidP="00CF0625">
            <w:pPr>
              <w:rPr>
                <w:lang w:eastAsia="zh-CN"/>
              </w:rPr>
            </w:pPr>
            <w:r w:rsidRPr="0099416A">
              <w:rPr>
                <w:lang w:eastAsia="zh-CN"/>
              </w:rPr>
              <w:t>1</w:t>
            </w:r>
          </w:p>
        </w:tc>
        <w:tc>
          <w:tcPr>
            <w:tcW w:w="681" w:type="dxa"/>
            <w:noWrap/>
            <w:vAlign w:val="bottom"/>
            <w:hideMark/>
          </w:tcPr>
          <w:p w14:paraId="241F7068"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528131B" w14:textId="77777777" w:rsidR="00211FC1" w:rsidRPr="0099416A" w:rsidRDefault="00211FC1" w:rsidP="00CF0625">
            <w:pPr>
              <w:rPr>
                <w:bCs/>
                <w:lang w:eastAsia="zh-CN"/>
              </w:rPr>
            </w:pPr>
            <w:r w:rsidRPr="0099416A">
              <w:rPr>
                <w:lang w:eastAsia="zh-CN"/>
              </w:rPr>
              <w:t>16.3</w:t>
            </w:r>
          </w:p>
        </w:tc>
        <w:tc>
          <w:tcPr>
            <w:tcW w:w="1037" w:type="dxa"/>
            <w:noWrap/>
            <w:vAlign w:val="bottom"/>
            <w:hideMark/>
          </w:tcPr>
          <w:p w14:paraId="4D71DE08" w14:textId="77777777" w:rsidR="00211FC1" w:rsidRPr="0099416A" w:rsidRDefault="00211FC1" w:rsidP="00CF0625">
            <w:pPr>
              <w:rPr>
                <w:bCs/>
                <w:lang w:eastAsia="zh-CN"/>
              </w:rPr>
            </w:pPr>
            <w:r w:rsidRPr="0099416A">
              <w:rPr>
                <w:lang w:eastAsia="zh-CN"/>
              </w:rPr>
              <w:t>5949.5</w:t>
            </w:r>
          </w:p>
        </w:tc>
        <w:tc>
          <w:tcPr>
            <w:tcW w:w="973" w:type="dxa"/>
            <w:noWrap/>
            <w:vAlign w:val="bottom"/>
            <w:hideMark/>
          </w:tcPr>
          <w:p w14:paraId="245FAFFA"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5EEBFD9"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34299E3" w14:textId="77777777" w:rsidR="00211FC1" w:rsidRPr="0099416A" w:rsidRDefault="00211FC1" w:rsidP="00CF0625">
            <w:pPr>
              <w:rPr>
                <w:bCs/>
                <w:lang w:eastAsia="zh-CN"/>
              </w:rPr>
            </w:pPr>
            <w:r w:rsidRPr="0099416A">
              <w:rPr>
                <w:lang w:eastAsia="zh-CN"/>
              </w:rPr>
              <w:t>0.07448</w:t>
            </w:r>
          </w:p>
        </w:tc>
      </w:tr>
      <w:tr w:rsidR="00211FC1" w:rsidRPr="0099416A" w14:paraId="41CD9075" w14:textId="77777777" w:rsidTr="00CF0625">
        <w:trPr>
          <w:trHeight w:val="287"/>
        </w:trPr>
        <w:tc>
          <w:tcPr>
            <w:tcW w:w="1337" w:type="dxa"/>
            <w:noWrap/>
            <w:vAlign w:val="bottom"/>
            <w:hideMark/>
          </w:tcPr>
          <w:p w14:paraId="7D80F4FA" w14:textId="77777777" w:rsidR="00211FC1" w:rsidRPr="0099416A" w:rsidRDefault="00211FC1" w:rsidP="00CF0625">
            <w:pPr>
              <w:rPr>
                <w:lang w:eastAsia="zh-CN"/>
              </w:rPr>
            </w:pPr>
          </w:p>
        </w:tc>
        <w:tc>
          <w:tcPr>
            <w:tcW w:w="1007" w:type="dxa"/>
            <w:noWrap/>
            <w:vAlign w:val="bottom"/>
            <w:hideMark/>
          </w:tcPr>
          <w:p w14:paraId="5743084A" w14:textId="77777777" w:rsidR="00211FC1" w:rsidRPr="0099416A" w:rsidRDefault="00211FC1" w:rsidP="00CF0625">
            <w:pPr>
              <w:rPr>
                <w:bCs/>
                <w:lang w:eastAsia="zh-CN"/>
              </w:rPr>
            </w:pPr>
            <w:r w:rsidRPr="0099416A">
              <w:rPr>
                <w:lang w:eastAsia="zh-CN"/>
              </w:rPr>
              <w:t>2000</w:t>
            </w:r>
          </w:p>
        </w:tc>
        <w:tc>
          <w:tcPr>
            <w:tcW w:w="1093" w:type="dxa"/>
            <w:noWrap/>
            <w:vAlign w:val="bottom"/>
            <w:hideMark/>
          </w:tcPr>
          <w:p w14:paraId="41A1E742" w14:textId="77777777" w:rsidR="00211FC1" w:rsidRPr="0099416A" w:rsidRDefault="00211FC1" w:rsidP="00CF0625">
            <w:pPr>
              <w:rPr>
                <w:lang w:eastAsia="zh-CN"/>
              </w:rPr>
            </w:pPr>
            <w:r w:rsidRPr="0099416A">
              <w:rPr>
                <w:lang w:eastAsia="zh-CN"/>
              </w:rPr>
              <w:t>1</w:t>
            </w:r>
          </w:p>
        </w:tc>
        <w:tc>
          <w:tcPr>
            <w:tcW w:w="792" w:type="dxa"/>
            <w:noWrap/>
            <w:vAlign w:val="bottom"/>
            <w:hideMark/>
          </w:tcPr>
          <w:p w14:paraId="7B31A9C9" w14:textId="77777777" w:rsidR="00211FC1" w:rsidRPr="0099416A" w:rsidRDefault="00211FC1" w:rsidP="00CF0625">
            <w:pPr>
              <w:rPr>
                <w:lang w:eastAsia="zh-CN"/>
              </w:rPr>
            </w:pPr>
            <w:r w:rsidRPr="0099416A">
              <w:rPr>
                <w:lang w:eastAsia="zh-CN"/>
              </w:rPr>
              <w:t>1</w:t>
            </w:r>
          </w:p>
        </w:tc>
        <w:tc>
          <w:tcPr>
            <w:tcW w:w="681" w:type="dxa"/>
            <w:noWrap/>
            <w:vAlign w:val="bottom"/>
            <w:hideMark/>
          </w:tcPr>
          <w:p w14:paraId="3B4B89EB"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5BF6C6A0" w14:textId="77777777" w:rsidR="00211FC1" w:rsidRPr="0099416A" w:rsidRDefault="00211FC1" w:rsidP="00CF0625">
            <w:pPr>
              <w:rPr>
                <w:bCs/>
                <w:lang w:eastAsia="zh-CN"/>
              </w:rPr>
            </w:pPr>
            <w:r w:rsidRPr="0099416A">
              <w:rPr>
                <w:lang w:eastAsia="zh-CN"/>
              </w:rPr>
              <w:t>15.6</w:t>
            </w:r>
          </w:p>
        </w:tc>
        <w:tc>
          <w:tcPr>
            <w:tcW w:w="1037" w:type="dxa"/>
            <w:noWrap/>
            <w:vAlign w:val="bottom"/>
            <w:hideMark/>
          </w:tcPr>
          <w:p w14:paraId="252EC231" w14:textId="77777777" w:rsidR="00211FC1" w:rsidRPr="0099416A" w:rsidRDefault="00211FC1" w:rsidP="00CF0625">
            <w:pPr>
              <w:rPr>
                <w:bCs/>
                <w:lang w:eastAsia="zh-CN"/>
              </w:rPr>
            </w:pPr>
            <w:r w:rsidRPr="0099416A">
              <w:rPr>
                <w:lang w:eastAsia="zh-CN"/>
              </w:rPr>
              <w:t>5694</w:t>
            </w:r>
          </w:p>
        </w:tc>
        <w:tc>
          <w:tcPr>
            <w:tcW w:w="973" w:type="dxa"/>
            <w:noWrap/>
            <w:vAlign w:val="bottom"/>
            <w:hideMark/>
          </w:tcPr>
          <w:p w14:paraId="0DDC9205"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1DA707A"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419EE09" w14:textId="77777777" w:rsidR="00211FC1" w:rsidRPr="0099416A" w:rsidRDefault="00211FC1" w:rsidP="00CF0625">
            <w:pPr>
              <w:rPr>
                <w:bCs/>
                <w:lang w:eastAsia="zh-CN"/>
              </w:rPr>
            </w:pPr>
            <w:r w:rsidRPr="0099416A">
              <w:rPr>
                <w:lang w:eastAsia="zh-CN"/>
              </w:rPr>
              <w:t>0.07448</w:t>
            </w:r>
          </w:p>
        </w:tc>
      </w:tr>
      <w:tr w:rsidR="00211FC1" w:rsidRPr="0099416A" w14:paraId="4FE7D704" w14:textId="77777777" w:rsidTr="00CF0625">
        <w:trPr>
          <w:trHeight w:val="287"/>
        </w:trPr>
        <w:tc>
          <w:tcPr>
            <w:tcW w:w="1337" w:type="dxa"/>
            <w:noWrap/>
            <w:vAlign w:val="bottom"/>
            <w:hideMark/>
          </w:tcPr>
          <w:p w14:paraId="062BB365" w14:textId="77777777" w:rsidR="00211FC1" w:rsidRPr="0099416A" w:rsidRDefault="00211FC1" w:rsidP="00CF0625">
            <w:pPr>
              <w:rPr>
                <w:bCs/>
                <w:lang w:eastAsia="zh-CN"/>
              </w:rPr>
            </w:pPr>
            <w:r w:rsidRPr="0099416A">
              <w:rPr>
                <w:lang w:eastAsia="zh-CN"/>
              </w:rPr>
              <w:t>Brisbane</w:t>
            </w:r>
          </w:p>
        </w:tc>
        <w:tc>
          <w:tcPr>
            <w:tcW w:w="1007" w:type="dxa"/>
            <w:noWrap/>
            <w:vAlign w:val="bottom"/>
            <w:hideMark/>
          </w:tcPr>
          <w:p w14:paraId="558DE9D4"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40505670" w14:textId="77777777" w:rsidR="00211FC1" w:rsidRPr="0099416A" w:rsidRDefault="00211FC1" w:rsidP="00CF0625">
            <w:pPr>
              <w:rPr>
                <w:lang w:eastAsia="zh-CN"/>
              </w:rPr>
            </w:pPr>
            <w:r w:rsidRPr="0099416A">
              <w:rPr>
                <w:lang w:eastAsia="zh-CN"/>
              </w:rPr>
              <w:t>4</w:t>
            </w:r>
          </w:p>
        </w:tc>
        <w:tc>
          <w:tcPr>
            <w:tcW w:w="792" w:type="dxa"/>
            <w:noWrap/>
            <w:vAlign w:val="bottom"/>
            <w:hideMark/>
          </w:tcPr>
          <w:p w14:paraId="6510DA28"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28E17B5"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3030592A" w14:textId="77777777" w:rsidR="00211FC1" w:rsidRPr="0099416A" w:rsidRDefault="00211FC1" w:rsidP="00CF0625">
            <w:pPr>
              <w:rPr>
                <w:bCs/>
                <w:lang w:eastAsia="zh-CN"/>
              </w:rPr>
            </w:pPr>
            <w:r w:rsidRPr="0099416A">
              <w:rPr>
                <w:lang w:eastAsia="zh-CN"/>
              </w:rPr>
              <w:t>19.1</w:t>
            </w:r>
          </w:p>
        </w:tc>
        <w:tc>
          <w:tcPr>
            <w:tcW w:w="1037" w:type="dxa"/>
            <w:noWrap/>
            <w:vAlign w:val="bottom"/>
            <w:hideMark/>
          </w:tcPr>
          <w:p w14:paraId="49D97500" w14:textId="77777777" w:rsidR="00211FC1" w:rsidRPr="0099416A" w:rsidRDefault="00211FC1" w:rsidP="00CF0625">
            <w:pPr>
              <w:rPr>
                <w:bCs/>
                <w:lang w:eastAsia="zh-CN"/>
              </w:rPr>
            </w:pPr>
            <w:r w:rsidRPr="0099416A">
              <w:rPr>
                <w:lang w:eastAsia="zh-CN"/>
              </w:rPr>
              <w:t>6971.5</w:t>
            </w:r>
          </w:p>
        </w:tc>
        <w:tc>
          <w:tcPr>
            <w:tcW w:w="973" w:type="dxa"/>
            <w:noWrap/>
            <w:vAlign w:val="bottom"/>
            <w:hideMark/>
          </w:tcPr>
          <w:p w14:paraId="366A6B8D"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BACBEF0"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D25D84E" w14:textId="77777777" w:rsidR="00211FC1" w:rsidRPr="0099416A" w:rsidRDefault="00211FC1" w:rsidP="00CF0625">
            <w:pPr>
              <w:rPr>
                <w:bCs/>
                <w:lang w:eastAsia="zh-CN"/>
              </w:rPr>
            </w:pPr>
            <w:r w:rsidRPr="0099416A">
              <w:rPr>
                <w:lang w:eastAsia="zh-CN"/>
              </w:rPr>
              <w:t>0.07448</w:t>
            </w:r>
          </w:p>
        </w:tc>
      </w:tr>
      <w:tr w:rsidR="00211FC1" w:rsidRPr="0099416A" w14:paraId="42CCB41C" w14:textId="77777777" w:rsidTr="00CF0625">
        <w:trPr>
          <w:trHeight w:val="287"/>
        </w:trPr>
        <w:tc>
          <w:tcPr>
            <w:tcW w:w="1337" w:type="dxa"/>
            <w:noWrap/>
            <w:vAlign w:val="bottom"/>
            <w:hideMark/>
          </w:tcPr>
          <w:p w14:paraId="0C309484" w14:textId="77777777" w:rsidR="00211FC1" w:rsidRPr="0099416A" w:rsidRDefault="00211FC1" w:rsidP="00CF0625">
            <w:pPr>
              <w:rPr>
                <w:lang w:eastAsia="zh-CN"/>
              </w:rPr>
            </w:pPr>
          </w:p>
        </w:tc>
        <w:tc>
          <w:tcPr>
            <w:tcW w:w="1007" w:type="dxa"/>
            <w:noWrap/>
            <w:vAlign w:val="bottom"/>
            <w:hideMark/>
          </w:tcPr>
          <w:p w14:paraId="3EBE3A2F"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22CAF9B0" w14:textId="77777777" w:rsidR="00211FC1" w:rsidRPr="0099416A" w:rsidRDefault="00211FC1" w:rsidP="00CF0625">
            <w:pPr>
              <w:rPr>
                <w:lang w:eastAsia="zh-CN"/>
              </w:rPr>
            </w:pPr>
            <w:r w:rsidRPr="0099416A">
              <w:rPr>
                <w:lang w:eastAsia="zh-CN"/>
              </w:rPr>
              <w:t>4</w:t>
            </w:r>
          </w:p>
        </w:tc>
        <w:tc>
          <w:tcPr>
            <w:tcW w:w="792" w:type="dxa"/>
            <w:noWrap/>
            <w:vAlign w:val="bottom"/>
            <w:hideMark/>
          </w:tcPr>
          <w:p w14:paraId="5FD99BE5" w14:textId="77777777" w:rsidR="00211FC1" w:rsidRPr="0099416A" w:rsidRDefault="00211FC1" w:rsidP="00CF0625">
            <w:pPr>
              <w:rPr>
                <w:lang w:eastAsia="zh-CN"/>
              </w:rPr>
            </w:pPr>
            <w:r w:rsidRPr="0099416A">
              <w:rPr>
                <w:lang w:eastAsia="zh-CN"/>
              </w:rPr>
              <w:t>0</w:t>
            </w:r>
          </w:p>
        </w:tc>
        <w:tc>
          <w:tcPr>
            <w:tcW w:w="681" w:type="dxa"/>
            <w:noWrap/>
            <w:vAlign w:val="bottom"/>
            <w:hideMark/>
          </w:tcPr>
          <w:p w14:paraId="3A3E7A8E"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09F075AD" w14:textId="77777777" w:rsidR="00211FC1" w:rsidRPr="0099416A" w:rsidRDefault="00211FC1" w:rsidP="00CF0625">
            <w:pPr>
              <w:rPr>
                <w:bCs/>
                <w:lang w:eastAsia="zh-CN"/>
              </w:rPr>
            </w:pPr>
            <w:r w:rsidRPr="0099416A">
              <w:rPr>
                <w:lang w:eastAsia="zh-CN"/>
              </w:rPr>
              <w:t>19.8</w:t>
            </w:r>
          </w:p>
        </w:tc>
        <w:tc>
          <w:tcPr>
            <w:tcW w:w="1037" w:type="dxa"/>
            <w:noWrap/>
            <w:vAlign w:val="bottom"/>
            <w:hideMark/>
          </w:tcPr>
          <w:p w14:paraId="68DF2A63" w14:textId="77777777" w:rsidR="00211FC1" w:rsidRPr="0099416A" w:rsidRDefault="00211FC1" w:rsidP="00CF0625">
            <w:pPr>
              <w:rPr>
                <w:bCs/>
                <w:lang w:eastAsia="zh-CN"/>
              </w:rPr>
            </w:pPr>
            <w:r w:rsidRPr="0099416A">
              <w:rPr>
                <w:lang w:eastAsia="zh-CN"/>
              </w:rPr>
              <w:t>7227</w:t>
            </w:r>
          </w:p>
        </w:tc>
        <w:tc>
          <w:tcPr>
            <w:tcW w:w="973" w:type="dxa"/>
            <w:noWrap/>
            <w:vAlign w:val="bottom"/>
            <w:hideMark/>
          </w:tcPr>
          <w:p w14:paraId="546A0F2D"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03D50AD1"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F0CA2C2" w14:textId="77777777" w:rsidR="00211FC1" w:rsidRPr="0099416A" w:rsidRDefault="00211FC1" w:rsidP="00CF0625">
            <w:pPr>
              <w:rPr>
                <w:bCs/>
                <w:lang w:eastAsia="zh-CN"/>
              </w:rPr>
            </w:pPr>
            <w:r w:rsidRPr="0099416A">
              <w:rPr>
                <w:lang w:eastAsia="zh-CN"/>
              </w:rPr>
              <w:t>0.07448</w:t>
            </w:r>
          </w:p>
        </w:tc>
      </w:tr>
      <w:tr w:rsidR="00211FC1" w:rsidRPr="0099416A" w14:paraId="11677FF7" w14:textId="77777777" w:rsidTr="00CF0625">
        <w:trPr>
          <w:trHeight w:val="287"/>
        </w:trPr>
        <w:tc>
          <w:tcPr>
            <w:tcW w:w="1337" w:type="dxa"/>
            <w:noWrap/>
            <w:vAlign w:val="bottom"/>
            <w:hideMark/>
          </w:tcPr>
          <w:p w14:paraId="42266286" w14:textId="77777777" w:rsidR="00211FC1" w:rsidRPr="0099416A" w:rsidRDefault="00211FC1" w:rsidP="00CF0625">
            <w:pPr>
              <w:rPr>
                <w:lang w:eastAsia="zh-CN"/>
              </w:rPr>
            </w:pPr>
          </w:p>
        </w:tc>
        <w:tc>
          <w:tcPr>
            <w:tcW w:w="1007" w:type="dxa"/>
            <w:noWrap/>
            <w:vAlign w:val="bottom"/>
            <w:hideMark/>
          </w:tcPr>
          <w:p w14:paraId="559E8C0A"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3E6F41E9" w14:textId="77777777" w:rsidR="00211FC1" w:rsidRPr="0099416A" w:rsidRDefault="00211FC1" w:rsidP="00CF0625">
            <w:pPr>
              <w:rPr>
                <w:lang w:eastAsia="zh-CN"/>
              </w:rPr>
            </w:pPr>
            <w:r w:rsidRPr="0099416A">
              <w:rPr>
                <w:lang w:eastAsia="zh-CN"/>
              </w:rPr>
              <w:t>4</w:t>
            </w:r>
          </w:p>
        </w:tc>
        <w:tc>
          <w:tcPr>
            <w:tcW w:w="792" w:type="dxa"/>
            <w:noWrap/>
            <w:vAlign w:val="bottom"/>
            <w:hideMark/>
          </w:tcPr>
          <w:p w14:paraId="4D405F29" w14:textId="77777777" w:rsidR="00211FC1" w:rsidRPr="0099416A" w:rsidRDefault="00211FC1" w:rsidP="00CF0625">
            <w:pPr>
              <w:rPr>
                <w:lang w:eastAsia="zh-CN"/>
              </w:rPr>
            </w:pPr>
            <w:r w:rsidRPr="0099416A">
              <w:rPr>
                <w:lang w:eastAsia="zh-CN"/>
              </w:rPr>
              <w:t>1</w:t>
            </w:r>
          </w:p>
        </w:tc>
        <w:tc>
          <w:tcPr>
            <w:tcW w:w="681" w:type="dxa"/>
            <w:noWrap/>
            <w:vAlign w:val="bottom"/>
            <w:hideMark/>
          </w:tcPr>
          <w:p w14:paraId="398F87BB"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5256D09F" w14:textId="77777777" w:rsidR="00211FC1" w:rsidRPr="0099416A" w:rsidRDefault="00211FC1" w:rsidP="00CF0625">
            <w:pPr>
              <w:rPr>
                <w:bCs/>
                <w:lang w:eastAsia="zh-CN"/>
              </w:rPr>
            </w:pPr>
            <w:r w:rsidRPr="0099416A">
              <w:rPr>
                <w:lang w:eastAsia="zh-CN"/>
              </w:rPr>
              <w:t>25</w:t>
            </w:r>
          </w:p>
        </w:tc>
        <w:tc>
          <w:tcPr>
            <w:tcW w:w="1037" w:type="dxa"/>
            <w:noWrap/>
            <w:vAlign w:val="bottom"/>
            <w:hideMark/>
          </w:tcPr>
          <w:p w14:paraId="678E4CBC" w14:textId="77777777" w:rsidR="00211FC1" w:rsidRPr="0099416A" w:rsidRDefault="00211FC1" w:rsidP="00CF0625">
            <w:pPr>
              <w:rPr>
                <w:bCs/>
                <w:lang w:eastAsia="zh-CN"/>
              </w:rPr>
            </w:pPr>
            <w:r w:rsidRPr="0099416A">
              <w:rPr>
                <w:lang w:eastAsia="zh-CN"/>
              </w:rPr>
              <w:t>9125</w:t>
            </w:r>
          </w:p>
        </w:tc>
        <w:tc>
          <w:tcPr>
            <w:tcW w:w="973" w:type="dxa"/>
            <w:noWrap/>
            <w:vAlign w:val="bottom"/>
            <w:hideMark/>
          </w:tcPr>
          <w:p w14:paraId="5922B47E"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3732AB4"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43A0892" w14:textId="77777777" w:rsidR="00211FC1" w:rsidRPr="0099416A" w:rsidRDefault="00211FC1" w:rsidP="00CF0625">
            <w:pPr>
              <w:rPr>
                <w:bCs/>
                <w:lang w:eastAsia="zh-CN"/>
              </w:rPr>
            </w:pPr>
            <w:r w:rsidRPr="0099416A">
              <w:rPr>
                <w:lang w:eastAsia="zh-CN"/>
              </w:rPr>
              <w:t>0.07448</w:t>
            </w:r>
          </w:p>
        </w:tc>
      </w:tr>
      <w:tr w:rsidR="00211FC1" w:rsidRPr="0099416A" w14:paraId="13DE8B62" w14:textId="77777777" w:rsidTr="00CF0625">
        <w:trPr>
          <w:trHeight w:val="287"/>
        </w:trPr>
        <w:tc>
          <w:tcPr>
            <w:tcW w:w="1337" w:type="dxa"/>
            <w:noWrap/>
            <w:vAlign w:val="bottom"/>
            <w:hideMark/>
          </w:tcPr>
          <w:p w14:paraId="4AA4DFAD" w14:textId="77777777" w:rsidR="00211FC1" w:rsidRPr="0099416A" w:rsidRDefault="00211FC1" w:rsidP="00CF0625">
            <w:pPr>
              <w:rPr>
                <w:lang w:eastAsia="zh-CN"/>
              </w:rPr>
            </w:pPr>
          </w:p>
        </w:tc>
        <w:tc>
          <w:tcPr>
            <w:tcW w:w="1007" w:type="dxa"/>
            <w:noWrap/>
            <w:vAlign w:val="bottom"/>
            <w:hideMark/>
          </w:tcPr>
          <w:p w14:paraId="3225CB7C"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6EFC3381" w14:textId="77777777" w:rsidR="00211FC1" w:rsidRPr="0099416A" w:rsidRDefault="00211FC1" w:rsidP="00CF0625">
            <w:pPr>
              <w:rPr>
                <w:lang w:eastAsia="zh-CN"/>
              </w:rPr>
            </w:pPr>
            <w:r w:rsidRPr="0099416A">
              <w:rPr>
                <w:lang w:eastAsia="zh-CN"/>
              </w:rPr>
              <w:t>4</w:t>
            </w:r>
          </w:p>
        </w:tc>
        <w:tc>
          <w:tcPr>
            <w:tcW w:w="792" w:type="dxa"/>
            <w:noWrap/>
            <w:vAlign w:val="bottom"/>
            <w:hideMark/>
          </w:tcPr>
          <w:p w14:paraId="5C50C570" w14:textId="77777777" w:rsidR="00211FC1" w:rsidRPr="0099416A" w:rsidRDefault="00211FC1" w:rsidP="00CF0625">
            <w:pPr>
              <w:rPr>
                <w:lang w:eastAsia="zh-CN"/>
              </w:rPr>
            </w:pPr>
            <w:r w:rsidRPr="0099416A">
              <w:rPr>
                <w:lang w:eastAsia="zh-CN"/>
              </w:rPr>
              <w:t>1</w:t>
            </w:r>
          </w:p>
        </w:tc>
        <w:tc>
          <w:tcPr>
            <w:tcW w:w="681" w:type="dxa"/>
            <w:noWrap/>
            <w:vAlign w:val="bottom"/>
            <w:hideMark/>
          </w:tcPr>
          <w:p w14:paraId="21B330FB"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726AD81C" w14:textId="77777777" w:rsidR="00211FC1" w:rsidRPr="0099416A" w:rsidRDefault="00211FC1" w:rsidP="00CF0625">
            <w:pPr>
              <w:rPr>
                <w:bCs/>
                <w:lang w:eastAsia="zh-CN"/>
              </w:rPr>
            </w:pPr>
            <w:r w:rsidRPr="0099416A">
              <w:rPr>
                <w:lang w:eastAsia="zh-CN"/>
              </w:rPr>
              <w:t>25.7</w:t>
            </w:r>
          </w:p>
        </w:tc>
        <w:tc>
          <w:tcPr>
            <w:tcW w:w="1037" w:type="dxa"/>
            <w:noWrap/>
            <w:vAlign w:val="bottom"/>
            <w:hideMark/>
          </w:tcPr>
          <w:p w14:paraId="07F19C97" w14:textId="77777777" w:rsidR="00211FC1" w:rsidRPr="0099416A" w:rsidRDefault="00211FC1" w:rsidP="00CF0625">
            <w:pPr>
              <w:rPr>
                <w:bCs/>
                <w:lang w:eastAsia="zh-CN"/>
              </w:rPr>
            </w:pPr>
            <w:r w:rsidRPr="0099416A">
              <w:rPr>
                <w:lang w:eastAsia="zh-CN"/>
              </w:rPr>
              <w:t>9380.5</w:t>
            </w:r>
          </w:p>
        </w:tc>
        <w:tc>
          <w:tcPr>
            <w:tcW w:w="973" w:type="dxa"/>
            <w:noWrap/>
            <w:vAlign w:val="bottom"/>
            <w:hideMark/>
          </w:tcPr>
          <w:p w14:paraId="5B110E6B"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3862F63D"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478D540F" w14:textId="77777777" w:rsidR="00211FC1" w:rsidRPr="0099416A" w:rsidRDefault="00211FC1" w:rsidP="00CF0625">
            <w:pPr>
              <w:rPr>
                <w:bCs/>
                <w:lang w:eastAsia="zh-CN"/>
              </w:rPr>
            </w:pPr>
            <w:r w:rsidRPr="0099416A">
              <w:rPr>
                <w:lang w:eastAsia="zh-CN"/>
              </w:rPr>
              <w:t>0.07448</w:t>
            </w:r>
          </w:p>
        </w:tc>
      </w:tr>
      <w:tr w:rsidR="00211FC1" w:rsidRPr="0099416A" w14:paraId="697F0520" w14:textId="77777777" w:rsidTr="00CF0625">
        <w:trPr>
          <w:trHeight w:val="287"/>
        </w:trPr>
        <w:tc>
          <w:tcPr>
            <w:tcW w:w="1337" w:type="dxa"/>
            <w:noWrap/>
            <w:vAlign w:val="bottom"/>
            <w:hideMark/>
          </w:tcPr>
          <w:p w14:paraId="5B95F076" w14:textId="77777777" w:rsidR="00211FC1" w:rsidRPr="0099416A" w:rsidRDefault="00211FC1" w:rsidP="00CF0625">
            <w:pPr>
              <w:rPr>
                <w:lang w:eastAsia="zh-CN"/>
              </w:rPr>
            </w:pPr>
          </w:p>
        </w:tc>
        <w:tc>
          <w:tcPr>
            <w:tcW w:w="1007" w:type="dxa"/>
            <w:noWrap/>
            <w:vAlign w:val="bottom"/>
            <w:hideMark/>
          </w:tcPr>
          <w:p w14:paraId="2236D21C"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2C273D96" w14:textId="77777777" w:rsidR="00211FC1" w:rsidRPr="0099416A" w:rsidRDefault="00211FC1" w:rsidP="00CF0625">
            <w:pPr>
              <w:rPr>
                <w:lang w:eastAsia="zh-CN"/>
              </w:rPr>
            </w:pPr>
            <w:r w:rsidRPr="0099416A">
              <w:rPr>
                <w:lang w:eastAsia="zh-CN"/>
              </w:rPr>
              <w:t>3</w:t>
            </w:r>
          </w:p>
        </w:tc>
        <w:tc>
          <w:tcPr>
            <w:tcW w:w="792" w:type="dxa"/>
            <w:noWrap/>
            <w:vAlign w:val="bottom"/>
            <w:hideMark/>
          </w:tcPr>
          <w:p w14:paraId="78726CEB"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8C973DF"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436F1FA2" w14:textId="77777777" w:rsidR="00211FC1" w:rsidRPr="0099416A" w:rsidRDefault="00211FC1" w:rsidP="00CF0625">
            <w:pPr>
              <w:rPr>
                <w:bCs/>
                <w:lang w:eastAsia="zh-CN"/>
              </w:rPr>
            </w:pPr>
            <w:r w:rsidRPr="0099416A">
              <w:rPr>
                <w:lang w:eastAsia="zh-CN"/>
              </w:rPr>
              <w:t>15.1</w:t>
            </w:r>
          </w:p>
        </w:tc>
        <w:tc>
          <w:tcPr>
            <w:tcW w:w="1037" w:type="dxa"/>
            <w:noWrap/>
            <w:vAlign w:val="bottom"/>
            <w:hideMark/>
          </w:tcPr>
          <w:p w14:paraId="191D59BA" w14:textId="77777777" w:rsidR="00211FC1" w:rsidRPr="0099416A" w:rsidRDefault="00211FC1" w:rsidP="00CF0625">
            <w:pPr>
              <w:rPr>
                <w:bCs/>
                <w:lang w:eastAsia="zh-CN"/>
              </w:rPr>
            </w:pPr>
            <w:r w:rsidRPr="0099416A">
              <w:rPr>
                <w:lang w:eastAsia="zh-CN"/>
              </w:rPr>
              <w:t>5511.5</w:t>
            </w:r>
          </w:p>
        </w:tc>
        <w:tc>
          <w:tcPr>
            <w:tcW w:w="973" w:type="dxa"/>
            <w:noWrap/>
            <w:vAlign w:val="bottom"/>
            <w:hideMark/>
          </w:tcPr>
          <w:p w14:paraId="1608002D"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BFB7C63"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09DFCB18" w14:textId="77777777" w:rsidR="00211FC1" w:rsidRPr="0099416A" w:rsidRDefault="00211FC1" w:rsidP="00CF0625">
            <w:pPr>
              <w:rPr>
                <w:bCs/>
                <w:lang w:eastAsia="zh-CN"/>
              </w:rPr>
            </w:pPr>
            <w:r w:rsidRPr="0099416A">
              <w:rPr>
                <w:lang w:eastAsia="zh-CN"/>
              </w:rPr>
              <w:t>0.07448</w:t>
            </w:r>
          </w:p>
        </w:tc>
      </w:tr>
      <w:tr w:rsidR="00211FC1" w:rsidRPr="0099416A" w14:paraId="57084FC9" w14:textId="77777777" w:rsidTr="00CF0625">
        <w:trPr>
          <w:trHeight w:val="287"/>
        </w:trPr>
        <w:tc>
          <w:tcPr>
            <w:tcW w:w="1337" w:type="dxa"/>
            <w:noWrap/>
            <w:vAlign w:val="bottom"/>
            <w:hideMark/>
          </w:tcPr>
          <w:p w14:paraId="48F47950" w14:textId="77777777" w:rsidR="00211FC1" w:rsidRPr="0099416A" w:rsidRDefault="00211FC1" w:rsidP="00CF0625">
            <w:pPr>
              <w:rPr>
                <w:lang w:eastAsia="zh-CN"/>
              </w:rPr>
            </w:pPr>
          </w:p>
        </w:tc>
        <w:tc>
          <w:tcPr>
            <w:tcW w:w="1007" w:type="dxa"/>
            <w:noWrap/>
            <w:vAlign w:val="bottom"/>
            <w:hideMark/>
          </w:tcPr>
          <w:p w14:paraId="65DEBFFC"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2D782327" w14:textId="77777777" w:rsidR="00211FC1" w:rsidRPr="0099416A" w:rsidRDefault="00211FC1" w:rsidP="00CF0625">
            <w:pPr>
              <w:rPr>
                <w:lang w:eastAsia="zh-CN"/>
              </w:rPr>
            </w:pPr>
            <w:r w:rsidRPr="0099416A">
              <w:rPr>
                <w:lang w:eastAsia="zh-CN"/>
              </w:rPr>
              <w:t>3</w:t>
            </w:r>
          </w:p>
        </w:tc>
        <w:tc>
          <w:tcPr>
            <w:tcW w:w="792" w:type="dxa"/>
            <w:noWrap/>
            <w:vAlign w:val="bottom"/>
            <w:hideMark/>
          </w:tcPr>
          <w:p w14:paraId="74E96BA0" w14:textId="77777777" w:rsidR="00211FC1" w:rsidRPr="0099416A" w:rsidRDefault="00211FC1" w:rsidP="00CF0625">
            <w:pPr>
              <w:rPr>
                <w:lang w:eastAsia="zh-CN"/>
              </w:rPr>
            </w:pPr>
            <w:r w:rsidRPr="0099416A">
              <w:rPr>
                <w:lang w:eastAsia="zh-CN"/>
              </w:rPr>
              <w:t>0</w:t>
            </w:r>
          </w:p>
        </w:tc>
        <w:tc>
          <w:tcPr>
            <w:tcW w:w="681" w:type="dxa"/>
            <w:noWrap/>
            <w:vAlign w:val="bottom"/>
            <w:hideMark/>
          </w:tcPr>
          <w:p w14:paraId="39D2DEDF"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69BCF3B1" w14:textId="77777777" w:rsidR="00211FC1" w:rsidRPr="0099416A" w:rsidRDefault="00211FC1" w:rsidP="00CF0625">
            <w:pPr>
              <w:rPr>
                <w:bCs/>
                <w:lang w:eastAsia="zh-CN"/>
              </w:rPr>
            </w:pPr>
            <w:r w:rsidRPr="0099416A">
              <w:rPr>
                <w:lang w:eastAsia="zh-CN"/>
              </w:rPr>
              <w:t>14</w:t>
            </w:r>
          </w:p>
        </w:tc>
        <w:tc>
          <w:tcPr>
            <w:tcW w:w="1037" w:type="dxa"/>
            <w:noWrap/>
            <w:vAlign w:val="bottom"/>
            <w:hideMark/>
          </w:tcPr>
          <w:p w14:paraId="10DDAF9C" w14:textId="77777777" w:rsidR="00211FC1" w:rsidRPr="0099416A" w:rsidRDefault="00211FC1" w:rsidP="00CF0625">
            <w:pPr>
              <w:rPr>
                <w:bCs/>
                <w:lang w:eastAsia="zh-CN"/>
              </w:rPr>
            </w:pPr>
            <w:r w:rsidRPr="0099416A">
              <w:rPr>
                <w:lang w:eastAsia="zh-CN"/>
              </w:rPr>
              <w:t>5110</w:t>
            </w:r>
          </w:p>
        </w:tc>
        <w:tc>
          <w:tcPr>
            <w:tcW w:w="973" w:type="dxa"/>
            <w:noWrap/>
            <w:vAlign w:val="bottom"/>
            <w:hideMark/>
          </w:tcPr>
          <w:p w14:paraId="23A6B32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D3319C9"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3C710637" w14:textId="77777777" w:rsidR="00211FC1" w:rsidRPr="0099416A" w:rsidRDefault="00211FC1" w:rsidP="00CF0625">
            <w:pPr>
              <w:rPr>
                <w:bCs/>
                <w:lang w:eastAsia="zh-CN"/>
              </w:rPr>
            </w:pPr>
            <w:r w:rsidRPr="0099416A">
              <w:rPr>
                <w:lang w:eastAsia="zh-CN"/>
              </w:rPr>
              <w:t>0.07448</w:t>
            </w:r>
          </w:p>
        </w:tc>
      </w:tr>
      <w:tr w:rsidR="00211FC1" w:rsidRPr="0099416A" w14:paraId="57A4FBB2" w14:textId="77777777" w:rsidTr="00CF0625">
        <w:trPr>
          <w:trHeight w:val="287"/>
        </w:trPr>
        <w:tc>
          <w:tcPr>
            <w:tcW w:w="1337" w:type="dxa"/>
            <w:noWrap/>
            <w:vAlign w:val="bottom"/>
            <w:hideMark/>
          </w:tcPr>
          <w:p w14:paraId="74E9A9C2" w14:textId="77777777" w:rsidR="00211FC1" w:rsidRPr="0099416A" w:rsidRDefault="00211FC1" w:rsidP="00CF0625">
            <w:pPr>
              <w:rPr>
                <w:lang w:eastAsia="zh-CN"/>
              </w:rPr>
            </w:pPr>
          </w:p>
        </w:tc>
        <w:tc>
          <w:tcPr>
            <w:tcW w:w="1007" w:type="dxa"/>
            <w:noWrap/>
            <w:vAlign w:val="bottom"/>
            <w:hideMark/>
          </w:tcPr>
          <w:p w14:paraId="43226C37"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1A9E53D2" w14:textId="77777777" w:rsidR="00211FC1" w:rsidRPr="0099416A" w:rsidRDefault="00211FC1" w:rsidP="00CF0625">
            <w:pPr>
              <w:rPr>
                <w:lang w:eastAsia="zh-CN"/>
              </w:rPr>
            </w:pPr>
            <w:r w:rsidRPr="0099416A">
              <w:rPr>
                <w:lang w:eastAsia="zh-CN"/>
              </w:rPr>
              <w:t>3</w:t>
            </w:r>
          </w:p>
        </w:tc>
        <w:tc>
          <w:tcPr>
            <w:tcW w:w="792" w:type="dxa"/>
            <w:noWrap/>
            <w:vAlign w:val="bottom"/>
            <w:hideMark/>
          </w:tcPr>
          <w:p w14:paraId="470270F6" w14:textId="77777777" w:rsidR="00211FC1" w:rsidRPr="0099416A" w:rsidRDefault="00211FC1" w:rsidP="00CF0625">
            <w:pPr>
              <w:rPr>
                <w:lang w:eastAsia="zh-CN"/>
              </w:rPr>
            </w:pPr>
            <w:r w:rsidRPr="0099416A">
              <w:rPr>
                <w:lang w:eastAsia="zh-CN"/>
              </w:rPr>
              <w:t>1</w:t>
            </w:r>
          </w:p>
        </w:tc>
        <w:tc>
          <w:tcPr>
            <w:tcW w:w="681" w:type="dxa"/>
            <w:noWrap/>
            <w:vAlign w:val="bottom"/>
            <w:hideMark/>
          </w:tcPr>
          <w:p w14:paraId="43B466C2"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7AD6EEB3" w14:textId="77777777" w:rsidR="00211FC1" w:rsidRPr="0099416A" w:rsidRDefault="00211FC1" w:rsidP="00CF0625">
            <w:pPr>
              <w:rPr>
                <w:bCs/>
                <w:lang w:eastAsia="zh-CN"/>
              </w:rPr>
            </w:pPr>
            <w:r w:rsidRPr="0099416A">
              <w:rPr>
                <w:lang w:eastAsia="zh-CN"/>
              </w:rPr>
              <w:t>21</w:t>
            </w:r>
          </w:p>
        </w:tc>
        <w:tc>
          <w:tcPr>
            <w:tcW w:w="1037" w:type="dxa"/>
            <w:noWrap/>
            <w:vAlign w:val="bottom"/>
            <w:hideMark/>
          </w:tcPr>
          <w:p w14:paraId="22903B25" w14:textId="77777777" w:rsidR="00211FC1" w:rsidRPr="0099416A" w:rsidRDefault="00211FC1" w:rsidP="00CF0625">
            <w:pPr>
              <w:rPr>
                <w:bCs/>
                <w:lang w:eastAsia="zh-CN"/>
              </w:rPr>
            </w:pPr>
            <w:r w:rsidRPr="0099416A">
              <w:rPr>
                <w:lang w:eastAsia="zh-CN"/>
              </w:rPr>
              <w:t>7665</w:t>
            </w:r>
          </w:p>
        </w:tc>
        <w:tc>
          <w:tcPr>
            <w:tcW w:w="973" w:type="dxa"/>
            <w:noWrap/>
            <w:vAlign w:val="bottom"/>
            <w:hideMark/>
          </w:tcPr>
          <w:p w14:paraId="1239C67F"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D80B7A0"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E114586" w14:textId="77777777" w:rsidR="00211FC1" w:rsidRPr="0099416A" w:rsidRDefault="00211FC1" w:rsidP="00CF0625">
            <w:pPr>
              <w:rPr>
                <w:bCs/>
                <w:lang w:eastAsia="zh-CN"/>
              </w:rPr>
            </w:pPr>
            <w:r w:rsidRPr="0099416A">
              <w:rPr>
                <w:lang w:eastAsia="zh-CN"/>
              </w:rPr>
              <w:t>0.07448</w:t>
            </w:r>
          </w:p>
        </w:tc>
      </w:tr>
      <w:tr w:rsidR="00211FC1" w:rsidRPr="0099416A" w14:paraId="726508EE" w14:textId="77777777" w:rsidTr="00CF0625">
        <w:trPr>
          <w:trHeight w:val="287"/>
        </w:trPr>
        <w:tc>
          <w:tcPr>
            <w:tcW w:w="1337" w:type="dxa"/>
            <w:noWrap/>
            <w:vAlign w:val="bottom"/>
            <w:hideMark/>
          </w:tcPr>
          <w:p w14:paraId="6F58C995" w14:textId="77777777" w:rsidR="00211FC1" w:rsidRPr="0099416A" w:rsidRDefault="00211FC1" w:rsidP="00CF0625">
            <w:pPr>
              <w:rPr>
                <w:lang w:eastAsia="zh-CN"/>
              </w:rPr>
            </w:pPr>
          </w:p>
        </w:tc>
        <w:tc>
          <w:tcPr>
            <w:tcW w:w="1007" w:type="dxa"/>
            <w:noWrap/>
            <w:vAlign w:val="bottom"/>
            <w:hideMark/>
          </w:tcPr>
          <w:p w14:paraId="3C3A44E0"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22712702" w14:textId="77777777" w:rsidR="00211FC1" w:rsidRPr="0099416A" w:rsidRDefault="00211FC1" w:rsidP="00CF0625">
            <w:pPr>
              <w:rPr>
                <w:lang w:eastAsia="zh-CN"/>
              </w:rPr>
            </w:pPr>
            <w:r w:rsidRPr="0099416A">
              <w:rPr>
                <w:lang w:eastAsia="zh-CN"/>
              </w:rPr>
              <w:t>3</w:t>
            </w:r>
          </w:p>
        </w:tc>
        <w:tc>
          <w:tcPr>
            <w:tcW w:w="792" w:type="dxa"/>
            <w:noWrap/>
            <w:vAlign w:val="bottom"/>
            <w:hideMark/>
          </w:tcPr>
          <w:p w14:paraId="69F24533" w14:textId="77777777" w:rsidR="00211FC1" w:rsidRPr="0099416A" w:rsidRDefault="00211FC1" w:rsidP="00CF0625">
            <w:pPr>
              <w:rPr>
                <w:lang w:eastAsia="zh-CN"/>
              </w:rPr>
            </w:pPr>
            <w:r w:rsidRPr="0099416A">
              <w:rPr>
                <w:lang w:eastAsia="zh-CN"/>
              </w:rPr>
              <w:t>1</w:t>
            </w:r>
          </w:p>
        </w:tc>
        <w:tc>
          <w:tcPr>
            <w:tcW w:w="681" w:type="dxa"/>
            <w:noWrap/>
            <w:vAlign w:val="bottom"/>
            <w:hideMark/>
          </w:tcPr>
          <w:p w14:paraId="0E55AEB1"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081B64C4" w14:textId="77777777" w:rsidR="00211FC1" w:rsidRPr="0099416A" w:rsidRDefault="00211FC1" w:rsidP="00CF0625">
            <w:pPr>
              <w:rPr>
                <w:bCs/>
                <w:lang w:eastAsia="zh-CN"/>
              </w:rPr>
            </w:pPr>
            <w:r w:rsidRPr="0099416A">
              <w:rPr>
                <w:lang w:eastAsia="zh-CN"/>
              </w:rPr>
              <w:t>19.9</w:t>
            </w:r>
          </w:p>
        </w:tc>
        <w:tc>
          <w:tcPr>
            <w:tcW w:w="1037" w:type="dxa"/>
            <w:noWrap/>
            <w:vAlign w:val="bottom"/>
            <w:hideMark/>
          </w:tcPr>
          <w:p w14:paraId="1DF569FA" w14:textId="77777777" w:rsidR="00211FC1" w:rsidRPr="0099416A" w:rsidRDefault="00211FC1" w:rsidP="00CF0625">
            <w:pPr>
              <w:rPr>
                <w:bCs/>
                <w:lang w:eastAsia="zh-CN"/>
              </w:rPr>
            </w:pPr>
            <w:r w:rsidRPr="0099416A">
              <w:rPr>
                <w:lang w:eastAsia="zh-CN"/>
              </w:rPr>
              <w:t>7263.5</w:t>
            </w:r>
          </w:p>
        </w:tc>
        <w:tc>
          <w:tcPr>
            <w:tcW w:w="973" w:type="dxa"/>
            <w:noWrap/>
            <w:vAlign w:val="bottom"/>
            <w:hideMark/>
          </w:tcPr>
          <w:p w14:paraId="6AEF6D31"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E3CD4AD"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EB7F5FE" w14:textId="77777777" w:rsidR="00211FC1" w:rsidRPr="0099416A" w:rsidRDefault="00211FC1" w:rsidP="00CF0625">
            <w:pPr>
              <w:rPr>
                <w:bCs/>
                <w:lang w:eastAsia="zh-CN"/>
              </w:rPr>
            </w:pPr>
            <w:r w:rsidRPr="0099416A">
              <w:rPr>
                <w:lang w:eastAsia="zh-CN"/>
              </w:rPr>
              <w:t>0.07448</w:t>
            </w:r>
          </w:p>
        </w:tc>
      </w:tr>
      <w:tr w:rsidR="00211FC1" w:rsidRPr="0099416A" w14:paraId="6A88F71C" w14:textId="77777777" w:rsidTr="00CF0625">
        <w:trPr>
          <w:trHeight w:val="287"/>
        </w:trPr>
        <w:tc>
          <w:tcPr>
            <w:tcW w:w="1337" w:type="dxa"/>
            <w:noWrap/>
            <w:vAlign w:val="bottom"/>
            <w:hideMark/>
          </w:tcPr>
          <w:p w14:paraId="291495D0" w14:textId="77777777" w:rsidR="00211FC1" w:rsidRPr="0099416A" w:rsidRDefault="00211FC1" w:rsidP="00CF0625">
            <w:pPr>
              <w:rPr>
                <w:lang w:eastAsia="zh-CN"/>
              </w:rPr>
            </w:pPr>
          </w:p>
        </w:tc>
        <w:tc>
          <w:tcPr>
            <w:tcW w:w="1007" w:type="dxa"/>
            <w:noWrap/>
            <w:vAlign w:val="bottom"/>
            <w:hideMark/>
          </w:tcPr>
          <w:p w14:paraId="15C41013"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1DA975A2" w14:textId="77777777" w:rsidR="00211FC1" w:rsidRPr="0099416A" w:rsidRDefault="00211FC1" w:rsidP="00CF0625">
            <w:pPr>
              <w:rPr>
                <w:lang w:eastAsia="zh-CN"/>
              </w:rPr>
            </w:pPr>
            <w:r w:rsidRPr="0099416A">
              <w:rPr>
                <w:lang w:eastAsia="zh-CN"/>
              </w:rPr>
              <w:t>2</w:t>
            </w:r>
          </w:p>
        </w:tc>
        <w:tc>
          <w:tcPr>
            <w:tcW w:w="792" w:type="dxa"/>
            <w:noWrap/>
            <w:vAlign w:val="bottom"/>
            <w:hideMark/>
          </w:tcPr>
          <w:p w14:paraId="09127B55" w14:textId="77777777" w:rsidR="00211FC1" w:rsidRPr="0099416A" w:rsidRDefault="00211FC1" w:rsidP="00CF0625">
            <w:pPr>
              <w:rPr>
                <w:lang w:eastAsia="zh-CN"/>
              </w:rPr>
            </w:pPr>
            <w:r w:rsidRPr="0099416A">
              <w:rPr>
                <w:lang w:eastAsia="zh-CN"/>
              </w:rPr>
              <w:t>0</w:t>
            </w:r>
          </w:p>
        </w:tc>
        <w:tc>
          <w:tcPr>
            <w:tcW w:w="681" w:type="dxa"/>
            <w:noWrap/>
            <w:vAlign w:val="bottom"/>
            <w:hideMark/>
          </w:tcPr>
          <w:p w14:paraId="25121730"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421065D4" w14:textId="77777777" w:rsidR="00211FC1" w:rsidRPr="0099416A" w:rsidRDefault="00211FC1" w:rsidP="00CF0625">
            <w:pPr>
              <w:rPr>
                <w:bCs/>
                <w:lang w:eastAsia="zh-CN"/>
              </w:rPr>
            </w:pPr>
            <w:r w:rsidRPr="0099416A">
              <w:rPr>
                <w:lang w:eastAsia="zh-CN"/>
              </w:rPr>
              <w:t>13.5</w:t>
            </w:r>
          </w:p>
        </w:tc>
        <w:tc>
          <w:tcPr>
            <w:tcW w:w="1037" w:type="dxa"/>
            <w:noWrap/>
            <w:vAlign w:val="bottom"/>
            <w:hideMark/>
          </w:tcPr>
          <w:p w14:paraId="0A1F443F" w14:textId="77777777" w:rsidR="00211FC1" w:rsidRPr="0099416A" w:rsidRDefault="00211FC1" w:rsidP="00CF0625">
            <w:pPr>
              <w:rPr>
                <w:bCs/>
                <w:lang w:eastAsia="zh-CN"/>
              </w:rPr>
            </w:pPr>
            <w:r w:rsidRPr="0099416A">
              <w:rPr>
                <w:lang w:eastAsia="zh-CN"/>
              </w:rPr>
              <w:t>4927.5</w:t>
            </w:r>
          </w:p>
        </w:tc>
        <w:tc>
          <w:tcPr>
            <w:tcW w:w="973" w:type="dxa"/>
            <w:noWrap/>
            <w:vAlign w:val="bottom"/>
            <w:hideMark/>
          </w:tcPr>
          <w:p w14:paraId="6C89CA46"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7D21D1C4"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1579539A" w14:textId="77777777" w:rsidR="00211FC1" w:rsidRPr="0099416A" w:rsidRDefault="00211FC1" w:rsidP="00CF0625">
            <w:pPr>
              <w:rPr>
                <w:bCs/>
                <w:lang w:eastAsia="zh-CN"/>
              </w:rPr>
            </w:pPr>
            <w:r w:rsidRPr="0099416A">
              <w:rPr>
                <w:lang w:eastAsia="zh-CN"/>
              </w:rPr>
              <w:t>0.07448</w:t>
            </w:r>
          </w:p>
        </w:tc>
      </w:tr>
      <w:tr w:rsidR="00211FC1" w:rsidRPr="0099416A" w14:paraId="5EA605C9" w14:textId="77777777" w:rsidTr="00CF0625">
        <w:trPr>
          <w:trHeight w:val="287"/>
        </w:trPr>
        <w:tc>
          <w:tcPr>
            <w:tcW w:w="1337" w:type="dxa"/>
            <w:noWrap/>
            <w:vAlign w:val="bottom"/>
            <w:hideMark/>
          </w:tcPr>
          <w:p w14:paraId="237CE7E8" w14:textId="77777777" w:rsidR="00211FC1" w:rsidRPr="0099416A" w:rsidRDefault="00211FC1" w:rsidP="00CF0625">
            <w:pPr>
              <w:rPr>
                <w:lang w:eastAsia="zh-CN"/>
              </w:rPr>
            </w:pPr>
          </w:p>
        </w:tc>
        <w:tc>
          <w:tcPr>
            <w:tcW w:w="1007" w:type="dxa"/>
            <w:noWrap/>
            <w:vAlign w:val="bottom"/>
            <w:hideMark/>
          </w:tcPr>
          <w:p w14:paraId="09D976FE"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76B69B3A" w14:textId="77777777" w:rsidR="00211FC1" w:rsidRPr="0099416A" w:rsidRDefault="00211FC1" w:rsidP="00CF0625">
            <w:pPr>
              <w:rPr>
                <w:lang w:eastAsia="zh-CN"/>
              </w:rPr>
            </w:pPr>
            <w:r w:rsidRPr="0099416A">
              <w:rPr>
                <w:lang w:eastAsia="zh-CN"/>
              </w:rPr>
              <w:t>2</w:t>
            </w:r>
          </w:p>
        </w:tc>
        <w:tc>
          <w:tcPr>
            <w:tcW w:w="792" w:type="dxa"/>
            <w:noWrap/>
            <w:vAlign w:val="bottom"/>
            <w:hideMark/>
          </w:tcPr>
          <w:p w14:paraId="566DFFAC" w14:textId="77777777" w:rsidR="00211FC1" w:rsidRPr="0099416A" w:rsidRDefault="00211FC1" w:rsidP="00CF0625">
            <w:pPr>
              <w:rPr>
                <w:lang w:eastAsia="zh-CN"/>
              </w:rPr>
            </w:pPr>
            <w:r w:rsidRPr="0099416A">
              <w:rPr>
                <w:lang w:eastAsia="zh-CN"/>
              </w:rPr>
              <w:t>0</w:t>
            </w:r>
          </w:p>
        </w:tc>
        <w:tc>
          <w:tcPr>
            <w:tcW w:w="681" w:type="dxa"/>
            <w:noWrap/>
            <w:vAlign w:val="bottom"/>
            <w:hideMark/>
          </w:tcPr>
          <w:p w14:paraId="54F65036"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08700295" w14:textId="77777777" w:rsidR="00211FC1" w:rsidRPr="0099416A" w:rsidRDefault="00211FC1" w:rsidP="00CF0625">
            <w:pPr>
              <w:rPr>
                <w:bCs/>
                <w:lang w:eastAsia="zh-CN"/>
              </w:rPr>
            </w:pPr>
            <w:r w:rsidRPr="0099416A">
              <w:rPr>
                <w:lang w:eastAsia="zh-CN"/>
              </w:rPr>
              <w:t>10.4</w:t>
            </w:r>
          </w:p>
        </w:tc>
        <w:tc>
          <w:tcPr>
            <w:tcW w:w="1037" w:type="dxa"/>
            <w:noWrap/>
            <w:vAlign w:val="bottom"/>
            <w:hideMark/>
          </w:tcPr>
          <w:p w14:paraId="4C1FD53C" w14:textId="77777777" w:rsidR="00211FC1" w:rsidRPr="0099416A" w:rsidRDefault="00211FC1" w:rsidP="00CF0625">
            <w:pPr>
              <w:rPr>
                <w:bCs/>
                <w:lang w:eastAsia="zh-CN"/>
              </w:rPr>
            </w:pPr>
            <w:r w:rsidRPr="0099416A">
              <w:rPr>
                <w:lang w:eastAsia="zh-CN"/>
              </w:rPr>
              <w:t>3796</w:t>
            </w:r>
          </w:p>
        </w:tc>
        <w:tc>
          <w:tcPr>
            <w:tcW w:w="973" w:type="dxa"/>
            <w:noWrap/>
            <w:vAlign w:val="bottom"/>
            <w:hideMark/>
          </w:tcPr>
          <w:p w14:paraId="7C444718"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2685DED"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58E830D3" w14:textId="77777777" w:rsidR="00211FC1" w:rsidRPr="0099416A" w:rsidRDefault="00211FC1" w:rsidP="00CF0625">
            <w:pPr>
              <w:rPr>
                <w:bCs/>
                <w:lang w:eastAsia="zh-CN"/>
              </w:rPr>
            </w:pPr>
            <w:r w:rsidRPr="0099416A">
              <w:rPr>
                <w:lang w:eastAsia="zh-CN"/>
              </w:rPr>
              <w:t>0.07448</w:t>
            </w:r>
          </w:p>
        </w:tc>
      </w:tr>
      <w:tr w:rsidR="00211FC1" w:rsidRPr="0099416A" w14:paraId="22E45EE8" w14:textId="77777777" w:rsidTr="00CF0625">
        <w:trPr>
          <w:trHeight w:val="287"/>
        </w:trPr>
        <w:tc>
          <w:tcPr>
            <w:tcW w:w="1337" w:type="dxa"/>
            <w:noWrap/>
            <w:vAlign w:val="bottom"/>
            <w:hideMark/>
          </w:tcPr>
          <w:p w14:paraId="2238E8E2" w14:textId="77777777" w:rsidR="00211FC1" w:rsidRPr="0099416A" w:rsidRDefault="00211FC1" w:rsidP="00CF0625">
            <w:pPr>
              <w:rPr>
                <w:lang w:eastAsia="zh-CN"/>
              </w:rPr>
            </w:pPr>
          </w:p>
        </w:tc>
        <w:tc>
          <w:tcPr>
            <w:tcW w:w="1007" w:type="dxa"/>
            <w:noWrap/>
            <w:vAlign w:val="bottom"/>
            <w:hideMark/>
          </w:tcPr>
          <w:p w14:paraId="7C4AD90D"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5E75B557" w14:textId="77777777" w:rsidR="00211FC1" w:rsidRPr="0099416A" w:rsidRDefault="00211FC1" w:rsidP="00CF0625">
            <w:pPr>
              <w:rPr>
                <w:lang w:eastAsia="zh-CN"/>
              </w:rPr>
            </w:pPr>
            <w:r w:rsidRPr="0099416A">
              <w:rPr>
                <w:lang w:eastAsia="zh-CN"/>
              </w:rPr>
              <w:t>2</w:t>
            </w:r>
          </w:p>
        </w:tc>
        <w:tc>
          <w:tcPr>
            <w:tcW w:w="792" w:type="dxa"/>
            <w:noWrap/>
            <w:vAlign w:val="bottom"/>
            <w:hideMark/>
          </w:tcPr>
          <w:p w14:paraId="64BAC0EA" w14:textId="77777777" w:rsidR="00211FC1" w:rsidRPr="0099416A" w:rsidRDefault="00211FC1" w:rsidP="00CF0625">
            <w:pPr>
              <w:rPr>
                <w:lang w:eastAsia="zh-CN"/>
              </w:rPr>
            </w:pPr>
            <w:r w:rsidRPr="0099416A">
              <w:rPr>
                <w:lang w:eastAsia="zh-CN"/>
              </w:rPr>
              <w:t>1</w:t>
            </w:r>
          </w:p>
        </w:tc>
        <w:tc>
          <w:tcPr>
            <w:tcW w:w="681" w:type="dxa"/>
            <w:noWrap/>
            <w:vAlign w:val="bottom"/>
            <w:hideMark/>
          </w:tcPr>
          <w:p w14:paraId="6B87C9F1"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535B02D5" w14:textId="77777777" w:rsidR="00211FC1" w:rsidRPr="0099416A" w:rsidRDefault="00211FC1" w:rsidP="00CF0625">
            <w:pPr>
              <w:rPr>
                <w:bCs/>
                <w:lang w:eastAsia="zh-CN"/>
              </w:rPr>
            </w:pPr>
            <w:r w:rsidRPr="0099416A">
              <w:rPr>
                <w:lang w:eastAsia="zh-CN"/>
              </w:rPr>
              <w:t>19.4</w:t>
            </w:r>
          </w:p>
        </w:tc>
        <w:tc>
          <w:tcPr>
            <w:tcW w:w="1037" w:type="dxa"/>
            <w:noWrap/>
            <w:vAlign w:val="bottom"/>
            <w:hideMark/>
          </w:tcPr>
          <w:p w14:paraId="65888EF3" w14:textId="77777777" w:rsidR="00211FC1" w:rsidRPr="0099416A" w:rsidRDefault="00211FC1" w:rsidP="00CF0625">
            <w:pPr>
              <w:rPr>
                <w:bCs/>
                <w:lang w:eastAsia="zh-CN"/>
              </w:rPr>
            </w:pPr>
            <w:r w:rsidRPr="0099416A">
              <w:rPr>
                <w:lang w:eastAsia="zh-CN"/>
              </w:rPr>
              <w:t>7081</w:t>
            </w:r>
          </w:p>
        </w:tc>
        <w:tc>
          <w:tcPr>
            <w:tcW w:w="973" w:type="dxa"/>
            <w:noWrap/>
            <w:vAlign w:val="bottom"/>
            <w:hideMark/>
          </w:tcPr>
          <w:p w14:paraId="42E0FDDB"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4C77A4E2"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4FD4247" w14:textId="77777777" w:rsidR="00211FC1" w:rsidRPr="0099416A" w:rsidRDefault="00211FC1" w:rsidP="00CF0625">
            <w:pPr>
              <w:rPr>
                <w:bCs/>
                <w:lang w:eastAsia="zh-CN"/>
              </w:rPr>
            </w:pPr>
            <w:r w:rsidRPr="0099416A">
              <w:rPr>
                <w:lang w:eastAsia="zh-CN"/>
              </w:rPr>
              <w:t>0.07448</w:t>
            </w:r>
          </w:p>
        </w:tc>
      </w:tr>
      <w:tr w:rsidR="00211FC1" w:rsidRPr="0099416A" w14:paraId="0068B422" w14:textId="77777777" w:rsidTr="00CF0625">
        <w:trPr>
          <w:trHeight w:val="287"/>
        </w:trPr>
        <w:tc>
          <w:tcPr>
            <w:tcW w:w="1337" w:type="dxa"/>
            <w:noWrap/>
            <w:vAlign w:val="bottom"/>
            <w:hideMark/>
          </w:tcPr>
          <w:p w14:paraId="2E19BE34" w14:textId="77777777" w:rsidR="00211FC1" w:rsidRPr="0099416A" w:rsidRDefault="00211FC1" w:rsidP="00CF0625">
            <w:pPr>
              <w:rPr>
                <w:lang w:eastAsia="zh-CN"/>
              </w:rPr>
            </w:pPr>
          </w:p>
        </w:tc>
        <w:tc>
          <w:tcPr>
            <w:tcW w:w="1007" w:type="dxa"/>
            <w:noWrap/>
            <w:vAlign w:val="bottom"/>
            <w:hideMark/>
          </w:tcPr>
          <w:p w14:paraId="2CA29527"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7440BED9" w14:textId="77777777" w:rsidR="00211FC1" w:rsidRPr="0099416A" w:rsidRDefault="00211FC1" w:rsidP="00CF0625">
            <w:pPr>
              <w:rPr>
                <w:lang w:eastAsia="zh-CN"/>
              </w:rPr>
            </w:pPr>
            <w:r w:rsidRPr="0099416A">
              <w:rPr>
                <w:lang w:eastAsia="zh-CN"/>
              </w:rPr>
              <w:t>2</w:t>
            </w:r>
          </w:p>
        </w:tc>
        <w:tc>
          <w:tcPr>
            <w:tcW w:w="792" w:type="dxa"/>
            <w:noWrap/>
            <w:vAlign w:val="bottom"/>
            <w:hideMark/>
          </w:tcPr>
          <w:p w14:paraId="72E6882F" w14:textId="77777777" w:rsidR="00211FC1" w:rsidRPr="0099416A" w:rsidRDefault="00211FC1" w:rsidP="00CF0625">
            <w:pPr>
              <w:rPr>
                <w:lang w:eastAsia="zh-CN"/>
              </w:rPr>
            </w:pPr>
            <w:r w:rsidRPr="0099416A">
              <w:rPr>
                <w:lang w:eastAsia="zh-CN"/>
              </w:rPr>
              <w:t>1</w:t>
            </w:r>
          </w:p>
        </w:tc>
        <w:tc>
          <w:tcPr>
            <w:tcW w:w="681" w:type="dxa"/>
            <w:noWrap/>
            <w:vAlign w:val="bottom"/>
            <w:hideMark/>
          </w:tcPr>
          <w:p w14:paraId="11036EEF"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4BC3840A" w14:textId="77777777" w:rsidR="00211FC1" w:rsidRPr="0099416A" w:rsidRDefault="00211FC1" w:rsidP="00CF0625">
            <w:pPr>
              <w:rPr>
                <w:bCs/>
                <w:lang w:eastAsia="zh-CN"/>
              </w:rPr>
            </w:pPr>
            <w:r w:rsidRPr="0099416A">
              <w:rPr>
                <w:lang w:eastAsia="zh-CN"/>
              </w:rPr>
              <w:t>16.3</w:t>
            </w:r>
          </w:p>
        </w:tc>
        <w:tc>
          <w:tcPr>
            <w:tcW w:w="1037" w:type="dxa"/>
            <w:noWrap/>
            <w:vAlign w:val="bottom"/>
            <w:hideMark/>
          </w:tcPr>
          <w:p w14:paraId="26AD5CD6" w14:textId="77777777" w:rsidR="00211FC1" w:rsidRPr="0099416A" w:rsidRDefault="00211FC1" w:rsidP="00CF0625">
            <w:pPr>
              <w:rPr>
                <w:bCs/>
                <w:lang w:eastAsia="zh-CN"/>
              </w:rPr>
            </w:pPr>
            <w:r w:rsidRPr="0099416A">
              <w:rPr>
                <w:lang w:eastAsia="zh-CN"/>
              </w:rPr>
              <w:t>5949.5</w:t>
            </w:r>
          </w:p>
        </w:tc>
        <w:tc>
          <w:tcPr>
            <w:tcW w:w="973" w:type="dxa"/>
            <w:noWrap/>
            <w:vAlign w:val="bottom"/>
            <w:hideMark/>
          </w:tcPr>
          <w:p w14:paraId="63CF321D"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1EC28177"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6ED8088" w14:textId="77777777" w:rsidR="00211FC1" w:rsidRPr="0099416A" w:rsidRDefault="00211FC1" w:rsidP="00CF0625">
            <w:pPr>
              <w:rPr>
                <w:bCs/>
                <w:lang w:eastAsia="zh-CN"/>
              </w:rPr>
            </w:pPr>
            <w:r w:rsidRPr="0099416A">
              <w:rPr>
                <w:lang w:eastAsia="zh-CN"/>
              </w:rPr>
              <w:t>0.07448</w:t>
            </w:r>
          </w:p>
        </w:tc>
      </w:tr>
      <w:tr w:rsidR="00211FC1" w:rsidRPr="0099416A" w14:paraId="2F20B96C" w14:textId="77777777" w:rsidTr="00CF0625">
        <w:trPr>
          <w:trHeight w:val="287"/>
        </w:trPr>
        <w:tc>
          <w:tcPr>
            <w:tcW w:w="1337" w:type="dxa"/>
            <w:noWrap/>
            <w:vAlign w:val="bottom"/>
            <w:hideMark/>
          </w:tcPr>
          <w:p w14:paraId="4BD31DD8" w14:textId="77777777" w:rsidR="00211FC1" w:rsidRPr="0099416A" w:rsidRDefault="00211FC1" w:rsidP="00CF0625">
            <w:pPr>
              <w:rPr>
                <w:lang w:eastAsia="zh-CN"/>
              </w:rPr>
            </w:pPr>
          </w:p>
        </w:tc>
        <w:tc>
          <w:tcPr>
            <w:tcW w:w="1007" w:type="dxa"/>
            <w:noWrap/>
            <w:vAlign w:val="bottom"/>
            <w:hideMark/>
          </w:tcPr>
          <w:p w14:paraId="7D2CC8B9"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3A1D66F4" w14:textId="77777777" w:rsidR="00211FC1" w:rsidRPr="0099416A" w:rsidRDefault="00211FC1" w:rsidP="00CF0625">
            <w:pPr>
              <w:rPr>
                <w:lang w:eastAsia="zh-CN"/>
              </w:rPr>
            </w:pPr>
            <w:r w:rsidRPr="0099416A">
              <w:rPr>
                <w:lang w:eastAsia="zh-CN"/>
              </w:rPr>
              <w:t>1</w:t>
            </w:r>
          </w:p>
        </w:tc>
        <w:tc>
          <w:tcPr>
            <w:tcW w:w="792" w:type="dxa"/>
            <w:noWrap/>
            <w:vAlign w:val="bottom"/>
            <w:hideMark/>
          </w:tcPr>
          <w:p w14:paraId="15038153" w14:textId="77777777" w:rsidR="00211FC1" w:rsidRPr="0099416A" w:rsidRDefault="00211FC1" w:rsidP="00CF0625">
            <w:pPr>
              <w:rPr>
                <w:lang w:eastAsia="zh-CN"/>
              </w:rPr>
            </w:pPr>
            <w:r w:rsidRPr="0099416A">
              <w:rPr>
                <w:lang w:eastAsia="zh-CN"/>
              </w:rPr>
              <w:t>0</w:t>
            </w:r>
          </w:p>
        </w:tc>
        <w:tc>
          <w:tcPr>
            <w:tcW w:w="681" w:type="dxa"/>
            <w:noWrap/>
            <w:vAlign w:val="bottom"/>
            <w:hideMark/>
          </w:tcPr>
          <w:p w14:paraId="42850918"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04BAC38D" w14:textId="77777777" w:rsidR="00211FC1" w:rsidRPr="0099416A" w:rsidRDefault="00211FC1" w:rsidP="00CF0625">
            <w:pPr>
              <w:rPr>
                <w:bCs/>
                <w:lang w:eastAsia="zh-CN"/>
              </w:rPr>
            </w:pPr>
            <w:r w:rsidRPr="0099416A">
              <w:rPr>
                <w:lang w:eastAsia="zh-CN"/>
              </w:rPr>
              <w:t>8.7</w:t>
            </w:r>
          </w:p>
        </w:tc>
        <w:tc>
          <w:tcPr>
            <w:tcW w:w="1037" w:type="dxa"/>
            <w:noWrap/>
            <w:vAlign w:val="bottom"/>
            <w:hideMark/>
          </w:tcPr>
          <w:p w14:paraId="0BECA5EF" w14:textId="77777777" w:rsidR="00211FC1" w:rsidRPr="0099416A" w:rsidRDefault="00211FC1" w:rsidP="00CF0625">
            <w:pPr>
              <w:rPr>
                <w:bCs/>
                <w:lang w:eastAsia="zh-CN"/>
              </w:rPr>
            </w:pPr>
            <w:r w:rsidRPr="0099416A">
              <w:rPr>
                <w:lang w:eastAsia="zh-CN"/>
              </w:rPr>
              <w:t>3175.5</w:t>
            </w:r>
          </w:p>
        </w:tc>
        <w:tc>
          <w:tcPr>
            <w:tcW w:w="973" w:type="dxa"/>
            <w:noWrap/>
            <w:vAlign w:val="bottom"/>
            <w:hideMark/>
          </w:tcPr>
          <w:p w14:paraId="10A66DA9"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5BC9A9D6"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62854E7B" w14:textId="77777777" w:rsidR="00211FC1" w:rsidRPr="0099416A" w:rsidRDefault="00211FC1" w:rsidP="00CF0625">
            <w:pPr>
              <w:rPr>
                <w:bCs/>
                <w:lang w:eastAsia="zh-CN"/>
              </w:rPr>
            </w:pPr>
            <w:r w:rsidRPr="0099416A">
              <w:rPr>
                <w:lang w:eastAsia="zh-CN"/>
              </w:rPr>
              <w:t>0.07448</w:t>
            </w:r>
          </w:p>
        </w:tc>
      </w:tr>
      <w:tr w:rsidR="00211FC1" w:rsidRPr="0099416A" w14:paraId="53FFC48A" w14:textId="77777777" w:rsidTr="00CF0625">
        <w:trPr>
          <w:trHeight w:val="287"/>
        </w:trPr>
        <w:tc>
          <w:tcPr>
            <w:tcW w:w="1337" w:type="dxa"/>
            <w:noWrap/>
            <w:vAlign w:val="bottom"/>
            <w:hideMark/>
          </w:tcPr>
          <w:p w14:paraId="15763DED" w14:textId="77777777" w:rsidR="00211FC1" w:rsidRPr="0099416A" w:rsidRDefault="00211FC1" w:rsidP="00CF0625">
            <w:pPr>
              <w:rPr>
                <w:lang w:eastAsia="zh-CN"/>
              </w:rPr>
            </w:pPr>
          </w:p>
        </w:tc>
        <w:tc>
          <w:tcPr>
            <w:tcW w:w="1007" w:type="dxa"/>
            <w:noWrap/>
            <w:vAlign w:val="bottom"/>
            <w:hideMark/>
          </w:tcPr>
          <w:p w14:paraId="743270D4"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4E1F7D03" w14:textId="77777777" w:rsidR="00211FC1" w:rsidRPr="0099416A" w:rsidRDefault="00211FC1" w:rsidP="00CF0625">
            <w:pPr>
              <w:rPr>
                <w:lang w:eastAsia="zh-CN"/>
              </w:rPr>
            </w:pPr>
            <w:r w:rsidRPr="0099416A">
              <w:rPr>
                <w:lang w:eastAsia="zh-CN"/>
              </w:rPr>
              <w:t>1</w:t>
            </w:r>
          </w:p>
        </w:tc>
        <w:tc>
          <w:tcPr>
            <w:tcW w:w="792" w:type="dxa"/>
            <w:noWrap/>
            <w:vAlign w:val="bottom"/>
            <w:hideMark/>
          </w:tcPr>
          <w:p w14:paraId="290BA9A4" w14:textId="77777777" w:rsidR="00211FC1" w:rsidRPr="0099416A" w:rsidRDefault="00211FC1" w:rsidP="00CF0625">
            <w:pPr>
              <w:rPr>
                <w:lang w:eastAsia="zh-CN"/>
              </w:rPr>
            </w:pPr>
            <w:r w:rsidRPr="0099416A">
              <w:rPr>
                <w:lang w:eastAsia="zh-CN"/>
              </w:rPr>
              <w:t>0</w:t>
            </w:r>
          </w:p>
        </w:tc>
        <w:tc>
          <w:tcPr>
            <w:tcW w:w="681" w:type="dxa"/>
            <w:noWrap/>
            <w:vAlign w:val="bottom"/>
            <w:hideMark/>
          </w:tcPr>
          <w:p w14:paraId="3F77D258"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72CD44AB" w14:textId="77777777" w:rsidR="00211FC1" w:rsidRPr="0099416A" w:rsidRDefault="00211FC1" w:rsidP="00CF0625">
            <w:pPr>
              <w:rPr>
                <w:bCs/>
                <w:lang w:eastAsia="zh-CN"/>
              </w:rPr>
            </w:pPr>
            <w:r w:rsidRPr="0099416A">
              <w:rPr>
                <w:lang w:eastAsia="zh-CN"/>
              </w:rPr>
              <w:t>5.4</w:t>
            </w:r>
          </w:p>
        </w:tc>
        <w:tc>
          <w:tcPr>
            <w:tcW w:w="1037" w:type="dxa"/>
            <w:noWrap/>
            <w:vAlign w:val="bottom"/>
            <w:hideMark/>
          </w:tcPr>
          <w:p w14:paraId="47D057FF" w14:textId="77777777" w:rsidR="00211FC1" w:rsidRPr="0099416A" w:rsidRDefault="00211FC1" w:rsidP="00CF0625">
            <w:pPr>
              <w:rPr>
                <w:bCs/>
                <w:lang w:eastAsia="zh-CN"/>
              </w:rPr>
            </w:pPr>
            <w:r w:rsidRPr="0099416A">
              <w:rPr>
                <w:lang w:eastAsia="zh-CN"/>
              </w:rPr>
              <w:t>1971</w:t>
            </w:r>
          </w:p>
        </w:tc>
        <w:tc>
          <w:tcPr>
            <w:tcW w:w="973" w:type="dxa"/>
            <w:noWrap/>
            <w:vAlign w:val="bottom"/>
            <w:hideMark/>
          </w:tcPr>
          <w:p w14:paraId="1ECC9F7D"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2B0F4DB0"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05241329" w14:textId="77777777" w:rsidR="00211FC1" w:rsidRPr="0099416A" w:rsidRDefault="00211FC1" w:rsidP="00CF0625">
            <w:pPr>
              <w:rPr>
                <w:bCs/>
                <w:lang w:eastAsia="zh-CN"/>
              </w:rPr>
            </w:pPr>
            <w:r w:rsidRPr="0099416A">
              <w:rPr>
                <w:lang w:eastAsia="zh-CN"/>
              </w:rPr>
              <w:t>0.07448</w:t>
            </w:r>
          </w:p>
        </w:tc>
      </w:tr>
      <w:tr w:rsidR="00211FC1" w:rsidRPr="0099416A" w14:paraId="5F8570E5" w14:textId="77777777" w:rsidTr="00CF0625">
        <w:trPr>
          <w:trHeight w:val="287"/>
        </w:trPr>
        <w:tc>
          <w:tcPr>
            <w:tcW w:w="1337" w:type="dxa"/>
            <w:noWrap/>
            <w:vAlign w:val="bottom"/>
            <w:hideMark/>
          </w:tcPr>
          <w:p w14:paraId="1623C843" w14:textId="77777777" w:rsidR="00211FC1" w:rsidRPr="0099416A" w:rsidRDefault="00211FC1" w:rsidP="00CF0625">
            <w:pPr>
              <w:rPr>
                <w:lang w:eastAsia="zh-CN"/>
              </w:rPr>
            </w:pPr>
          </w:p>
        </w:tc>
        <w:tc>
          <w:tcPr>
            <w:tcW w:w="1007" w:type="dxa"/>
            <w:noWrap/>
            <w:vAlign w:val="bottom"/>
            <w:hideMark/>
          </w:tcPr>
          <w:p w14:paraId="75C67BEB"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5A8CCE72" w14:textId="77777777" w:rsidR="00211FC1" w:rsidRPr="0099416A" w:rsidRDefault="00211FC1" w:rsidP="00CF0625">
            <w:pPr>
              <w:rPr>
                <w:lang w:eastAsia="zh-CN"/>
              </w:rPr>
            </w:pPr>
            <w:r w:rsidRPr="0099416A">
              <w:rPr>
                <w:lang w:eastAsia="zh-CN"/>
              </w:rPr>
              <w:t>1</w:t>
            </w:r>
          </w:p>
        </w:tc>
        <w:tc>
          <w:tcPr>
            <w:tcW w:w="792" w:type="dxa"/>
            <w:noWrap/>
            <w:vAlign w:val="bottom"/>
            <w:hideMark/>
          </w:tcPr>
          <w:p w14:paraId="66D8D0CA" w14:textId="77777777" w:rsidR="00211FC1" w:rsidRPr="0099416A" w:rsidRDefault="00211FC1" w:rsidP="00CF0625">
            <w:pPr>
              <w:rPr>
                <w:lang w:eastAsia="zh-CN"/>
              </w:rPr>
            </w:pPr>
            <w:r w:rsidRPr="0099416A">
              <w:rPr>
                <w:lang w:eastAsia="zh-CN"/>
              </w:rPr>
              <w:t>1</w:t>
            </w:r>
          </w:p>
        </w:tc>
        <w:tc>
          <w:tcPr>
            <w:tcW w:w="681" w:type="dxa"/>
            <w:noWrap/>
            <w:vAlign w:val="bottom"/>
            <w:hideMark/>
          </w:tcPr>
          <w:p w14:paraId="26CECC5F" w14:textId="77777777" w:rsidR="00211FC1" w:rsidRPr="0099416A" w:rsidRDefault="00211FC1" w:rsidP="00CF0625">
            <w:pPr>
              <w:rPr>
                <w:lang w:eastAsia="zh-CN"/>
              </w:rPr>
            </w:pPr>
            <w:r w:rsidRPr="0099416A">
              <w:rPr>
                <w:lang w:eastAsia="zh-CN"/>
              </w:rPr>
              <w:t>0</w:t>
            </w:r>
          </w:p>
        </w:tc>
        <w:tc>
          <w:tcPr>
            <w:tcW w:w="1239" w:type="dxa"/>
            <w:noWrap/>
            <w:vAlign w:val="bottom"/>
            <w:hideMark/>
          </w:tcPr>
          <w:p w14:paraId="66831D12" w14:textId="77777777" w:rsidR="00211FC1" w:rsidRPr="0099416A" w:rsidRDefault="00211FC1" w:rsidP="00CF0625">
            <w:pPr>
              <w:rPr>
                <w:bCs/>
                <w:lang w:eastAsia="zh-CN"/>
              </w:rPr>
            </w:pPr>
            <w:r w:rsidRPr="0099416A">
              <w:rPr>
                <w:lang w:eastAsia="zh-CN"/>
              </w:rPr>
              <w:t>14.6</w:t>
            </w:r>
          </w:p>
        </w:tc>
        <w:tc>
          <w:tcPr>
            <w:tcW w:w="1037" w:type="dxa"/>
            <w:noWrap/>
            <w:vAlign w:val="bottom"/>
            <w:hideMark/>
          </w:tcPr>
          <w:p w14:paraId="4EFF1D18" w14:textId="77777777" w:rsidR="00211FC1" w:rsidRPr="0099416A" w:rsidRDefault="00211FC1" w:rsidP="00CF0625">
            <w:pPr>
              <w:rPr>
                <w:bCs/>
                <w:lang w:eastAsia="zh-CN"/>
              </w:rPr>
            </w:pPr>
            <w:r w:rsidRPr="0099416A">
              <w:rPr>
                <w:lang w:eastAsia="zh-CN"/>
              </w:rPr>
              <w:t>5329</w:t>
            </w:r>
          </w:p>
        </w:tc>
        <w:tc>
          <w:tcPr>
            <w:tcW w:w="973" w:type="dxa"/>
            <w:noWrap/>
            <w:vAlign w:val="bottom"/>
            <w:hideMark/>
          </w:tcPr>
          <w:p w14:paraId="2C0C0E97"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5988DC5"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2883B362" w14:textId="77777777" w:rsidR="00211FC1" w:rsidRPr="0099416A" w:rsidRDefault="00211FC1" w:rsidP="00CF0625">
            <w:pPr>
              <w:rPr>
                <w:bCs/>
                <w:lang w:eastAsia="zh-CN"/>
              </w:rPr>
            </w:pPr>
            <w:r w:rsidRPr="0099416A">
              <w:rPr>
                <w:lang w:eastAsia="zh-CN"/>
              </w:rPr>
              <w:t>0.07448</w:t>
            </w:r>
          </w:p>
        </w:tc>
      </w:tr>
      <w:tr w:rsidR="00211FC1" w:rsidRPr="0099416A" w14:paraId="10D58C6D" w14:textId="77777777" w:rsidTr="00CF0625">
        <w:trPr>
          <w:trHeight w:val="287"/>
        </w:trPr>
        <w:tc>
          <w:tcPr>
            <w:tcW w:w="1337" w:type="dxa"/>
            <w:noWrap/>
            <w:vAlign w:val="bottom"/>
            <w:hideMark/>
          </w:tcPr>
          <w:p w14:paraId="1D48E72C" w14:textId="77777777" w:rsidR="00211FC1" w:rsidRPr="0099416A" w:rsidRDefault="00211FC1" w:rsidP="00CF0625">
            <w:pPr>
              <w:rPr>
                <w:lang w:eastAsia="zh-CN"/>
              </w:rPr>
            </w:pPr>
          </w:p>
        </w:tc>
        <w:tc>
          <w:tcPr>
            <w:tcW w:w="1007" w:type="dxa"/>
            <w:noWrap/>
            <w:vAlign w:val="bottom"/>
            <w:hideMark/>
          </w:tcPr>
          <w:p w14:paraId="10D93EA1" w14:textId="77777777" w:rsidR="00211FC1" w:rsidRPr="0099416A" w:rsidRDefault="00211FC1" w:rsidP="00CF0625">
            <w:pPr>
              <w:rPr>
                <w:bCs/>
                <w:lang w:eastAsia="zh-CN"/>
              </w:rPr>
            </w:pPr>
            <w:r w:rsidRPr="0099416A">
              <w:rPr>
                <w:lang w:eastAsia="zh-CN"/>
              </w:rPr>
              <w:t>4000</w:t>
            </w:r>
          </w:p>
        </w:tc>
        <w:tc>
          <w:tcPr>
            <w:tcW w:w="1093" w:type="dxa"/>
            <w:noWrap/>
            <w:vAlign w:val="bottom"/>
            <w:hideMark/>
          </w:tcPr>
          <w:p w14:paraId="79447070" w14:textId="77777777" w:rsidR="00211FC1" w:rsidRPr="0099416A" w:rsidRDefault="00211FC1" w:rsidP="00CF0625">
            <w:pPr>
              <w:rPr>
                <w:lang w:eastAsia="zh-CN"/>
              </w:rPr>
            </w:pPr>
            <w:r w:rsidRPr="0099416A">
              <w:rPr>
                <w:lang w:eastAsia="zh-CN"/>
              </w:rPr>
              <w:t>1</w:t>
            </w:r>
          </w:p>
        </w:tc>
        <w:tc>
          <w:tcPr>
            <w:tcW w:w="792" w:type="dxa"/>
            <w:noWrap/>
            <w:vAlign w:val="bottom"/>
            <w:hideMark/>
          </w:tcPr>
          <w:p w14:paraId="519A839B" w14:textId="77777777" w:rsidR="00211FC1" w:rsidRPr="0099416A" w:rsidRDefault="00211FC1" w:rsidP="00CF0625">
            <w:pPr>
              <w:rPr>
                <w:lang w:eastAsia="zh-CN"/>
              </w:rPr>
            </w:pPr>
            <w:r w:rsidRPr="0099416A">
              <w:rPr>
                <w:lang w:eastAsia="zh-CN"/>
              </w:rPr>
              <w:t>1</w:t>
            </w:r>
          </w:p>
        </w:tc>
        <w:tc>
          <w:tcPr>
            <w:tcW w:w="681" w:type="dxa"/>
            <w:noWrap/>
            <w:vAlign w:val="bottom"/>
            <w:hideMark/>
          </w:tcPr>
          <w:p w14:paraId="2FB7A228" w14:textId="77777777" w:rsidR="00211FC1" w:rsidRPr="0099416A" w:rsidRDefault="00211FC1" w:rsidP="00CF0625">
            <w:pPr>
              <w:rPr>
                <w:lang w:eastAsia="zh-CN"/>
              </w:rPr>
            </w:pPr>
            <w:r w:rsidRPr="0099416A">
              <w:rPr>
                <w:lang w:eastAsia="zh-CN"/>
              </w:rPr>
              <w:t>1</w:t>
            </w:r>
          </w:p>
        </w:tc>
        <w:tc>
          <w:tcPr>
            <w:tcW w:w="1239" w:type="dxa"/>
            <w:noWrap/>
            <w:vAlign w:val="bottom"/>
            <w:hideMark/>
          </w:tcPr>
          <w:p w14:paraId="32D4B1FF" w14:textId="77777777" w:rsidR="00211FC1" w:rsidRPr="0099416A" w:rsidRDefault="00211FC1" w:rsidP="00CF0625">
            <w:pPr>
              <w:rPr>
                <w:bCs/>
                <w:lang w:eastAsia="zh-CN"/>
              </w:rPr>
            </w:pPr>
            <w:r w:rsidRPr="0099416A">
              <w:rPr>
                <w:lang w:eastAsia="zh-CN"/>
              </w:rPr>
              <w:t>11.4</w:t>
            </w:r>
          </w:p>
        </w:tc>
        <w:tc>
          <w:tcPr>
            <w:tcW w:w="1037" w:type="dxa"/>
            <w:noWrap/>
            <w:vAlign w:val="bottom"/>
            <w:hideMark/>
          </w:tcPr>
          <w:p w14:paraId="24BD58D5" w14:textId="77777777" w:rsidR="00211FC1" w:rsidRPr="0099416A" w:rsidRDefault="00211FC1" w:rsidP="00CF0625">
            <w:pPr>
              <w:rPr>
                <w:bCs/>
                <w:lang w:eastAsia="zh-CN"/>
              </w:rPr>
            </w:pPr>
            <w:r w:rsidRPr="0099416A">
              <w:rPr>
                <w:lang w:eastAsia="zh-CN"/>
              </w:rPr>
              <w:t>4161</w:t>
            </w:r>
          </w:p>
        </w:tc>
        <w:tc>
          <w:tcPr>
            <w:tcW w:w="973" w:type="dxa"/>
            <w:noWrap/>
            <w:vAlign w:val="bottom"/>
            <w:hideMark/>
          </w:tcPr>
          <w:p w14:paraId="0F05AB03" w14:textId="77777777" w:rsidR="00211FC1" w:rsidRPr="0099416A" w:rsidRDefault="00211FC1" w:rsidP="00CF0625">
            <w:pPr>
              <w:rPr>
                <w:bCs/>
                <w:lang w:eastAsia="zh-CN"/>
              </w:rPr>
            </w:pPr>
            <w:r w:rsidRPr="0099416A">
              <w:rPr>
                <w:lang w:eastAsia="zh-CN"/>
              </w:rPr>
              <w:t>11</w:t>
            </w:r>
          </w:p>
        </w:tc>
        <w:tc>
          <w:tcPr>
            <w:tcW w:w="1108" w:type="dxa"/>
            <w:noWrap/>
            <w:vAlign w:val="bottom"/>
            <w:hideMark/>
          </w:tcPr>
          <w:p w14:paraId="677E5E71" w14:textId="77777777" w:rsidR="00211FC1" w:rsidRPr="0099416A" w:rsidRDefault="00211FC1" w:rsidP="00CF0625">
            <w:pPr>
              <w:rPr>
                <w:bCs/>
                <w:lang w:eastAsia="zh-CN"/>
              </w:rPr>
            </w:pPr>
            <w:r w:rsidRPr="0099416A">
              <w:rPr>
                <w:lang w:eastAsia="zh-CN"/>
              </w:rPr>
              <w:t>0.27071</w:t>
            </w:r>
          </w:p>
        </w:tc>
        <w:tc>
          <w:tcPr>
            <w:tcW w:w="1089" w:type="dxa"/>
            <w:noWrap/>
            <w:vAlign w:val="bottom"/>
            <w:hideMark/>
          </w:tcPr>
          <w:p w14:paraId="75F9F269" w14:textId="77777777" w:rsidR="00211FC1" w:rsidRPr="0099416A" w:rsidRDefault="00211FC1" w:rsidP="00CF0625">
            <w:pPr>
              <w:rPr>
                <w:bCs/>
                <w:lang w:eastAsia="zh-CN"/>
              </w:rPr>
            </w:pPr>
            <w:r w:rsidRPr="0099416A">
              <w:rPr>
                <w:lang w:eastAsia="zh-CN"/>
              </w:rPr>
              <w:t>0.07448</w:t>
            </w:r>
          </w:p>
        </w:tc>
      </w:tr>
    </w:tbl>
    <w:p w14:paraId="6B78E2D3" w14:textId="77777777" w:rsidR="00211FC1" w:rsidRPr="0099416A" w:rsidRDefault="00211FC1" w:rsidP="00211FC1">
      <w:pPr>
        <w:pStyle w:val="AppendixHeading1"/>
        <w:rPr>
          <w:lang w:val="en-AU"/>
        </w:rPr>
      </w:pPr>
      <w:bookmarkStart w:id="521" w:name="_Toc494532751"/>
      <w:bookmarkStart w:id="522" w:name="_Toc494553883"/>
      <w:bookmarkStart w:id="523" w:name="_Toc494553892"/>
      <w:r>
        <w:rPr>
          <w:lang w:val="en-AU"/>
        </w:rPr>
        <w:lastRenderedPageBreak/>
        <w:t>Appendix I</w:t>
      </w:r>
      <w:r w:rsidRPr="0099416A">
        <w:rPr>
          <w:lang w:val="en-AU"/>
        </w:rPr>
        <w:t xml:space="preserve"> – MATLAB Source Code</w:t>
      </w:r>
      <w:bookmarkEnd w:id="521"/>
      <w:bookmarkEnd w:id="522"/>
      <w:bookmarkEnd w:id="523"/>
    </w:p>
    <w:p w14:paraId="17A29F75" w14:textId="77777777" w:rsidR="00211FC1" w:rsidRPr="0099416A" w:rsidRDefault="00211FC1" w:rsidP="00211FC1"/>
    <w:p w14:paraId="54CC0712" w14:textId="77777777" w:rsidR="00211FC1" w:rsidRPr="0099416A" w:rsidRDefault="00211FC1" w:rsidP="00211FC1">
      <w:pPr>
        <w:pStyle w:val="AppendixHeading1"/>
        <w:rPr>
          <w:lang w:val="en-AU"/>
        </w:rPr>
      </w:pPr>
    </w:p>
    <w:p w14:paraId="323826E4" w14:textId="77777777" w:rsidR="00211FC1" w:rsidRPr="0099416A" w:rsidRDefault="00211FC1" w:rsidP="00211FC1"/>
    <w:p w14:paraId="2F38BB24" w14:textId="77777777" w:rsidR="00211FC1" w:rsidRPr="0099416A" w:rsidRDefault="00211FC1" w:rsidP="00211FC1"/>
    <w:p w14:paraId="2E702467" w14:textId="77777777" w:rsidR="00211FC1" w:rsidRPr="0099416A" w:rsidRDefault="00211FC1" w:rsidP="00211FC1"/>
    <w:p w14:paraId="1F315278" w14:textId="77777777" w:rsidR="00211FC1" w:rsidRPr="0099416A" w:rsidRDefault="00211FC1" w:rsidP="00211FC1"/>
    <w:p w14:paraId="42359146" w14:textId="77777777" w:rsidR="00211FC1" w:rsidRPr="0099416A" w:rsidRDefault="00211FC1" w:rsidP="00211FC1"/>
    <w:p w14:paraId="1C12EF71" w14:textId="77777777" w:rsidR="00211FC1" w:rsidRPr="0099416A" w:rsidRDefault="00211FC1" w:rsidP="00211FC1"/>
    <w:p w14:paraId="1D7880B1" w14:textId="77777777" w:rsidR="00211FC1" w:rsidRPr="0099416A" w:rsidRDefault="00211FC1" w:rsidP="00211FC1"/>
    <w:p w14:paraId="32EDDA72" w14:textId="77777777" w:rsidR="00211FC1" w:rsidRPr="0099416A" w:rsidRDefault="00211FC1" w:rsidP="00211FC1"/>
    <w:p w14:paraId="69E22094" w14:textId="77777777" w:rsidR="00211FC1" w:rsidRPr="0099416A" w:rsidRDefault="00211FC1" w:rsidP="00211FC1"/>
    <w:p w14:paraId="2308AD73" w14:textId="77777777" w:rsidR="00211FC1" w:rsidRPr="0099416A" w:rsidRDefault="00211FC1" w:rsidP="00211FC1"/>
    <w:p w14:paraId="1EF2ECE5" w14:textId="77777777" w:rsidR="00211FC1" w:rsidRPr="0099416A" w:rsidRDefault="00211FC1" w:rsidP="00211FC1"/>
    <w:p w14:paraId="6876D80B" w14:textId="77777777" w:rsidR="00211FC1" w:rsidRPr="0099416A" w:rsidRDefault="00211FC1" w:rsidP="00211FC1"/>
    <w:p w14:paraId="324B0972" w14:textId="77777777" w:rsidR="00211FC1" w:rsidRPr="0099416A" w:rsidRDefault="00211FC1" w:rsidP="00211FC1"/>
    <w:p w14:paraId="03B62007" w14:textId="77777777" w:rsidR="00211FC1" w:rsidRPr="0099416A" w:rsidRDefault="00211FC1" w:rsidP="00211FC1"/>
    <w:p w14:paraId="7CF75633" w14:textId="77777777" w:rsidR="00211FC1" w:rsidRPr="0099416A" w:rsidRDefault="00211FC1" w:rsidP="00211FC1"/>
    <w:p w14:paraId="37B2E26E" w14:textId="77777777" w:rsidR="00211FC1" w:rsidRPr="0099416A" w:rsidRDefault="00211FC1" w:rsidP="00211FC1"/>
    <w:p w14:paraId="64A57232" w14:textId="77777777" w:rsidR="00211FC1" w:rsidRPr="0099416A" w:rsidRDefault="00211FC1" w:rsidP="00211FC1"/>
    <w:p w14:paraId="3A1AD902" w14:textId="77777777" w:rsidR="00211FC1" w:rsidRPr="0099416A" w:rsidRDefault="00211FC1" w:rsidP="00211FC1"/>
    <w:p w14:paraId="3303EA55" w14:textId="77777777" w:rsidR="00211FC1" w:rsidRPr="0099416A" w:rsidRDefault="00211FC1" w:rsidP="00211FC1">
      <w:pPr>
        <w:pStyle w:val="Blank"/>
      </w:pPr>
      <w:r w:rsidRPr="0099416A">
        <w:t xml:space="preserve">   This page intentionally left blank</w:t>
      </w:r>
    </w:p>
    <w:p w14:paraId="38419918" w14:textId="77777777" w:rsidR="00211FC1" w:rsidRPr="0099416A" w:rsidRDefault="00211FC1" w:rsidP="00211FC1"/>
    <w:p w14:paraId="479AFBDE" w14:textId="77777777" w:rsidR="00211FC1" w:rsidRPr="0099416A" w:rsidRDefault="00211FC1" w:rsidP="00211FC1"/>
    <w:p w14:paraId="1FBD5ECC" w14:textId="77777777" w:rsidR="00985FF4" w:rsidRDefault="00985FF4"/>
    <w:sectPr w:rsidR="00985FF4" w:rsidSect="00923434">
      <w:headerReference w:type="default" r:id="rId247"/>
      <w:footerReference w:type="default" r:id="rId248"/>
      <w:endnotePr>
        <w:numRestart w:val="eachSect"/>
      </w:endnotePr>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6F643" w14:textId="77777777" w:rsidR="002F366F" w:rsidRDefault="00872F84"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9AB58" w14:textId="77777777" w:rsidR="002F366F" w:rsidRDefault="00872F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92F34" w14:textId="77777777" w:rsidR="002F366F" w:rsidRDefault="00872F84"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960442"/>
      <w:docPartObj>
        <w:docPartGallery w:val="Page Numbers (Bottom of Page)"/>
        <w:docPartUnique/>
      </w:docPartObj>
    </w:sdtPr>
    <w:sdtEndPr>
      <w:rPr>
        <w:noProof/>
      </w:rPr>
    </w:sdtEndPr>
    <w:sdtContent>
      <w:p w14:paraId="54F8210D" w14:textId="77777777" w:rsidR="002F366F" w:rsidRDefault="00872F84" w:rsidP="00FF7415">
        <w:pPr>
          <w:pStyle w:val="Footer"/>
          <w:jc w:val="right"/>
        </w:pPr>
        <w:r>
          <w:fldChar w:fldCharType="begin"/>
        </w:r>
        <w:r>
          <w:instrText xml:space="preserve"> PAGE  </w:instrText>
        </w:r>
        <w:r>
          <w:instrText xml:space="preserve"> \* MERGEFORMAT </w:instrText>
        </w:r>
        <w:r>
          <w:fldChar w:fldCharType="separate"/>
        </w:r>
        <w:r w:rsidR="00211FC1">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9743712"/>
      <w:docPartObj>
        <w:docPartGallery w:val="Page Numbers (Bottom of Page)"/>
        <w:docPartUnique/>
      </w:docPartObj>
    </w:sdtPr>
    <w:sdtEndPr>
      <w:rPr>
        <w:noProof/>
      </w:rPr>
    </w:sdtEndPr>
    <w:sdtContent>
      <w:p w14:paraId="6743D509" w14:textId="77777777" w:rsidR="002F366F" w:rsidRDefault="00872F84" w:rsidP="0036408C">
        <w:pPr>
          <w:pStyle w:val="Footer"/>
        </w:pPr>
        <w:r>
          <w:rPr>
            <w:noProof/>
            <w:lang w:val="en-US" w:eastAsia="en-US"/>
          </w:rPr>
          <mc:AlternateContent>
            <mc:Choice Requires="wps">
              <w:drawing>
                <wp:anchor distT="0" distB="0" distL="114300" distR="114300" simplePos="0" relativeHeight="251659264" behindDoc="0" locked="0" layoutInCell="1" allowOverlap="1" wp14:anchorId="1C1A906C" wp14:editId="42233230">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99EBD2" id="Straight Connector 727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" strokecolor="black [3200]" strokeweight=".5pt">
                  <v:stroke joinstyle="miter"/>
                </v:line>
              </w:pict>
            </mc:Fallback>
          </mc:AlternateContent>
        </w:r>
        <w:r>
          <w:t>2017</w:t>
        </w:r>
        <w:r>
          <w:tab/>
        </w:r>
        <w:r>
          <w:tab/>
          <w:t xml:space="preserve"> </w:t>
        </w:r>
        <w:r>
          <w:tab/>
          <w:t xml:space="preserve">   </w:t>
        </w:r>
        <w:r>
          <w:fldChar w:fldCharType="begin"/>
        </w:r>
        <w:r>
          <w:instrText xml:space="preserve"> PAGE   \* MERGEFORMAT </w:instrText>
        </w:r>
        <w:r>
          <w:fldChar w:fldCharType="separate"/>
        </w:r>
        <w:r>
          <w:rPr>
            <w:noProof/>
          </w:rPr>
          <w:t>54</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E7F139" w14:textId="77777777" w:rsidR="002F366F" w:rsidRPr="00BF4A3A" w:rsidRDefault="00872F84" w:rsidP="00FB63A5">
    <w:r w:rsidRPr="00BF4A3A">
      <w:rPr>
        <w:noProof/>
      </w:rPr>
      <mc:AlternateContent>
        <mc:Choice Requires="wps">
          <w:drawing>
            <wp:anchor distT="0" distB="0" distL="114300" distR="114300" simplePos="0" relativeHeight="251662336" behindDoc="0" locked="0" layoutInCell="1" allowOverlap="1" wp14:anchorId="46D3F4D3" wp14:editId="4C641419">
              <wp:simplePos x="0" y="0"/>
              <wp:positionH relativeFrom="column">
                <wp:posOffset>-32327</wp:posOffset>
              </wp:positionH>
              <wp:positionV relativeFrom="paragraph">
                <wp:posOffset>-2857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915A5C" id="Straight Connector 7311"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55pt,-2.25pt" to="454.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" strokecolor="black [3200]" strokeweight=".5pt">
              <v:stroke joinstyle="miter"/>
            </v:line>
          </w:pict>
        </mc:Fallback>
      </mc:AlternateContent>
    </w:r>
    <w:sdt>
      <w:sdtPr>
        <w:id w:val="1931620588"/>
        <w:docPartObj>
          <w:docPartGallery w:val="Page Numbers (Bottom of Page)"/>
          <w:docPartUnique/>
        </w:docPartObj>
      </w:sdtPr>
      <w:sdtEndPr/>
      <w:sdtContent>
        <w:r w:rsidRPr="00BF4A3A">
          <w:t>2017</w:t>
        </w:r>
        <w:r w:rsidRPr="00BF4A3A">
          <w:tab/>
        </w:r>
        <w:r w:rsidRPr="00BF4A3A">
          <w:tab/>
          <w:t xml:space="preserve">     </w:t>
        </w:r>
        <w:r w:rsidRPr="00BF4A3A">
          <w:tab/>
        </w:r>
        <w:r w:rsidRPr="00BF4A3A">
          <w:tab/>
        </w:r>
        <w:r w:rsidRPr="00BF4A3A">
          <w:tab/>
        </w:r>
        <w:r w:rsidRPr="00BF4A3A">
          <w:tab/>
        </w:r>
        <w:r w:rsidRPr="00BF4A3A">
          <w:tab/>
        </w:r>
        <w:r w:rsidRPr="00BF4A3A">
          <w:tab/>
        </w:r>
        <w:r w:rsidRPr="00BF4A3A">
          <w:tab/>
        </w:r>
        <w:r w:rsidRPr="00BF4A3A">
          <w:tab/>
        </w:r>
        <w:r w:rsidRPr="00BF4A3A">
          <w:tab/>
        </w:r>
        <w:r>
          <w:t xml:space="preserve">           </w:t>
        </w:r>
        <w:r w:rsidRPr="00BF4A3A">
          <w:fldChar w:fldCharType="begin"/>
        </w:r>
        <w:r w:rsidRPr="00BF4A3A">
          <w:instrText xml:space="preserve"> PAGE   \* MERGEFORMAT </w:instrText>
        </w:r>
        <w:r w:rsidRPr="00BF4A3A">
          <w:fldChar w:fldCharType="separate"/>
        </w:r>
        <w:r>
          <w:rPr>
            <w:noProof/>
          </w:rPr>
          <w:t>79</w:t>
        </w:r>
        <w:r w:rsidRPr="00BF4A3A">
          <w:fldChar w:fldCharType="end"/>
        </w:r>
      </w:sdtContent>
    </w:sdt>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25C86" w14:textId="77777777" w:rsidR="002F366F" w:rsidRDefault="00872F84"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EC89C" w14:textId="77777777" w:rsidR="002F366F" w:rsidRDefault="00872F84"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9F1EC" w14:textId="77777777" w:rsidR="002F366F" w:rsidRPr="0047700A" w:rsidRDefault="00872F84" w:rsidP="00923434">
    <w:pPr>
      <w:pStyle w:val="Header"/>
    </w:pPr>
    <w:r w:rsidRPr="007A0680">
      <w:rPr>
        <w:rFonts w:ascii="Calibri" w:hAnsi="Calibri"/>
        <w:noProof/>
        <w:color w:val="D0CECE" w:themeColor="background2" w:themeShade="E6"/>
        <w:sz w:val="60"/>
        <w:szCs w:val="60"/>
        <w:lang w:val="en-US"/>
      </w:rPr>
      <w:drawing>
        <wp:anchor distT="0" distB="0" distL="114300" distR="114300" simplePos="0" relativeHeight="251660288" behindDoc="0" locked="0" layoutInCell="1" allowOverlap="1" wp14:anchorId="5A3FF371" wp14:editId="626B2F6F">
          <wp:simplePos x="0" y="0"/>
          <wp:positionH relativeFrom="page">
            <wp:posOffset>6873875</wp:posOffset>
          </wp:positionH>
          <wp:positionV relativeFrom="paragraph">
            <wp:posOffset>-308610</wp:posOffset>
          </wp:positionV>
          <wp:extent cx="425450" cy="681355"/>
          <wp:effectExtent l="0" t="0" r="0" b="4445"/>
          <wp:wrapSquare wrapText="bothSides"/>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rPr>
        <w:noProof/>
        <w:snapToGrid/>
        <w:lang w:val="en-US"/>
      </w:rPr>
      <mc:AlternateContent>
        <mc:Choice Requires="wps">
          <w:drawing>
            <wp:anchor distT="0" distB="0" distL="114300" distR="114300" simplePos="0" relativeHeight="251661312" behindDoc="0" locked="0" layoutInCell="1" allowOverlap="1" wp14:anchorId="4507990E" wp14:editId="4F877EDC">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4147C7" id="Straight Connector 723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" strokecolor="black [3200]" strokeweight=".5pt">
              <v:stroke joinstyle="miter"/>
            </v:line>
          </w:pict>
        </mc:Fallback>
      </mc:AlternateContent>
    </w:r>
    <w:r>
      <w:t>ELLIOTT</w:t>
    </w:r>
    <w:r>
      <w:tab/>
    </w:r>
    <w:r>
      <w:fldChar w:fldCharType="begin"/>
    </w:r>
    <w:r>
      <w:instrText xml:space="preserve"> STYLEREF  "Heading 1"  \* MERGEFORMAT </w:instrText>
    </w:r>
    <w:r>
      <w:fldChar w:fldCharType="separate"/>
    </w:r>
    <w:r w:rsidRPr="00872F84">
      <w:rPr>
        <w:rFonts w:ascii="Cambria Math" w:hAnsi="Cambria Math" w:cs="Cambria Math"/>
        <w:noProof/>
      </w:rPr>
      <w:t>METHODOLOGY</w:t>
    </w:r>
    <w:r>
      <w:rPr>
        <w:noProof/>
      </w:rPr>
      <w:fldChar w:fldCharType="end"/>
    </w:r>
    <w:r>
      <w:tab/>
    </w:r>
    <w:r>
      <w:fldChar w:fldCharType="begin"/>
    </w:r>
    <w:r>
      <w:instrText xml:space="preserve"> STYLEREF  "Heading 2"  \* MERGEFORMAT </w:instrText>
    </w:r>
    <w:r>
      <w:fldChar w:fldCharType="separate"/>
    </w:r>
    <w:r>
      <w:rPr>
        <w:noProof/>
      </w:rPr>
      <w:t>Economic Calculations</w:t>
    </w:r>
    <w:r>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A1BD2" w14:textId="77777777" w:rsidR="002F366F" w:rsidRDefault="00872F84"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32301" w14:textId="77777777" w:rsidR="002F366F" w:rsidRDefault="00872F84" w:rsidP="00923434">
    <w:pPr>
      <w:pStyle w:val="Header"/>
    </w:pPr>
    <w:r>
      <w:rPr>
        <w:noProof/>
        <w:snapToGrid/>
        <w:lang w:val="en-US"/>
      </w:rPr>
      <mc:AlternateContent>
        <mc:Choice Requires="wps">
          <w:drawing>
            <wp:anchor distT="0" distB="0" distL="114300" distR="114300" simplePos="0" relativeHeight="251661312" behindDoc="0" locked="0" layoutInCell="1" allowOverlap="1" wp14:anchorId="75FAD476" wp14:editId="32B5BA6A">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7BE8F3" id="Straight Connector 730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" strokecolor="black [3200]" strokeweight=".5pt">
              <v:stroke joinstyle="miter"/>
            </v:line>
          </w:pict>
        </mc:Fallback>
      </mc:AlternateContent>
    </w:r>
    <w:r>
      <w:rPr>
        <w:noProof/>
        <w:lang w:val="en-US"/>
      </w:rPr>
      <mc:AlternateContent>
        <mc:Choice Requires="wps">
          <w:drawing>
            <wp:anchor distT="0" distB="0" distL="114300" distR="114300" simplePos="0" relativeHeight="251660288" behindDoc="0" locked="0" layoutInCell="1" allowOverlap="1" wp14:anchorId="00BD3E9E" wp14:editId="7717D929">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5ECAB2DB" w14:textId="77777777" w:rsidR="002F366F" w:rsidRPr="009D67FE" w:rsidRDefault="00872F84" w:rsidP="00FB63A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BD3E9E" id="_x0000_t202" coordsize="21600,21600" o:spt="202" path="m,l,21600r21600,l21600,xe">
              <v:stroke joinstyle="miter"/>
              <v:path gradientshapeok="t" o:connecttype="rect"/>
            </v:shapetype>
            <v:shape id="Text Box 7309" o:spid="_x0000_s1232" type="#_x0000_t202" style="position:absolute;margin-left:462.5pt;margin-top:-30.05pt;width:41.25pt;height:18.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UzeAZ&#10;RAIAAH4EAAAOAAAAAAAAAAAAAAAAAC4CAABkcnMvZTJvRG9jLnhtbFBLAQItABQABgAIAAAAIQC9&#10;6pzq4wAAAAwBAAAPAAAAAAAAAAAAAAAAAJ4EAABkcnMvZG93bnJldi54bWxQSwUGAAAAAAQABADz&#10;AAAArgUAAAAA&#10;" fillcolor="white [3201]" stroked="f" strokeweight=".5pt">
              <v:textbox>
                <w:txbxContent>
                  <w:p w14:paraId="5ECAB2DB" w14:textId="77777777" w:rsidR="002F366F" w:rsidRPr="009D67FE" w:rsidRDefault="00872F84" w:rsidP="00FB63A5">
                    <w:r w:rsidRPr="009D67FE">
                      <w:t>JCU</w:t>
                    </w:r>
                  </w:p>
                </w:txbxContent>
              </v:textbox>
            </v:shape>
          </w:pict>
        </mc:Fallback>
      </mc:AlternateContent>
    </w:r>
    <w:r w:rsidRPr="007A0680">
      <w:rPr>
        <w:rFonts w:ascii="Calibri" w:hAnsi="Calibri"/>
        <w:noProof/>
        <w:color w:val="D0CECE" w:themeColor="background2" w:themeShade="E6"/>
        <w:sz w:val="60"/>
        <w:szCs w:val="60"/>
        <w:lang w:val="en-US"/>
      </w:rPr>
      <w:drawing>
        <wp:anchor distT="0" distB="0" distL="114300" distR="114300" simplePos="0" relativeHeight="251659264" behindDoc="0" locked="0" layoutInCell="1" allowOverlap="1" wp14:anchorId="68F2E8B6" wp14:editId="49D68C5F">
          <wp:simplePos x="0" y="0"/>
          <wp:positionH relativeFrom="page">
            <wp:posOffset>6810375</wp:posOffset>
          </wp:positionH>
          <wp:positionV relativeFrom="paragraph">
            <wp:posOffset>-219710</wp:posOffset>
          </wp:positionV>
          <wp:extent cx="425450" cy="681355"/>
          <wp:effectExtent l="0" t="0" r="0" b="4445"/>
          <wp:wrapSquare wrapText="bothSides"/>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fldChar w:fldCharType="begin"/>
    </w:r>
    <w:r>
      <w:instrText xml:space="preserve"> STYLEREF  "Heading 1"  \* MERGEFORMAT </w:instrText>
    </w:r>
    <w:r>
      <w:fldChar w:fldCharType="separate"/>
    </w:r>
    <w:r>
      <w:rPr>
        <w:noProof/>
      </w:rPr>
      <w:t>CONCLUSIONS &amp; RECOMMENDATIONS</w:t>
    </w:r>
    <w:r>
      <w:rPr>
        <w:noProof/>
      </w:rPr>
      <w:fldChar w:fldCharType="end"/>
    </w:r>
    <w:r>
      <w:tab/>
    </w:r>
    <w:r>
      <w:fldChar w:fldCharType="begin"/>
    </w:r>
    <w:r>
      <w:instrText xml:space="preserve"> STYLEREF  "Heading 2"  \* MERGEFORMAT </w:instrText>
    </w:r>
    <w:r>
      <w:fldChar w:fldCharType="separate"/>
    </w:r>
    <w:r>
      <w:rPr>
        <w:noProof/>
      </w:rPr>
      <w:t>Conclusions</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017CE" w14:textId="77777777" w:rsidR="002F366F" w:rsidRDefault="00872F84"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FCF12" w14:textId="77777777" w:rsidR="002F366F" w:rsidRDefault="00872F84"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C1FA5" w14:textId="77777777" w:rsidR="002F366F" w:rsidRDefault="00872F84"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DDE6D" w14:textId="77777777" w:rsidR="002F366F" w:rsidRDefault="00872F84"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859DA" w14:textId="77777777" w:rsidR="002F366F" w:rsidRDefault="00872F84"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E5EE6" w14:textId="77777777" w:rsidR="002F366F" w:rsidRDefault="00872F84"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2BE5D" w14:textId="77777777" w:rsidR="002F366F" w:rsidRDefault="00872F84"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7585D" w14:textId="77777777" w:rsidR="002F366F" w:rsidRDefault="00872F84"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4F4E5E6"/>
    <w:lvl w:ilvl="0">
      <w:start w:val="1"/>
      <w:numFmt w:val="decimal"/>
      <w:pStyle w:val="Heading1"/>
      <w:lvlText w:val="CHAPTER %1:"/>
      <w:lvlJc w:val="left"/>
      <w:pPr>
        <w:ind w:left="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endnotePr>
    <w:numRestart w:val="eachSect"/>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1FC1"/>
    <w:rsid w:val="00211FC1"/>
    <w:rsid w:val="003F3601"/>
    <w:rsid w:val="00461EC7"/>
    <w:rsid w:val="00675FFD"/>
    <w:rsid w:val="00872F84"/>
    <w:rsid w:val="00985FF4"/>
    <w:rsid w:val="009E25C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ED6A5"/>
  <w15:chartTrackingRefBased/>
  <w15:docId w15:val="{44F2FB8A-DE15-41F7-B7D0-7DFC75BD3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211FC1"/>
    <w:pPr>
      <w:spacing w:before="100" w:beforeAutospacing="1" w:after="100" w:afterAutospacing="1" w:line="240" w:lineRule="auto"/>
      <w:contextualSpacing/>
      <w:jc w:val="both"/>
    </w:pPr>
    <w:rPr>
      <w:rFonts w:ascii="Times New Roman" w:eastAsia="MS Mincho" w:hAnsi="Times New Roman" w:cs="Times New Roman"/>
      <w:sz w:val="24"/>
      <w:szCs w:val="24"/>
      <w:lang w:eastAsia="ja-JP"/>
    </w:rPr>
  </w:style>
  <w:style w:type="paragraph" w:styleId="Heading1">
    <w:name w:val="heading 1"/>
    <w:next w:val="Normal"/>
    <w:link w:val="Heading1Char"/>
    <w:autoRedefine/>
    <w:qFormat/>
    <w:rsid w:val="00211FC1"/>
    <w:pPr>
      <w:keepNext/>
      <w:pageBreakBefore/>
      <w:numPr>
        <w:numId w:val="3"/>
      </w:numPr>
      <w:spacing w:after="600" w:line="240" w:lineRule="auto"/>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211FC1"/>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211FC1"/>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211FC1"/>
    <w:pPr>
      <w:numPr>
        <w:ilvl w:val="3"/>
      </w:numPr>
      <w:spacing w:before="240"/>
      <w:outlineLvl w:val="3"/>
    </w:pPr>
    <w:rPr>
      <w:bCs/>
      <w:sz w:val="24"/>
      <w:szCs w:val="28"/>
    </w:rPr>
  </w:style>
  <w:style w:type="paragraph" w:styleId="Heading5">
    <w:name w:val="heading 5"/>
    <w:basedOn w:val="Heading4"/>
    <w:next w:val="Normal"/>
    <w:link w:val="Heading5Char"/>
    <w:qFormat/>
    <w:rsid w:val="00211FC1"/>
    <w:pPr>
      <w:numPr>
        <w:ilvl w:val="4"/>
      </w:numPr>
      <w:spacing w:after="60"/>
      <w:outlineLvl w:val="4"/>
    </w:pPr>
    <w:rPr>
      <w:bCs w:val="0"/>
      <w:i/>
      <w:iCs w:val="0"/>
      <w:szCs w:val="26"/>
    </w:rPr>
  </w:style>
  <w:style w:type="paragraph" w:styleId="Heading6">
    <w:name w:val="heading 6"/>
    <w:basedOn w:val="Heading5"/>
    <w:next w:val="Normal"/>
    <w:link w:val="Heading6Char"/>
    <w:qFormat/>
    <w:rsid w:val="00211FC1"/>
    <w:pPr>
      <w:numPr>
        <w:ilvl w:val="5"/>
      </w:numPr>
      <w:outlineLvl w:val="5"/>
    </w:pPr>
    <w:rPr>
      <w:bCs/>
      <w:szCs w:val="22"/>
    </w:rPr>
  </w:style>
  <w:style w:type="paragraph" w:styleId="Heading7">
    <w:name w:val="heading 7"/>
    <w:basedOn w:val="Normal"/>
    <w:next w:val="Normal"/>
    <w:link w:val="Heading7Char"/>
    <w:semiHidden/>
    <w:unhideWhenUsed/>
    <w:qFormat/>
    <w:rsid w:val="00211FC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11FC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11FC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1FC1"/>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211FC1"/>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211FC1"/>
    <w:rPr>
      <w:rFonts w:ascii="Times New Roman" w:eastAsia="MS Mincho" w:hAnsi="Times New Roman" w:cs="Courier New"/>
      <w:iCs/>
      <w:kern w:val="32"/>
      <w:sz w:val="28"/>
      <w:szCs w:val="20"/>
      <w:lang w:eastAsia="en-US"/>
    </w:rPr>
  </w:style>
  <w:style w:type="character" w:customStyle="1" w:styleId="Heading4Char">
    <w:name w:val="Heading 4 Char"/>
    <w:basedOn w:val="DefaultParagraphFont"/>
    <w:link w:val="Heading4"/>
    <w:rsid w:val="00211FC1"/>
    <w:rPr>
      <w:rFonts w:ascii="Times New Roman" w:eastAsia="MS Mincho" w:hAnsi="Times New Roman" w:cs="Courier New"/>
      <w:bCs/>
      <w:iCs/>
      <w:kern w:val="32"/>
      <w:sz w:val="24"/>
      <w:szCs w:val="28"/>
      <w:lang w:eastAsia="en-US"/>
    </w:rPr>
  </w:style>
  <w:style w:type="character" w:customStyle="1" w:styleId="Heading5Char">
    <w:name w:val="Heading 5 Char"/>
    <w:basedOn w:val="DefaultParagraphFont"/>
    <w:link w:val="Heading5"/>
    <w:rsid w:val="00211FC1"/>
    <w:rPr>
      <w:rFonts w:ascii="Times New Roman" w:eastAsia="MS Mincho" w:hAnsi="Times New Roman" w:cs="Courier New"/>
      <w:i/>
      <w:kern w:val="32"/>
      <w:sz w:val="24"/>
      <w:szCs w:val="26"/>
      <w:lang w:eastAsia="en-US"/>
    </w:rPr>
  </w:style>
  <w:style w:type="character" w:customStyle="1" w:styleId="Heading6Char">
    <w:name w:val="Heading 6 Char"/>
    <w:basedOn w:val="DefaultParagraphFont"/>
    <w:link w:val="Heading6"/>
    <w:rsid w:val="00211FC1"/>
    <w:rPr>
      <w:rFonts w:ascii="Times New Roman" w:eastAsia="MS Mincho" w:hAnsi="Times New Roman" w:cs="Courier New"/>
      <w:bCs/>
      <w:i/>
      <w:kern w:val="32"/>
      <w:sz w:val="24"/>
      <w:lang w:eastAsia="en-US"/>
    </w:rPr>
  </w:style>
  <w:style w:type="character" w:customStyle="1" w:styleId="Heading7Char">
    <w:name w:val="Heading 7 Char"/>
    <w:basedOn w:val="DefaultParagraphFont"/>
    <w:link w:val="Heading7"/>
    <w:semiHidden/>
    <w:rsid w:val="00211FC1"/>
    <w:rPr>
      <w:rFonts w:asciiTheme="majorHAnsi" w:eastAsiaTheme="majorEastAsia" w:hAnsiTheme="majorHAnsi" w:cstheme="majorBidi"/>
      <w:i/>
      <w:iCs/>
      <w:color w:val="404040" w:themeColor="text1" w:themeTint="BF"/>
      <w:sz w:val="24"/>
      <w:szCs w:val="24"/>
      <w:lang w:eastAsia="ja-JP"/>
    </w:rPr>
  </w:style>
  <w:style w:type="character" w:customStyle="1" w:styleId="Heading8Char">
    <w:name w:val="Heading 8 Char"/>
    <w:basedOn w:val="DefaultParagraphFont"/>
    <w:link w:val="Heading8"/>
    <w:semiHidden/>
    <w:rsid w:val="00211FC1"/>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211FC1"/>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211FC1"/>
    <w:pPr>
      <w:keepNext/>
      <w:widowControl w:val="0"/>
    </w:pPr>
    <w:rPr>
      <w:snapToGrid w:val="0"/>
      <w:spacing w:val="-2"/>
      <w:sz w:val="20"/>
    </w:rPr>
  </w:style>
  <w:style w:type="paragraph" w:customStyle="1" w:styleId="TableTextNumbered">
    <w:name w:val="TableTextNumbered"/>
    <w:basedOn w:val="Normal"/>
    <w:autoRedefine/>
    <w:rsid w:val="00211FC1"/>
    <w:pPr>
      <w:numPr>
        <w:numId w:val="1"/>
      </w:numPr>
    </w:pPr>
    <w:rPr>
      <w:sz w:val="20"/>
    </w:rPr>
  </w:style>
  <w:style w:type="paragraph" w:customStyle="1" w:styleId="TableTextTab">
    <w:name w:val="TableTextTab"/>
    <w:basedOn w:val="TableText"/>
    <w:autoRedefine/>
    <w:rsid w:val="00211FC1"/>
    <w:pPr>
      <w:ind w:left="284"/>
    </w:pPr>
  </w:style>
  <w:style w:type="paragraph" w:styleId="TOCHeading">
    <w:name w:val="TOC Heading"/>
    <w:basedOn w:val="Heading1"/>
    <w:next w:val="Normal"/>
    <w:uiPriority w:val="39"/>
    <w:qFormat/>
    <w:rsid w:val="00211FC1"/>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211FC1"/>
    <w:pPr>
      <w:widowControl w:val="0"/>
      <w:tabs>
        <w:tab w:val="center" w:pos="4320"/>
        <w:tab w:val="right" w:pos="8640"/>
      </w:tabs>
      <w:spacing w:after="360" w:line="240" w:lineRule="auto"/>
    </w:pPr>
    <w:rPr>
      <w:rFonts w:ascii="Times New Roman" w:eastAsia="Times New Roman" w:hAnsi="Times New Roman" w:cs="Times New Roman"/>
      <w:snapToGrid w:val="0"/>
      <w:spacing w:val="-2"/>
      <w:sz w:val="20"/>
      <w:szCs w:val="24"/>
      <w:lang w:val="en-GB" w:eastAsia="en-US"/>
    </w:rPr>
  </w:style>
  <w:style w:type="character" w:customStyle="1" w:styleId="HeaderChar">
    <w:name w:val="Header Char"/>
    <w:basedOn w:val="DefaultParagraphFont"/>
    <w:link w:val="Header"/>
    <w:uiPriority w:val="99"/>
    <w:rsid w:val="00211FC1"/>
    <w:rPr>
      <w:rFonts w:ascii="Times New Roman" w:eastAsia="Times New Roman" w:hAnsi="Times New Roman" w:cs="Times New Roman"/>
      <w:snapToGrid w:val="0"/>
      <w:spacing w:val="-2"/>
      <w:sz w:val="20"/>
      <w:szCs w:val="24"/>
      <w:lang w:val="en-GB" w:eastAsia="en-US"/>
    </w:rPr>
  </w:style>
  <w:style w:type="paragraph" w:styleId="DocumentMap">
    <w:name w:val="Document Map"/>
    <w:basedOn w:val="Normal"/>
    <w:link w:val="DocumentMapChar"/>
    <w:semiHidden/>
    <w:rsid w:val="00211FC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211FC1"/>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211FC1"/>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211FC1"/>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211FC1"/>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211FC1"/>
    <w:pPr>
      <w:ind w:left="720"/>
    </w:pPr>
    <w:rPr>
      <w:rFonts w:ascii="Calibri" w:hAnsi="Calibri"/>
      <w:sz w:val="18"/>
      <w:szCs w:val="18"/>
    </w:rPr>
  </w:style>
  <w:style w:type="paragraph" w:styleId="TOC5">
    <w:name w:val="toc 5"/>
    <w:basedOn w:val="Normal"/>
    <w:next w:val="Normal"/>
    <w:autoRedefine/>
    <w:uiPriority w:val="39"/>
    <w:rsid w:val="00211FC1"/>
    <w:pPr>
      <w:ind w:left="960"/>
    </w:pPr>
    <w:rPr>
      <w:rFonts w:ascii="Calibri" w:hAnsi="Calibri"/>
      <w:sz w:val="18"/>
      <w:szCs w:val="18"/>
    </w:rPr>
  </w:style>
  <w:style w:type="paragraph" w:styleId="TOC6">
    <w:name w:val="toc 6"/>
    <w:basedOn w:val="Normal"/>
    <w:next w:val="Normal"/>
    <w:autoRedefine/>
    <w:uiPriority w:val="39"/>
    <w:rsid w:val="00211FC1"/>
    <w:pPr>
      <w:ind w:left="1200"/>
    </w:pPr>
    <w:rPr>
      <w:rFonts w:ascii="Calibri" w:hAnsi="Calibri"/>
      <w:sz w:val="18"/>
      <w:szCs w:val="18"/>
    </w:rPr>
  </w:style>
  <w:style w:type="paragraph" w:styleId="TOC7">
    <w:name w:val="toc 7"/>
    <w:basedOn w:val="Normal"/>
    <w:next w:val="Normal"/>
    <w:autoRedefine/>
    <w:uiPriority w:val="39"/>
    <w:rsid w:val="00211FC1"/>
    <w:pPr>
      <w:ind w:left="1440"/>
    </w:pPr>
    <w:rPr>
      <w:rFonts w:ascii="Calibri" w:hAnsi="Calibri"/>
      <w:sz w:val="18"/>
      <w:szCs w:val="18"/>
    </w:rPr>
  </w:style>
  <w:style w:type="paragraph" w:styleId="TOC8">
    <w:name w:val="toc 8"/>
    <w:basedOn w:val="Normal"/>
    <w:next w:val="Normal"/>
    <w:autoRedefine/>
    <w:uiPriority w:val="39"/>
    <w:rsid w:val="00211FC1"/>
    <w:pPr>
      <w:ind w:left="1680"/>
    </w:pPr>
    <w:rPr>
      <w:rFonts w:ascii="Calibri" w:hAnsi="Calibri"/>
      <w:sz w:val="18"/>
      <w:szCs w:val="18"/>
    </w:rPr>
  </w:style>
  <w:style w:type="paragraph" w:styleId="TOC9">
    <w:name w:val="toc 9"/>
    <w:basedOn w:val="Normal"/>
    <w:next w:val="Normal"/>
    <w:autoRedefine/>
    <w:uiPriority w:val="39"/>
    <w:rsid w:val="00211FC1"/>
    <w:pPr>
      <w:ind w:left="1920"/>
    </w:pPr>
    <w:rPr>
      <w:rFonts w:ascii="Calibri" w:hAnsi="Calibri"/>
      <w:sz w:val="18"/>
      <w:szCs w:val="18"/>
    </w:rPr>
  </w:style>
  <w:style w:type="character" w:styleId="Hyperlink">
    <w:name w:val="Hyperlink"/>
    <w:uiPriority w:val="99"/>
    <w:rsid w:val="00211FC1"/>
    <w:rPr>
      <w:color w:val="0000FF"/>
      <w:u w:val="single"/>
    </w:rPr>
  </w:style>
  <w:style w:type="paragraph" w:styleId="Footer">
    <w:name w:val="footer"/>
    <w:aliases w:val="Footer Left"/>
    <w:link w:val="FooterChar"/>
    <w:uiPriority w:val="99"/>
    <w:rsid w:val="00211FC1"/>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211FC1"/>
    <w:rPr>
      <w:rFonts w:ascii="Times New Roman" w:eastAsia="Times New Roman" w:hAnsi="Times New Roman" w:cs="Times New Roman"/>
      <w:sz w:val="20"/>
      <w:szCs w:val="24"/>
      <w:lang w:val="en-GB" w:eastAsia="en-GB"/>
    </w:rPr>
  </w:style>
  <w:style w:type="character" w:styleId="PageNumber">
    <w:name w:val="page number"/>
    <w:basedOn w:val="DefaultParagraphFont"/>
    <w:rsid w:val="00211FC1"/>
  </w:style>
  <w:style w:type="paragraph" w:customStyle="1" w:styleId="TitleCentre">
    <w:name w:val="TitleCentre"/>
    <w:basedOn w:val="Header"/>
    <w:autoRedefine/>
    <w:rsid w:val="00211FC1"/>
    <w:pPr>
      <w:spacing w:before="240"/>
    </w:pPr>
    <w:rPr>
      <w:sz w:val="32"/>
      <w:szCs w:val="32"/>
    </w:rPr>
  </w:style>
  <w:style w:type="table" w:styleId="TableGrid">
    <w:name w:val="Table Grid"/>
    <w:aliases w:val="The"/>
    <w:basedOn w:val="TableNormal"/>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211FC1"/>
    <w:rPr>
      <w:rFonts w:ascii="Tahoma" w:hAnsi="Tahoma" w:cs="Tahoma"/>
      <w:sz w:val="16"/>
      <w:szCs w:val="16"/>
    </w:rPr>
  </w:style>
  <w:style w:type="character" w:customStyle="1" w:styleId="BalloonTextChar">
    <w:name w:val="Balloon Text Char"/>
    <w:basedOn w:val="DefaultParagraphFont"/>
    <w:link w:val="BalloonText"/>
    <w:rsid w:val="00211FC1"/>
    <w:rPr>
      <w:rFonts w:ascii="Tahoma" w:eastAsia="MS Mincho" w:hAnsi="Tahoma" w:cs="Tahoma"/>
      <w:sz w:val="16"/>
      <w:szCs w:val="16"/>
      <w:lang w:eastAsia="ja-JP"/>
    </w:rPr>
  </w:style>
  <w:style w:type="paragraph" w:customStyle="1" w:styleId="TableHeadText">
    <w:name w:val="TableHeadText"/>
    <w:basedOn w:val="TableText"/>
    <w:autoRedefine/>
    <w:rsid w:val="00211FC1"/>
    <w:pPr>
      <w:jc w:val="center"/>
    </w:pPr>
  </w:style>
  <w:style w:type="paragraph" w:customStyle="1" w:styleId="Heading1-NoNumber">
    <w:name w:val="Heading 1 - No Number"/>
    <w:next w:val="Normal"/>
    <w:link w:val="Heading1-NoNumberChar"/>
    <w:autoRedefine/>
    <w:qFormat/>
    <w:rsid w:val="00211FC1"/>
    <w:pPr>
      <w:spacing w:before="120" w:after="240" w:line="240" w:lineRule="auto"/>
      <w:jc w:val="center"/>
    </w:pPr>
    <w:rPr>
      <w:rFonts w:ascii="Times New Roman" w:eastAsia="Times New Roman" w:hAnsi="Times New Roman" w:cs="Arial"/>
      <w:b/>
      <w:bCs/>
      <w:smallCaps/>
      <w:kern w:val="32"/>
      <w:sz w:val="36"/>
      <w:szCs w:val="28"/>
      <w:lang w:val="en-US" w:eastAsia="en-US"/>
    </w:rPr>
  </w:style>
  <w:style w:type="paragraph" w:customStyle="1" w:styleId="Heading2-NoNumber">
    <w:name w:val="Heading 2 - No Number"/>
    <w:basedOn w:val="Heading2"/>
    <w:next w:val="Normal"/>
    <w:autoRedefine/>
    <w:qFormat/>
    <w:rsid w:val="00211FC1"/>
    <w:pPr>
      <w:numPr>
        <w:ilvl w:val="0"/>
        <w:numId w:val="0"/>
      </w:numPr>
    </w:pPr>
    <w:rPr>
      <w:lang w:eastAsia="en-US"/>
    </w:rPr>
  </w:style>
  <w:style w:type="paragraph" w:customStyle="1" w:styleId="Bullet">
    <w:name w:val="Bullet"/>
    <w:basedOn w:val="Normal"/>
    <w:link w:val="BulletChar"/>
    <w:autoRedefine/>
    <w:qFormat/>
    <w:rsid w:val="00211FC1"/>
    <w:pPr>
      <w:numPr>
        <w:numId w:val="15"/>
      </w:numPr>
    </w:pPr>
    <w:rPr>
      <w:rFonts w:cs="Arial"/>
      <w:szCs w:val="20"/>
      <w:lang w:val="en-GB"/>
    </w:rPr>
  </w:style>
  <w:style w:type="paragraph" w:customStyle="1" w:styleId="Source">
    <w:name w:val="Source"/>
    <w:basedOn w:val="Normal"/>
    <w:autoRedefine/>
    <w:qFormat/>
    <w:rsid w:val="00211FC1"/>
  </w:style>
  <w:style w:type="character" w:styleId="PlaceholderText">
    <w:name w:val="Placeholder Text"/>
    <w:basedOn w:val="DefaultParagraphFont"/>
    <w:uiPriority w:val="99"/>
    <w:semiHidden/>
    <w:rsid w:val="00211FC1"/>
    <w:rPr>
      <w:color w:val="808080"/>
    </w:rPr>
  </w:style>
  <w:style w:type="paragraph" w:customStyle="1" w:styleId="Listi">
    <w:name w:val="List i"/>
    <w:basedOn w:val="Normal"/>
    <w:autoRedefine/>
    <w:qFormat/>
    <w:rsid w:val="00211FC1"/>
  </w:style>
  <w:style w:type="paragraph" w:customStyle="1" w:styleId="FigureCaption">
    <w:name w:val="Figure Caption"/>
    <w:basedOn w:val="Normal"/>
    <w:next w:val="Normal"/>
    <w:autoRedefine/>
    <w:rsid w:val="00211FC1"/>
    <w:pPr>
      <w:keepNext/>
      <w:spacing w:line="240" w:lineRule="exact"/>
    </w:pPr>
    <w:rPr>
      <w:rFonts w:cs="Courier New"/>
      <w:b/>
      <w:szCs w:val="20"/>
    </w:rPr>
  </w:style>
  <w:style w:type="paragraph" w:styleId="TableofFigures">
    <w:name w:val="table of figures"/>
    <w:basedOn w:val="Normal"/>
    <w:next w:val="Normal"/>
    <w:uiPriority w:val="99"/>
    <w:rsid w:val="00211FC1"/>
    <w:pPr>
      <w:ind w:left="482" w:hanging="482"/>
    </w:pPr>
    <w:rPr>
      <w:smallCaps/>
      <w:szCs w:val="20"/>
    </w:rPr>
  </w:style>
  <w:style w:type="paragraph" w:customStyle="1" w:styleId="NormalNoSpaceAfter">
    <w:name w:val="Normal NoSpaceAfter"/>
    <w:basedOn w:val="Normal"/>
    <w:autoRedefine/>
    <w:rsid w:val="00211FC1"/>
  </w:style>
  <w:style w:type="paragraph" w:styleId="Quote">
    <w:name w:val="Quote"/>
    <w:basedOn w:val="Normal"/>
    <w:next w:val="Normal"/>
    <w:link w:val="QuoteChar"/>
    <w:uiPriority w:val="29"/>
    <w:qFormat/>
    <w:rsid w:val="00211FC1"/>
    <w:pPr>
      <w:ind w:left="567" w:right="567"/>
    </w:pPr>
    <w:rPr>
      <w:i/>
      <w:iCs/>
      <w:color w:val="000000"/>
    </w:rPr>
  </w:style>
  <w:style w:type="character" w:customStyle="1" w:styleId="QuoteChar">
    <w:name w:val="Quote Char"/>
    <w:basedOn w:val="DefaultParagraphFont"/>
    <w:link w:val="Quote"/>
    <w:uiPriority w:val="29"/>
    <w:rsid w:val="00211FC1"/>
    <w:rPr>
      <w:rFonts w:ascii="Times New Roman" w:eastAsia="MS Mincho" w:hAnsi="Times New Roman" w:cs="Times New Roman"/>
      <w:i/>
      <w:iCs/>
      <w:color w:val="000000"/>
      <w:sz w:val="24"/>
      <w:szCs w:val="24"/>
      <w:lang w:eastAsia="ja-JP"/>
    </w:rPr>
  </w:style>
  <w:style w:type="paragraph" w:styleId="List">
    <w:name w:val="List"/>
    <w:basedOn w:val="Normal"/>
    <w:rsid w:val="00211FC1"/>
    <w:pPr>
      <w:ind w:left="283" w:hanging="283"/>
    </w:pPr>
  </w:style>
  <w:style w:type="paragraph" w:customStyle="1" w:styleId="BulletLevel2">
    <w:name w:val="Bullet Level 2"/>
    <w:basedOn w:val="Bullet"/>
    <w:link w:val="BulletLevel2Char"/>
    <w:autoRedefine/>
    <w:qFormat/>
    <w:rsid w:val="00211FC1"/>
    <w:pPr>
      <w:numPr>
        <w:numId w:val="0"/>
      </w:numPr>
      <w:ind w:left="1440"/>
    </w:pPr>
  </w:style>
  <w:style w:type="paragraph" w:customStyle="1" w:styleId="ContentsTable">
    <w:name w:val="ContentsTable"/>
    <w:basedOn w:val="TOC1"/>
    <w:autoRedefine/>
    <w:rsid w:val="00211FC1"/>
    <w:pPr>
      <w:tabs>
        <w:tab w:val="right" w:leader="dot" w:pos="8296"/>
      </w:tabs>
    </w:pPr>
  </w:style>
  <w:style w:type="paragraph" w:styleId="List2">
    <w:name w:val="List 2"/>
    <w:basedOn w:val="Normal"/>
    <w:rsid w:val="00211FC1"/>
    <w:pPr>
      <w:ind w:left="566" w:hanging="283"/>
    </w:pPr>
  </w:style>
  <w:style w:type="paragraph" w:styleId="List3">
    <w:name w:val="List 3"/>
    <w:basedOn w:val="Normal"/>
    <w:rsid w:val="00211FC1"/>
    <w:pPr>
      <w:ind w:left="849" w:hanging="283"/>
    </w:pPr>
  </w:style>
  <w:style w:type="paragraph" w:styleId="List4">
    <w:name w:val="List 4"/>
    <w:basedOn w:val="Normal"/>
    <w:rsid w:val="00211FC1"/>
    <w:pPr>
      <w:ind w:left="1132" w:hanging="283"/>
    </w:pPr>
  </w:style>
  <w:style w:type="paragraph" w:styleId="List5">
    <w:name w:val="List 5"/>
    <w:basedOn w:val="Normal"/>
    <w:rsid w:val="00211FC1"/>
    <w:pPr>
      <w:ind w:left="1415" w:hanging="283"/>
    </w:pPr>
  </w:style>
  <w:style w:type="paragraph" w:customStyle="1" w:styleId="Centred">
    <w:name w:val="Centred"/>
    <w:basedOn w:val="Footer"/>
    <w:autoRedefine/>
    <w:qFormat/>
    <w:rsid w:val="00211FC1"/>
    <w:pPr>
      <w:jc w:val="right"/>
    </w:pPr>
    <w:rPr>
      <w:rFonts w:ascii="Cambria Math" w:hAnsi="Cambria Math"/>
      <w:i/>
    </w:rPr>
  </w:style>
  <w:style w:type="paragraph" w:styleId="ListParagraph">
    <w:name w:val="List Paragraph"/>
    <w:basedOn w:val="Normal"/>
    <w:uiPriority w:val="34"/>
    <w:qFormat/>
    <w:rsid w:val="00211FC1"/>
    <w:pPr>
      <w:ind w:left="720"/>
    </w:pPr>
  </w:style>
  <w:style w:type="paragraph" w:styleId="Title">
    <w:name w:val="Title"/>
    <w:aliases w:val="Thesis Title"/>
    <w:basedOn w:val="Normal"/>
    <w:next w:val="Normal"/>
    <w:link w:val="TitleChar"/>
    <w:qFormat/>
    <w:rsid w:val="00211FC1"/>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211FC1"/>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211FC1"/>
    <w:pPr>
      <w:jc w:val="center"/>
    </w:pPr>
    <w:rPr>
      <w:b/>
    </w:rPr>
  </w:style>
  <w:style w:type="paragraph" w:styleId="NoSpacing">
    <w:name w:val="No Spacing"/>
    <w:uiPriority w:val="1"/>
    <w:qFormat/>
    <w:rsid w:val="00211FC1"/>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211FC1"/>
    <w:rPr>
      <w:rFonts w:ascii="Times New Roman" w:eastAsia="MS Mincho" w:hAnsi="Times New Roman" w:cs="Times New Roman"/>
      <w:b/>
      <w:sz w:val="24"/>
      <w:szCs w:val="24"/>
      <w:lang w:eastAsia="ja-JP"/>
    </w:rPr>
  </w:style>
  <w:style w:type="paragraph" w:customStyle="1" w:styleId="AppendixHeading1">
    <w:name w:val="Appendix Heading 1"/>
    <w:basedOn w:val="Heading1-NoNumber"/>
    <w:next w:val="Normal"/>
    <w:link w:val="AppendixHeading1Char"/>
    <w:autoRedefine/>
    <w:qFormat/>
    <w:rsid w:val="00211FC1"/>
    <w:pPr>
      <w:keepNext/>
      <w:pageBreakBefore/>
      <w:jc w:val="left"/>
      <w:outlineLvl w:val="0"/>
    </w:pPr>
  </w:style>
  <w:style w:type="character" w:customStyle="1" w:styleId="Heading1-NoNumberChar">
    <w:name w:val="Heading 1 - No Number Char"/>
    <w:basedOn w:val="Heading1Char"/>
    <w:link w:val="Heading1-NoNumber"/>
    <w:rsid w:val="00211FC1"/>
    <w:rPr>
      <w:rFonts w:ascii="Times New Roman" w:eastAsia="Times New Roman" w:hAnsi="Times New Roman" w:cs="Arial"/>
      <w:b/>
      <w:bCs/>
      <w:smallCaps/>
      <w:kern w:val="32"/>
      <w:sz w:val="36"/>
      <w:szCs w:val="28"/>
      <w:lang w:val="en-US" w:eastAsia="en-US"/>
    </w:rPr>
  </w:style>
  <w:style w:type="character" w:customStyle="1" w:styleId="AppendixHeading1Char">
    <w:name w:val="Appendix Heading 1 Char"/>
    <w:basedOn w:val="Heading1-NoNumberChar"/>
    <w:link w:val="AppendixHeading1"/>
    <w:rsid w:val="00211FC1"/>
    <w:rPr>
      <w:rFonts w:ascii="Times New Roman" w:eastAsia="Times New Roman" w:hAnsi="Times New Roman" w:cs="Arial"/>
      <w:b/>
      <w:bCs/>
      <w:smallCaps/>
      <w:kern w:val="32"/>
      <w:sz w:val="36"/>
      <w:szCs w:val="28"/>
      <w:lang w:val="en-US" w:eastAsia="en-US"/>
    </w:rPr>
  </w:style>
  <w:style w:type="paragraph" w:styleId="Index1">
    <w:name w:val="index 1"/>
    <w:basedOn w:val="Normal"/>
    <w:next w:val="Normal"/>
    <w:autoRedefine/>
    <w:uiPriority w:val="99"/>
    <w:rsid w:val="00211FC1"/>
    <w:pPr>
      <w:ind w:left="220" w:hanging="220"/>
    </w:pPr>
  </w:style>
  <w:style w:type="paragraph" w:customStyle="1" w:styleId="Footer-Right">
    <w:name w:val="Footer - Right"/>
    <w:basedOn w:val="Footer"/>
    <w:link w:val="Footer-RightChar"/>
    <w:autoRedefine/>
    <w:rsid w:val="00211FC1"/>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211FC1"/>
    <w:rPr>
      <w:rFonts w:ascii="Times New Roman" w:eastAsia="Times New Roman" w:hAnsi="Times New Roman" w:cs="Times New Roman"/>
      <w:sz w:val="20"/>
      <w:szCs w:val="24"/>
      <w:lang w:val="en-GB" w:eastAsia="en-GB"/>
    </w:rPr>
  </w:style>
  <w:style w:type="paragraph" w:styleId="Caption">
    <w:name w:val="caption"/>
    <w:basedOn w:val="Normal"/>
    <w:next w:val="Normal"/>
    <w:unhideWhenUsed/>
    <w:qFormat/>
    <w:rsid w:val="00211FC1"/>
    <w:pPr>
      <w:spacing w:after="200"/>
      <w:jc w:val="center"/>
    </w:pPr>
    <w:rPr>
      <w:bCs/>
      <w:i/>
      <w:szCs w:val="18"/>
    </w:rPr>
  </w:style>
  <w:style w:type="paragraph" w:customStyle="1" w:styleId="Dedication">
    <w:name w:val="Dedication"/>
    <w:basedOn w:val="Quote"/>
    <w:link w:val="DedicationChar"/>
    <w:autoRedefine/>
    <w:qFormat/>
    <w:rsid w:val="00211FC1"/>
    <w:pPr>
      <w:ind w:left="0" w:right="0"/>
      <w:jc w:val="center"/>
    </w:pPr>
  </w:style>
  <w:style w:type="character" w:customStyle="1" w:styleId="DedicationChar">
    <w:name w:val="Dedication Char"/>
    <w:basedOn w:val="QuoteChar"/>
    <w:link w:val="Dedication"/>
    <w:rsid w:val="00211FC1"/>
    <w:rPr>
      <w:rFonts w:ascii="Times New Roman" w:eastAsia="MS Mincho" w:hAnsi="Times New Roman" w:cs="Times New Roman"/>
      <w:i/>
      <w:iCs/>
      <w:color w:val="000000"/>
      <w:sz w:val="24"/>
      <w:szCs w:val="24"/>
      <w:lang w:eastAsia="ja-JP"/>
    </w:rPr>
  </w:style>
  <w:style w:type="paragraph" w:styleId="FootnoteText">
    <w:name w:val="footnote text"/>
    <w:basedOn w:val="Normal"/>
    <w:link w:val="FootnoteTextChar"/>
    <w:rsid w:val="00211FC1"/>
    <w:pPr>
      <w:spacing w:before="0"/>
    </w:pPr>
    <w:rPr>
      <w:sz w:val="20"/>
      <w:szCs w:val="20"/>
    </w:rPr>
  </w:style>
  <w:style w:type="character" w:customStyle="1" w:styleId="FootnoteTextChar">
    <w:name w:val="Footnote Text Char"/>
    <w:basedOn w:val="DefaultParagraphFont"/>
    <w:link w:val="FootnoteText"/>
    <w:rsid w:val="00211FC1"/>
    <w:rPr>
      <w:rFonts w:ascii="Times New Roman" w:eastAsia="MS Mincho" w:hAnsi="Times New Roman" w:cs="Times New Roman"/>
      <w:sz w:val="20"/>
      <w:szCs w:val="20"/>
      <w:lang w:eastAsia="ja-JP"/>
    </w:rPr>
  </w:style>
  <w:style w:type="character" w:styleId="FootnoteReference">
    <w:name w:val="footnote reference"/>
    <w:basedOn w:val="DefaultParagraphFont"/>
    <w:rsid w:val="00211FC1"/>
    <w:rPr>
      <w:vertAlign w:val="superscript"/>
    </w:rPr>
  </w:style>
  <w:style w:type="paragraph" w:customStyle="1" w:styleId="Credit">
    <w:name w:val="Credit"/>
    <w:basedOn w:val="Footer-Right"/>
    <w:link w:val="CreditChar"/>
    <w:autoRedefine/>
    <w:locked/>
    <w:rsid w:val="00211FC1"/>
    <w:pPr>
      <w:spacing w:before="0"/>
    </w:pPr>
    <w:rPr>
      <w:sz w:val="4"/>
      <w:szCs w:val="4"/>
    </w:rPr>
  </w:style>
  <w:style w:type="character" w:customStyle="1" w:styleId="CreditChar">
    <w:name w:val="Credit Char"/>
    <w:basedOn w:val="Footer-RightChar"/>
    <w:link w:val="Credit"/>
    <w:rsid w:val="00211FC1"/>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211FC1"/>
    <w:pPr>
      <w:spacing w:before="0"/>
    </w:pPr>
    <w:rPr>
      <w:sz w:val="20"/>
      <w:szCs w:val="20"/>
    </w:rPr>
  </w:style>
  <w:style w:type="character" w:customStyle="1" w:styleId="EndnoteTextChar">
    <w:name w:val="Endnote Text Char"/>
    <w:basedOn w:val="DefaultParagraphFont"/>
    <w:link w:val="EndnoteText"/>
    <w:rsid w:val="00211FC1"/>
    <w:rPr>
      <w:rFonts w:ascii="Times New Roman" w:eastAsia="MS Mincho" w:hAnsi="Times New Roman" w:cs="Times New Roman"/>
      <w:sz w:val="20"/>
      <w:szCs w:val="20"/>
      <w:lang w:eastAsia="ja-JP"/>
    </w:rPr>
  </w:style>
  <w:style w:type="character" w:styleId="EndnoteReference">
    <w:name w:val="endnote reference"/>
    <w:basedOn w:val="DefaultParagraphFont"/>
    <w:rsid w:val="00211FC1"/>
    <w:rPr>
      <w:vertAlign w:val="superscript"/>
    </w:rPr>
  </w:style>
  <w:style w:type="paragraph" w:customStyle="1" w:styleId="Default">
    <w:name w:val="Default"/>
    <w:rsid w:val="00211FC1"/>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211FC1"/>
    <w:pPr>
      <w:jc w:val="center"/>
    </w:pPr>
  </w:style>
  <w:style w:type="character" w:customStyle="1" w:styleId="EndNoteBibliographyTitleChar">
    <w:name w:val="EndNote Bibliography Title Char"/>
    <w:basedOn w:val="DefaultParagraphFont"/>
    <w:link w:val="EndNoteBibliographyTitle"/>
    <w:rsid w:val="00211FC1"/>
    <w:rPr>
      <w:rFonts w:ascii="Times New Roman" w:eastAsia="MS Mincho" w:hAnsi="Times New Roman" w:cs="Times New Roman"/>
      <w:sz w:val="24"/>
      <w:szCs w:val="24"/>
      <w:lang w:eastAsia="ja-JP"/>
    </w:rPr>
  </w:style>
  <w:style w:type="paragraph" w:customStyle="1" w:styleId="EndNoteBibliography">
    <w:name w:val="EndNote Bibliography"/>
    <w:basedOn w:val="Normal"/>
    <w:link w:val="EndNoteBibliographyChar"/>
    <w:autoRedefine/>
    <w:rsid w:val="00211FC1"/>
    <w:pPr>
      <w:ind w:left="720" w:hanging="720"/>
    </w:pPr>
  </w:style>
  <w:style w:type="character" w:customStyle="1" w:styleId="EndNoteBibliographyChar">
    <w:name w:val="EndNote Bibliography Char"/>
    <w:basedOn w:val="DefaultParagraphFont"/>
    <w:link w:val="EndNoteBibliography"/>
    <w:rsid w:val="00211FC1"/>
    <w:rPr>
      <w:rFonts w:ascii="Times New Roman" w:eastAsia="MS Mincho" w:hAnsi="Times New Roman" w:cs="Times New Roman"/>
      <w:sz w:val="24"/>
      <w:szCs w:val="24"/>
      <w:lang w:eastAsia="ja-JP"/>
    </w:rPr>
  </w:style>
  <w:style w:type="character" w:styleId="Mention">
    <w:name w:val="Mention"/>
    <w:basedOn w:val="DefaultParagraphFont"/>
    <w:uiPriority w:val="99"/>
    <w:semiHidden/>
    <w:unhideWhenUsed/>
    <w:rsid w:val="00211FC1"/>
    <w:rPr>
      <w:color w:val="2B579A"/>
      <w:shd w:val="clear" w:color="auto" w:fill="E6E6E6"/>
    </w:rPr>
  </w:style>
  <w:style w:type="paragraph" w:styleId="Revision">
    <w:name w:val="Revision"/>
    <w:hidden/>
    <w:uiPriority w:val="99"/>
    <w:semiHidden/>
    <w:rsid w:val="00211FC1"/>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211FC1"/>
  </w:style>
  <w:style w:type="character" w:customStyle="1" w:styleId="ipa">
    <w:name w:val="ipa"/>
    <w:basedOn w:val="DefaultParagraphFont"/>
    <w:rsid w:val="00211FC1"/>
  </w:style>
  <w:style w:type="character" w:styleId="Strong">
    <w:name w:val="Strong"/>
    <w:basedOn w:val="DefaultParagraphFont"/>
    <w:uiPriority w:val="22"/>
    <w:qFormat/>
    <w:rsid w:val="00211FC1"/>
    <w:rPr>
      <w:b/>
      <w:bCs/>
    </w:rPr>
  </w:style>
  <w:style w:type="character" w:customStyle="1" w:styleId="mw-headline">
    <w:name w:val="mw-headline"/>
    <w:basedOn w:val="DefaultParagraphFont"/>
    <w:rsid w:val="00211FC1"/>
  </w:style>
  <w:style w:type="paragraph" w:customStyle="1" w:styleId="intro">
    <w:name w:val="intro"/>
    <w:basedOn w:val="Normal"/>
    <w:rsid w:val="00211FC1"/>
  </w:style>
  <w:style w:type="character" w:styleId="Emphasis">
    <w:name w:val="Emphasis"/>
    <w:basedOn w:val="DefaultParagraphFont"/>
    <w:uiPriority w:val="20"/>
    <w:qFormat/>
    <w:rsid w:val="00211FC1"/>
    <w:rPr>
      <w:i/>
      <w:iCs/>
    </w:rPr>
  </w:style>
  <w:style w:type="character" w:styleId="FollowedHyperlink">
    <w:name w:val="FollowedHyperlink"/>
    <w:basedOn w:val="DefaultParagraphFont"/>
    <w:uiPriority w:val="99"/>
    <w:semiHidden/>
    <w:unhideWhenUsed/>
    <w:rsid w:val="00211FC1"/>
    <w:rPr>
      <w:color w:val="954F72" w:themeColor="followedHyperlink"/>
      <w:u w:val="single"/>
    </w:rPr>
  </w:style>
  <w:style w:type="paragraph" w:customStyle="1" w:styleId="Equations">
    <w:name w:val="Equations"/>
    <w:basedOn w:val="Normal"/>
    <w:link w:val="EquationsChar"/>
    <w:autoRedefine/>
    <w:qFormat/>
    <w:rsid w:val="00211FC1"/>
    <w:pPr>
      <w:jc w:val="right"/>
    </w:pPr>
  </w:style>
  <w:style w:type="paragraph" w:customStyle="1" w:styleId="ReportFormat">
    <w:name w:val="Report Format"/>
    <w:basedOn w:val="Normal"/>
    <w:link w:val="ReportFormatChar"/>
    <w:qFormat/>
    <w:rsid w:val="00211FC1"/>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211FC1"/>
    <w:rPr>
      <w:rFonts w:ascii="Times New Roman" w:eastAsia="MS Mincho" w:hAnsi="Times New Roman" w:cs="Times New Roman"/>
      <w:sz w:val="24"/>
      <w:szCs w:val="24"/>
      <w:lang w:eastAsia="ja-JP"/>
    </w:rPr>
  </w:style>
  <w:style w:type="character" w:customStyle="1" w:styleId="ReportFormatChar">
    <w:name w:val="Report Format Char"/>
    <w:basedOn w:val="DefaultParagraphFont"/>
    <w:link w:val="ReportFormat"/>
    <w:rsid w:val="00211FC1"/>
    <w:rPr>
      <w:rFonts w:ascii="Times New Roman" w:hAnsi="Times New Roman"/>
      <w:sz w:val="24"/>
      <w:lang w:eastAsia="ja-JP"/>
    </w:rPr>
  </w:style>
  <w:style w:type="paragraph" w:customStyle="1" w:styleId="powerwall-price">
    <w:name w:val="powerwall-price"/>
    <w:basedOn w:val="Normal"/>
    <w:rsid w:val="00211FC1"/>
  </w:style>
  <w:style w:type="character" w:customStyle="1" w:styleId="woocommerce-price-amount">
    <w:name w:val="woocommerce-price-amount"/>
    <w:basedOn w:val="DefaultParagraphFont"/>
    <w:rsid w:val="00211FC1"/>
  </w:style>
  <w:style w:type="character" w:customStyle="1" w:styleId="woocommerce-price-currencysymbol">
    <w:name w:val="woocommerce-price-currencysymbol"/>
    <w:basedOn w:val="DefaultParagraphFont"/>
    <w:rsid w:val="00211FC1"/>
  </w:style>
  <w:style w:type="table" w:styleId="GridTable4">
    <w:name w:val="Grid Table 4"/>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
    <w:name w:val="Grid Table 2"/>
    <w:basedOn w:val="TableNormal"/>
    <w:uiPriority w:val="47"/>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211FC1"/>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211FC1"/>
    <w:rPr>
      <w:rFonts w:ascii="Times New Roman" w:eastAsia="TimesNewRoman" w:hAnsi="Times New Roman" w:cs="Times New Roman"/>
      <w:b/>
      <w:bCs/>
      <w:sz w:val="24"/>
      <w:szCs w:val="18"/>
      <w:lang w:val="en-GB" w:eastAsia="ja-JP"/>
    </w:rPr>
  </w:style>
  <w:style w:type="table" w:customStyle="1" w:styleId="TableGrid1">
    <w:name w:val="Table Grid1"/>
    <w:basedOn w:val="TableNormal"/>
    <w:next w:val="TableGrid"/>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211FC1"/>
    <w:pPr>
      <w:jc w:val="right"/>
    </w:pPr>
    <w:rPr>
      <w:rFonts w:ascii="Cambria Math" w:hAnsi="Cambria Math"/>
      <w:i/>
    </w:rPr>
  </w:style>
  <w:style w:type="paragraph" w:customStyle="1" w:styleId="pro-slider-text">
    <w:name w:val="pro-slider-text"/>
    <w:basedOn w:val="Normal"/>
    <w:rsid w:val="00211FC1"/>
    <w:pPr>
      <w:contextualSpacing w:val="0"/>
      <w:jc w:val="left"/>
    </w:pPr>
    <w:rPr>
      <w:bCs/>
    </w:rPr>
  </w:style>
  <w:style w:type="paragraph" w:styleId="z-TopofForm">
    <w:name w:val="HTML Top of Form"/>
    <w:basedOn w:val="Normal"/>
    <w:next w:val="Normal"/>
    <w:link w:val="z-TopofFormChar"/>
    <w:hidden/>
    <w:uiPriority w:val="99"/>
    <w:unhideWhenUsed/>
    <w:rsid w:val="00211FC1"/>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211FC1"/>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211FC1"/>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211FC1"/>
    <w:rPr>
      <w:rFonts w:ascii="Arial" w:eastAsia="MS Mincho" w:hAnsi="Arial" w:cs="Arial"/>
      <w:bCs/>
      <w:vanish/>
      <w:sz w:val="16"/>
      <w:szCs w:val="16"/>
      <w:lang w:eastAsia="ja-JP"/>
    </w:rPr>
  </w:style>
  <w:style w:type="paragraph" w:customStyle="1" w:styleId="Normal1">
    <w:name w:val="Normal1"/>
    <w:basedOn w:val="Normal"/>
    <w:link w:val="Normal1Char"/>
    <w:rsid w:val="00211FC1"/>
    <w:pPr>
      <w:contextualSpacing w:val="0"/>
      <w:jc w:val="left"/>
    </w:pPr>
    <w:rPr>
      <w:bCs/>
      <w:lang w:eastAsia="en-AU"/>
    </w:rPr>
  </w:style>
  <w:style w:type="paragraph" w:customStyle="1" w:styleId="msonormal0">
    <w:name w:val="msonormal"/>
    <w:basedOn w:val="Normal"/>
    <w:rsid w:val="00211FC1"/>
    <w:pPr>
      <w:contextualSpacing w:val="0"/>
      <w:jc w:val="left"/>
    </w:pPr>
    <w:rPr>
      <w:bCs/>
      <w:lang w:eastAsia="zh-CN"/>
    </w:rPr>
  </w:style>
  <w:style w:type="table" w:styleId="GridTable1Light">
    <w:name w:val="Grid Table 1 Light"/>
    <w:basedOn w:val="TableNormal"/>
    <w:uiPriority w:val="46"/>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211FC1"/>
    <w:rPr>
      <w:i/>
      <w:iCs/>
    </w:rPr>
  </w:style>
  <w:style w:type="character" w:customStyle="1" w:styleId="tgc">
    <w:name w:val="_tgc"/>
    <w:basedOn w:val="DefaultParagraphFont"/>
    <w:rsid w:val="00211FC1"/>
  </w:style>
  <w:style w:type="character" w:styleId="UnresolvedMention">
    <w:name w:val="Unresolved Mention"/>
    <w:basedOn w:val="DefaultParagraphFont"/>
    <w:uiPriority w:val="99"/>
    <w:semiHidden/>
    <w:unhideWhenUsed/>
    <w:rsid w:val="00211FC1"/>
    <w:rPr>
      <w:color w:val="808080"/>
      <w:shd w:val="clear" w:color="auto" w:fill="E6E6E6"/>
    </w:rPr>
  </w:style>
  <w:style w:type="character" w:customStyle="1" w:styleId="small">
    <w:name w:val="small"/>
    <w:basedOn w:val="DefaultParagraphFont"/>
    <w:rsid w:val="00211FC1"/>
  </w:style>
  <w:style w:type="paragraph" w:customStyle="1" w:styleId="Blank">
    <w:name w:val="Blank"/>
    <w:basedOn w:val="Normal"/>
    <w:link w:val="BlankChar"/>
    <w:autoRedefine/>
    <w:qFormat/>
    <w:rsid w:val="00211FC1"/>
    <w:pPr>
      <w:ind w:left="2160"/>
    </w:pPr>
    <w:rPr>
      <w:color w:val="D9D9D9" w:themeColor="background1" w:themeShade="D9"/>
      <w:sz w:val="32"/>
      <w:szCs w:val="32"/>
    </w:rPr>
  </w:style>
  <w:style w:type="paragraph" w:customStyle="1" w:styleId="Nogap">
    <w:name w:val="Nogap"/>
    <w:basedOn w:val="Normal1"/>
    <w:link w:val="NogapChar"/>
    <w:autoRedefine/>
    <w:qFormat/>
    <w:rsid w:val="00211FC1"/>
    <w:pPr>
      <w:contextualSpacing/>
    </w:pPr>
  </w:style>
  <w:style w:type="character" w:customStyle="1" w:styleId="BlankChar">
    <w:name w:val="Blank Char"/>
    <w:basedOn w:val="DefaultParagraphFont"/>
    <w:link w:val="Blank"/>
    <w:rsid w:val="00211FC1"/>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211FC1"/>
    <w:rPr>
      <w:lang w:eastAsia="en-US"/>
    </w:rPr>
  </w:style>
  <w:style w:type="character" w:customStyle="1" w:styleId="Normal1Char">
    <w:name w:val="Normal1 Char"/>
    <w:basedOn w:val="DefaultParagraphFont"/>
    <w:link w:val="Normal1"/>
    <w:rsid w:val="00211FC1"/>
    <w:rPr>
      <w:rFonts w:ascii="Times New Roman" w:eastAsia="MS Mincho" w:hAnsi="Times New Roman" w:cs="Times New Roman"/>
      <w:bCs/>
      <w:sz w:val="24"/>
      <w:szCs w:val="24"/>
      <w:lang w:eastAsia="en-AU"/>
    </w:rPr>
  </w:style>
  <w:style w:type="character" w:customStyle="1" w:styleId="NogapChar">
    <w:name w:val="Nogap Char"/>
    <w:basedOn w:val="Normal1Char"/>
    <w:link w:val="Nogap"/>
    <w:rsid w:val="00211FC1"/>
    <w:rPr>
      <w:rFonts w:ascii="Times New Roman" w:eastAsia="MS Mincho" w:hAnsi="Times New Roman" w:cs="Times New Roman"/>
      <w:bCs/>
      <w:sz w:val="24"/>
      <w:szCs w:val="24"/>
      <w:lang w:eastAsia="en-AU"/>
    </w:rPr>
  </w:style>
  <w:style w:type="paragraph" w:customStyle="1" w:styleId="Title1">
    <w:name w:val="Title1"/>
    <w:basedOn w:val="Normal"/>
    <w:link w:val="Title1Char"/>
    <w:autoRedefine/>
    <w:qFormat/>
    <w:rsid w:val="00211FC1"/>
    <w:pPr>
      <w:jc w:val="center"/>
    </w:pPr>
    <w:rPr>
      <w:sz w:val="28"/>
    </w:rPr>
  </w:style>
  <w:style w:type="character" w:customStyle="1" w:styleId="titleChar0">
    <w:name w:val="title? Char"/>
    <w:basedOn w:val="CoverPageDetailsChar"/>
    <w:link w:val="title0"/>
    <w:rsid w:val="00211FC1"/>
    <w:rPr>
      <w:rFonts w:ascii="Times New Roman" w:eastAsia="MS Mincho" w:hAnsi="Times New Roman" w:cs="Times New Roman"/>
      <w:b/>
      <w:sz w:val="24"/>
      <w:szCs w:val="24"/>
      <w:lang w:eastAsia="en-US"/>
    </w:rPr>
  </w:style>
  <w:style w:type="paragraph" w:customStyle="1" w:styleId="Title2">
    <w:name w:val="Title2"/>
    <w:basedOn w:val="Normal"/>
    <w:link w:val="Title2Char"/>
    <w:autoRedefine/>
    <w:qFormat/>
    <w:rsid w:val="00211FC1"/>
    <w:pPr>
      <w:jc w:val="center"/>
    </w:pPr>
    <w:rPr>
      <w:sz w:val="52"/>
      <w:szCs w:val="48"/>
    </w:rPr>
  </w:style>
  <w:style w:type="character" w:customStyle="1" w:styleId="Title1Char">
    <w:name w:val="Title1 Char"/>
    <w:basedOn w:val="DefaultParagraphFont"/>
    <w:link w:val="Title1"/>
    <w:rsid w:val="00211FC1"/>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211FC1"/>
    <w:pPr>
      <w:jc w:val="center"/>
    </w:pPr>
    <w:rPr>
      <w:sz w:val="36"/>
      <w:lang w:val="en-GB"/>
    </w:rPr>
  </w:style>
  <w:style w:type="character" w:customStyle="1" w:styleId="Title2Char">
    <w:name w:val="Title2 Char"/>
    <w:basedOn w:val="DefaultParagraphFont"/>
    <w:link w:val="Title2"/>
    <w:rsid w:val="00211FC1"/>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211FC1"/>
    <w:pPr>
      <w:jc w:val="center"/>
    </w:pPr>
    <w:rPr>
      <w:rFonts w:ascii="Arial" w:hAnsi="Arial"/>
      <w:spacing w:val="80"/>
      <w:sz w:val="36"/>
      <w:lang w:val="en-GB"/>
    </w:rPr>
  </w:style>
  <w:style w:type="character" w:customStyle="1" w:styleId="Title3Char">
    <w:name w:val="Title3 Char"/>
    <w:basedOn w:val="DefaultParagraphFont"/>
    <w:link w:val="Title3"/>
    <w:rsid w:val="00211FC1"/>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211FC1"/>
    <w:pPr>
      <w:jc w:val="center"/>
    </w:pPr>
    <w:rPr>
      <w:lang w:val="en-GB"/>
    </w:rPr>
  </w:style>
  <w:style w:type="character" w:customStyle="1" w:styleId="Title4Char">
    <w:name w:val="Title4 Char"/>
    <w:basedOn w:val="DefaultParagraphFont"/>
    <w:link w:val="Title4"/>
    <w:rsid w:val="00211FC1"/>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211FC1"/>
    <w:pPr>
      <w:jc w:val="center"/>
    </w:pPr>
    <w:rPr>
      <w:rFonts w:ascii="Arial" w:hAnsi="Arial"/>
      <w:lang w:val="en-GB"/>
    </w:rPr>
  </w:style>
  <w:style w:type="character" w:customStyle="1" w:styleId="Title5Char">
    <w:name w:val="Title5 Char"/>
    <w:basedOn w:val="DefaultParagraphFont"/>
    <w:link w:val="Title5"/>
    <w:rsid w:val="00211FC1"/>
    <w:rPr>
      <w:rFonts w:ascii="Times New Roman" w:eastAsia="MS Mincho" w:hAnsi="Times New Roman" w:cs="Times New Roman"/>
      <w:sz w:val="24"/>
      <w:szCs w:val="24"/>
      <w:lang w:val="en-GB" w:eastAsia="ja-JP"/>
    </w:rPr>
  </w:style>
  <w:style w:type="paragraph" w:customStyle="1" w:styleId="Title7">
    <w:name w:val="Title7"/>
    <w:basedOn w:val="Normal"/>
    <w:link w:val="Title7Char"/>
    <w:autoRedefine/>
    <w:qFormat/>
    <w:rsid w:val="00211FC1"/>
    <w:pPr>
      <w:jc w:val="center"/>
    </w:pPr>
    <w:rPr>
      <w:rFonts w:ascii="Arial" w:hAnsi="Arial"/>
      <w:sz w:val="32"/>
      <w:lang w:val="en-GB"/>
    </w:rPr>
  </w:style>
  <w:style w:type="character" w:customStyle="1" w:styleId="Title6Char">
    <w:name w:val="Title6 Char"/>
    <w:basedOn w:val="DefaultParagraphFont"/>
    <w:link w:val="Title6"/>
    <w:rsid w:val="00211FC1"/>
    <w:rPr>
      <w:rFonts w:ascii="Arial" w:eastAsia="MS Mincho" w:hAnsi="Arial" w:cs="Times New Roman"/>
      <w:sz w:val="24"/>
      <w:szCs w:val="24"/>
      <w:lang w:val="en-GB" w:eastAsia="ja-JP"/>
    </w:rPr>
  </w:style>
  <w:style w:type="paragraph" w:customStyle="1" w:styleId="Title8">
    <w:name w:val="Title8"/>
    <w:basedOn w:val="Normal"/>
    <w:link w:val="Title8Char"/>
    <w:autoRedefine/>
    <w:qFormat/>
    <w:rsid w:val="00211FC1"/>
    <w:pPr>
      <w:jc w:val="center"/>
    </w:pPr>
    <w:rPr>
      <w:rFonts w:ascii="Arial" w:hAnsi="Arial"/>
      <w:lang w:val="en-GB"/>
    </w:rPr>
  </w:style>
  <w:style w:type="character" w:customStyle="1" w:styleId="Title7Char">
    <w:name w:val="Title7 Char"/>
    <w:basedOn w:val="DefaultParagraphFont"/>
    <w:link w:val="Title7"/>
    <w:rsid w:val="00211FC1"/>
    <w:rPr>
      <w:rFonts w:ascii="Arial" w:eastAsia="MS Mincho" w:hAnsi="Arial" w:cs="Times New Roman"/>
      <w:sz w:val="32"/>
      <w:szCs w:val="24"/>
      <w:lang w:val="en-GB" w:eastAsia="ja-JP"/>
    </w:rPr>
  </w:style>
  <w:style w:type="table" w:customStyle="1" w:styleId="ThesisTable">
    <w:name w:val="Thesis Table"/>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211FC1"/>
    <w:rPr>
      <w:rFonts w:ascii="Arial" w:eastAsia="MS Mincho" w:hAnsi="Arial" w:cs="Times New Roman"/>
      <w:sz w:val="24"/>
      <w:szCs w:val="24"/>
      <w:lang w:val="en-GB" w:eastAsia="ja-JP"/>
    </w:rPr>
  </w:style>
  <w:style w:type="paragraph" w:customStyle="1" w:styleId="TableHeader">
    <w:name w:val="TableHeader"/>
    <w:basedOn w:val="Normal"/>
    <w:link w:val="TableHeaderChar"/>
    <w:autoRedefine/>
    <w:qFormat/>
    <w:rsid w:val="00211FC1"/>
    <w:pPr>
      <w:jc w:val="center"/>
    </w:pPr>
    <w:rPr>
      <w:rFonts w:ascii="TeamViewer12" w:hAnsi="TeamViewer12"/>
      <w:sz w:val="28"/>
    </w:rPr>
  </w:style>
  <w:style w:type="paragraph" w:customStyle="1" w:styleId="TableBody">
    <w:name w:val="TableBody"/>
    <w:basedOn w:val="Normal"/>
    <w:link w:val="TableBodyChar"/>
    <w:autoRedefine/>
    <w:qFormat/>
    <w:rsid w:val="00211FC1"/>
    <w:pPr>
      <w:framePr w:hSpace="180" w:wrap="around" w:vAnchor="text" w:hAnchor="margin" w:xAlign="center" w:y="478"/>
    </w:pPr>
  </w:style>
  <w:style w:type="character" w:customStyle="1" w:styleId="TableHeaderChar">
    <w:name w:val="TableHeader Char"/>
    <w:basedOn w:val="DefaultParagraphFont"/>
    <w:link w:val="TableHeader"/>
    <w:rsid w:val="00211FC1"/>
    <w:rPr>
      <w:rFonts w:ascii="TeamViewer12" w:eastAsia="MS Mincho" w:hAnsi="TeamViewer12" w:cs="Times New Roman"/>
      <w:sz w:val="28"/>
      <w:szCs w:val="24"/>
      <w:lang w:eastAsia="ja-JP"/>
    </w:rPr>
  </w:style>
  <w:style w:type="character" w:customStyle="1" w:styleId="TableBodyChar">
    <w:name w:val="TableBody Char"/>
    <w:basedOn w:val="DefaultParagraphFont"/>
    <w:link w:val="TableBody"/>
    <w:rsid w:val="00211FC1"/>
    <w:rPr>
      <w:rFonts w:ascii="Times New Roman" w:eastAsia="MS Mincho" w:hAnsi="Times New Roman" w:cs="Times New Roman"/>
      <w:sz w:val="24"/>
      <w:szCs w:val="24"/>
      <w:lang w:eastAsia="ja-JP"/>
    </w:rPr>
  </w:style>
  <w:style w:type="paragraph" w:customStyle="1" w:styleId="Style1">
    <w:name w:val="Style1"/>
    <w:basedOn w:val="BulletLevel2"/>
    <w:autoRedefine/>
    <w:qFormat/>
    <w:rsid w:val="00211FC1"/>
  </w:style>
  <w:style w:type="paragraph" w:customStyle="1" w:styleId="Style11">
    <w:name w:val="Style11"/>
    <w:basedOn w:val="BulletLevel2"/>
    <w:next w:val="Style1"/>
    <w:autoRedefine/>
    <w:qFormat/>
    <w:rsid w:val="00211FC1"/>
  </w:style>
  <w:style w:type="paragraph" w:customStyle="1" w:styleId="Bulletno">
    <w:name w:val="Bullet_no"/>
    <w:basedOn w:val="BulletLevel2"/>
    <w:link w:val="BulletnoChar"/>
    <w:autoRedefine/>
    <w:qFormat/>
    <w:rsid w:val="00211FC1"/>
    <w:pPr>
      <w:numPr>
        <w:numId w:val="21"/>
      </w:numPr>
      <w:spacing w:before="0" w:beforeAutospacing="0"/>
      <w:ind w:left="1800"/>
    </w:pPr>
  </w:style>
  <w:style w:type="paragraph" w:customStyle="1" w:styleId="Style2">
    <w:name w:val="Style2"/>
    <w:basedOn w:val="BulletLevel2"/>
    <w:autoRedefine/>
    <w:qFormat/>
    <w:rsid w:val="00211FC1"/>
    <w:pPr>
      <w:numPr>
        <w:ilvl w:val="1"/>
        <w:numId w:val="15"/>
      </w:numPr>
      <w:tabs>
        <w:tab w:val="num" w:pos="360"/>
      </w:tabs>
      <w:ind w:firstLine="0"/>
    </w:pPr>
  </w:style>
  <w:style w:type="character" w:customStyle="1" w:styleId="BulletChar">
    <w:name w:val="Bullet Char"/>
    <w:basedOn w:val="DefaultParagraphFont"/>
    <w:link w:val="Bullet"/>
    <w:rsid w:val="00211FC1"/>
    <w:rPr>
      <w:rFonts w:ascii="Times New Roman" w:eastAsia="MS Mincho" w:hAnsi="Times New Roman" w:cs="Arial"/>
      <w:sz w:val="24"/>
      <w:szCs w:val="20"/>
      <w:lang w:val="en-GB" w:eastAsia="ja-JP"/>
    </w:rPr>
  </w:style>
  <w:style w:type="character" w:customStyle="1" w:styleId="BulletLevel2Char">
    <w:name w:val="Bullet Level 2 Char"/>
    <w:basedOn w:val="BulletChar"/>
    <w:link w:val="BulletLevel2"/>
    <w:rsid w:val="00211FC1"/>
    <w:rPr>
      <w:rFonts w:ascii="Times New Roman" w:eastAsia="MS Mincho" w:hAnsi="Times New Roman" w:cs="Arial"/>
      <w:sz w:val="24"/>
      <w:szCs w:val="20"/>
      <w:lang w:val="en-GB" w:eastAsia="ja-JP"/>
    </w:rPr>
  </w:style>
  <w:style w:type="character" w:customStyle="1" w:styleId="BulletnoChar">
    <w:name w:val="Bullet_no Char"/>
    <w:basedOn w:val="BulletLevel2Char"/>
    <w:link w:val="Bulletno"/>
    <w:rsid w:val="00211FC1"/>
    <w:rPr>
      <w:rFonts w:ascii="Times New Roman" w:eastAsia="MS Mincho" w:hAnsi="Times New Roman" w:cs="Arial"/>
      <w:sz w:val="24"/>
      <w:szCs w:val="20"/>
      <w:lang w:val="en-GB" w:eastAsia="ja-JP"/>
    </w:rPr>
  </w:style>
  <w:style w:type="paragraph" w:customStyle="1" w:styleId="Style21">
    <w:name w:val="Style21"/>
    <w:basedOn w:val="BulletLevel2"/>
    <w:next w:val="Style2"/>
    <w:autoRedefine/>
    <w:qFormat/>
    <w:rsid w:val="00211FC1"/>
    <w:pPr>
      <w:ind w:hanging="360"/>
    </w:pPr>
  </w:style>
  <w:style w:type="paragraph" w:customStyle="1" w:styleId="BulletRecommend">
    <w:name w:val="Bullet_Recommend"/>
    <w:basedOn w:val="BulletLevel2"/>
    <w:link w:val="BulletRecommendChar"/>
    <w:autoRedefine/>
    <w:qFormat/>
    <w:rsid w:val="00211FC1"/>
    <w:pPr>
      <w:numPr>
        <w:numId w:val="20"/>
      </w:numPr>
      <w:spacing w:after="0" w:afterAutospacing="0"/>
      <w:ind w:left="1080"/>
    </w:pPr>
  </w:style>
  <w:style w:type="paragraph" w:customStyle="1" w:styleId="Style3">
    <w:name w:val="Style3"/>
    <w:basedOn w:val="Normal"/>
    <w:autoRedefine/>
    <w:qFormat/>
    <w:rsid w:val="00211FC1"/>
  </w:style>
  <w:style w:type="character" w:customStyle="1" w:styleId="BulletRecommendChar">
    <w:name w:val="Bullet_Recommend Char"/>
    <w:basedOn w:val="BulletLevel2Char"/>
    <w:link w:val="BulletRecommend"/>
    <w:rsid w:val="00211FC1"/>
    <w:rPr>
      <w:rFonts w:ascii="Times New Roman" w:eastAsia="MS Mincho" w:hAnsi="Times New Roman" w:cs="Arial"/>
      <w:sz w:val="24"/>
      <w:szCs w:val="20"/>
      <w:lang w:val="en-GB" w:eastAsia="ja-JP"/>
    </w:rPr>
  </w:style>
  <w:style w:type="paragraph" w:customStyle="1" w:styleId="Style31">
    <w:name w:val="Style31"/>
    <w:basedOn w:val="Normal"/>
    <w:next w:val="Style3"/>
    <w:autoRedefine/>
    <w:qFormat/>
    <w:rsid w:val="00211FC1"/>
  </w:style>
  <w:style w:type="paragraph" w:customStyle="1" w:styleId="Style4">
    <w:name w:val="Style4"/>
    <w:basedOn w:val="Normal"/>
    <w:autoRedefine/>
    <w:qFormat/>
    <w:rsid w:val="00211FC1"/>
  </w:style>
  <w:style w:type="paragraph" w:customStyle="1" w:styleId="Style41">
    <w:name w:val="Style41"/>
    <w:basedOn w:val="Normal"/>
    <w:next w:val="Style4"/>
    <w:autoRedefine/>
    <w:qFormat/>
    <w:rsid w:val="00211FC1"/>
  </w:style>
  <w:style w:type="paragraph" w:customStyle="1" w:styleId="statement">
    <w:name w:val="statement"/>
    <w:basedOn w:val="Normal"/>
    <w:link w:val="statementChar"/>
    <w:autoRedefine/>
    <w:qFormat/>
    <w:rsid w:val="00211FC1"/>
    <w:pPr>
      <w:jc w:val="center"/>
    </w:pPr>
    <w:rPr>
      <w:smallCaps/>
      <w:sz w:val="32"/>
    </w:rPr>
  </w:style>
  <w:style w:type="character" w:customStyle="1" w:styleId="statementChar">
    <w:name w:val="statement Char"/>
    <w:basedOn w:val="DefaultParagraphFont"/>
    <w:link w:val="statement"/>
    <w:rsid w:val="00211FC1"/>
    <w:rPr>
      <w:rFonts w:ascii="Times New Roman" w:eastAsia="MS Mincho" w:hAnsi="Times New Roman" w:cs="Times New Roman"/>
      <w:smallCaps/>
      <w:sz w:val="32"/>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png"/><Relationship Id="rId21" Type="http://schemas.openxmlformats.org/officeDocument/2006/relationships/hyperlink" Target="https://d.docs.live.net/c07c9239cf8ef362/4th%20Year%20Sem2/EG4012/Matlab%20GUI%20Thesis/Matlab-GUI-Thesis/Final%20Paper/Semester%202%20-%20Draft_R_22%20Draft%20Submit.docx" TargetMode="External"/><Relationship Id="rId42" Type="http://schemas.openxmlformats.org/officeDocument/2006/relationships/hyperlink" Target="https://d.docs.live.net/c07c9239cf8ef362/4th%20Year%20Sem2/EG4012/Matlab%20GUI%20Thesis/Matlab-GUI-Thesis/Final%20Paper/Semester%202%20-%20Draft_R_22%20Draft%20Submit.docx" TargetMode="External"/><Relationship Id="rId63" Type="http://schemas.openxmlformats.org/officeDocument/2006/relationships/hyperlink" Target="https://d.docs.live.net/c07c9239cf8ef362/4th%20Year%20Sem2/EG4012/Matlab%20GUI%20Thesis/Matlab-GUI-Thesis/Final%20Paper/Semester%202%20-%20Draft_R_22%20Draft%20Submit.docx" TargetMode="External"/><Relationship Id="rId84" Type="http://schemas.openxmlformats.org/officeDocument/2006/relationships/footer" Target="footer5.xml"/><Relationship Id="rId138" Type="http://schemas.openxmlformats.org/officeDocument/2006/relationships/image" Target="media/image60.png"/><Relationship Id="rId159" Type="http://schemas.openxmlformats.org/officeDocument/2006/relationships/image" Target="media/image81.png"/><Relationship Id="rId170" Type="http://schemas.openxmlformats.org/officeDocument/2006/relationships/image" Target="media/image92.png"/><Relationship Id="rId191" Type="http://schemas.openxmlformats.org/officeDocument/2006/relationships/image" Target="media/image113.png"/><Relationship Id="rId205" Type="http://schemas.openxmlformats.org/officeDocument/2006/relationships/image" Target="media/image127.png"/><Relationship Id="rId226" Type="http://schemas.openxmlformats.org/officeDocument/2006/relationships/image" Target="media/image148.png"/><Relationship Id="rId247" Type="http://schemas.openxmlformats.org/officeDocument/2006/relationships/header" Target="header13.xml"/><Relationship Id="rId107" Type="http://schemas.openxmlformats.org/officeDocument/2006/relationships/image" Target="media/image29.png"/><Relationship Id="rId11" Type="http://schemas.openxmlformats.org/officeDocument/2006/relationships/header" Target="header5.xml"/><Relationship Id="rId32" Type="http://schemas.openxmlformats.org/officeDocument/2006/relationships/hyperlink" Target="https://d.docs.live.net/c07c9239cf8ef362/4th%20Year%20Sem2/EG4012/Matlab%20GUI%20Thesis/Matlab-GUI-Thesis/Final%20Paper/Semester%202%20-%20Draft_R_22%20Draft%20Submit.docx" TargetMode="External"/><Relationship Id="rId53" Type="http://schemas.openxmlformats.org/officeDocument/2006/relationships/hyperlink" Target="https://d.docs.live.net/c07c9239cf8ef362/4th%20Year%20Sem2/EG4012/Matlab%20GUI%20Thesis/Matlab-GUI-Thesis/Final%20Paper/Semester%202%20-%20Draft_R_22%20Draft%20Submit.docx" TargetMode="External"/><Relationship Id="rId74" Type="http://schemas.openxmlformats.org/officeDocument/2006/relationships/hyperlink" Target="https://d.docs.live.net/c07c9239cf8ef362/4th%20Year%20Sem2/EG4012/Matlab%20GUI%20Thesis/Matlab-GUI-Thesis/Final%20Paper/Semester%202%20-%20Draft_R_22%20Draft%20Submit.docx" TargetMode="External"/><Relationship Id="rId128" Type="http://schemas.openxmlformats.org/officeDocument/2006/relationships/image" Target="media/image50.png"/><Relationship Id="rId149" Type="http://schemas.openxmlformats.org/officeDocument/2006/relationships/image" Target="media/image71.png"/><Relationship Id="rId5" Type="http://schemas.openxmlformats.org/officeDocument/2006/relationships/footer" Target="footer1.xml"/><Relationship Id="rId95" Type="http://schemas.openxmlformats.org/officeDocument/2006/relationships/image" Target="media/image17.png"/><Relationship Id="rId160" Type="http://schemas.openxmlformats.org/officeDocument/2006/relationships/image" Target="media/image82.png"/><Relationship Id="rId181" Type="http://schemas.openxmlformats.org/officeDocument/2006/relationships/image" Target="media/image103.png"/><Relationship Id="rId216" Type="http://schemas.openxmlformats.org/officeDocument/2006/relationships/image" Target="media/image138.png"/><Relationship Id="rId237" Type="http://schemas.openxmlformats.org/officeDocument/2006/relationships/hyperlink" Target="http://www.homerenergy.com/HOMER_pro.html" TargetMode="External"/><Relationship Id="rId22" Type="http://schemas.openxmlformats.org/officeDocument/2006/relationships/hyperlink" Target="https://d.docs.live.net/c07c9239cf8ef362/4th%20Year%20Sem2/EG4012/Matlab%20GUI%20Thesis/Matlab-GUI-Thesis/Final%20Paper/Semester%202%20-%20Draft_R_22%20Draft%20Submit.docx" TargetMode="External"/><Relationship Id="rId43" Type="http://schemas.openxmlformats.org/officeDocument/2006/relationships/hyperlink" Target="https://d.docs.live.net/c07c9239cf8ef362/4th%20Year%20Sem2/EG4012/Matlab%20GUI%20Thesis/Matlab-GUI-Thesis/Final%20Paper/Semester%202%20-%20Draft_R_22%20Draft%20Submit.docx" TargetMode="External"/><Relationship Id="rId64" Type="http://schemas.openxmlformats.org/officeDocument/2006/relationships/hyperlink" Target="https://d.docs.live.net/c07c9239cf8ef362/4th%20Year%20Sem2/EG4012/Matlab%20GUI%20Thesis/Matlab-GUI-Thesis/Final%20Paper/Semester%202%20-%20Draft_R_22%20Draft%20Submit.docx" TargetMode="External"/><Relationship Id="rId118" Type="http://schemas.openxmlformats.org/officeDocument/2006/relationships/image" Target="media/image40.png"/><Relationship Id="rId139" Type="http://schemas.openxmlformats.org/officeDocument/2006/relationships/image" Target="media/image61.png"/><Relationship Id="rId85" Type="http://schemas.openxmlformats.org/officeDocument/2006/relationships/header" Target="header12.xml"/><Relationship Id="rId150" Type="http://schemas.openxmlformats.org/officeDocument/2006/relationships/image" Target="media/image72.png"/><Relationship Id="rId171" Type="http://schemas.openxmlformats.org/officeDocument/2006/relationships/image" Target="media/image93.png"/><Relationship Id="rId192" Type="http://schemas.openxmlformats.org/officeDocument/2006/relationships/image" Target="media/image114.png"/><Relationship Id="rId206" Type="http://schemas.openxmlformats.org/officeDocument/2006/relationships/image" Target="media/image128.png"/><Relationship Id="rId227" Type="http://schemas.openxmlformats.org/officeDocument/2006/relationships/image" Target="media/image149.png"/><Relationship Id="rId248" Type="http://schemas.openxmlformats.org/officeDocument/2006/relationships/footer" Target="footer6.xml"/><Relationship Id="rId12" Type="http://schemas.openxmlformats.org/officeDocument/2006/relationships/footer" Target="footer3.xml"/><Relationship Id="rId17" Type="http://schemas.openxmlformats.org/officeDocument/2006/relationships/header" Target="header9.xml"/><Relationship Id="rId33" Type="http://schemas.openxmlformats.org/officeDocument/2006/relationships/hyperlink" Target="https://d.docs.live.net/c07c9239cf8ef362/4th%20Year%20Sem2/EG4012/Matlab%20GUI%20Thesis/Matlab-GUI-Thesis/Final%20Paper/Semester%202%20-%20Draft_R_22%20Draft%20Submit.docx" TargetMode="External"/><Relationship Id="rId38" Type="http://schemas.openxmlformats.org/officeDocument/2006/relationships/hyperlink" Target="https://d.docs.live.net/c07c9239cf8ef362/4th%20Year%20Sem2/EG4012/Matlab%20GUI%20Thesis/Matlab-GUI-Thesis/Final%20Paper/Semester%202%20-%20Draft_R_22%20Draft%20Submit.docx" TargetMode="External"/><Relationship Id="rId59" Type="http://schemas.openxmlformats.org/officeDocument/2006/relationships/hyperlink" Target="https://d.docs.live.net/c07c9239cf8ef362/4th%20Year%20Sem2/EG4012/Matlab%20GUI%20Thesis/Matlab-GUI-Thesis/Final%20Paper/Semester%202%20-%20Draft_R_22%20Draft%20Submit.docx" TargetMode="External"/><Relationship Id="rId103" Type="http://schemas.openxmlformats.org/officeDocument/2006/relationships/image" Target="media/image25.png"/><Relationship Id="rId108" Type="http://schemas.openxmlformats.org/officeDocument/2006/relationships/image" Target="media/image30.png"/><Relationship Id="rId124" Type="http://schemas.openxmlformats.org/officeDocument/2006/relationships/image" Target="media/image46.png"/><Relationship Id="rId129" Type="http://schemas.openxmlformats.org/officeDocument/2006/relationships/image" Target="media/image51.png"/><Relationship Id="rId54" Type="http://schemas.openxmlformats.org/officeDocument/2006/relationships/hyperlink" Target="https://d.docs.live.net/c07c9239cf8ef362/4th%20Year%20Sem2/EG4012/Matlab%20GUI%20Thesis/Matlab-GUI-Thesis/Final%20Paper/Semester%202%20-%20Draft_R_22%20Draft%20Submit.docx" TargetMode="External"/><Relationship Id="rId70" Type="http://schemas.openxmlformats.org/officeDocument/2006/relationships/hyperlink" Target="https://d.docs.live.net/c07c9239cf8ef362/4th%20Year%20Sem2/EG4012/Matlab%20GUI%20Thesis/Matlab-GUI-Thesis/Final%20Paper/Semester%202%20-%20Draft_R_22%20Draft%20Submit.docx" TargetMode="External"/><Relationship Id="rId75" Type="http://schemas.openxmlformats.org/officeDocument/2006/relationships/hyperlink" Target="https://d.docs.live.net/c07c9239cf8ef362/4th%20Year%20Sem2/EG4012/Matlab%20GUI%20Thesis/Matlab-GUI-Thesis/Final%20Paper/Semester%202%20-%20Draft_R_22%20Draft%20Submit.docx" TargetMode="External"/><Relationship Id="rId91" Type="http://schemas.openxmlformats.org/officeDocument/2006/relationships/image" Target="media/image13.png"/><Relationship Id="rId96" Type="http://schemas.openxmlformats.org/officeDocument/2006/relationships/image" Target="media/image18.png"/><Relationship Id="rId140" Type="http://schemas.openxmlformats.org/officeDocument/2006/relationships/image" Target="media/image62.png"/><Relationship Id="rId145" Type="http://schemas.openxmlformats.org/officeDocument/2006/relationships/image" Target="media/image67.png"/><Relationship Id="rId161" Type="http://schemas.openxmlformats.org/officeDocument/2006/relationships/image" Target="media/image83.png"/><Relationship Id="rId166" Type="http://schemas.openxmlformats.org/officeDocument/2006/relationships/image" Target="media/image88.png"/><Relationship Id="rId182" Type="http://schemas.openxmlformats.org/officeDocument/2006/relationships/image" Target="media/image104.png"/><Relationship Id="rId187" Type="http://schemas.openxmlformats.org/officeDocument/2006/relationships/image" Target="media/image109.png"/><Relationship Id="rId217" Type="http://schemas.openxmlformats.org/officeDocument/2006/relationships/image" Target="media/image139.png"/><Relationship Id="rId1" Type="http://schemas.openxmlformats.org/officeDocument/2006/relationships/numbering" Target="numbering.xml"/><Relationship Id="rId6" Type="http://schemas.openxmlformats.org/officeDocument/2006/relationships/header" Target="header1.xml"/><Relationship Id="rId212" Type="http://schemas.openxmlformats.org/officeDocument/2006/relationships/image" Target="media/image134.png"/><Relationship Id="rId233" Type="http://schemas.openxmlformats.org/officeDocument/2006/relationships/hyperlink" Target="http://www.bom.gov.au/climate/averages/climatology/solar_radiation/IDCJCM0019_solar_exposure.shtml" TargetMode="External"/><Relationship Id="rId238" Type="http://schemas.openxmlformats.org/officeDocument/2006/relationships/hyperlink" Target="http://www.latlong.net/" TargetMode="External"/><Relationship Id="rId23" Type="http://schemas.openxmlformats.org/officeDocument/2006/relationships/hyperlink" Target="https://d.docs.live.net/c07c9239cf8ef362/4th%20Year%20Sem2/EG4012/Matlab%20GUI%20Thesis/Matlab-GUI-Thesis/Final%20Paper/Semester%202%20-%20Draft_R_22%20Draft%20Submit.docx" TargetMode="External"/><Relationship Id="rId28" Type="http://schemas.openxmlformats.org/officeDocument/2006/relationships/hyperlink" Target="https://d.docs.live.net/c07c9239cf8ef362/4th%20Year%20Sem2/EG4012/Matlab%20GUI%20Thesis/Matlab-GUI-Thesis/Final%20Paper/Semester%202%20-%20Draft_R_22%20Draft%20Submit.docx" TargetMode="External"/><Relationship Id="rId49" Type="http://schemas.openxmlformats.org/officeDocument/2006/relationships/hyperlink" Target="https://d.docs.live.net/c07c9239cf8ef362/4th%20Year%20Sem2/EG4012/Matlab%20GUI%20Thesis/Matlab-GUI-Thesis/Final%20Paper/Semester%202%20-%20Draft_R_22%20Draft%20Submit.docx" TargetMode="External"/><Relationship Id="rId114" Type="http://schemas.openxmlformats.org/officeDocument/2006/relationships/image" Target="media/image36.png"/><Relationship Id="rId119" Type="http://schemas.openxmlformats.org/officeDocument/2006/relationships/image" Target="media/image41.png"/><Relationship Id="rId44" Type="http://schemas.openxmlformats.org/officeDocument/2006/relationships/hyperlink" Target="https://d.docs.live.net/c07c9239cf8ef362/4th%20Year%20Sem2/EG4012/Matlab%20GUI%20Thesis/Matlab-GUI-Thesis/Final%20Paper/Semester%202%20-%20Draft_R_22%20Draft%20Submit.docx" TargetMode="External"/><Relationship Id="rId60" Type="http://schemas.openxmlformats.org/officeDocument/2006/relationships/hyperlink" Target="https://d.docs.live.net/c07c9239cf8ef362/4th%20Year%20Sem2/EG4012/Matlab%20GUI%20Thesis/Matlab-GUI-Thesis/Final%20Paper/Semester%202%20-%20Draft_R_22%20Draft%20Submit.docx" TargetMode="External"/><Relationship Id="rId65" Type="http://schemas.openxmlformats.org/officeDocument/2006/relationships/hyperlink" Target="https://d.docs.live.net/c07c9239cf8ef362/4th%20Year%20Sem2/EG4012/Matlab%20GUI%20Thesis/Matlab-GUI-Thesis/Final%20Paper/Semester%202%20-%20Draft_R_22%20Draft%20Submit.docx" TargetMode="External"/><Relationship Id="rId81" Type="http://schemas.openxmlformats.org/officeDocument/2006/relationships/image" Target="media/image6.png"/><Relationship Id="rId86" Type="http://schemas.openxmlformats.org/officeDocument/2006/relationships/image" Target="media/image8.png"/><Relationship Id="rId130" Type="http://schemas.openxmlformats.org/officeDocument/2006/relationships/image" Target="media/image52.png"/><Relationship Id="rId135" Type="http://schemas.openxmlformats.org/officeDocument/2006/relationships/image" Target="media/image57.png"/><Relationship Id="rId151" Type="http://schemas.openxmlformats.org/officeDocument/2006/relationships/image" Target="media/image73.png"/><Relationship Id="rId156" Type="http://schemas.openxmlformats.org/officeDocument/2006/relationships/image" Target="media/image78.png"/><Relationship Id="rId177" Type="http://schemas.openxmlformats.org/officeDocument/2006/relationships/image" Target="media/image99.png"/><Relationship Id="rId198" Type="http://schemas.openxmlformats.org/officeDocument/2006/relationships/image" Target="media/image120.png"/><Relationship Id="rId172" Type="http://schemas.openxmlformats.org/officeDocument/2006/relationships/image" Target="media/image94.png"/><Relationship Id="rId193" Type="http://schemas.openxmlformats.org/officeDocument/2006/relationships/image" Target="media/image115.png"/><Relationship Id="rId202" Type="http://schemas.openxmlformats.org/officeDocument/2006/relationships/image" Target="media/image124.png"/><Relationship Id="rId207" Type="http://schemas.openxmlformats.org/officeDocument/2006/relationships/image" Target="media/image129.png"/><Relationship Id="rId223" Type="http://schemas.openxmlformats.org/officeDocument/2006/relationships/image" Target="media/image145.png"/><Relationship Id="rId228" Type="http://schemas.openxmlformats.org/officeDocument/2006/relationships/image" Target="media/image150.png"/><Relationship Id="rId244" Type="http://schemas.openxmlformats.org/officeDocument/2006/relationships/image" Target="media/image154.jpg"/><Relationship Id="rId249" Type="http://schemas.openxmlformats.org/officeDocument/2006/relationships/fontTable" Target="fontTable.xml"/><Relationship Id="rId13" Type="http://schemas.openxmlformats.org/officeDocument/2006/relationships/header" Target="header6.xml"/><Relationship Id="rId18" Type="http://schemas.openxmlformats.org/officeDocument/2006/relationships/hyperlink" Target="https://d.docs.live.net/c07c9239cf8ef362/4th%20Year%20Sem2/EG4012/Matlab%20GUI%20Thesis/Matlab-GUI-Thesis/Final%20Paper/Semester%202%20-%20Draft_R_22%20Draft%20Submit.docx" TargetMode="External"/><Relationship Id="rId39" Type="http://schemas.openxmlformats.org/officeDocument/2006/relationships/hyperlink" Target="https://d.docs.live.net/c07c9239cf8ef362/4th%20Year%20Sem2/EG4012/Matlab%20GUI%20Thesis/Matlab-GUI-Thesis/Final%20Paper/Semester%202%20-%20Draft_R_22%20Draft%20Submit.docx" TargetMode="External"/><Relationship Id="rId109" Type="http://schemas.openxmlformats.org/officeDocument/2006/relationships/image" Target="media/image31.png"/><Relationship Id="rId34" Type="http://schemas.openxmlformats.org/officeDocument/2006/relationships/hyperlink" Target="https://d.docs.live.net/c07c9239cf8ef362/4th%20Year%20Sem2/EG4012/Matlab%20GUI%20Thesis/Matlab-GUI-Thesis/Final%20Paper/Semester%202%20-%20Draft_R_22%20Draft%20Submit.docx" TargetMode="External"/><Relationship Id="rId50" Type="http://schemas.openxmlformats.org/officeDocument/2006/relationships/hyperlink" Target="https://d.docs.live.net/c07c9239cf8ef362/4th%20Year%20Sem2/EG4012/Matlab%20GUI%20Thesis/Matlab-GUI-Thesis/Final%20Paper/Semester%202%20-%20Draft_R_22%20Draft%20Submit.docx" TargetMode="External"/><Relationship Id="rId55" Type="http://schemas.openxmlformats.org/officeDocument/2006/relationships/hyperlink" Target="https://d.docs.live.net/c07c9239cf8ef362/4th%20Year%20Sem2/EG4012/Matlab%20GUI%20Thesis/Matlab-GUI-Thesis/Final%20Paper/Semester%202%20-%20Draft_R_22%20Draft%20Submit.docx" TargetMode="External"/><Relationship Id="rId76" Type="http://schemas.openxmlformats.org/officeDocument/2006/relationships/image" Target="media/image1.png"/><Relationship Id="rId97" Type="http://schemas.openxmlformats.org/officeDocument/2006/relationships/image" Target="media/image19.png"/><Relationship Id="rId104" Type="http://schemas.openxmlformats.org/officeDocument/2006/relationships/image" Target="media/image26.png"/><Relationship Id="rId120" Type="http://schemas.openxmlformats.org/officeDocument/2006/relationships/image" Target="media/image42.png"/><Relationship Id="rId125" Type="http://schemas.openxmlformats.org/officeDocument/2006/relationships/image" Target="media/image47.png"/><Relationship Id="rId141" Type="http://schemas.openxmlformats.org/officeDocument/2006/relationships/image" Target="media/image63.png"/><Relationship Id="rId146" Type="http://schemas.openxmlformats.org/officeDocument/2006/relationships/image" Target="media/image68.png"/><Relationship Id="rId167" Type="http://schemas.openxmlformats.org/officeDocument/2006/relationships/image" Target="media/image89.png"/><Relationship Id="rId188" Type="http://schemas.openxmlformats.org/officeDocument/2006/relationships/image" Target="media/image110.png"/><Relationship Id="rId7" Type="http://schemas.openxmlformats.org/officeDocument/2006/relationships/header" Target="header2.xml"/><Relationship Id="rId71" Type="http://schemas.openxmlformats.org/officeDocument/2006/relationships/hyperlink" Target="https://d.docs.live.net/c07c9239cf8ef362/4th%20Year%20Sem2/EG4012/Matlab%20GUI%20Thesis/Matlab-GUI-Thesis/Final%20Paper/Semester%202%20-%20Draft_R_22%20Draft%20Submit.docx" TargetMode="External"/><Relationship Id="rId92" Type="http://schemas.openxmlformats.org/officeDocument/2006/relationships/image" Target="media/image14.png"/><Relationship Id="rId162" Type="http://schemas.openxmlformats.org/officeDocument/2006/relationships/image" Target="media/image84.png"/><Relationship Id="rId183" Type="http://schemas.openxmlformats.org/officeDocument/2006/relationships/image" Target="media/image105.png"/><Relationship Id="rId213" Type="http://schemas.openxmlformats.org/officeDocument/2006/relationships/image" Target="media/image135.png"/><Relationship Id="rId218" Type="http://schemas.openxmlformats.org/officeDocument/2006/relationships/image" Target="media/image140.png"/><Relationship Id="rId234" Type="http://schemas.openxmlformats.org/officeDocument/2006/relationships/hyperlink" Target="https://www.aemo.com.au/About-AEMO" TargetMode="External"/><Relationship Id="rId239" Type="http://schemas.openxmlformats.org/officeDocument/2006/relationships/hyperlink" Target="https://www.energymadeeasy.gov.au/benchmark" TargetMode="External"/><Relationship Id="rId2" Type="http://schemas.openxmlformats.org/officeDocument/2006/relationships/styles" Target="styles.xml"/><Relationship Id="rId29" Type="http://schemas.openxmlformats.org/officeDocument/2006/relationships/hyperlink" Target="https://d.docs.live.net/c07c9239cf8ef362/4th%20Year%20Sem2/EG4012/Matlab%20GUI%20Thesis/Matlab-GUI-Thesis/Final%20Paper/Semester%202%20-%20Draft_R_22%20Draft%20Submit.docx" TargetMode="External"/><Relationship Id="rId250"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22%20Draft%20Submit.docx" TargetMode="External"/><Relationship Id="rId40" Type="http://schemas.openxmlformats.org/officeDocument/2006/relationships/hyperlink" Target="https://d.docs.live.net/c07c9239cf8ef362/4th%20Year%20Sem2/EG4012/Matlab%20GUI%20Thesis/Matlab-GUI-Thesis/Final%20Paper/Semester%202%20-%20Draft_R_22%20Draft%20Submit.docx" TargetMode="External"/><Relationship Id="rId45" Type="http://schemas.openxmlformats.org/officeDocument/2006/relationships/hyperlink" Target="https://d.docs.live.net/c07c9239cf8ef362/4th%20Year%20Sem2/EG4012/Matlab%20GUI%20Thesis/Matlab-GUI-Thesis/Final%20Paper/Semester%202%20-%20Draft_R_22%20Draft%20Submit.docx" TargetMode="External"/><Relationship Id="rId66" Type="http://schemas.openxmlformats.org/officeDocument/2006/relationships/hyperlink" Target="https://d.docs.live.net/c07c9239cf8ef362/4th%20Year%20Sem2/EG4012/Matlab%20GUI%20Thesis/Matlab-GUI-Thesis/Final%20Paper/Semester%202%20-%20Draft_R_22%20Draft%20Submit.docx" TargetMode="External"/><Relationship Id="rId87" Type="http://schemas.openxmlformats.org/officeDocument/2006/relationships/image" Target="media/image9.png"/><Relationship Id="rId110" Type="http://schemas.openxmlformats.org/officeDocument/2006/relationships/image" Target="media/image32.png"/><Relationship Id="rId115" Type="http://schemas.openxmlformats.org/officeDocument/2006/relationships/image" Target="media/image37.png"/><Relationship Id="rId131" Type="http://schemas.openxmlformats.org/officeDocument/2006/relationships/image" Target="media/image53.png"/><Relationship Id="rId136" Type="http://schemas.openxmlformats.org/officeDocument/2006/relationships/image" Target="media/image58.png"/><Relationship Id="rId157" Type="http://schemas.openxmlformats.org/officeDocument/2006/relationships/image" Target="media/image79.png"/><Relationship Id="rId178" Type="http://schemas.openxmlformats.org/officeDocument/2006/relationships/image" Target="media/image100.png"/><Relationship Id="rId61" Type="http://schemas.openxmlformats.org/officeDocument/2006/relationships/hyperlink" Target="https://d.docs.live.net/c07c9239cf8ef362/4th%20Year%20Sem2/EG4012/Matlab%20GUI%20Thesis/Matlab-GUI-Thesis/Final%20Paper/Semester%202%20-%20Draft_R_22%20Draft%20Submit.docx" TargetMode="External"/><Relationship Id="rId82" Type="http://schemas.openxmlformats.org/officeDocument/2006/relationships/header" Target="header10.xml"/><Relationship Id="rId152" Type="http://schemas.openxmlformats.org/officeDocument/2006/relationships/image" Target="media/image74.png"/><Relationship Id="rId173" Type="http://schemas.openxmlformats.org/officeDocument/2006/relationships/image" Target="media/image95.png"/><Relationship Id="rId194" Type="http://schemas.openxmlformats.org/officeDocument/2006/relationships/image" Target="media/image116.png"/><Relationship Id="rId199" Type="http://schemas.openxmlformats.org/officeDocument/2006/relationships/image" Target="media/image121.png"/><Relationship Id="rId203" Type="http://schemas.openxmlformats.org/officeDocument/2006/relationships/image" Target="media/image125.png"/><Relationship Id="rId208" Type="http://schemas.openxmlformats.org/officeDocument/2006/relationships/image" Target="media/image130.jpg"/><Relationship Id="rId229" Type="http://schemas.openxmlformats.org/officeDocument/2006/relationships/image" Target="media/image151.png"/><Relationship Id="rId19" Type="http://schemas.openxmlformats.org/officeDocument/2006/relationships/hyperlink" Target="https://d.docs.live.net/c07c9239cf8ef362/4th%20Year%20Sem2/EG4012/Matlab%20GUI%20Thesis/Matlab-GUI-Thesis/Final%20Paper/Semester%202%20-%20Draft_R_22%20Draft%20Submit.docx" TargetMode="External"/><Relationship Id="rId224" Type="http://schemas.openxmlformats.org/officeDocument/2006/relationships/image" Target="media/image146.png"/><Relationship Id="rId240" Type="http://schemas.openxmlformats.org/officeDocument/2006/relationships/hyperlink" Target="https://eosweb.larc.nasa.gov/cgi-bin/sse/sse.cgi?skip@larc.nasa.gov" TargetMode="External"/><Relationship Id="rId245" Type="http://schemas.openxmlformats.org/officeDocument/2006/relationships/image" Target="media/image155.png"/><Relationship Id="rId14" Type="http://schemas.openxmlformats.org/officeDocument/2006/relationships/header" Target="header7.xml"/><Relationship Id="rId30" Type="http://schemas.openxmlformats.org/officeDocument/2006/relationships/hyperlink" Target="https://d.docs.live.net/c07c9239cf8ef362/4th%20Year%20Sem2/EG4012/Matlab%20GUI%20Thesis/Matlab-GUI-Thesis/Final%20Paper/Semester%202%20-%20Draft_R_22%20Draft%20Submit.docx" TargetMode="External"/><Relationship Id="rId35" Type="http://schemas.openxmlformats.org/officeDocument/2006/relationships/hyperlink" Target="https://d.docs.live.net/c07c9239cf8ef362/4th%20Year%20Sem2/EG4012/Matlab%20GUI%20Thesis/Matlab-GUI-Thesis/Final%20Paper/Semester%202%20-%20Draft_R_22%20Draft%20Submit.docx" TargetMode="External"/><Relationship Id="rId56" Type="http://schemas.openxmlformats.org/officeDocument/2006/relationships/hyperlink" Target="https://d.docs.live.net/c07c9239cf8ef362/4th%20Year%20Sem2/EG4012/Matlab%20GUI%20Thesis/Matlab-GUI-Thesis/Final%20Paper/Semester%202%20-%20Draft_R_22%20Draft%20Submit.docx" TargetMode="External"/><Relationship Id="rId77" Type="http://schemas.openxmlformats.org/officeDocument/2006/relationships/image" Target="media/image2.png"/><Relationship Id="rId100" Type="http://schemas.openxmlformats.org/officeDocument/2006/relationships/image" Target="media/image22.png"/><Relationship Id="rId105" Type="http://schemas.openxmlformats.org/officeDocument/2006/relationships/image" Target="media/image27.png"/><Relationship Id="rId126" Type="http://schemas.openxmlformats.org/officeDocument/2006/relationships/image" Target="media/image48.png"/><Relationship Id="rId147" Type="http://schemas.openxmlformats.org/officeDocument/2006/relationships/image" Target="media/image69.png"/><Relationship Id="rId168" Type="http://schemas.openxmlformats.org/officeDocument/2006/relationships/image" Target="media/image90.png"/><Relationship Id="rId8" Type="http://schemas.openxmlformats.org/officeDocument/2006/relationships/header" Target="header3.xml"/><Relationship Id="rId51" Type="http://schemas.openxmlformats.org/officeDocument/2006/relationships/hyperlink" Target="https://d.docs.live.net/c07c9239cf8ef362/4th%20Year%20Sem2/EG4012/Matlab%20GUI%20Thesis/Matlab-GUI-Thesis/Final%20Paper/Semester%202%20-%20Draft_R_22%20Draft%20Submit.docx" TargetMode="External"/><Relationship Id="rId72" Type="http://schemas.openxmlformats.org/officeDocument/2006/relationships/hyperlink" Target="https://d.docs.live.net/c07c9239cf8ef362/4th%20Year%20Sem2/EG4012/Matlab%20GUI%20Thesis/Matlab-GUI-Thesis/Final%20Paper/Semester%202%20-%20Draft_R_22%20Draft%20Submit.docx" TargetMode="External"/><Relationship Id="rId93" Type="http://schemas.openxmlformats.org/officeDocument/2006/relationships/image" Target="media/image15.png"/><Relationship Id="rId98" Type="http://schemas.openxmlformats.org/officeDocument/2006/relationships/image" Target="media/image20.png"/><Relationship Id="rId121" Type="http://schemas.openxmlformats.org/officeDocument/2006/relationships/image" Target="media/image43.png"/><Relationship Id="rId142" Type="http://schemas.openxmlformats.org/officeDocument/2006/relationships/image" Target="media/image64.png"/><Relationship Id="rId163" Type="http://schemas.openxmlformats.org/officeDocument/2006/relationships/image" Target="media/image85.png"/><Relationship Id="rId184" Type="http://schemas.openxmlformats.org/officeDocument/2006/relationships/image" Target="media/image106.png"/><Relationship Id="rId189" Type="http://schemas.openxmlformats.org/officeDocument/2006/relationships/image" Target="media/image111.png"/><Relationship Id="rId219" Type="http://schemas.openxmlformats.org/officeDocument/2006/relationships/image" Target="media/image141.png"/><Relationship Id="rId3" Type="http://schemas.openxmlformats.org/officeDocument/2006/relationships/settings" Target="settings.xml"/><Relationship Id="rId214" Type="http://schemas.openxmlformats.org/officeDocument/2006/relationships/image" Target="media/image136.png"/><Relationship Id="rId230" Type="http://schemas.openxmlformats.org/officeDocument/2006/relationships/hyperlink" Target="http://savonsolar.com/how-solar-works/" TargetMode="External"/><Relationship Id="rId235" Type="http://schemas.openxmlformats.org/officeDocument/2006/relationships/hyperlink" Target="https://www.solarchoice.net.au/blog/can-you-go-off-grid-solar-energy-storage" TargetMode="External"/><Relationship Id="rId25" Type="http://schemas.openxmlformats.org/officeDocument/2006/relationships/hyperlink" Target="https://d.docs.live.net/c07c9239cf8ef362/4th%20Year%20Sem2/EG4012/Matlab%20GUI%20Thesis/Matlab-GUI-Thesis/Final%20Paper/Semester%202%20-%20Draft_R_22%20Draft%20Submit.docx" TargetMode="External"/><Relationship Id="rId46" Type="http://schemas.openxmlformats.org/officeDocument/2006/relationships/hyperlink" Target="https://d.docs.live.net/c07c9239cf8ef362/4th%20Year%20Sem2/EG4012/Matlab%20GUI%20Thesis/Matlab-GUI-Thesis/Final%20Paper/Semester%202%20-%20Draft_R_22%20Draft%20Submit.docx" TargetMode="External"/><Relationship Id="rId67" Type="http://schemas.openxmlformats.org/officeDocument/2006/relationships/hyperlink" Target="https://d.docs.live.net/c07c9239cf8ef362/4th%20Year%20Sem2/EG4012/Matlab%20GUI%20Thesis/Matlab-GUI-Thesis/Final%20Paper/Semester%202%20-%20Draft_R_22%20Draft%20Submit.docx" TargetMode="External"/><Relationship Id="rId116" Type="http://schemas.openxmlformats.org/officeDocument/2006/relationships/image" Target="media/image38.png"/><Relationship Id="rId137" Type="http://schemas.openxmlformats.org/officeDocument/2006/relationships/image" Target="media/image59.png"/><Relationship Id="rId158" Type="http://schemas.openxmlformats.org/officeDocument/2006/relationships/image" Target="media/image80.png"/><Relationship Id="rId20" Type="http://schemas.openxmlformats.org/officeDocument/2006/relationships/hyperlink" Target="https://d.docs.live.net/c07c9239cf8ef362/4th%20Year%20Sem2/EG4012/Matlab%20GUI%20Thesis/Matlab-GUI-Thesis/Final%20Paper/Semester%202%20-%20Draft_R_22%20Draft%20Submit.docx" TargetMode="External"/><Relationship Id="rId41" Type="http://schemas.openxmlformats.org/officeDocument/2006/relationships/hyperlink" Target="https://d.docs.live.net/c07c9239cf8ef362/4th%20Year%20Sem2/EG4012/Matlab%20GUI%20Thesis/Matlab-GUI-Thesis/Final%20Paper/Semester%202%20-%20Draft_R_22%20Draft%20Submit.docx" TargetMode="External"/><Relationship Id="rId62" Type="http://schemas.openxmlformats.org/officeDocument/2006/relationships/hyperlink" Target="https://d.docs.live.net/c07c9239cf8ef362/4th%20Year%20Sem2/EG4012/Matlab%20GUI%20Thesis/Matlab-GUI-Thesis/Final%20Paper/Semester%202%20-%20Draft_R_22%20Draft%20Submit.docx" TargetMode="External"/><Relationship Id="rId83" Type="http://schemas.openxmlformats.org/officeDocument/2006/relationships/header" Target="header11.xml"/><Relationship Id="rId88" Type="http://schemas.openxmlformats.org/officeDocument/2006/relationships/image" Target="media/image10.png"/><Relationship Id="rId111" Type="http://schemas.openxmlformats.org/officeDocument/2006/relationships/image" Target="media/image33.png"/><Relationship Id="rId132" Type="http://schemas.openxmlformats.org/officeDocument/2006/relationships/image" Target="media/image54.png"/><Relationship Id="rId153" Type="http://schemas.openxmlformats.org/officeDocument/2006/relationships/image" Target="media/image75.png"/><Relationship Id="rId174" Type="http://schemas.openxmlformats.org/officeDocument/2006/relationships/image" Target="media/image96.png"/><Relationship Id="rId179" Type="http://schemas.openxmlformats.org/officeDocument/2006/relationships/image" Target="media/image101.png"/><Relationship Id="rId195" Type="http://schemas.openxmlformats.org/officeDocument/2006/relationships/image" Target="media/image117.png"/><Relationship Id="rId209" Type="http://schemas.openxmlformats.org/officeDocument/2006/relationships/image" Target="media/image131.jpeg"/><Relationship Id="rId190" Type="http://schemas.openxmlformats.org/officeDocument/2006/relationships/image" Target="media/image112.png"/><Relationship Id="rId204" Type="http://schemas.openxmlformats.org/officeDocument/2006/relationships/image" Target="media/image126.png"/><Relationship Id="rId220" Type="http://schemas.openxmlformats.org/officeDocument/2006/relationships/image" Target="media/image142.png"/><Relationship Id="rId225" Type="http://schemas.openxmlformats.org/officeDocument/2006/relationships/image" Target="media/image147.png"/><Relationship Id="rId241" Type="http://schemas.openxmlformats.org/officeDocument/2006/relationships/hyperlink" Target="https://au.mathworks.com/help/matlab/examples/creating-a-user-interface-with-tab-panels.html" TargetMode="External"/><Relationship Id="rId246" Type="http://schemas.openxmlformats.org/officeDocument/2006/relationships/image" Target="media/image156.png"/><Relationship Id="rId15" Type="http://schemas.openxmlformats.org/officeDocument/2006/relationships/header" Target="header8.xml"/><Relationship Id="rId36" Type="http://schemas.openxmlformats.org/officeDocument/2006/relationships/hyperlink" Target="https://d.docs.live.net/c07c9239cf8ef362/4th%20Year%20Sem2/EG4012/Matlab%20GUI%20Thesis/Matlab-GUI-Thesis/Final%20Paper/Semester%202%20-%20Draft_R_22%20Draft%20Submit.docx" TargetMode="External"/><Relationship Id="rId57" Type="http://schemas.openxmlformats.org/officeDocument/2006/relationships/hyperlink" Target="https://d.docs.live.net/c07c9239cf8ef362/4th%20Year%20Sem2/EG4012/Matlab%20GUI%20Thesis/Matlab-GUI-Thesis/Final%20Paper/Semester%202%20-%20Draft_R_22%20Draft%20Submit.docx" TargetMode="External"/><Relationship Id="rId106" Type="http://schemas.openxmlformats.org/officeDocument/2006/relationships/image" Target="media/image28.png"/><Relationship Id="rId127" Type="http://schemas.openxmlformats.org/officeDocument/2006/relationships/image" Target="media/image49.png"/><Relationship Id="rId10" Type="http://schemas.openxmlformats.org/officeDocument/2006/relationships/header" Target="header4.xml"/><Relationship Id="rId31" Type="http://schemas.openxmlformats.org/officeDocument/2006/relationships/hyperlink" Target="https://d.docs.live.net/c07c9239cf8ef362/4th%20Year%20Sem2/EG4012/Matlab%20GUI%20Thesis/Matlab-GUI-Thesis/Final%20Paper/Semester%202%20-%20Draft_R_22%20Draft%20Submit.docx" TargetMode="External"/><Relationship Id="rId52" Type="http://schemas.openxmlformats.org/officeDocument/2006/relationships/hyperlink" Target="https://d.docs.live.net/c07c9239cf8ef362/4th%20Year%20Sem2/EG4012/Matlab%20GUI%20Thesis/Matlab-GUI-Thesis/Final%20Paper/Semester%202%20-%20Draft_R_22%20Draft%20Submit.docx" TargetMode="External"/><Relationship Id="rId73" Type="http://schemas.openxmlformats.org/officeDocument/2006/relationships/hyperlink" Target="https://d.docs.live.net/c07c9239cf8ef362/4th%20Year%20Sem2/EG4012/Matlab%20GUI%20Thesis/Matlab-GUI-Thesis/Final%20Paper/Semester%202%20-%20Draft_R_22%20Draft%20Submit.docx" TargetMode="External"/><Relationship Id="rId78" Type="http://schemas.openxmlformats.org/officeDocument/2006/relationships/image" Target="media/image3.png"/><Relationship Id="rId94" Type="http://schemas.openxmlformats.org/officeDocument/2006/relationships/image" Target="media/image16.png"/><Relationship Id="rId99" Type="http://schemas.openxmlformats.org/officeDocument/2006/relationships/image" Target="media/image21.png"/><Relationship Id="rId101" Type="http://schemas.openxmlformats.org/officeDocument/2006/relationships/image" Target="media/image23.png"/><Relationship Id="rId122" Type="http://schemas.openxmlformats.org/officeDocument/2006/relationships/image" Target="media/image44.png"/><Relationship Id="rId143" Type="http://schemas.openxmlformats.org/officeDocument/2006/relationships/image" Target="media/image65.png"/><Relationship Id="rId148" Type="http://schemas.openxmlformats.org/officeDocument/2006/relationships/image" Target="media/image70.png"/><Relationship Id="rId164" Type="http://schemas.openxmlformats.org/officeDocument/2006/relationships/image" Target="media/image86.png"/><Relationship Id="rId169" Type="http://schemas.openxmlformats.org/officeDocument/2006/relationships/image" Target="media/image91.png"/><Relationship Id="rId185" Type="http://schemas.openxmlformats.org/officeDocument/2006/relationships/image" Target="media/image107.png"/><Relationship Id="rId4" Type="http://schemas.openxmlformats.org/officeDocument/2006/relationships/webSettings" Target="webSettings.xml"/><Relationship Id="rId9" Type="http://schemas.openxmlformats.org/officeDocument/2006/relationships/footer" Target="footer2.xml"/><Relationship Id="rId180" Type="http://schemas.openxmlformats.org/officeDocument/2006/relationships/image" Target="media/image102.png"/><Relationship Id="rId210" Type="http://schemas.openxmlformats.org/officeDocument/2006/relationships/image" Target="media/image132.png"/><Relationship Id="rId215" Type="http://schemas.openxmlformats.org/officeDocument/2006/relationships/image" Target="media/image137.png"/><Relationship Id="rId236" Type="http://schemas.openxmlformats.org/officeDocument/2006/relationships/hyperlink" Target="https://www.ergon.com.au/about-us/news-hub/talking-energy/electricity-industry/consumption-vs-price" TargetMode="External"/><Relationship Id="rId26" Type="http://schemas.openxmlformats.org/officeDocument/2006/relationships/hyperlink" Target="https://d.docs.live.net/c07c9239cf8ef362/4th%20Year%20Sem2/EG4012/Matlab%20GUI%20Thesis/Matlab-GUI-Thesis/Final%20Paper/Semester%202%20-%20Draft_R_22%20Draft%20Submit.docx" TargetMode="External"/><Relationship Id="rId231" Type="http://schemas.openxmlformats.org/officeDocument/2006/relationships/hyperlink" Target="http://sinovoltaics.com/solar-basics/measuring-the-temperature-coefficients-of-a-pv-module/" TargetMode="External"/><Relationship Id="rId47" Type="http://schemas.openxmlformats.org/officeDocument/2006/relationships/hyperlink" Target="https://d.docs.live.net/c07c9239cf8ef362/4th%20Year%20Sem2/EG4012/Matlab%20GUI%20Thesis/Matlab-GUI-Thesis/Final%20Paper/Semester%202%20-%20Draft_R_22%20Draft%20Submit.docx" TargetMode="External"/><Relationship Id="rId68" Type="http://schemas.openxmlformats.org/officeDocument/2006/relationships/hyperlink" Target="https://d.docs.live.net/c07c9239cf8ef362/4th%20Year%20Sem2/EG4012/Matlab%20GUI%20Thesis/Matlab-GUI-Thesis/Final%20Paper/Semester%202%20-%20Draft_R_22%20Draft%20Submit.docx" TargetMode="External"/><Relationship Id="rId89" Type="http://schemas.openxmlformats.org/officeDocument/2006/relationships/image" Target="media/image11.png"/><Relationship Id="rId112" Type="http://schemas.openxmlformats.org/officeDocument/2006/relationships/image" Target="media/image34.png"/><Relationship Id="rId133" Type="http://schemas.openxmlformats.org/officeDocument/2006/relationships/image" Target="media/image55.png"/><Relationship Id="rId154" Type="http://schemas.openxmlformats.org/officeDocument/2006/relationships/image" Target="media/image76.jpg"/><Relationship Id="rId175" Type="http://schemas.openxmlformats.org/officeDocument/2006/relationships/image" Target="media/image97.png"/><Relationship Id="rId196" Type="http://schemas.openxmlformats.org/officeDocument/2006/relationships/image" Target="media/image118.png"/><Relationship Id="rId200" Type="http://schemas.openxmlformats.org/officeDocument/2006/relationships/image" Target="media/image122.jpeg"/><Relationship Id="rId16" Type="http://schemas.openxmlformats.org/officeDocument/2006/relationships/footer" Target="footer4.xml"/><Relationship Id="rId221" Type="http://schemas.openxmlformats.org/officeDocument/2006/relationships/image" Target="media/image143.png"/><Relationship Id="rId242" Type="http://schemas.openxmlformats.org/officeDocument/2006/relationships/image" Target="media/image152.png"/><Relationship Id="rId37" Type="http://schemas.openxmlformats.org/officeDocument/2006/relationships/hyperlink" Target="https://d.docs.live.net/c07c9239cf8ef362/4th%20Year%20Sem2/EG4012/Matlab%20GUI%20Thesis/Matlab-GUI-Thesis/Final%20Paper/Semester%202%20-%20Draft_R_22%20Draft%20Submit.docx" TargetMode="External"/><Relationship Id="rId58" Type="http://schemas.openxmlformats.org/officeDocument/2006/relationships/hyperlink" Target="https://d.docs.live.net/c07c9239cf8ef362/4th%20Year%20Sem2/EG4012/Matlab%20GUI%20Thesis/Matlab-GUI-Thesis/Final%20Paper/Semester%202%20-%20Draft_R_22%20Draft%20Submit.docx" TargetMode="External"/><Relationship Id="rId79" Type="http://schemas.openxmlformats.org/officeDocument/2006/relationships/image" Target="media/image4.png"/><Relationship Id="rId102" Type="http://schemas.openxmlformats.org/officeDocument/2006/relationships/image" Target="media/image24.png"/><Relationship Id="rId123" Type="http://schemas.openxmlformats.org/officeDocument/2006/relationships/image" Target="media/image45.png"/><Relationship Id="rId144" Type="http://schemas.openxmlformats.org/officeDocument/2006/relationships/image" Target="media/image66.png"/><Relationship Id="rId90" Type="http://schemas.openxmlformats.org/officeDocument/2006/relationships/image" Target="media/image12.png"/><Relationship Id="rId165" Type="http://schemas.openxmlformats.org/officeDocument/2006/relationships/image" Target="media/image87.png"/><Relationship Id="rId186" Type="http://schemas.openxmlformats.org/officeDocument/2006/relationships/image" Target="media/image108.png"/><Relationship Id="rId211" Type="http://schemas.openxmlformats.org/officeDocument/2006/relationships/image" Target="media/image133.png"/><Relationship Id="rId232" Type="http://schemas.openxmlformats.org/officeDocument/2006/relationships/hyperlink" Target="https://www.mojopower.com.au/blogs-energy-future-understanding-your-load-profile/" TargetMode="External"/><Relationship Id="rId27" Type="http://schemas.openxmlformats.org/officeDocument/2006/relationships/hyperlink" Target="https://d.docs.live.net/c07c9239cf8ef362/4th%20Year%20Sem2/EG4012/Matlab%20GUI%20Thesis/Matlab-GUI-Thesis/Final%20Paper/Semester%202%20-%20Draft_R_22%20Draft%20Submit.docx" TargetMode="External"/><Relationship Id="rId48" Type="http://schemas.openxmlformats.org/officeDocument/2006/relationships/hyperlink" Target="https://d.docs.live.net/c07c9239cf8ef362/4th%20Year%20Sem2/EG4012/Matlab%20GUI%20Thesis/Matlab-GUI-Thesis/Final%20Paper/Semester%202%20-%20Draft_R_22%20Draft%20Submit.docx" TargetMode="External"/><Relationship Id="rId69" Type="http://schemas.openxmlformats.org/officeDocument/2006/relationships/hyperlink" Target="https://d.docs.live.net/c07c9239cf8ef362/4th%20Year%20Sem2/EG4012/Matlab%20GUI%20Thesis/Matlab-GUI-Thesis/Final%20Paper/Semester%202%20-%20Draft_R_22%20Draft%20Submit.docx" TargetMode="External"/><Relationship Id="rId113" Type="http://schemas.openxmlformats.org/officeDocument/2006/relationships/image" Target="media/image35.png"/><Relationship Id="rId134" Type="http://schemas.openxmlformats.org/officeDocument/2006/relationships/image" Target="media/image56.png"/><Relationship Id="rId80" Type="http://schemas.openxmlformats.org/officeDocument/2006/relationships/image" Target="media/image5.png"/><Relationship Id="rId155" Type="http://schemas.openxmlformats.org/officeDocument/2006/relationships/image" Target="media/image77.jpeg"/><Relationship Id="rId176" Type="http://schemas.openxmlformats.org/officeDocument/2006/relationships/image" Target="media/image98.png"/><Relationship Id="rId197" Type="http://schemas.openxmlformats.org/officeDocument/2006/relationships/image" Target="media/image119.png"/><Relationship Id="rId201" Type="http://schemas.openxmlformats.org/officeDocument/2006/relationships/image" Target="media/image123.jpeg"/><Relationship Id="rId222" Type="http://schemas.openxmlformats.org/officeDocument/2006/relationships/image" Target="media/image144.png"/><Relationship Id="rId243" Type="http://schemas.openxmlformats.org/officeDocument/2006/relationships/image" Target="media/image153.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15</Pages>
  <Words>50424</Words>
  <Characters>287420</Characters>
  <Application>Microsoft Office Word</Application>
  <DocSecurity>0</DocSecurity>
  <Lines>2395</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1</cp:revision>
  <dcterms:created xsi:type="dcterms:W3CDTF">2017-09-30T10:22:00Z</dcterms:created>
  <dcterms:modified xsi:type="dcterms:W3CDTF">2017-09-30T10:32:00Z</dcterms:modified>
</cp:coreProperties>
</file>